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7AE093" w14:textId="4AF11490" w:rsidR="00F17401" w:rsidRDefault="00F17401" w:rsidP="00D23942">
      <w:pPr>
        <w:spacing w:line="480" w:lineRule="auto"/>
        <w:jc w:val="center"/>
        <w:rPr>
          <w:rFonts w:ascii="Arial" w:hAnsi="Arial" w:cs="Arial"/>
          <w:b/>
          <w:bCs/>
          <w:color w:val="000000"/>
          <w:sz w:val="22"/>
          <w:szCs w:val="22"/>
        </w:rPr>
      </w:pPr>
      <w:bookmarkStart w:id="0" w:name="_GoBack"/>
      <w:bookmarkEnd w:id="0"/>
      <w:r>
        <w:rPr>
          <w:rFonts w:ascii="Arial" w:hAnsi="Arial" w:cs="Arial"/>
          <w:b/>
          <w:bCs/>
          <w:color w:val="000000"/>
          <w:sz w:val="22"/>
          <w:szCs w:val="22"/>
        </w:rPr>
        <w:t>S</w:t>
      </w:r>
      <w:r w:rsidRPr="00600705">
        <w:rPr>
          <w:rFonts w:ascii="Arial" w:hAnsi="Arial" w:cs="Arial"/>
          <w:b/>
          <w:bCs/>
          <w:color w:val="000000"/>
          <w:sz w:val="22"/>
          <w:szCs w:val="22"/>
        </w:rPr>
        <w:t>UPPLEMENTARY INFORMATION</w:t>
      </w:r>
    </w:p>
    <w:p w14:paraId="0E061855" w14:textId="394162E5" w:rsidR="00F17401" w:rsidRPr="00600705" w:rsidRDefault="00F17401" w:rsidP="00D23942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Ah </w:t>
      </w:r>
      <w:proofErr w:type="spellStart"/>
      <w:r>
        <w:rPr>
          <w:rFonts w:ascii="Arial" w:hAnsi="Arial" w:cs="Arial"/>
          <w:color w:val="000000"/>
          <w:sz w:val="22"/>
          <w:szCs w:val="22"/>
        </w:rPr>
        <w:t>Rume</w:t>
      </w:r>
      <w:proofErr w:type="spellEnd"/>
      <w:r>
        <w:rPr>
          <w:rFonts w:ascii="Arial" w:hAnsi="Arial" w:cs="Arial"/>
          <w:color w:val="000000"/>
          <w:sz w:val="22"/>
          <w:szCs w:val="22"/>
        </w:rPr>
        <w:t xml:space="preserve"> Park, </w:t>
      </w:r>
      <w:r w:rsidR="005C11F7">
        <w:rPr>
          <w:rFonts w:ascii="Arial" w:hAnsi="Arial" w:cs="Arial"/>
          <w:color w:val="000000"/>
          <w:sz w:val="22"/>
          <w:szCs w:val="22"/>
        </w:rPr>
        <w:t xml:space="preserve">Na Liu, </w:t>
      </w:r>
      <w:r w:rsidRPr="00600705">
        <w:rPr>
          <w:rFonts w:ascii="Arial" w:hAnsi="Arial" w:cs="Arial"/>
          <w:color w:val="000000"/>
          <w:sz w:val="22"/>
          <w:szCs w:val="22"/>
        </w:rPr>
        <w:t xml:space="preserve">Nils </w:t>
      </w:r>
      <w:proofErr w:type="spellStart"/>
      <w:r w:rsidRPr="00600705">
        <w:rPr>
          <w:rFonts w:ascii="Arial" w:hAnsi="Arial" w:cs="Arial"/>
          <w:color w:val="000000"/>
          <w:sz w:val="22"/>
          <w:szCs w:val="22"/>
        </w:rPr>
        <w:t>Neuenkirchen</w:t>
      </w:r>
      <w:proofErr w:type="spellEnd"/>
      <w:r w:rsidRPr="00600705">
        <w:rPr>
          <w:rFonts w:ascii="Arial" w:hAnsi="Arial" w:cs="Arial"/>
          <w:color w:val="000000"/>
          <w:sz w:val="22"/>
          <w:szCs w:val="22"/>
        </w:rPr>
        <w:t xml:space="preserve">, </w:t>
      </w:r>
      <w:proofErr w:type="spellStart"/>
      <w:r w:rsidRPr="00600705">
        <w:rPr>
          <w:rFonts w:ascii="Arial" w:hAnsi="Arial" w:cs="Arial"/>
          <w:color w:val="000000"/>
          <w:sz w:val="22"/>
          <w:szCs w:val="22"/>
        </w:rPr>
        <w:t>Qiaozhi</w:t>
      </w:r>
      <w:proofErr w:type="spellEnd"/>
      <w:r w:rsidRPr="00600705">
        <w:rPr>
          <w:rFonts w:ascii="Arial" w:hAnsi="Arial" w:cs="Arial"/>
          <w:color w:val="000000"/>
          <w:sz w:val="22"/>
          <w:szCs w:val="22"/>
        </w:rPr>
        <w:t xml:space="preserve"> </w:t>
      </w:r>
      <w:proofErr w:type="spellStart"/>
      <w:r w:rsidRPr="00600705">
        <w:rPr>
          <w:rFonts w:ascii="Arial" w:hAnsi="Arial" w:cs="Arial"/>
          <w:color w:val="000000"/>
          <w:sz w:val="22"/>
          <w:szCs w:val="22"/>
        </w:rPr>
        <w:t>Guo</w:t>
      </w:r>
      <w:proofErr w:type="spellEnd"/>
      <w:r w:rsidRPr="00600705">
        <w:rPr>
          <w:rFonts w:ascii="Arial" w:hAnsi="Arial" w:cs="Arial"/>
          <w:color w:val="000000"/>
          <w:sz w:val="22"/>
          <w:szCs w:val="22"/>
        </w:rPr>
        <w:t xml:space="preserve">, </w:t>
      </w:r>
      <w:proofErr w:type="spellStart"/>
      <w:r w:rsidRPr="00600705">
        <w:rPr>
          <w:rFonts w:ascii="Arial" w:hAnsi="Arial" w:cs="Arial"/>
          <w:color w:val="000000"/>
          <w:sz w:val="22"/>
          <w:szCs w:val="22"/>
        </w:rPr>
        <w:t>Haifan</w:t>
      </w:r>
      <w:proofErr w:type="spellEnd"/>
      <w:r w:rsidRPr="00600705">
        <w:rPr>
          <w:rFonts w:ascii="Arial" w:hAnsi="Arial" w:cs="Arial"/>
          <w:color w:val="000000"/>
          <w:sz w:val="22"/>
          <w:szCs w:val="22"/>
        </w:rPr>
        <w:t xml:space="preserve"> Lin</w:t>
      </w:r>
    </w:p>
    <w:p w14:paraId="1AE03FCF" w14:textId="77777777" w:rsidR="00F17401" w:rsidRDefault="00F17401" w:rsidP="00D23942">
      <w:pPr>
        <w:spacing w:line="480" w:lineRule="auto"/>
        <w:jc w:val="center"/>
        <w:rPr>
          <w:rFonts w:ascii="Arial" w:hAnsi="Arial" w:cs="Arial"/>
          <w:b/>
          <w:bCs/>
          <w:color w:val="000000"/>
          <w:sz w:val="22"/>
          <w:szCs w:val="22"/>
        </w:rPr>
      </w:pPr>
    </w:p>
    <w:p w14:paraId="27FCB441" w14:textId="77777777" w:rsidR="00F17401" w:rsidRDefault="00F17401" w:rsidP="00D23942">
      <w:pPr>
        <w:spacing w:line="480" w:lineRule="auto"/>
        <w:jc w:val="center"/>
        <w:rPr>
          <w:rFonts w:ascii="Arial" w:hAnsi="Arial" w:cs="Arial"/>
          <w:b/>
          <w:bCs/>
          <w:color w:val="000000"/>
          <w:sz w:val="22"/>
          <w:szCs w:val="22"/>
        </w:rPr>
      </w:pPr>
    </w:p>
    <w:p w14:paraId="0B642CD9" w14:textId="1DAEC1F7" w:rsidR="00F17401" w:rsidRPr="00F17401" w:rsidRDefault="00F17401" w:rsidP="00D23942">
      <w:pPr>
        <w:spacing w:line="480" w:lineRule="auto"/>
        <w:jc w:val="center"/>
        <w:rPr>
          <w:rFonts w:ascii="Arial" w:hAnsi="Arial" w:cs="Arial"/>
          <w:b/>
          <w:bCs/>
          <w:color w:val="000000"/>
          <w:sz w:val="22"/>
          <w:szCs w:val="22"/>
          <w:u w:val="single"/>
        </w:rPr>
      </w:pPr>
      <w:r w:rsidRPr="00F17401">
        <w:rPr>
          <w:rFonts w:ascii="Arial" w:hAnsi="Arial" w:cs="Arial"/>
          <w:b/>
          <w:bCs/>
          <w:color w:val="000000"/>
          <w:sz w:val="22"/>
          <w:szCs w:val="22"/>
          <w:u w:val="single"/>
        </w:rPr>
        <w:t>Table of Contents</w:t>
      </w:r>
    </w:p>
    <w:p w14:paraId="1D19307D" w14:textId="68A31A98" w:rsidR="00F17401" w:rsidRPr="00F17401" w:rsidRDefault="004C3E77" w:rsidP="00D23942">
      <w:pPr>
        <w:pStyle w:val="ListParagraph"/>
        <w:numPr>
          <w:ilvl w:val="0"/>
          <w:numId w:val="2"/>
        </w:num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F17401" w:rsidRPr="00F17401">
        <w:rPr>
          <w:rFonts w:ascii="Arial" w:hAnsi="Arial" w:cs="Arial"/>
          <w:sz w:val="22"/>
          <w:szCs w:val="22"/>
        </w:rPr>
        <w:t>Supplementary Results</w:t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  <w:t>p. 1</w:t>
      </w:r>
    </w:p>
    <w:p w14:paraId="6A65F2F7" w14:textId="7B22A6BD" w:rsidR="00F17401" w:rsidRPr="00F17401" w:rsidRDefault="004C3E77" w:rsidP="00D23942">
      <w:pPr>
        <w:pStyle w:val="ListParagraph"/>
        <w:numPr>
          <w:ilvl w:val="0"/>
          <w:numId w:val="2"/>
        </w:num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F17401" w:rsidRPr="00F17401">
        <w:rPr>
          <w:rFonts w:ascii="Arial" w:hAnsi="Arial" w:cs="Arial"/>
          <w:sz w:val="22"/>
          <w:szCs w:val="22"/>
        </w:rPr>
        <w:t>Supplementary Materials and Methods</w:t>
      </w:r>
      <w:r w:rsidR="005C11F7">
        <w:rPr>
          <w:rFonts w:ascii="Arial" w:hAnsi="Arial" w:cs="Arial"/>
          <w:sz w:val="22"/>
          <w:szCs w:val="22"/>
        </w:rPr>
        <w:tab/>
      </w:r>
      <w:r w:rsidR="005C11F7">
        <w:rPr>
          <w:rFonts w:ascii="Arial" w:hAnsi="Arial" w:cs="Arial"/>
          <w:sz w:val="22"/>
          <w:szCs w:val="22"/>
        </w:rPr>
        <w:tab/>
        <w:t>p. 2-3</w:t>
      </w:r>
    </w:p>
    <w:p w14:paraId="6426D97A" w14:textId="004CEFD0" w:rsidR="00F17401" w:rsidRPr="00F17401" w:rsidRDefault="004C3E77" w:rsidP="00D23942">
      <w:pPr>
        <w:pStyle w:val="ListParagraph"/>
        <w:numPr>
          <w:ilvl w:val="0"/>
          <w:numId w:val="2"/>
        </w:num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F17401">
        <w:rPr>
          <w:rFonts w:ascii="Arial" w:hAnsi="Arial" w:cs="Arial"/>
          <w:sz w:val="22"/>
          <w:szCs w:val="22"/>
        </w:rPr>
        <w:t>Supplementary Figure Legends</w:t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  <w:t xml:space="preserve">p. </w:t>
      </w:r>
      <w:r w:rsidR="005C11F7">
        <w:rPr>
          <w:rFonts w:ascii="Arial" w:hAnsi="Arial" w:cs="Arial"/>
          <w:sz w:val="22"/>
          <w:szCs w:val="22"/>
        </w:rPr>
        <w:t>4</w:t>
      </w:r>
      <w:r>
        <w:rPr>
          <w:rFonts w:ascii="Arial" w:hAnsi="Arial" w:cs="Arial"/>
          <w:sz w:val="22"/>
          <w:szCs w:val="22"/>
        </w:rPr>
        <w:t>-</w:t>
      </w:r>
      <w:r w:rsidR="0060676C">
        <w:rPr>
          <w:rFonts w:ascii="Arial" w:hAnsi="Arial" w:cs="Arial"/>
          <w:sz w:val="22"/>
          <w:szCs w:val="22"/>
        </w:rPr>
        <w:t>6</w:t>
      </w:r>
    </w:p>
    <w:p w14:paraId="4171FECD" w14:textId="54CB1423" w:rsidR="00F17401" w:rsidRPr="00F17401" w:rsidRDefault="004C3E77" w:rsidP="00D23942">
      <w:pPr>
        <w:pStyle w:val="ListParagraph"/>
        <w:numPr>
          <w:ilvl w:val="0"/>
          <w:numId w:val="2"/>
        </w:num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F17401">
        <w:rPr>
          <w:rFonts w:ascii="Arial" w:hAnsi="Arial" w:cs="Arial"/>
          <w:sz w:val="22"/>
          <w:szCs w:val="22"/>
        </w:rPr>
        <w:t>Supplementary Figures</w:t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="005C11F7">
        <w:rPr>
          <w:rFonts w:ascii="Arial" w:hAnsi="Arial" w:cs="Arial"/>
          <w:sz w:val="22"/>
          <w:szCs w:val="22"/>
        </w:rPr>
        <w:t xml:space="preserve">p. </w:t>
      </w:r>
      <w:r w:rsidR="0060676C">
        <w:rPr>
          <w:rFonts w:ascii="Arial" w:hAnsi="Arial" w:cs="Arial"/>
          <w:sz w:val="22"/>
          <w:szCs w:val="22"/>
        </w:rPr>
        <w:t>7</w:t>
      </w:r>
      <w:r w:rsidR="005C11F7">
        <w:rPr>
          <w:rFonts w:ascii="Arial" w:hAnsi="Arial" w:cs="Arial"/>
          <w:sz w:val="22"/>
          <w:szCs w:val="22"/>
        </w:rPr>
        <w:t>-1</w:t>
      </w:r>
      <w:r w:rsidR="0060676C">
        <w:rPr>
          <w:rFonts w:ascii="Arial" w:hAnsi="Arial" w:cs="Arial"/>
          <w:sz w:val="22"/>
          <w:szCs w:val="22"/>
        </w:rPr>
        <w:t>2</w:t>
      </w:r>
    </w:p>
    <w:p w14:paraId="4D48E460" w14:textId="24CDA467" w:rsidR="00F17401" w:rsidRPr="00F17401" w:rsidRDefault="004C3E77" w:rsidP="00D23942">
      <w:pPr>
        <w:pStyle w:val="ListParagraph"/>
        <w:numPr>
          <w:ilvl w:val="0"/>
          <w:numId w:val="2"/>
        </w:num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F17401">
        <w:rPr>
          <w:rFonts w:ascii="Arial" w:hAnsi="Arial" w:cs="Arial"/>
          <w:sz w:val="22"/>
          <w:szCs w:val="22"/>
        </w:rPr>
        <w:t>Supplementary Table</w:t>
      </w:r>
      <w:r w:rsidR="00693973">
        <w:rPr>
          <w:rFonts w:ascii="Arial" w:hAnsi="Arial" w:cs="Arial"/>
          <w:sz w:val="22"/>
          <w:szCs w:val="22"/>
        </w:rPr>
        <w:t>s 1 and 2</w:t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  <w:t xml:space="preserve">p. </w:t>
      </w:r>
      <w:r>
        <w:rPr>
          <w:rFonts w:ascii="Arial" w:hAnsi="Arial" w:cs="Arial"/>
          <w:sz w:val="22"/>
          <w:szCs w:val="22"/>
        </w:rPr>
        <w:t>1</w:t>
      </w:r>
      <w:r w:rsidR="0060676C">
        <w:rPr>
          <w:rFonts w:ascii="Arial" w:hAnsi="Arial" w:cs="Arial"/>
          <w:sz w:val="22"/>
          <w:szCs w:val="22"/>
        </w:rPr>
        <w:t>3</w:t>
      </w:r>
      <w:r w:rsidR="00F15B28">
        <w:rPr>
          <w:rFonts w:ascii="Arial" w:hAnsi="Arial" w:cs="Arial"/>
          <w:sz w:val="22"/>
          <w:szCs w:val="22"/>
        </w:rPr>
        <w:t>-44</w:t>
      </w:r>
    </w:p>
    <w:p w14:paraId="006E11EB" w14:textId="2527AF82" w:rsidR="00F17401" w:rsidRPr="00F17401" w:rsidRDefault="004C3E77" w:rsidP="00D23942">
      <w:pPr>
        <w:pStyle w:val="ListParagraph"/>
        <w:numPr>
          <w:ilvl w:val="0"/>
          <w:numId w:val="2"/>
        </w:num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F17401">
        <w:rPr>
          <w:rFonts w:ascii="Arial" w:hAnsi="Arial" w:cs="Arial"/>
          <w:sz w:val="22"/>
          <w:szCs w:val="22"/>
        </w:rPr>
        <w:t>Supplementary References</w:t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="009418F8">
        <w:rPr>
          <w:rFonts w:ascii="Arial" w:hAnsi="Arial" w:cs="Arial"/>
          <w:sz w:val="22"/>
          <w:szCs w:val="22"/>
        </w:rPr>
        <w:t xml:space="preserve">p. </w:t>
      </w:r>
      <w:r w:rsidR="00F15B28">
        <w:rPr>
          <w:rFonts w:ascii="Arial" w:hAnsi="Arial" w:cs="Arial"/>
          <w:sz w:val="22"/>
          <w:szCs w:val="22"/>
        </w:rPr>
        <w:t>45</w:t>
      </w:r>
    </w:p>
    <w:p w14:paraId="1C92F466" w14:textId="77777777" w:rsidR="00D23942" w:rsidRDefault="00D23942" w:rsidP="00D23942">
      <w:pPr>
        <w:spacing w:line="480" w:lineRule="auto"/>
        <w:jc w:val="center"/>
        <w:rPr>
          <w:rFonts w:ascii="Arial" w:hAnsi="Arial" w:cs="Arial"/>
          <w:b/>
          <w:bCs/>
          <w:color w:val="000000"/>
          <w:sz w:val="22"/>
          <w:szCs w:val="22"/>
        </w:rPr>
      </w:pPr>
    </w:p>
    <w:p w14:paraId="365EECEE" w14:textId="77777777" w:rsidR="005C11F7" w:rsidRDefault="005C11F7" w:rsidP="00D23942">
      <w:pPr>
        <w:spacing w:line="480" w:lineRule="auto"/>
        <w:jc w:val="center"/>
        <w:rPr>
          <w:rFonts w:ascii="Arial" w:hAnsi="Arial" w:cs="Arial"/>
          <w:b/>
          <w:bCs/>
          <w:color w:val="000000"/>
          <w:sz w:val="22"/>
          <w:szCs w:val="22"/>
        </w:rPr>
      </w:pPr>
    </w:p>
    <w:p w14:paraId="16FF7EA6" w14:textId="0CC436C5" w:rsidR="00D23942" w:rsidRPr="00D23942" w:rsidRDefault="00D23942" w:rsidP="00D23942">
      <w:pPr>
        <w:spacing w:line="480" w:lineRule="auto"/>
        <w:jc w:val="center"/>
        <w:rPr>
          <w:rFonts w:ascii="Arial" w:hAnsi="Arial" w:cs="Arial"/>
          <w:b/>
          <w:bCs/>
          <w:color w:val="000000"/>
          <w:sz w:val="22"/>
          <w:szCs w:val="22"/>
        </w:rPr>
      </w:pPr>
      <w:r w:rsidRPr="00D23942">
        <w:rPr>
          <w:rFonts w:ascii="Arial" w:hAnsi="Arial" w:cs="Arial"/>
          <w:b/>
          <w:bCs/>
          <w:color w:val="000000"/>
          <w:sz w:val="22"/>
          <w:szCs w:val="22"/>
        </w:rPr>
        <w:t>I.</w:t>
      </w:r>
      <w:r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F17401" w:rsidRPr="00D23942">
        <w:rPr>
          <w:rFonts w:ascii="Arial" w:hAnsi="Arial" w:cs="Arial"/>
          <w:b/>
          <w:bCs/>
          <w:color w:val="000000"/>
          <w:sz w:val="22"/>
          <w:szCs w:val="22"/>
        </w:rPr>
        <w:t>SUPPLEMENTARY RESULTS</w:t>
      </w:r>
    </w:p>
    <w:p w14:paraId="212F6C40" w14:textId="77777777" w:rsidR="005C11F7" w:rsidRDefault="005C11F7" w:rsidP="00D23942">
      <w:pPr>
        <w:rPr>
          <w:rFonts w:ascii="Arial" w:hAnsi="Arial" w:cs="Arial"/>
          <w:b/>
          <w:color w:val="000000"/>
          <w:sz w:val="22"/>
          <w:szCs w:val="22"/>
        </w:rPr>
      </w:pPr>
    </w:p>
    <w:p w14:paraId="10850F36" w14:textId="62AA5A61" w:rsidR="00F17401" w:rsidRPr="005C11F7" w:rsidRDefault="00F17401" w:rsidP="00D23942">
      <w:pPr>
        <w:rPr>
          <w:rFonts w:ascii="Arial" w:hAnsi="Arial" w:cs="Arial"/>
          <w:b/>
          <w:color w:val="000000"/>
          <w:sz w:val="22"/>
          <w:szCs w:val="22"/>
        </w:rPr>
      </w:pPr>
      <w:r w:rsidRPr="005C11F7">
        <w:rPr>
          <w:rFonts w:ascii="Arial" w:hAnsi="Arial" w:cs="Arial"/>
          <w:b/>
          <w:color w:val="000000"/>
          <w:sz w:val="22"/>
          <w:szCs w:val="22"/>
        </w:rPr>
        <w:t>Ovary transcriptome analysis</w:t>
      </w:r>
    </w:p>
    <w:p w14:paraId="1844C467" w14:textId="77777777" w:rsidR="005C11F7" w:rsidRPr="005C11F7" w:rsidRDefault="005C11F7" w:rsidP="00D23942">
      <w:pPr>
        <w:rPr>
          <w:rFonts w:ascii="Arial" w:hAnsi="Arial" w:cs="Arial"/>
          <w:color w:val="000000"/>
          <w:sz w:val="22"/>
          <w:szCs w:val="22"/>
        </w:rPr>
      </w:pPr>
    </w:p>
    <w:p w14:paraId="75CBBEBB" w14:textId="388DDE8A" w:rsidR="00F17401" w:rsidRDefault="00F55E4E" w:rsidP="00D2394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In the ovary, we identified 195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 xml:space="preserve"> genes up</w:t>
      </w:r>
      <w:r w:rsidR="005F7E6F">
        <w:rPr>
          <w:rFonts w:ascii="Arial" w:hAnsi="Arial" w:cs="Arial"/>
          <w:color w:val="000000"/>
          <w:sz w:val="22"/>
          <w:szCs w:val="22"/>
        </w:rPr>
        <w:t>-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>regulated and 1</w:t>
      </w:r>
      <w:r w:rsidR="00BC3C01">
        <w:rPr>
          <w:rFonts w:ascii="Arial" w:hAnsi="Arial" w:cs="Arial"/>
          <w:color w:val="000000"/>
          <w:sz w:val="22"/>
          <w:szCs w:val="22"/>
        </w:rPr>
        <w:t>87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 xml:space="preserve"> g</w:t>
      </w:r>
      <w:r w:rsidR="005F7E6F">
        <w:rPr>
          <w:rFonts w:ascii="Arial" w:hAnsi="Arial" w:cs="Arial"/>
          <w:color w:val="000000"/>
          <w:sz w:val="22"/>
          <w:szCs w:val="22"/>
        </w:rPr>
        <w:t>enes down-regulated upon reducing HP1a expression</w:t>
      </w:r>
      <w:r w:rsidR="00DD0059">
        <w:rPr>
          <w:rFonts w:ascii="Arial" w:hAnsi="Arial" w:cs="Arial"/>
          <w:color w:val="000000"/>
          <w:sz w:val="22"/>
          <w:szCs w:val="22"/>
        </w:rPr>
        <w:t>. 100</w:t>
      </w:r>
      <w:r w:rsidR="00D736E6">
        <w:rPr>
          <w:rFonts w:ascii="Arial" w:hAnsi="Arial" w:cs="Arial"/>
          <w:color w:val="000000"/>
          <w:sz w:val="22"/>
          <w:szCs w:val="22"/>
        </w:rPr>
        <w:t xml:space="preserve"> of 195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 xml:space="preserve"> up-regulated genes (</w:t>
      </w:r>
      <w:r w:rsidR="00D736E6">
        <w:rPr>
          <w:rFonts w:ascii="Arial" w:hAnsi="Arial" w:cs="Arial"/>
          <w:color w:val="000000"/>
          <w:sz w:val="22"/>
          <w:szCs w:val="22"/>
        </w:rPr>
        <w:t>51.3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>%) were fou</w:t>
      </w:r>
      <w:r w:rsidR="00B15F92">
        <w:rPr>
          <w:rFonts w:ascii="Arial" w:hAnsi="Arial" w:cs="Arial"/>
          <w:color w:val="000000"/>
          <w:sz w:val="22"/>
          <w:szCs w:val="22"/>
        </w:rPr>
        <w:t>nd to be bound by HP1a, while 78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 xml:space="preserve"> o</w:t>
      </w:r>
      <w:r w:rsidR="00B15F92">
        <w:rPr>
          <w:rFonts w:ascii="Arial" w:hAnsi="Arial" w:cs="Arial"/>
          <w:color w:val="000000"/>
          <w:sz w:val="22"/>
          <w:szCs w:val="22"/>
        </w:rPr>
        <w:t>f 187 down-regulated genes (41.7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>%) were identified to be associated with HP1a. The d</w:t>
      </w:r>
      <w:r w:rsidR="005C11F7">
        <w:rPr>
          <w:rFonts w:ascii="Arial" w:hAnsi="Arial" w:cs="Arial"/>
          <w:color w:val="000000"/>
          <w:sz w:val="22"/>
          <w:szCs w:val="22"/>
        </w:rPr>
        <w:t>ifferentially regulated genes wer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>e enriched in metabolism functions and oogenesis.</w:t>
      </w:r>
      <w:r w:rsidR="00F17401" w:rsidRPr="00600705">
        <w:rPr>
          <w:rFonts w:ascii="Arial" w:hAnsi="Arial" w:cs="Arial"/>
          <w:sz w:val="22"/>
          <w:szCs w:val="22"/>
        </w:rPr>
        <w:t xml:space="preserve"> 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>We also compared the HP1a-regulated genes in the ovary and embryo and found that HP1a regulates a quite different and larger set of genes in the embryo compare to th</w:t>
      </w:r>
      <w:r w:rsidR="00251B4E">
        <w:rPr>
          <w:rFonts w:ascii="Arial" w:hAnsi="Arial" w:cs="Arial"/>
          <w:color w:val="000000"/>
          <w:sz w:val="22"/>
          <w:szCs w:val="22"/>
        </w:rPr>
        <w:t>at of the ovary—approximately 95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 xml:space="preserve">% of HP1a-regulated genes in the embryo were not identified as differentially expressed in the ovary upon </w:t>
      </w:r>
      <w:r w:rsidR="005F7E6F">
        <w:rPr>
          <w:rFonts w:ascii="Arial" w:hAnsi="Arial" w:cs="Arial"/>
          <w:color w:val="000000"/>
          <w:sz w:val="22"/>
          <w:szCs w:val="22"/>
        </w:rPr>
        <w:t xml:space="preserve">inducing </w:t>
      </w:r>
      <w:r w:rsidR="00F17401" w:rsidRPr="00600705">
        <w:rPr>
          <w:rFonts w:ascii="Arial" w:hAnsi="Arial" w:cs="Arial"/>
          <w:color w:val="000000"/>
          <w:sz w:val="22"/>
          <w:szCs w:val="22"/>
        </w:rPr>
        <w:t xml:space="preserve">HP1a </w:t>
      </w:r>
      <w:r w:rsidR="005F7E6F">
        <w:rPr>
          <w:rFonts w:ascii="Arial" w:hAnsi="Arial" w:cs="Arial"/>
          <w:color w:val="000000"/>
          <w:sz w:val="22"/>
          <w:szCs w:val="22"/>
        </w:rPr>
        <w:t>RNAi</w:t>
      </w:r>
      <w:r w:rsidR="005C11F7">
        <w:rPr>
          <w:rFonts w:ascii="Arial" w:hAnsi="Arial" w:cs="Arial"/>
          <w:color w:val="000000"/>
          <w:sz w:val="22"/>
          <w:szCs w:val="22"/>
        </w:rPr>
        <w:t>.</w:t>
      </w:r>
    </w:p>
    <w:p w14:paraId="6C2026D1" w14:textId="2DA21BC7" w:rsidR="005C11F7" w:rsidRDefault="005C11F7" w:rsidP="00D23942">
      <w:pPr>
        <w:spacing w:line="480" w:lineRule="auto"/>
        <w:rPr>
          <w:rFonts w:ascii="Arial" w:hAnsi="Arial" w:cs="Arial"/>
          <w:sz w:val="22"/>
          <w:szCs w:val="22"/>
        </w:rPr>
      </w:pPr>
    </w:p>
    <w:p w14:paraId="74B86B63" w14:textId="72B438A8" w:rsidR="005C11F7" w:rsidRDefault="005C11F7">
      <w:pPr>
        <w:rPr>
          <w:rFonts w:ascii="Arial" w:hAnsi="Arial" w:cs="Arial"/>
          <w:sz w:val="22"/>
          <w:szCs w:val="22"/>
        </w:rPr>
      </w:pPr>
    </w:p>
    <w:p w14:paraId="06EE68D7" w14:textId="0338B17D" w:rsidR="005C11F7" w:rsidRDefault="005C11F7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38E4FA6E" w14:textId="69B5D4AB" w:rsidR="00F17401" w:rsidRDefault="00F17401" w:rsidP="00D23942">
      <w:p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F17401">
        <w:rPr>
          <w:rFonts w:ascii="Arial" w:hAnsi="Arial" w:cs="Arial"/>
          <w:b/>
          <w:bCs/>
          <w:color w:val="000000"/>
          <w:sz w:val="22"/>
          <w:szCs w:val="22"/>
        </w:rPr>
        <w:lastRenderedPageBreak/>
        <w:t>I</w:t>
      </w:r>
      <w:r>
        <w:rPr>
          <w:rFonts w:ascii="Arial" w:hAnsi="Arial" w:cs="Arial"/>
          <w:b/>
          <w:bCs/>
          <w:color w:val="000000"/>
          <w:sz w:val="22"/>
          <w:szCs w:val="22"/>
        </w:rPr>
        <w:t>I</w:t>
      </w:r>
      <w:r w:rsidRPr="00F17401">
        <w:rPr>
          <w:rFonts w:ascii="Arial" w:hAnsi="Arial" w:cs="Arial"/>
          <w:b/>
          <w:bCs/>
          <w:color w:val="000000"/>
          <w:sz w:val="22"/>
          <w:szCs w:val="22"/>
        </w:rPr>
        <w:t>.</w:t>
      </w:r>
      <w:r>
        <w:rPr>
          <w:rFonts w:ascii="Arial" w:hAnsi="Arial" w:cs="Arial"/>
          <w:b/>
          <w:bCs/>
          <w:color w:val="000000"/>
          <w:sz w:val="22"/>
          <w:szCs w:val="22"/>
        </w:rPr>
        <w:t xml:space="preserve"> SUPPLEMENTARY MATERIALS AND METHODS</w:t>
      </w:r>
    </w:p>
    <w:p w14:paraId="7FACA4FF" w14:textId="77777777" w:rsidR="005C11F7" w:rsidRPr="005C11F7" w:rsidRDefault="005C11F7" w:rsidP="005C11F7">
      <w:pPr>
        <w:pStyle w:val="NoSpacing"/>
      </w:pPr>
    </w:p>
    <w:p w14:paraId="43681F09" w14:textId="77777777" w:rsidR="00F17401" w:rsidRDefault="00F17401" w:rsidP="00D23942">
      <w:pPr>
        <w:pStyle w:val="Heading2"/>
        <w:spacing w:line="480" w:lineRule="auto"/>
        <w:rPr>
          <w:rFonts w:ascii="Arial" w:hAnsi="Arial" w:cs="Arial"/>
          <w:b/>
          <w:color w:val="000000" w:themeColor="text1"/>
          <w:sz w:val="22"/>
          <w:szCs w:val="22"/>
        </w:rPr>
      </w:pPr>
      <w:r w:rsidRPr="00600705">
        <w:rPr>
          <w:rFonts w:ascii="Arial" w:hAnsi="Arial" w:cs="Arial"/>
          <w:b/>
          <w:color w:val="000000" w:themeColor="text1"/>
          <w:sz w:val="22"/>
          <w:szCs w:val="22"/>
        </w:rPr>
        <w:t>Generation of EGFP-HP1A flies using CRISPR-Cas9</w:t>
      </w:r>
    </w:p>
    <w:p w14:paraId="5F8E5F68" w14:textId="77777777" w:rsidR="009B63D8" w:rsidRPr="009B63D8" w:rsidRDefault="009B63D8" w:rsidP="009B63D8"/>
    <w:p w14:paraId="0C7B6447" w14:textId="77777777" w:rsidR="00F17401" w:rsidRPr="000C330E" w:rsidRDefault="00F17401" w:rsidP="00D23942">
      <w:pPr>
        <w:spacing w:line="480" w:lineRule="auto"/>
        <w:rPr>
          <w:rFonts w:ascii="Arial" w:hAnsi="Arial" w:cs="Arial"/>
          <w:i/>
          <w:sz w:val="22"/>
          <w:szCs w:val="22"/>
        </w:rPr>
      </w:pPr>
      <w:r w:rsidRPr="000C330E">
        <w:rPr>
          <w:rFonts w:ascii="Arial" w:hAnsi="Arial" w:cs="Arial"/>
          <w:i/>
          <w:color w:val="000000"/>
          <w:sz w:val="22"/>
          <w:szCs w:val="22"/>
        </w:rPr>
        <w:t>Generation of homology directed repair (HDR)</w:t>
      </w:r>
      <w:r>
        <w:rPr>
          <w:rFonts w:ascii="Arial" w:hAnsi="Arial" w:cs="Arial"/>
          <w:i/>
          <w:color w:val="000000"/>
          <w:sz w:val="22"/>
          <w:szCs w:val="22"/>
        </w:rPr>
        <w:t xml:space="preserve"> construct for EGFP-HP1a knock-in</w:t>
      </w:r>
    </w:p>
    <w:p w14:paraId="61CBFD00" w14:textId="2BA8F130" w:rsidR="005C11F7" w:rsidRDefault="00F17401" w:rsidP="00D23942">
      <w:pPr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ab/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omolog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irec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repair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onor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onstruct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at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ontain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equenc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lanking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gRN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it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B63D8">
        <w:rPr>
          <w:rFonts w:ascii="Arial" w:hAnsi="Arial" w:cs="Arial"/>
          <w:color w:val="000000" w:themeColor="text1"/>
          <w:sz w:val="22"/>
          <w:szCs w:val="22"/>
        </w:rPr>
        <w:t>(Supplementary Figure 5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) was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jec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t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1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rogen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ransgenic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gRN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l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ross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ransgenic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nano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a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9 </w:t>
      </w:r>
      <w:r>
        <w:rPr>
          <w:rFonts w:ascii="Arial" w:eastAsia="Calibri" w:hAnsi="Arial" w:cs="Arial"/>
          <w:color w:val="000000" w:themeColor="text1"/>
          <w:sz w:val="22"/>
          <w:szCs w:val="22"/>
        </w:rPr>
        <w:t>line (</w:t>
      </w:r>
      <w:r>
        <w:rPr>
          <w:rFonts w:ascii="Arial" w:hAnsi="Arial" w:cs="Arial"/>
          <w:bCs/>
          <w:color w:val="000000"/>
          <w:sz w:val="22"/>
          <w:szCs w:val="22"/>
        </w:rPr>
        <w:t>BDSC stock</w:t>
      </w:r>
      <w:r w:rsidRPr="00600705">
        <w:rPr>
          <w:rFonts w:ascii="Arial" w:hAnsi="Arial" w:cs="Arial"/>
          <w:bCs/>
          <w:color w:val="000000"/>
          <w:sz w:val="22"/>
          <w:szCs w:val="22"/>
        </w:rPr>
        <w:t xml:space="preserve"> #54591 for germline Cas9</w:t>
      </w:r>
      <w:r>
        <w:rPr>
          <w:rFonts w:ascii="Arial" w:hAnsi="Arial" w:cs="Arial"/>
          <w:bCs/>
          <w:color w:val="000000"/>
          <w:sz w:val="22"/>
          <w:szCs w:val="22"/>
        </w:rPr>
        <w:t>;</w:t>
      </w:r>
      <w:r>
        <w:rPr>
          <w:rFonts w:ascii="Arial" w:eastAsia="Calibri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BestGene</w:t>
      </w:r>
      <w:proofErr w:type="spellEnd"/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 xml:space="preserve"> company</w:t>
      </w:r>
      <w:r>
        <w:rPr>
          <w:rFonts w:ascii="Arial" w:eastAsia="Calibri" w:hAnsi="Arial" w:cs="Arial"/>
          <w:color w:val="000000" w:themeColor="text1"/>
          <w:sz w:val="22"/>
          <w:szCs w:val="22"/>
        </w:rPr>
        <w:t>)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ucces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rat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RISPR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duc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knock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33.3%,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ith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6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ut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20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2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rogen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es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aving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ositiv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sertio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(Supplementary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igure</w:t>
      </w:r>
      <w:r w:rsidR="009B63D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2C2E9E">
        <w:rPr>
          <w:rFonts w:ascii="Arial" w:hAnsi="Arial" w:cs="Arial"/>
          <w:color w:val="000000" w:themeColor="text1"/>
          <w:sz w:val="22"/>
          <w:szCs w:val="22"/>
        </w:rPr>
        <w:t>6</w:t>
      </w:r>
      <w:r w:rsidR="009B63D8">
        <w:rPr>
          <w:rFonts w:ascii="Arial" w:hAnsi="Arial" w:cs="Arial"/>
          <w:color w:val="000000" w:themeColor="text1"/>
          <w:sz w:val="22"/>
          <w:szCs w:val="22"/>
        </w:rPr>
        <w:t>B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sertio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t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ndogenou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it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ls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onfirm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vi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mmunoblot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her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nl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etectabl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resent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knock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lin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how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b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agg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(Supplementary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igure</w:t>
      </w:r>
      <w:r w:rsidR="009B63D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2C2E9E">
        <w:rPr>
          <w:rFonts w:ascii="Arial" w:hAnsi="Arial" w:cs="Arial"/>
          <w:color w:val="000000" w:themeColor="text1"/>
          <w:sz w:val="22"/>
          <w:szCs w:val="22"/>
        </w:rPr>
        <w:t>6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C).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xpressio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etec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l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el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ype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both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omatic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germlin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ell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var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l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tage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ogenesi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at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not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how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).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xpressio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ls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etec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l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tage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mbryogenesi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(Supplementary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igure</w:t>
      </w:r>
      <w:r w:rsidR="009B63D8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2C2E9E">
        <w:rPr>
          <w:rFonts w:ascii="Arial" w:hAnsi="Arial" w:cs="Arial"/>
          <w:color w:val="000000" w:themeColor="text1"/>
          <w:sz w:val="22"/>
          <w:szCs w:val="22"/>
        </w:rPr>
        <w:t>6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A).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urviva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ertilit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rate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knock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-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lie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omparabl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os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ildtyp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lie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emonstrating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ul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functionality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ser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agg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rotei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(Supplementary </w:t>
      </w:r>
      <w:r w:rsidR="009B63D8">
        <w:rPr>
          <w:rFonts w:ascii="Arial" w:eastAsia="Calibri" w:hAnsi="Arial" w:cs="Arial"/>
          <w:color w:val="000000" w:themeColor="text1"/>
          <w:sz w:val="22"/>
          <w:szCs w:val="22"/>
        </w:rPr>
        <w:t xml:space="preserve">Figure </w:t>
      </w:r>
      <w:r w:rsidR="002C2E9E">
        <w:rPr>
          <w:rFonts w:ascii="Arial" w:hAnsi="Arial" w:cs="Arial"/>
          <w:color w:val="000000" w:themeColor="text1"/>
          <w:sz w:val="22"/>
          <w:szCs w:val="22"/>
        </w:rPr>
        <w:t>6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D, E).</w:t>
      </w:r>
    </w:p>
    <w:p w14:paraId="6A692A73" w14:textId="77777777" w:rsidR="009B63D8" w:rsidRPr="005C11F7" w:rsidRDefault="009B63D8" w:rsidP="00D23942">
      <w:pPr>
        <w:spacing w:line="480" w:lineRule="auto"/>
        <w:rPr>
          <w:rFonts w:ascii="Arial" w:hAnsi="Arial" w:cs="Arial"/>
          <w:sz w:val="22"/>
          <w:szCs w:val="22"/>
        </w:rPr>
      </w:pPr>
    </w:p>
    <w:p w14:paraId="20FDD9F7" w14:textId="77777777" w:rsidR="00F17401" w:rsidRPr="005C11F7" w:rsidRDefault="00F17401" w:rsidP="00D23942">
      <w:pPr>
        <w:spacing w:line="480" w:lineRule="auto"/>
        <w:rPr>
          <w:rFonts w:ascii="Arial" w:hAnsi="Arial" w:cs="Arial"/>
          <w:i/>
          <w:sz w:val="22"/>
          <w:szCs w:val="22"/>
        </w:rPr>
      </w:pPr>
      <w:r w:rsidRPr="005C11F7">
        <w:rPr>
          <w:rFonts w:ascii="Arial" w:hAnsi="Arial" w:cs="Arial"/>
          <w:i/>
          <w:color w:val="000000"/>
          <w:sz w:val="22"/>
          <w:szCs w:val="22"/>
        </w:rPr>
        <w:t>Generation of transgenic HP1a gRNA line</w:t>
      </w:r>
    </w:p>
    <w:p w14:paraId="18A3F2F5" w14:textId="6B085448" w:rsidR="00F17401" w:rsidRPr="005C11F7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ab/>
      </w:r>
      <w:r w:rsidRPr="00600705">
        <w:rPr>
          <w:rFonts w:ascii="Arial" w:hAnsi="Arial" w:cs="Arial"/>
          <w:color w:val="000000"/>
          <w:sz w:val="22"/>
          <w:szCs w:val="22"/>
        </w:rPr>
        <w:t>pCFD4-U6:1_U6:3tandemgRNAs (</w:t>
      </w:r>
      <w:proofErr w:type="spellStart"/>
      <w:r w:rsidRPr="00600705">
        <w:rPr>
          <w:rFonts w:ascii="Arial" w:hAnsi="Arial" w:cs="Arial"/>
          <w:color w:val="000000"/>
          <w:sz w:val="22"/>
          <w:szCs w:val="22"/>
        </w:rPr>
        <w:t>Addgene</w:t>
      </w:r>
      <w:proofErr w:type="spellEnd"/>
      <w:r w:rsidRPr="00600705">
        <w:rPr>
          <w:rFonts w:ascii="Arial" w:hAnsi="Arial" w:cs="Arial"/>
          <w:color w:val="000000"/>
          <w:sz w:val="22"/>
          <w:szCs w:val="22"/>
        </w:rPr>
        <w:t xml:space="preserve"> #49411)</w:t>
      </w:r>
      <w:r w:rsidRPr="00600705">
        <w:rPr>
          <w:rFonts w:ascii="Arial" w:hAnsi="Arial" w:cs="Arial"/>
          <w:i/>
          <w:iCs/>
          <w:color w:val="000000"/>
          <w:sz w:val="22"/>
          <w:szCs w:val="22"/>
        </w:rPr>
        <w:t xml:space="preserve"> </w:t>
      </w:r>
      <w:r w:rsidRPr="00600705">
        <w:rPr>
          <w:rFonts w:ascii="Arial" w:hAnsi="Arial" w:cs="Arial"/>
          <w:color w:val="000000"/>
          <w:sz w:val="22"/>
          <w:szCs w:val="22"/>
        </w:rPr>
        <w:t>vector was used to clone HP1a gRNA using a protocol from CRISPR Fly design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color w:val="000000"/>
          <w:sz w:val="22"/>
          <w:szCs w:val="22"/>
        </w:rPr>
        <w:fldChar w:fldCharType="begin"/>
      </w:r>
      <w:r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Port F&lt;/Author&gt;&lt;Year&gt;2014&lt;/Year&gt;&lt;RecNum&gt;38&lt;/RecNum&gt;&lt;DisplayText&gt;(Port F, 2014)&lt;/DisplayText&gt;&lt;record&gt;&lt;rec-number&gt;38&lt;/rec-number&gt;&lt;foreign-keys&gt;&lt;key app="EN" db-id="tfdepffv3z5eafesx9ppd2t7w0vrffsrwfrs" timestamp="1518907517"&gt;38&lt;/key&gt;&lt;/foreign-keys&gt;&lt;ref-type name="Journal Article"&gt;17&lt;/ref-type&gt;&lt;contributors&gt;&lt;authors&gt;&lt;author&gt;Port F, Chen HM, Lee T, Bullock SL&lt;/author&gt;&lt;/authors&gt;&lt;/contributors&gt;&lt;titles&gt;&lt;title&gt;Optimized CRISPR/Cas tools for efficient germline and somatic genome engineering in Drosophila&lt;/title&gt;&lt;secondary-title&gt;PNAS&lt;/secondary-title&gt;&lt;/titles&gt;&lt;periodical&gt;&lt;full-title&gt;PNAS&lt;/full-title&gt;&lt;/periodical&gt;&lt;dates&gt;&lt;year&gt;2014&lt;/year&gt;&lt;/dates&gt;&lt;urls&gt;&lt;/urls&gt;&lt;/record&gt;&lt;/Cite&gt;&lt;/EndNote&gt;</w:instrText>
      </w:r>
      <w:r>
        <w:rPr>
          <w:rFonts w:ascii="Arial" w:hAnsi="Arial" w:cs="Arial"/>
          <w:color w:val="000000"/>
          <w:sz w:val="22"/>
          <w:szCs w:val="22"/>
        </w:rPr>
        <w:fldChar w:fldCharType="separate"/>
      </w:r>
      <w:r w:rsidR="00C50FE1">
        <w:rPr>
          <w:rFonts w:ascii="Arial" w:hAnsi="Arial" w:cs="Arial"/>
          <w:noProof/>
          <w:color w:val="000000"/>
          <w:sz w:val="22"/>
          <w:szCs w:val="22"/>
        </w:rPr>
        <w:t xml:space="preserve">(Port </w:t>
      </w:r>
      <w:r w:rsidR="00C50FE1" w:rsidRPr="00C50FE1">
        <w:rPr>
          <w:rFonts w:ascii="Arial" w:hAnsi="Arial" w:cs="Arial"/>
          <w:i/>
          <w:noProof/>
          <w:color w:val="000000"/>
          <w:sz w:val="22"/>
          <w:szCs w:val="22"/>
        </w:rPr>
        <w:t>et al</w:t>
      </w:r>
      <w:r w:rsidR="00C50FE1">
        <w:rPr>
          <w:rFonts w:ascii="Arial" w:hAnsi="Arial" w:cs="Arial"/>
          <w:noProof/>
          <w:color w:val="000000"/>
          <w:sz w:val="22"/>
          <w:szCs w:val="22"/>
        </w:rPr>
        <w:t>.</w:t>
      </w:r>
      <w:r>
        <w:rPr>
          <w:rFonts w:ascii="Arial" w:hAnsi="Arial" w:cs="Arial"/>
          <w:noProof/>
          <w:color w:val="000000"/>
          <w:sz w:val="22"/>
          <w:szCs w:val="22"/>
        </w:rPr>
        <w:t xml:space="preserve"> 2014)</w:t>
      </w:r>
      <w:r>
        <w:rPr>
          <w:rFonts w:ascii="Arial" w:hAnsi="Arial" w:cs="Arial"/>
          <w:color w:val="000000"/>
          <w:sz w:val="22"/>
          <w:szCs w:val="22"/>
        </w:rPr>
        <w:fldChar w:fldCharType="end"/>
      </w:r>
      <w:r w:rsidRPr="00600705">
        <w:rPr>
          <w:rFonts w:ascii="Arial" w:hAnsi="Arial" w:cs="Arial"/>
          <w:color w:val="000000"/>
          <w:sz w:val="22"/>
          <w:szCs w:val="22"/>
        </w:rPr>
        <w:t xml:space="preserve">. </w:t>
      </w:r>
      <w:r>
        <w:rPr>
          <w:rFonts w:ascii="Arial" w:hAnsi="Arial" w:cs="Arial"/>
          <w:color w:val="000000"/>
          <w:sz w:val="22"/>
          <w:szCs w:val="22"/>
        </w:rPr>
        <w:t>U</w:t>
      </w:r>
      <w:r w:rsidRPr="00600705">
        <w:rPr>
          <w:rFonts w:ascii="Arial" w:hAnsi="Arial" w:cs="Arial"/>
          <w:color w:val="000000"/>
          <w:sz w:val="22"/>
          <w:szCs w:val="22"/>
        </w:rPr>
        <w:t>sing CRISPR Optimal Target Finder (</w:t>
      </w:r>
      <w:hyperlink r:id="rId8" w:history="1">
        <w:r w:rsidRPr="008E12CB">
          <w:rPr>
            <w:rStyle w:val="Hyperlink"/>
            <w:rFonts w:ascii="Arial" w:hAnsi="Arial" w:cs="Arial"/>
            <w:sz w:val="22"/>
            <w:szCs w:val="22"/>
          </w:rPr>
          <w:t>http://tools.flycrispr.molbio.wisc.edu/targetFinder/)</w:t>
        </w:r>
      </w:hyperlink>
      <w:r>
        <w:rPr>
          <w:rFonts w:ascii="Arial" w:hAnsi="Arial" w:cs="Arial"/>
          <w:color w:val="000000"/>
          <w:sz w:val="22"/>
          <w:szCs w:val="22"/>
        </w:rPr>
        <w:t>, we identified 88 CRISPR gRNA targets for HP1a and the sequence with the highest score was used for making the gRNA line. In order</w:t>
      </w:r>
      <w:r w:rsidRPr="00600705">
        <w:rPr>
          <w:rFonts w:ascii="Arial" w:hAnsi="Arial" w:cs="Arial"/>
          <w:color w:val="000000"/>
          <w:sz w:val="22"/>
          <w:szCs w:val="22"/>
        </w:rPr>
        <w:t xml:space="preserve"> to prevent cleavage of template plasmid by </w:t>
      </w:r>
      <w:r>
        <w:rPr>
          <w:rFonts w:ascii="Arial" w:hAnsi="Arial" w:cs="Arial"/>
          <w:color w:val="000000"/>
          <w:sz w:val="22"/>
          <w:szCs w:val="22"/>
        </w:rPr>
        <w:t xml:space="preserve">gRNA-guided Cas9, the </w:t>
      </w:r>
      <w:proofErr w:type="spellStart"/>
      <w:r>
        <w:rPr>
          <w:rFonts w:ascii="Arial" w:hAnsi="Arial" w:cs="Arial"/>
          <w:color w:val="000000"/>
          <w:sz w:val="22"/>
          <w:szCs w:val="22"/>
        </w:rPr>
        <w:t>protospacer</w:t>
      </w:r>
      <w:proofErr w:type="spellEnd"/>
      <w:r>
        <w:rPr>
          <w:rFonts w:ascii="Arial" w:hAnsi="Arial" w:cs="Arial"/>
          <w:color w:val="000000"/>
          <w:sz w:val="22"/>
          <w:szCs w:val="22"/>
        </w:rPr>
        <w:t xml:space="preserve"> adjacent motif (PAM) sequence (in bold) AA</w:t>
      </w:r>
      <w:r w:rsidRPr="00164969">
        <w:rPr>
          <w:rFonts w:ascii="Arial" w:hAnsi="Arial" w:cs="Arial"/>
          <w:b/>
          <w:color w:val="000000"/>
          <w:sz w:val="22"/>
          <w:szCs w:val="22"/>
        </w:rPr>
        <w:t>C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Pr="00164969">
        <w:rPr>
          <w:rFonts w:ascii="Arial" w:hAnsi="Arial" w:cs="Arial"/>
          <w:b/>
          <w:color w:val="000000"/>
          <w:sz w:val="22"/>
          <w:szCs w:val="22"/>
        </w:rPr>
        <w:t>CC</w:t>
      </w:r>
      <w:r>
        <w:rPr>
          <w:rFonts w:ascii="Arial" w:hAnsi="Arial" w:cs="Arial"/>
          <w:color w:val="000000"/>
          <w:sz w:val="22"/>
          <w:szCs w:val="22"/>
        </w:rPr>
        <w:t>T was changed to AA</w:t>
      </w:r>
      <w:r w:rsidRPr="00164969">
        <w:rPr>
          <w:rFonts w:ascii="Arial" w:hAnsi="Arial" w:cs="Arial"/>
          <w:b/>
          <w:color w:val="000000"/>
          <w:sz w:val="22"/>
          <w:szCs w:val="22"/>
        </w:rPr>
        <w:t>T CC</w:t>
      </w:r>
      <w:r>
        <w:rPr>
          <w:rFonts w:ascii="Arial" w:hAnsi="Arial" w:cs="Arial"/>
          <w:color w:val="000000"/>
          <w:sz w:val="22"/>
          <w:szCs w:val="22"/>
        </w:rPr>
        <w:t xml:space="preserve">T. The NGG to </w:t>
      </w:r>
      <w:r>
        <w:rPr>
          <w:rFonts w:ascii="Arial" w:hAnsi="Arial" w:cs="Arial"/>
          <w:color w:val="000000"/>
          <w:sz w:val="22"/>
          <w:szCs w:val="22"/>
        </w:rPr>
        <w:lastRenderedPageBreak/>
        <w:t>NGT conversion</w:t>
      </w:r>
      <w:r w:rsidRPr="000C330E">
        <w:rPr>
          <w:rFonts w:ascii="Arial" w:hAnsi="Arial" w:cs="Arial"/>
          <w:color w:val="000000"/>
          <w:sz w:val="22"/>
          <w:szCs w:val="22"/>
        </w:rPr>
        <w:t xml:space="preserve"> results in a silent mutation, </w:t>
      </w:r>
      <w:r>
        <w:rPr>
          <w:rFonts w:ascii="Arial" w:hAnsi="Arial" w:cs="Arial"/>
          <w:color w:val="000000"/>
          <w:sz w:val="22"/>
          <w:szCs w:val="22"/>
        </w:rPr>
        <w:t>where asparagine is made for both codons AAC and AAT. Following primer was used to clone HP1a gRNA into the pCFD4-U6:1 vector.</w:t>
      </w:r>
    </w:p>
    <w:p w14:paraId="64AC6650" w14:textId="77777777" w:rsidR="00F17401" w:rsidRPr="00600705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color w:val="000000"/>
          <w:sz w:val="22"/>
          <w:szCs w:val="22"/>
        </w:rPr>
        <w:t>gRNA_</w:t>
      </w:r>
      <w:r w:rsidRPr="00600705">
        <w:rPr>
          <w:rFonts w:ascii="Arial" w:hAnsi="Arial" w:cs="Arial"/>
          <w:color w:val="000000"/>
          <w:sz w:val="22"/>
          <w:szCs w:val="22"/>
        </w:rPr>
        <w:t>_FOR</w:t>
      </w:r>
      <w:proofErr w:type="spellEnd"/>
      <w:r w:rsidRPr="00600705">
        <w:rPr>
          <w:rFonts w:ascii="Arial" w:hAnsi="Arial" w:cs="Arial"/>
          <w:color w:val="000000"/>
          <w:sz w:val="22"/>
          <w:szCs w:val="22"/>
        </w:rPr>
        <w:t>: GGC AAG AAA ATC GAC AAT CCT GAG AGC TCG GCA AAG</w:t>
      </w:r>
    </w:p>
    <w:p w14:paraId="5F021C2C" w14:textId="7831D7AB" w:rsidR="005C11F7" w:rsidRDefault="00F17401" w:rsidP="005C11F7">
      <w:pPr>
        <w:spacing w:line="480" w:lineRule="auto"/>
        <w:rPr>
          <w:rFonts w:ascii="Arial" w:hAnsi="Arial" w:cs="Arial"/>
          <w:color w:val="000000"/>
          <w:sz w:val="22"/>
          <w:szCs w:val="22"/>
        </w:rPr>
      </w:pPr>
      <w:proofErr w:type="spellStart"/>
      <w:r>
        <w:rPr>
          <w:rFonts w:ascii="Arial" w:hAnsi="Arial" w:cs="Arial"/>
          <w:color w:val="000000"/>
          <w:sz w:val="22"/>
          <w:szCs w:val="22"/>
        </w:rPr>
        <w:t>gRNA_</w:t>
      </w:r>
      <w:r w:rsidRPr="00600705">
        <w:rPr>
          <w:rFonts w:ascii="Arial" w:hAnsi="Arial" w:cs="Arial"/>
          <w:color w:val="000000"/>
          <w:sz w:val="22"/>
          <w:szCs w:val="22"/>
        </w:rPr>
        <w:t>_REV</w:t>
      </w:r>
      <w:proofErr w:type="spellEnd"/>
      <w:r w:rsidRPr="00600705">
        <w:rPr>
          <w:rFonts w:ascii="Arial" w:hAnsi="Arial" w:cs="Arial"/>
          <w:color w:val="000000"/>
          <w:sz w:val="22"/>
          <w:szCs w:val="22"/>
        </w:rPr>
        <w:t>: CTT TGC CGA GCT CTC AGG ATT GTC GAT TTT CTT GCC</w:t>
      </w:r>
    </w:p>
    <w:p w14:paraId="2B2BB435" w14:textId="77777777" w:rsidR="005C11F7" w:rsidRPr="005C11F7" w:rsidRDefault="005C11F7" w:rsidP="005C11F7">
      <w:pPr>
        <w:spacing w:line="480" w:lineRule="auto"/>
        <w:rPr>
          <w:rFonts w:ascii="Arial" w:hAnsi="Arial" w:cs="Arial"/>
          <w:sz w:val="22"/>
          <w:szCs w:val="22"/>
        </w:rPr>
      </w:pPr>
    </w:p>
    <w:p w14:paraId="65DE8A42" w14:textId="77777777" w:rsidR="00F17401" w:rsidRPr="00600705" w:rsidRDefault="00F17401" w:rsidP="00D23942">
      <w:pPr>
        <w:pStyle w:val="Heading2"/>
        <w:spacing w:line="480" w:lineRule="auto"/>
        <w:rPr>
          <w:rFonts w:ascii="Arial" w:hAnsi="Arial" w:cs="Arial"/>
          <w:b/>
          <w:color w:val="000000" w:themeColor="text1"/>
          <w:sz w:val="22"/>
          <w:szCs w:val="22"/>
        </w:rPr>
      </w:pPr>
      <w:r w:rsidRPr="00600705">
        <w:rPr>
          <w:rFonts w:ascii="Arial" w:hAnsi="Arial" w:cs="Arial"/>
          <w:b/>
          <w:color w:val="000000" w:themeColor="text1"/>
          <w:sz w:val="22"/>
          <w:szCs w:val="22"/>
        </w:rPr>
        <w:t>Generation of HP1a shRNA (RNAi) lines using the PhiC31 integrase method</w:t>
      </w:r>
    </w:p>
    <w:p w14:paraId="149CB29D" w14:textId="7E3F831A" w:rsidR="00F17401" w:rsidRPr="005C11F7" w:rsidRDefault="00F17401" w:rsidP="005C11F7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ab/>
        <w:t>siRN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equence</w:t>
      </w:r>
      <w:r>
        <w:rPr>
          <w:rFonts w:ascii="Arial" w:eastAsia="Calibri" w:hAnsi="Arial" w:cs="Arial"/>
          <w:color w:val="000000" w:themeColor="text1"/>
          <w:sz w:val="22"/>
          <w:szCs w:val="22"/>
        </w:rPr>
        <w:t>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against HP1a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redic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bas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n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esigner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mal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terfering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RN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DSIR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rogram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generat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by</w:t>
      </w:r>
      <w:r w:rsidR="00757A55">
        <w:rPr>
          <w:rFonts w:ascii="Arial" w:eastAsia="Calibri" w:hAnsi="Arial" w:cs="Arial"/>
          <w:color w:val="000000" w:themeColor="text1"/>
          <w:sz w:val="22"/>
          <w:szCs w:val="22"/>
        </w:rPr>
        <w:t xml:space="preserve"> Vert et al.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Pr="00600705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Vert&lt;/Author&gt;&lt;Year&gt;2006&lt;/Year&gt;&lt;RecNum&gt;411&lt;/RecNum&gt;&lt;DisplayText&gt;(Vert, Foveau, Lajaunie, &amp;amp; Vandenbrouck, 2006)&lt;/DisplayText&gt;&lt;record&gt;&lt;rec-number&gt;411&lt;/rec-number&gt;&lt;foreign-keys&gt;&lt;key app="EN" db-id="tfdepffv3z5eafesx9ppd2t7w0vrffsrwfrs" timestamp="1521057368"&gt;411&lt;/key&gt;&lt;/foreign-keys&gt;&lt;ref-type name="Journal Article"&gt;17&lt;/ref-type&gt;&lt;contributors&gt;&lt;authors&gt;&lt;author&gt;Vert, J. P.&lt;/author&gt;&lt;author&gt;Foveau, N.&lt;/author&gt;&lt;author&gt;Lajaunie, C.&lt;/author&gt;&lt;author&gt;Vandenbrouck, Y.&lt;/author&gt;&lt;/authors&gt;&lt;/contributors&gt;&lt;auth-address&gt;Centre for Computational Biology, Ecole des Mines de Paris, 35 rue Saint-Honore, 77300 Fontainebleau, France. Jean-Philippe.Vert@ensmp.fr&lt;/auth-address&gt;&lt;titles&gt;&lt;title&gt;An accurate and interpretable model for siRNA efficacy prediction&lt;/title&gt;&lt;secondary-title&gt;BMC Bioinformatics&lt;/secondary-title&gt;&lt;/titles&gt;&lt;periodical&gt;&lt;full-title&gt;BMC Bioinformatics&lt;/full-title&gt;&lt;/periodical&gt;&lt;pages&gt;520&lt;/pages&gt;&lt;volume&gt;7&lt;/volume&gt;&lt;keywords&gt;&lt;keyword&gt;*Algorithms&lt;/keyword&gt;&lt;keyword&gt;Base Sequence&lt;/keyword&gt;&lt;keyword&gt;Computer Simulation&lt;/keyword&gt;&lt;keyword&gt;Drug Design&lt;/keyword&gt;&lt;keyword&gt;*Models, Genetic&lt;/keyword&gt;&lt;keyword&gt;Molecular Sequence Data&lt;/keyword&gt;&lt;keyword&gt;*RNA Interference&lt;/keyword&gt;&lt;keyword&gt;RNA, Small Interfering/*genetics&lt;/keyword&gt;&lt;keyword&gt;Sequence Analysis, RNA/*methods&lt;/keyword&gt;&lt;keyword&gt;Structure-Activity Relationship&lt;/keyword&gt;&lt;/keywords&gt;&lt;dates&gt;&lt;year&gt;2006&lt;/year&gt;&lt;pub-dates&gt;&lt;date&gt;Nov 30&lt;/date&gt;&lt;/pub-dates&gt;&lt;/dates&gt;&lt;isbn&gt;1471-2105 (Electronic)&amp;#xD;1471-2105 (Linking)&lt;/isbn&gt;&lt;accession-num&gt;17137497&lt;/accession-num&gt;&lt;urls&gt;&lt;related-urls&gt;&lt;url&gt;https://www.ncbi.nlm.nih.gov/pubmed/17137497&lt;/url&gt;&lt;/related-urls&gt;&lt;/urls&gt;&lt;custom2&gt;PMC1698581&lt;/custom2&gt;&lt;electronic-resource-num&gt;10.1186/1471-2105-7-520&lt;/electronic-resource-num&gt;&lt;/record&gt;&lt;/Cite&gt;&lt;/EndNote&gt;</w:instrText>
      </w:r>
      <w:r w:rsidRPr="00600705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600705">
        <w:rPr>
          <w:rFonts w:ascii="Arial" w:hAnsi="Arial" w:cs="Arial"/>
          <w:noProof/>
          <w:color w:val="000000" w:themeColor="text1"/>
          <w:sz w:val="22"/>
          <w:szCs w:val="22"/>
        </w:rPr>
        <w:t>(Vert</w:t>
      </w:r>
      <w:r w:rsidR="00C50FE1">
        <w:rPr>
          <w:rFonts w:ascii="Arial" w:hAnsi="Arial" w:cs="Arial"/>
          <w:noProof/>
          <w:color w:val="000000" w:themeColor="text1"/>
          <w:sz w:val="22"/>
          <w:szCs w:val="22"/>
        </w:rPr>
        <w:t xml:space="preserve"> </w:t>
      </w:r>
      <w:r w:rsidR="00C50FE1" w:rsidRPr="00C50FE1">
        <w:rPr>
          <w:rFonts w:ascii="Arial" w:hAnsi="Arial" w:cs="Arial"/>
          <w:i/>
          <w:noProof/>
          <w:color w:val="000000" w:themeColor="text1"/>
          <w:sz w:val="22"/>
          <w:szCs w:val="22"/>
        </w:rPr>
        <w:t>et al</w:t>
      </w:r>
      <w:r w:rsidR="00C50FE1">
        <w:rPr>
          <w:rFonts w:ascii="Arial" w:hAnsi="Arial" w:cs="Arial"/>
          <w:noProof/>
          <w:color w:val="000000" w:themeColor="text1"/>
          <w:sz w:val="22"/>
          <w:szCs w:val="22"/>
        </w:rPr>
        <w:t>.</w:t>
      </w:r>
      <w:r w:rsidRPr="00600705">
        <w:rPr>
          <w:rFonts w:ascii="Arial" w:hAnsi="Arial" w:cs="Arial"/>
          <w:noProof/>
          <w:color w:val="000000" w:themeColor="text1"/>
          <w:sz w:val="22"/>
          <w:szCs w:val="22"/>
        </w:rPr>
        <w:t xml:space="preserve"> 2006)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hyperlink r:id="rId9" w:history="1"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http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://</w:t>
        </w:r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biodev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.</w:t>
        </w:r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extra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.</w:t>
        </w:r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cea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.</w:t>
        </w:r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fr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/</w:t>
        </w:r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DSIR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/</w:t>
        </w:r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DSIR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.</w:t>
        </w:r>
        <w:r w:rsidRPr="00600705">
          <w:rPr>
            <w:rStyle w:val="Hyperlink"/>
            <w:rFonts w:ascii="Arial" w:eastAsia="Calibri" w:hAnsi="Arial" w:cs="Arial"/>
            <w:color w:val="000000" w:themeColor="text1"/>
            <w:sz w:val="22"/>
            <w:szCs w:val="22"/>
          </w:rPr>
          <w:t>html</w:t>
        </w:r>
        <w:r w:rsidRPr="00600705">
          <w:rPr>
            <w:rStyle w:val="Hyperlink"/>
            <w:rFonts w:ascii="Arial" w:hAnsi="Arial" w:cs="Arial"/>
            <w:color w:val="000000" w:themeColor="text1"/>
            <w:sz w:val="22"/>
            <w:szCs w:val="22"/>
          </w:rPr>
          <w:t>)</w:t>
        </w:r>
      </w:hyperlink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sequences with top </w:t>
      </w:r>
      <w:r w:rsidR="002A347E">
        <w:rPr>
          <w:rFonts w:ascii="Arial" w:hAnsi="Arial" w:cs="Arial"/>
          <w:color w:val="000000" w:themeColor="text1"/>
          <w:sz w:val="22"/>
          <w:szCs w:val="22"/>
        </w:rPr>
        <w:t>two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scores were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lone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int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Valium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22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vector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ccording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old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Spring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arbor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protoco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Pr="00600705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Chang&lt;/Author&gt;&lt;Year&gt;2014&lt;/Year&gt;&lt;RecNum&gt;412&lt;/RecNum&gt;&lt;DisplayText&gt;(Chang, Marran, Valentine, &amp;amp; Hannon, 2014)&lt;/DisplayText&gt;&lt;record&gt;&lt;rec-number&gt;412&lt;/rec-number&gt;&lt;foreign-keys&gt;&lt;key app="EN" db-id="tfdepffv3z5eafesx9ppd2t7w0vrffsrwfrs" timestamp="1521057418"&gt;412&lt;/key&gt;&lt;/foreign-keys&gt;&lt;ref-type name="Journal Article"&gt;17&lt;/ref-type&gt;&lt;contributors&gt;&lt;authors&gt;&lt;author&gt;Chang, K.&lt;/author&gt;&lt;author&gt;Marran, K.&lt;/author&gt;&lt;author&gt;Valentine, A.&lt;/author&gt;&lt;author&gt;Hannon, G. J.&lt;/author&gt;&lt;/authors&gt;&lt;/contributors&gt;&lt;titles&gt;&lt;title&gt;Generation of transgenic Drosophila expressing shRNAs in the miR-1 backbone&lt;/title&gt;&lt;secondary-title&gt;Cold Spring Harb Protoc&lt;/secondary-title&gt;&lt;/titles&gt;&lt;periodical&gt;&lt;full-title&gt;Cold Spring Harb Protoc&lt;/full-title&gt;&lt;/periodical&gt;&lt;volume&gt;2014&lt;/volume&gt;&lt;number&gt;5&lt;/number&gt;&lt;keywords&gt;&lt;keyword&gt;Animals&lt;/keyword&gt;&lt;keyword&gt;*Animals, Genetically Modified&lt;/keyword&gt;&lt;keyword&gt;Drosophila/*genetics&lt;/keyword&gt;&lt;keyword&gt;*Gene Expression&lt;/keyword&gt;&lt;keyword&gt;Gene Knockdown Techniques/*methods&lt;/keyword&gt;&lt;keyword&gt;MicroRNAs/*genetics&lt;/keyword&gt;&lt;keyword&gt;Molecular Biology/*methods&lt;/keyword&gt;&lt;keyword&gt;RNA Interference&lt;/keyword&gt;&lt;keyword&gt;RNA, Small Interfering/*genetics&lt;/keyword&gt;&lt;/keywords&gt;&lt;dates&gt;&lt;year&gt;2014&lt;/year&gt;&lt;pub-dates&gt;&lt;date&gt;May 1&lt;/date&gt;&lt;/pub-dates&gt;&lt;/dates&gt;&lt;isbn&gt;1559-6095 (Electronic)&amp;#xD;1559-6095 (Linking)&lt;/isbn&gt;&lt;accession-num&gt;24786506&lt;/accession-num&gt;&lt;urls&gt;&lt;related-urls&gt;&lt;url&gt;https://www.ncbi.nlm.nih.gov/pubmed/24786506&lt;/url&gt;&lt;/related-urls&gt;&lt;/urls&gt;&lt;custom2&gt;PMC4377507&lt;/custom2&gt;&lt;electronic-resource-num&gt;10.1101/pdb.prot080762&lt;/electronic-resource-num&gt;&lt;/record&gt;&lt;/Cite&gt;&lt;/EndNote&gt;</w:instrText>
      </w:r>
      <w:r w:rsidRPr="00600705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600705">
        <w:rPr>
          <w:rFonts w:ascii="Arial" w:hAnsi="Arial" w:cs="Arial"/>
          <w:noProof/>
          <w:color w:val="000000" w:themeColor="text1"/>
          <w:sz w:val="22"/>
          <w:szCs w:val="22"/>
        </w:rPr>
        <w:t>(Chang</w:t>
      </w:r>
      <w:r w:rsidR="00C50FE1">
        <w:rPr>
          <w:rFonts w:ascii="Arial" w:hAnsi="Arial" w:cs="Arial"/>
          <w:noProof/>
          <w:color w:val="000000" w:themeColor="text1"/>
          <w:sz w:val="22"/>
          <w:szCs w:val="22"/>
        </w:rPr>
        <w:t xml:space="preserve"> </w:t>
      </w:r>
      <w:r w:rsidR="00C50FE1" w:rsidRPr="00C50FE1">
        <w:rPr>
          <w:rFonts w:ascii="Arial" w:hAnsi="Arial" w:cs="Arial"/>
          <w:i/>
          <w:noProof/>
          <w:color w:val="000000" w:themeColor="text1"/>
          <w:sz w:val="22"/>
          <w:szCs w:val="22"/>
        </w:rPr>
        <w:t>et al</w:t>
      </w:r>
      <w:r w:rsidR="00C50FE1">
        <w:rPr>
          <w:rFonts w:ascii="Arial" w:hAnsi="Arial" w:cs="Arial"/>
          <w:noProof/>
          <w:color w:val="000000" w:themeColor="text1"/>
          <w:sz w:val="22"/>
          <w:szCs w:val="22"/>
        </w:rPr>
        <w:t>.</w:t>
      </w:r>
      <w:r w:rsidRPr="00600705">
        <w:rPr>
          <w:rFonts w:ascii="Arial" w:hAnsi="Arial" w:cs="Arial"/>
          <w:noProof/>
          <w:color w:val="000000" w:themeColor="text1"/>
          <w:sz w:val="22"/>
          <w:szCs w:val="22"/>
        </w:rPr>
        <w:t xml:space="preserve"> 2014)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The cloned vector</w:t>
      </w:r>
      <w:r w:rsidR="00757A55">
        <w:rPr>
          <w:rFonts w:ascii="Arial" w:hAnsi="Arial" w:cs="Arial"/>
          <w:color w:val="000000" w:themeColor="text1"/>
          <w:sz w:val="22"/>
          <w:szCs w:val="22"/>
        </w:rPr>
        <w:t>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w</w:t>
      </w:r>
      <w:r w:rsidR="00757A55">
        <w:rPr>
          <w:rFonts w:ascii="Arial" w:hAnsi="Arial" w:cs="Arial"/>
          <w:color w:val="000000" w:themeColor="text1"/>
          <w:sz w:val="22"/>
          <w:szCs w:val="22"/>
        </w:rPr>
        <w:t>er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sent to </w:t>
      </w:r>
      <w:proofErr w:type="spellStart"/>
      <w:r w:rsidRPr="00600705">
        <w:rPr>
          <w:rFonts w:ascii="Arial" w:hAnsi="Arial" w:cs="Arial"/>
          <w:color w:val="000000" w:themeColor="text1"/>
          <w:sz w:val="22"/>
          <w:szCs w:val="22"/>
        </w:rPr>
        <w:t>BestGene</w:t>
      </w:r>
      <w:proofErr w:type="spellEnd"/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company for injection and progeny carrying the </w:t>
      </w:r>
      <w:r w:rsidRPr="00600705">
        <w:rPr>
          <w:rFonts w:ascii="Arial" w:hAnsi="Arial" w:cs="Arial"/>
          <w:i/>
          <w:color w:val="000000" w:themeColor="text1"/>
          <w:sz w:val="22"/>
          <w:szCs w:val="22"/>
        </w:rPr>
        <w:t>w+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marker was selected and balanced to maintain </w:t>
      </w:r>
      <w:r>
        <w:rPr>
          <w:rFonts w:ascii="Arial" w:hAnsi="Arial" w:cs="Arial"/>
          <w:color w:val="000000" w:themeColor="text1"/>
          <w:sz w:val="22"/>
          <w:szCs w:val="22"/>
        </w:rPr>
        <w:t>the transgenic HP1a shRNA line</w:t>
      </w:r>
      <w:r w:rsidR="00757A55">
        <w:rPr>
          <w:rFonts w:ascii="Arial" w:hAnsi="Arial" w:cs="Arial"/>
          <w:color w:val="000000" w:themeColor="text1"/>
          <w:sz w:val="22"/>
          <w:szCs w:val="22"/>
        </w:rPr>
        <w:t>s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5F7E6F">
        <w:rPr>
          <w:rFonts w:ascii="Arial" w:hAnsi="Arial" w:cs="Arial"/>
          <w:color w:val="000000" w:themeColor="text1"/>
          <w:sz w:val="22"/>
          <w:szCs w:val="22"/>
        </w:rPr>
        <w:t xml:space="preserve">Efficiency of </w:t>
      </w:r>
      <w:r w:rsidR="002A347E">
        <w:rPr>
          <w:rFonts w:ascii="Arial" w:hAnsi="Arial" w:cs="Arial"/>
          <w:color w:val="000000" w:themeColor="text1"/>
          <w:sz w:val="22"/>
          <w:szCs w:val="22"/>
        </w:rPr>
        <w:t xml:space="preserve">HP1a </w:t>
      </w:r>
      <w:r w:rsidR="005F7E6F">
        <w:rPr>
          <w:rFonts w:ascii="Arial" w:hAnsi="Arial" w:cs="Arial"/>
          <w:color w:val="000000" w:themeColor="text1"/>
          <w:sz w:val="22"/>
          <w:szCs w:val="22"/>
        </w:rPr>
        <w:t>RNAi</w:t>
      </w:r>
      <w:r w:rsidR="002A347E">
        <w:rPr>
          <w:rFonts w:ascii="Arial" w:hAnsi="Arial" w:cs="Arial"/>
          <w:color w:val="000000" w:themeColor="text1"/>
          <w:sz w:val="22"/>
          <w:szCs w:val="22"/>
        </w:rPr>
        <w:t xml:space="preserve"> in both lines was tested using an immunoblot </w:t>
      </w:r>
      <w:r w:rsidR="00757A55">
        <w:rPr>
          <w:rFonts w:ascii="Arial" w:hAnsi="Arial" w:cs="Arial"/>
          <w:color w:val="000000" w:themeColor="text1"/>
          <w:sz w:val="22"/>
          <w:szCs w:val="22"/>
        </w:rPr>
        <w:t xml:space="preserve">(Figure 1A) and </w:t>
      </w:r>
      <w:r w:rsidR="002A347E">
        <w:rPr>
          <w:rFonts w:ascii="Arial" w:hAnsi="Arial" w:cs="Arial"/>
          <w:color w:val="000000" w:themeColor="text1"/>
          <w:sz w:val="22"/>
          <w:szCs w:val="22"/>
        </w:rPr>
        <w:t xml:space="preserve">HP1a </w:t>
      </w:r>
      <w:r w:rsidR="00757A55">
        <w:rPr>
          <w:rFonts w:ascii="Arial" w:hAnsi="Arial" w:cs="Arial"/>
          <w:color w:val="000000" w:themeColor="text1"/>
          <w:sz w:val="22"/>
          <w:szCs w:val="22"/>
        </w:rPr>
        <w:t>RNAi #3</w:t>
      </w:r>
      <w:r w:rsidR="002A347E">
        <w:rPr>
          <w:rFonts w:ascii="Arial" w:hAnsi="Arial" w:cs="Arial"/>
          <w:color w:val="000000" w:themeColor="text1"/>
          <w:sz w:val="22"/>
          <w:szCs w:val="22"/>
        </w:rPr>
        <w:t xml:space="preserve"> was </w:t>
      </w:r>
      <w:r w:rsidR="00757A55">
        <w:rPr>
          <w:rFonts w:ascii="Arial" w:hAnsi="Arial" w:cs="Arial"/>
          <w:color w:val="000000" w:themeColor="text1"/>
          <w:sz w:val="22"/>
          <w:szCs w:val="22"/>
        </w:rPr>
        <w:t xml:space="preserve">not </w:t>
      </w:r>
      <w:r w:rsidR="002A347E">
        <w:rPr>
          <w:rFonts w:ascii="Arial" w:hAnsi="Arial" w:cs="Arial"/>
          <w:color w:val="000000" w:themeColor="text1"/>
          <w:sz w:val="22"/>
          <w:szCs w:val="22"/>
        </w:rPr>
        <w:t>used in the study</w:t>
      </w:r>
      <w:r w:rsidR="00757A55">
        <w:rPr>
          <w:rFonts w:ascii="Arial" w:hAnsi="Arial" w:cs="Arial"/>
          <w:color w:val="000000" w:themeColor="text1"/>
          <w:sz w:val="22"/>
          <w:szCs w:val="22"/>
        </w:rPr>
        <w:t>.</w:t>
      </w:r>
      <w:r w:rsidR="002A347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>Following primers were used for cloning HP1a shRNA sequences into Valium 22 vector:</w:t>
      </w:r>
    </w:p>
    <w:p w14:paraId="0337D433" w14:textId="5B4DBFE4" w:rsidR="00F17401" w:rsidRPr="005C11F7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600705">
        <w:rPr>
          <w:rFonts w:ascii="Arial" w:hAnsi="Arial" w:cs="Arial"/>
          <w:color w:val="000000"/>
          <w:sz w:val="22"/>
          <w:szCs w:val="22"/>
        </w:rPr>
        <w:t>HP1_</w:t>
      </w:r>
      <w:r w:rsidR="002A347E">
        <w:rPr>
          <w:rFonts w:ascii="Arial" w:hAnsi="Arial" w:cs="Arial"/>
          <w:color w:val="000000"/>
          <w:sz w:val="22"/>
          <w:szCs w:val="22"/>
        </w:rPr>
        <w:t>2</w:t>
      </w:r>
      <w:r w:rsidRPr="00600705">
        <w:rPr>
          <w:rFonts w:ascii="Arial" w:hAnsi="Arial" w:cs="Arial"/>
          <w:color w:val="000000"/>
          <w:sz w:val="22"/>
          <w:szCs w:val="22"/>
        </w:rPr>
        <w:t>_TOP, ctagcagtAAGTGTAGATCTTATTTAATCtagttatattcaagcataTTAAATAAGATCTACACTTTAgcg</w:t>
      </w:r>
    </w:p>
    <w:p w14:paraId="5F4DB5E2" w14:textId="50C76B1D" w:rsidR="00F17401" w:rsidRPr="005C11F7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600705">
        <w:rPr>
          <w:rFonts w:ascii="Arial" w:hAnsi="Arial" w:cs="Arial"/>
          <w:color w:val="000000"/>
          <w:sz w:val="22"/>
          <w:szCs w:val="22"/>
        </w:rPr>
        <w:t>HP1_</w:t>
      </w:r>
      <w:r w:rsidR="002A347E">
        <w:rPr>
          <w:rFonts w:ascii="Arial" w:hAnsi="Arial" w:cs="Arial"/>
          <w:color w:val="000000"/>
          <w:sz w:val="22"/>
          <w:szCs w:val="22"/>
        </w:rPr>
        <w:t>2</w:t>
      </w:r>
      <w:r w:rsidRPr="00600705">
        <w:rPr>
          <w:rFonts w:ascii="Arial" w:hAnsi="Arial" w:cs="Arial"/>
          <w:color w:val="000000"/>
          <w:sz w:val="22"/>
          <w:szCs w:val="22"/>
        </w:rPr>
        <w:t>_BOT, aattcgcAAGTGTAGATCTTATTTAATCtatgcttgaatataactaTTAAATAAGATCTACACTTTAactg</w:t>
      </w:r>
    </w:p>
    <w:p w14:paraId="2A560BF0" w14:textId="0D6516D9" w:rsidR="00F17401" w:rsidRPr="005C11F7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600705">
        <w:rPr>
          <w:rFonts w:ascii="Arial" w:hAnsi="Arial" w:cs="Arial"/>
          <w:color w:val="000000"/>
          <w:sz w:val="22"/>
          <w:szCs w:val="22"/>
        </w:rPr>
        <w:t>HP1_</w:t>
      </w:r>
      <w:r w:rsidR="002A347E">
        <w:rPr>
          <w:rFonts w:ascii="Arial" w:hAnsi="Arial" w:cs="Arial"/>
          <w:color w:val="000000"/>
          <w:sz w:val="22"/>
          <w:szCs w:val="22"/>
        </w:rPr>
        <w:t>3</w:t>
      </w:r>
      <w:r w:rsidRPr="00600705">
        <w:rPr>
          <w:rFonts w:ascii="Arial" w:hAnsi="Arial" w:cs="Arial"/>
          <w:color w:val="000000"/>
          <w:sz w:val="22"/>
          <w:szCs w:val="22"/>
        </w:rPr>
        <w:t>_TOP, ctagcagtGGTGGAGTACTATCTGAAATGtagttatattcaagcataTTTCAGATAGTACTCCACCTGgcg</w:t>
      </w:r>
    </w:p>
    <w:p w14:paraId="2F97FB18" w14:textId="7A2A381A" w:rsidR="00F17401" w:rsidRPr="005C11F7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600705">
        <w:rPr>
          <w:rFonts w:ascii="Arial" w:hAnsi="Arial" w:cs="Arial"/>
          <w:color w:val="000000"/>
          <w:sz w:val="22"/>
          <w:szCs w:val="22"/>
        </w:rPr>
        <w:t>HP1_</w:t>
      </w:r>
      <w:r w:rsidR="002A347E">
        <w:rPr>
          <w:rFonts w:ascii="Arial" w:hAnsi="Arial" w:cs="Arial"/>
          <w:color w:val="000000"/>
          <w:sz w:val="22"/>
          <w:szCs w:val="22"/>
        </w:rPr>
        <w:t>3</w:t>
      </w:r>
      <w:r w:rsidRPr="00600705">
        <w:rPr>
          <w:rFonts w:ascii="Arial" w:hAnsi="Arial" w:cs="Arial"/>
          <w:color w:val="000000"/>
          <w:sz w:val="22"/>
          <w:szCs w:val="22"/>
        </w:rPr>
        <w:t>_BOT, aattcgcGGTGGAGTACTATCTGAAATGtatgcttgaatataactaTTTCAGATAGTACTCCACCTGactg</w:t>
      </w:r>
    </w:p>
    <w:p w14:paraId="49A9FD39" w14:textId="77777777" w:rsidR="00F17401" w:rsidRPr="00600705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600705">
        <w:rPr>
          <w:rFonts w:ascii="Arial" w:hAnsi="Arial" w:cs="Arial"/>
          <w:color w:val="000000"/>
          <w:sz w:val="22"/>
          <w:szCs w:val="22"/>
        </w:rPr>
        <w:t>pVAL22_FOR, GGTGATAGAGCCTGAACCAG</w:t>
      </w:r>
    </w:p>
    <w:p w14:paraId="38CBDC5A" w14:textId="01AD4011" w:rsidR="00F17401" w:rsidRPr="005C11F7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600705">
        <w:rPr>
          <w:rFonts w:ascii="Arial" w:hAnsi="Arial" w:cs="Arial"/>
          <w:color w:val="000000"/>
          <w:sz w:val="22"/>
          <w:szCs w:val="22"/>
        </w:rPr>
        <w:t>pVAL22_REV, TAATCGTGTGTGATGCCTACC</w:t>
      </w:r>
    </w:p>
    <w:p w14:paraId="1DB2A546" w14:textId="37023B01" w:rsidR="009418F8" w:rsidRPr="005C11F7" w:rsidRDefault="00F17401" w:rsidP="00E13286">
      <w:pPr>
        <w:spacing w:line="480" w:lineRule="auto"/>
        <w:rPr>
          <w:rFonts w:ascii="Arial" w:hAnsi="Arial" w:cs="Arial"/>
          <w:color w:val="000000"/>
          <w:sz w:val="22"/>
          <w:szCs w:val="22"/>
        </w:rPr>
      </w:pPr>
      <w:r w:rsidRPr="00600705">
        <w:rPr>
          <w:rFonts w:ascii="Arial" w:hAnsi="Arial" w:cs="Arial"/>
          <w:color w:val="000000"/>
          <w:sz w:val="22"/>
          <w:szCs w:val="22"/>
        </w:rPr>
        <w:t>pVAL22_seq, GGTGATAGAGCCTGAACCAG</w:t>
      </w:r>
    </w:p>
    <w:p w14:paraId="2486AD45" w14:textId="34A4B963" w:rsidR="00F17401" w:rsidRDefault="00F17401" w:rsidP="00D23942">
      <w:pPr>
        <w:spacing w:line="480" w:lineRule="auto"/>
        <w:jc w:val="center"/>
        <w:rPr>
          <w:rFonts w:ascii="Arial" w:hAnsi="Arial" w:cs="Arial"/>
          <w:b/>
          <w:sz w:val="22"/>
          <w:szCs w:val="22"/>
        </w:rPr>
      </w:pPr>
      <w:r w:rsidRPr="00493702">
        <w:rPr>
          <w:rFonts w:ascii="Arial" w:hAnsi="Arial" w:cs="Arial"/>
          <w:b/>
          <w:sz w:val="22"/>
          <w:szCs w:val="22"/>
        </w:rPr>
        <w:lastRenderedPageBreak/>
        <w:t xml:space="preserve">III. </w:t>
      </w:r>
      <w:r w:rsidR="00493702" w:rsidRPr="00493702">
        <w:rPr>
          <w:rFonts w:ascii="Arial" w:hAnsi="Arial" w:cs="Arial"/>
          <w:b/>
          <w:sz w:val="22"/>
          <w:szCs w:val="22"/>
        </w:rPr>
        <w:t>SUPPLEMENTARY FIGURE LEGENDS</w:t>
      </w:r>
    </w:p>
    <w:p w14:paraId="659E35C8" w14:textId="77777777" w:rsidR="00872AAA" w:rsidRDefault="00872AAA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547591B9" w14:textId="72904AF0" w:rsidR="0052109A" w:rsidRPr="0052109A" w:rsidRDefault="00872AAA" w:rsidP="00D23942">
      <w:pPr>
        <w:pStyle w:val="Heading5"/>
        <w:spacing w:line="480" w:lineRule="auto"/>
        <w:rPr>
          <w:rFonts w:ascii="Arial" w:hAnsi="Arial" w:cs="Arial"/>
          <w:b/>
          <w:color w:val="000000" w:themeColor="text1"/>
          <w:sz w:val="22"/>
          <w:szCs w:val="22"/>
        </w:rPr>
      </w:pPr>
      <w:r w:rsidRPr="0079283C">
        <w:rPr>
          <w:rFonts w:ascii="Arial" w:hAnsi="Arial" w:cs="Arial"/>
          <w:b/>
          <w:color w:val="000000" w:themeColor="text1"/>
          <w:sz w:val="22"/>
          <w:szCs w:val="22"/>
        </w:rPr>
        <w:t>Supplementary Figure 1.</w:t>
      </w:r>
      <w:bookmarkStart w:id="1" w:name="_Toc508838056"/>
      <w:r w:rsidR="0079283C" w:rsidRPr="0079283C">
        <w:rPr>
          <w:rFonts w:ascii="Arial" w:hAnsi="Arial" w:cs="Arial"/>
          <w:b/>
          <w:color w:val="000000" w:themeColor="text1"/>
          <w:sz w:val="22"/>
          <w:szCs w:val="22"/>
        </w:rPr>
        <w:t xml:space="preserve"> Biological replicates used in maternal transcriptome analysis (RNA-</w:t>
      </w:r>
      <w:proofErr w:type="spellStart"/>
      <w:r w:rsidR="0079283C" w:rsidRPr="0079283C">
        <w:rPr>
          <w:rFonts w:ascii="Arial" w:hAnsi="Arial" w:cs="Arial"/>
          <w:b/>
          <w:color w:val="000000" w:themeColor="text1"/>
          <w:sz w:val="22"/>
          <w:szCs w:val="22"/>
        </w:rPr>
        <w:t>seq</w:t>
      </w:r>
      <w:proofErr w:type="spellEnd"/>
      <w:r w:rsidR="0079283C" w:rsidRPr="0079283C">
        <w:rPr>
          <w:rFonts w:ascii="Arial" w:hAnsi="Arial" w:cs="Arial"/>
          <w:b/>
          <w:color w:val="000000" w:themeColor="text1"/>
          <w:sz w:val="22"/>
          <w:szCs w:val="22"/>
        </w:rPr>
        <w:t>) are highly correlated and reproducible</w:t>
      </w:r>
      <w:bookmarkEnd w:id="1"/>
      <w:r w:rsidR="0052109A">
        <w:rPr>
          <w:rFonts w:ascii="Arial" w:hAnsi="Arial" w:cs="Arial"/>
          <w:b/>
          <w:color w:val="000000" w:themeColor="text1"/>
          <w:sz w:val="22"/>
          <w:szCs w:val="22"/>
        </w:rPr>
        <w:t>.</w:t>
      </w:r>
    </w:p>
    <w:p w14:paraId="490DE15F" w14:textId="2E2A1FB3" w:rsidR="0079283C" w:rsidRPr="00FA61CB" w:rsidRDefault="0079283C" w:rsidP="00D23942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eproducibility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etwee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iological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eplicat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ach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N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proofErr w:type="spellStart"/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seq</w:t>
      </w:r>
      <w:proofErr w:type="spellEnd"/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dat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r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FA61CB">
        <w:rPr>
          <w:rFonts w:ascii="Arial" w:hAnsi="Arial" w:cs="Arial"/>
          <w:color w:val="000000" w:themeColor="text1"/>
          <w:sz w:val="22"/>
          <w:szCs w:val="22"/>
        </w:rPr>
        <w:t xml:space="preserve">determined from Pearson correlation analysis and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visualiz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scatterplot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.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NAi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#1,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NAi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#1,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NAi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#2,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NAi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#2.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show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igher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orrelatio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a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,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dicating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a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NAi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#2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dat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mor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ighly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FA61CB">
        <w:rPr>
          <w:rFonts w:ascii="Arial" w:eastAsia="Calibri" w:hAnsi="Arial" w:cs="Arial"/>
          <w:color w:val="000000" w:themeColor="text1"/>
          <w:sz w:val="22"/>
          <w:szCs w:val="22"/>
        </w:rPr>
        <w:t>reproducible</w:t>
      </w:r>
      <w:r w:rsidRPr="00FA61CB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FA61CB" w:rsidRPr="00FA61CB">
        <w:rPr>
          <w:rFonts w:ascii="Arial" w:hAnsi="Arial" w:cs="Arial"/>
          <w:sz w:val="22"/>
          <w:szCs w:val="22"/>
        </w:rPr>
        <w:t>Volcano plots show the mRNA level change</w:t>
      </w:r>
      <w:r w:rsidR="00FA61CB">
        <w:rPr>
          <w:rFonts w:ascii="Arial" w:hAnsi="Arial" w:cs="Arial"/>
          <w:sz w:val="22"/>
          <w:szCs w:val="22"/>
        </w:rPr>
        <w:t>s</w:t>
      </w:r>
      <w:r w:rsidR="00FA61CB" w:rsidRPr="00FA61CB">
        <w:rPr>
          <w:rFonts w:ascii="Arial" w:hAnsi="Arial" w:cs="Arial"/>
          <w:sz w:val="22"/>
          <w:szCs w:val="22"/>
        </w:rPr>
        <w:t xml:space="preserve"> for all genes in the </w:t>
      </w:r>
      <w:r w:rsidR="00FA61CB">
        <w:rPr>
          <w:rFonts w:ascii="Arial" w:hAnsi="Arial" w:cs="Arial"/>
          <w:sz w:val="22"/>
          <w:szCs w:val="22"/>
        </w:rPr>
        <w:t xml:space="preserve">(E) </w:t>
      </w:r>
      <w:r w:rsidR="00FA61CB" w:rsidRPr="00FA61CB">
        <w:rPr>
          <w:rFonts w:ascii="Arial" w:hAnsi="Arial" w:cs="Arial"/>
          <w:sz w:val="22"/>
          <w:szCs w:val="22"/>
        </w:rPr>
        <w:t xml:space="preserve">HP1a RNAi #1 and </w:t>
      </w:r>
      <w:r w:rsidR="00FA61CB">
        <w:rPr>
          <w:rFonts w:ascii="Arial" w:hAnsi="Arial" w:cs="Arial"/>
          <w:sz w:val="22"/>
          <w:szCs w:val="22"/>
        </w:rPr>
        <w:t xml:space="preserve">(F) HP1a RNAi #2 </w:t>
      </w:r>
      <w:r w:rsidR="00FA61CB" w:rsidRPr="00FA61CB">
        <w:rPr>
          <w:rFonts w:ascii="Arial" w:hAnsi="Arial" w:cs="Arial"/>
          <w:sz w:val="22"/>
          <w:szCs w:val="22"/>
        </w:rPr>
        <w:t>based on fold change</w:t>
      </w:r>
      <w:r w:rsidR="00FA61CB">
        <w:rPr>
          <w:rFonts w:ascii="Arial" w:hAnsi="Arial" w:cs="Arial"/>
          <w:sz w:val="22"/>
          <w:szCs w:val="22"/>
        </w:rPr>
        <w:t>s</w:t>
      </w:r>
      <w:r w:rsidR="00FA61CB" w:rsidRPr="00FA61CB">
        <w:rPr>
          <w:rFonts w:ascii="Arial" w:hAnsi="Arial" w:cs="Arial"/>
          <w:sz w:val="22"/>
          <w:szCs w:val="22"/>
        </w:rPr>
        <w:t xml:space="preserve"> and p-values.</w:t>
      </w:r>
    </w:p>
    <w:p w14:paraId="4F5EF16F" w14:textId="77777777" w:rsidR="00872AAA" w:rsidRPr="0079283C" w:rsidRDefault="00872AAA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5D7AE98F" w14:textId="24F6B35B" w:rsidR="00872AAA" w:rsidRPr="0079283C" w:rsidRDefault="00872AAA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79283C">
        <w:rPr>
          <w:rFonts w:ascii="Arial" w:hAnsi="Arial" w:cs="Arial"/>
          <w:b/>
          <w:sz w:val="22"/>
          <w:szCs w:val="22"/>
        </w:rPr>
        <w:t>Supplementary Figure 2.</w:t>
      </w:r>
      <w:r w:rsidR="0079283C" w:rsidRPr="0079283C">
        <w:rPr>
          <w:rFonts w:ascii="Arial" w:hAnsi="Arial" w:cs="Arial"/>
          <w:b/>
          <w:sz w:val="22"/>
          <w:szCs w:val="22"/>
        </w:rPr>
        <w:t xml:space="preserve"> Schematics of transcriptome and </w:t>
      </w:r>
      <w:proofErr w:type="spellStart"/>
      <w:r w:rsidR="0079283C" w:rsidRPr="0079283C">
        <w:rPr>
          <w:rFonts w:ascii="Arial" w:hAnsi="Arial" w:cs="Arial"/>
          <w:b/>
          <w:sz w:val="22"/>
          <w:szCs w:val="22"/>
        </w:rPr>
        <w:t>ChIP-seq</w:t>
      </w:r>
      <w:proofErr w:type="spellEnd"/>
      <w:r w:rsidR="0079283C" w:rsidRPr="0079283C">
        <w:rPr>
          <w:rFonts w:ascii="Arial" w:hAnsi="Arial" w:cs="Arial"/>
          <w:b/>
          <w:sz w:val="22"/>
          <w:szCs w:val="22"/>
        </w:rPr>
        <w:t xml:space="preserve"> analyses pipeline.</w:t>
      </w:r>
    </w:p>
    <w:p w14:paraId="0FF6EB45" w14:textId="13FEB9C9" w:rsidR="0079283C" w:rsidRPr="0079283C" w:rsidRDefault="0079283C" w:rsidP="00D23942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Pipelin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for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maternal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ranscriptom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ovary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hI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seq</w:t>
      </w:r>
      <w:proofErr w:type="spellEnd"/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nalys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618D94B2" w14:textId="77777777" w:rsidR="0079283C" w:rsidRPr="004C3E77" w:rsidRDefault="0079283C" w:rsidP="00D23942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79283C">
        <w:rPr>
          <w:rFonts w:ascii="Arial" w:hAnsi="Arial" w:cs="Arial"/>
          <w:color w:val="000000" w:themeColor="text1"/>
          <w:sz w:val="22"/>
          <w:szCs w:val="22"/>
        </w:rPr>
        <w:t>(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proofErr w:type="spellStart"/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ophat</w:t>
      </w:r>
      <w:proofErr w:type="spellEnd"/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use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or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mapping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read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rom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RNA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-</w:t>
      </w:r>
      <w:proofErr w:type="spellStart"/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eq</w:t>
      </w:r>
      <w:proofErr w:type="spellEnd"/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ata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E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gene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identifie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using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eSeq</w:t>
      </w:r>
      <w:proofErr w:type="spellEnd"/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GO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nalysi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or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E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gene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one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hrough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AVI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674E687C" w14:textId="77777777" w:rsidR="004C3E77" w:rsidRPr="004C3E77" w:rsidRDefault="0079283C" w:rsidP="00D23942">
      <w:pPr>
        <w:pStyle w:val="Heading5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4C3E77">
        <w:rPr>
          <w:rFonts w:ascii="Arial" w:hAnsi="Arial" w:cs="Arial"/>
          <w:color w:val="000000" w:themeColor="text1"/>
          <w:sz w:val="22"/>
          <w:szCs w:val="22"/>
        </w:rPr>
        <w:t>(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B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Bowtie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2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use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ma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read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rom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hI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-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eq</w:t>
      </w:r>
      <w:proofErr w:type="spellEnd"/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ata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ICER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1.1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use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or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peak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alling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3AC92BA9" w14:textId="77777777" w:rsidR="004C3E77" w:rsidRPr="004C3E77" w:rsidRDefault="004C3E77" w:rsidP="00D23942">
      <w:pPr>
        <w:pStyle w:val="Heading5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</w:p>
    <w:p w14:paraId="7A6C7709" w14:textId="315DE6C1" w:rsidR="004C3E77" w:rsidRPr="004C3E77" w:rsidRDefault="004C3E77" w:rsidP="00D23942">
      <w:pPr>
        <w:pStyle w:val="Heading5"/>
        <w:spacing w:line="480" w:lineRule="auto"/>
        <w:rPr>
          <w:rFonts w:ascii="Arial" w:hAnsi="Arial" w:cs="Arial"/>
          <w:b/>
          <w:color w:val="000000" w:themeColor="text1"/>
          <w:sz w:val="22"/>
          <w:szCs w:val="22"/>
        </w:rPr>
      </w:pPr>
      <w:r w:rsidRPr="004C3E77">
        <w:rPr>
          <w:rFonts w:ascii="Arial" w:hAnsi="Arial" w:cs="Arial"/>
          <w:b/>
          <w:color w:val="000000" w:themeColor="text1"/>
          <w:sz w:val="22"/>
          <w:szCs w:val="22"/>
        </w:rPr>
        <w:t>Supplementary Figure 3. Optimization of sonication time for crosslinked nuclei.</w:t>
      </w:r>
    </w:p>
    <w:p w14:paraId="180553CE" w14:textId="05F28569" w:rsidR="007C5EA6" w:rsidRDefault="004C3E77" w:rsidP="00D23942">
      <w:pPr>
        <w:pStyle w:val="NoSpacing"/>
        <w:spacing w:line="480" w:lineRule="auto"/>
        <w:rPr>
          <w:rFonts w:ascii="Arial" w:eastAsia="Times New Roman" w:hAnsi="Arial" w:cs="Arial"/>
          <w:color w:val="000000" w:themeColor="text1"/>
          <w:sz w:val="22"/>
          <w:szCs w:val="22"/>
        </w:rPr>
      </w:pP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Lysate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t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onication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imes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0, 3, 6, 9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12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minutes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aken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out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reverse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>-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rosslinked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overnight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purified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NA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run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on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n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garose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gel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etermine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onicated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ragment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izes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.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ll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hromatin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used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hIP</w:t>
      </w:r>
      <w:proofErr w:type="spellEnd"/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experiment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onicated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or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9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minutes</w:t>
      </w:r>
      <w:r w:rsidRPr="004C3E77">
        <w:rPr>
          <w:rFonts w:ascii="Arial" w:eastAsia="Times New Roman" w:hAnsi="Arial" w:cs="Arial"/>
          <w:color w:val="000000" w:themeColor="text1"/>
          <w:sz w:val="22"/>
          <w:szCs w:val="22"/>
        </w:rPr>
        <w:t>.</w:t>
      </w:r>
    </w:p>
    <w:p w14:paraId="43F4C03F" w14:textId="77777777" w:rsidR="007C5EA6" w:rsidRPr="004C3E77" w:rsidRDefault="007C5EA6" w:rsidP="00D23942">
      <w:pPr>
        <w:pStyle w:val="NoSpacing"/>
        <w:spacing w:line="480" w:lineRule="auto"/>
        <w:rPr>
          <w:rFonts w:ascii="Arial" w:eastAsia="Times New Roman" w:hAnsi="Arial" w:cs="Arial"/>
          <w:color w:val="000000" w:themeColor="text1"/>
          <w:sz w:val="22"/>
          <w:szCs w:val="22"/>
        </w:rPr>
      </w:pPr>
    </w:p>
    <w:p w14:paraId="4F73BC76" w14:textId="29643FDB" w:rsidR="007C5EA6" w:rsidRDefault="007C5EA6" w:rsidP="007C5EA6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79283C">
        <w:rPr>
          <w:rFonts w:ascii="Arial" w:hAnsi="Arial" w:cs="Arial"/>
          <w:b/>
          <w:bCs/>
          <w:color w:val="000000"/>
          <w:sz w:val="22"/>
          <w:szCs w:val="22"/>
        </w:rPr>
        <w:t xml:space="preserve">Supplementary </w:t>
      </w:r>
      <w:r>
        <w:rPr>
          <w:rFonts w:ascii="Arial" w:hAnsi="Arial" w:cs="Arial"/>
          <w:b/>
          <w:bCs/>
          <w:color w:val="000000"/>
          <w:sz w:val="22"/>
          <w:szCs w:val="22"/>
        </w:rPr>
        <w:t xml:space="preserve">Figure 4. </w:t>
      </w:r>
      <w:r w:rsidRPr="00956D7D">
        <w:rPr>
          <w:rFonts w:ascii="Arial" w:hAnsi="Arial" w:cs="Arial"/>
          <w:b/>
          <w:color w:val="000000" w:themeColor="text1"/>
          <w:sz w:val="22"/>
          <w:szCs w:val="22"/>
        </w:rPr>
        <w:t>HP1a RNAi induces a global change in epigenetic landscape.</w:t>
      </w:r>
    </w:p>
    <w:p w14:paraId="2611E831" w14:textId="77777777" w:rsidR="007C5EA6" w:rsidRPr="00956D7D" w:rsidRDefault="007C5EA6" w:rsidP="007C5EA6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lastRenderedPageBreak/>
        <w:t>Ovaries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from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1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eastAsia="Calibri" w:hAnsi="Arial" w:cs="Arial"/>
          <w:color w:val="000000" w:themeColor="text1"/>
          <w:sz w:val="22"/>
          <w:szCs w:val="22"/>
        </w:rPr>
        <w:t>RNAi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eastAsia="Times New Roman" w:hAnsi="Arial" w:cs="Arial"/>
          <w:color w:val="000000" w:themeColor="text1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t>HP1a</w:t>
      </w:r>
      <w:r w:rsidRPr="00822072">
        <w:rPr>
          <w:rFonts w:ascii="Arial" w:eastAsia="Times New Roman" w:hAnsi="Arial" w:cs="Arial"/>
          <w:sz w:val="22"/>
          <w:szCs w:val="22"/>
        </w:rPr>
        <w:t xml:space="preserve"> RNAi </w:t>
      </w:r>
      <w:r>
        <w:rPr>
          <w:rFonts w:ascii="Arial" w:eastAsia="Times New Roman" w:hAnsi="Arial" w:cs="Arial"/>
          <w:sz w:val="22"/>
          <w:szCs w:val="22"/>
        </w:rPr>
        <w:t>#2</w:t>
      </w:r>
      <w:r w:rsidRPr="00822072">
        <w:rPr>
          <w:rFonts w:ascii="Arial" w:eastAsia="Times New Roman" w:hAnsi="Arial" w:cs="Arial"/>
          <w:sz w:val="22"/>
          <w:szCs w:val="22"/>
        </w:rPr>
        <w:t xml:space="preserve"> in the </w:t>
      </w:r>
      <w:r w:rsidRPr="00822072">
        <w:rPr>
          <w:rFonts w:ascii="Arial" w:hAnsi="Arial" w:cs="Arial"/>
          <w:i/>
          <w:sz w:val="22"/>
          <w:szCs w:val="22"/>
        </w:rPr>
        <w:t>Su(</w:t>
      </w:r>
      <w:proofErr w:type="spellStart"/>
      <w:r w:rsidRPr="00822072">
        <w:rPr>
          <w:rFonts w:ascii="Arial" w:hAnsi="Arial" w:cs="Arial"/>
          <w:i/>
          <w:sz w:val="22"/>
          <w:szCs w:val="22"/>
        </w:rPr>
        <w:t>var</w:t>
      </w:r>
      <w:proofErr w:type="spellEnd"/>
      <w:r w:rsidRPr="00822072">
        <w:rPr>
          <w:rFonts w:ascii="Arial" w:hAnsi="Arial" w:cs="Arial"/>
          <w:i/>
          <w:sz w:val="22"/>
          <w:szCs w:val="22"/>
        </w:rPr>
        <w:t>)2-5</w:t>
      </w:r>
      <w:r w:rsidRPr="00822072">
        <w:rPr>
          <w:rFonts w:ascii="Arial" w:hAnsi="Arial" w:cs="Arial"/>
          <w:i/>
          <w:sz w:val="22"/>
          <w:szCs w:val="22"/>
          <w:vertAlign w:val="superscript"/>
        </w:rPr>
        <w:t>04</w:t>
      </w:r>
      <w:r w:rsidRPr="00822072">
        <w:rPr>
          <w:rFonts w:ascii="Arial" w:eastAsia="Times New Roman" w:hAnsi="Arial" w:cs="Arial"/>
          <w:sz w:val="22"/>
          <w:szCs w:val="22"/>
        </w:rPr>
        <w:t xml:space="preserve"> </w:t>
      </w:r>
      <w:r w:rsidRPr="00822072">
        <w:rPr>
          <w:rFonts w:ascii="Arial" w:eastAsia="Calibri" w:hAnsi="Arial" w:cs="Arial"/>
          <w:sz w:val="22"/>
          <w:szCs w:val="22"/>
        </w:rPr>
        <w:t>heterozygous</w:t>
      </w:r>
      <w:r w:rsidRPr="00822072">
        <w:rPr>
          <w:rFonts w:ascii="Arial" w:eastAsia="Times New Roman" w:hAnsi="Arial" w:cs="Arial"/>
          <w:sz w:val="22"/>
          <w:szCs w:val="22"/>
        </w:rPr>
        <w:t xml:space="preserve"> background</w:t>
      </w:r>
      <w:r>
        <w:rPr>
          <w:rFonts w:ascii="Arial" w:eastAsia="Times New Roman" w:hAnsi="Arial" w:cs="Arial"/>
          <w:sz w:val="22"/>
          <w:szCs w:val="22"/>
        </w:rPr>
        <w:t>)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 xml:space="preserve"> an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control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females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eastAsia="Times New Roman" w:hAnsi="Arial" w:cs="Arial"/>
          <w:color w:val="000000" w:themeColor="text1"/>
          <w:sz w:val="22"/>
          <w:szCs w:val="22"/>
        </w:rPr>
        <w:t>(</w:t>
      </w:r>
      <w:r w:rsidRPr="00956D7D">
        <w:rPr>
          <w:rFonts w:ascii="Arial" w:hAnsi="Arial" w:cs="Arial"/>
          <w:i/>
          <w:sz w:val="22"/>
          <w:szCs w:val="22"/>
        </w:rPr>
        <w:t>w</w:t>
      </w:r>
      <w:r w:rsidRPr="00956D7D">
        <w:rPr>
          <w:rFonts w:ascii="Arial" w:hAnsi="Arial" w:cs="Arial"/>
          <w:i/>
          <w:sz w:val="22"/>
          <w:szCs w:val="22"/>
          <w:vertAlign w:val="superscript"/>
        </w:rPr>
        <w:t>1118</w:t>
      </w:r>
      <w:r>
        <w:rPr>
          <w:rFonts w:ascii="Arial" w:eastAsia="Calibri" w:hAnsi="Arial" w:cs="Arial"/>
          <w:color w:val="000000" w:themeColor="text1"/>
          <w:sz w:val="22"/>
          <w:szCs w:val="22"/>
        </w:rPr>
        <w:t xml:space="preserve">)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dissect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changes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level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following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istone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modifications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characteriz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: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3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K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9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me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3 (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reduc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),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3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K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27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me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3 (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reduc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),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3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K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4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me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3 (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increas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),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4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c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(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reduc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),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2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v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(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increas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).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1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level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reduc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1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eastAsia="Calibri" w:hAnsi="Arial" w:cs="Arial"/>
          <w:color w:val="000000" w:themeColor="text1"/>
          <w:sz w:val="22"/>
          <w:szCs w:val="22"/>
        </w:rPr>
        <w:t>RNAi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ovaries</w:t>
      </w:r>
      <w:r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and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GAPDH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used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s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loading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 xml:space="preserve"> </w:t>
      </w:r>
      <w:r w:rsidRPr="00242D4D">
        <w:rPr>
          <w:rFonts w:ascii="Arial" w:eastAsia="Calibri" w:hAnsi="Arial" w:cs="Arial"/>
          <w:color w:val="000000" w:themeColor="text1"/>
          <w:sz w:val="22"/>
          <w:szCs w:val="22"/>
        </w:rPr>
        <w:t>control</w:t>
      </w:r>
      <w:r w:rsidRPr="00242D4D">
        <w:rPr>
          <w:rFonts w:ascii="Arial" w:eastAsia="Times New Roman" w:hAnsi="Arial" w:cs="Arial"/>
          <w:color w:val="000000" w:themeColor="text1"/>
          <w:sz w:val="22"/>
          <w:szCs w:val="22"/>
        </w:rPr>
        <w:t>.</w:t>
      </w:r>
    </w:p>
    <w:p w14:paraId="67447E9A" w14:textId="77777777" w:rsidR="0079283C" w:rsidRPr="004C3E77" w:rsidRDefault="0079283C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133D5A5E" w14:textId="77777777" w:rsidR="0079283C" w:rsidRPr="0079283C" w:rsidRDefault="0079283C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7D2FDDBE" w14:textId="21763EF7" w:rsidR="00493702" w:rsidRPr="0079283C" w:rsidRDefault="00493702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79283C">
        <w:rPr>
          <w:rFonts w:ascii="Arial" w:hAnsi="Arial" w:cs="Arial"/>
          <w:b/>
          <w:bCs/>
          <w:color w:val="000000"/>
          <w:sz w:val="22"/>
          <w:szCs w:val="22"/>
        </w:rPr>
        <w:t xml:space="preserve">Supplementary </w:t>
      </w:r>
      <w:r w:rsidR="004C3E77">
        <w:rPr>
          <w:rFonts w:ascii="Arial" w:hAnsi="Arial" w:cs="Arial"/>
          <w:b/>
          <w:bCs/>
          <w:color w:val="000000"/>
          <w:sz w:val="22"/>
          <w:szCs w:val="22"/>
        </w:rPr>
        <w:t>Figure 5</w:t>
      </w:r>
      <w:r w:rsidRPr="0079283C">
        <w:rPr>
          <w:rFonts w:ascii="Arial" w:hAnsi="Arial" w:cs="Arial"/>
          <w:b/>
          <w:bCs/>
          <w:color w:val="000000"/>
          <w:sz w:val="22"/>
          <w:szCs w:val="22"/>
        </w:rPr>
        <w:t xml:space="preserve">. </w:t>
      </w:r>
      <w:proofErr w:type="spellStart"/>
      <w:r w:rsidRPr="0079283C">
        <w:rPr>
          <w:rFonts w:ascii="Arial" w:hAnsi="Arial" w:cs="Arial"/>
          <w:b/>
          <w:bCs/>
          <w:color w:val="000000"/>
          <w:sz w:val="22"/>
          <w:szCs w:val="22"/>
        </w:rPr>
        <w:t>pHD-DsRed-attP</w:t>
      </w:r>
      <w:proofErr w:type="spellEnd"/>
      <w:r w:rsidRPr="0079283C">
        <w:rPr>
          <w:rFonts w:ascii="Arial" w:hAnsi="Arial" w:cs="Arial"/>
          <w:b/>
          <w:bCs/>
          <w:color w:val="000000"/>
          <w:sz w:val="22"/>
          <w:szCs w:val="22"/>
        </w:rPr>
        <w:t xml:space="preserve"> vector </w:t>
      </w:r>
      <w:r w:rsidRPr="0079283C">
        <w:rPr>
          <w:rFonts w:ascii="Arial" w:hAnsi="Arial" w:cs="Arial"/>
          <w:b/>
          <w:color w:val="000000"/>
          <w:sz w:val="22"/>
          <w:szCs w:val="22"/>
        </w:rPr>
        <w:t xml:space="preserve">sequence </w:t>
      </w:r>
      <w:r w:rsidRPr="0079283C">
        <w:rPr>
          <w:rFonts w:ascii="Arial" w:hAnsi="Arial" w:cs="Arial"/>
          <w:b/>
          <w:bCs/>
          <w:color w:val="000000"/>
          <w:sz w:val="22"/>
          <w:szCs w:val="22"/>
        </w:rPr>
        <w:t>with homology arms 1kb upstream and downstream from the gRNA site</w:t>
      </w:r>
      <w:r w:rsidR="0052109A">
        <w:rPr>
          <w:rFonts w:ascii="Arial" w:hAnsi="Arial" w:cs="Arial"/>
          <w:b/>
          <w:bCs/>
          <w:color w:val="000000"/>
          <w:sz w:val="22"/>
          <w:szCs w:val="22"/>
        </w:rPr>
        <w:t>.</w:t>
      </w:r>
    </w:p>
    <w:p w14:paraId="58C8BB48" w14:textId="4A6C4A09" w:rsidR="00493702" w:rsidRPr="0079283C" w:rsidRDefault="00493702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NNN = </w:t>
      </w:r>
      <w:proofErr w:type="spellStart"/>
      <w:r w:rsidRPr="0079283C">
        <w:rPr>
          <w:rFonts w:ascii="Arial" w:hAnsi="Arial" w:cs="Arial"/>
          <w:bCs/>
          <w:color w:val="000000"/>
          <w:sz w:val="22"/>
          <w:szCs w:val="22"/>
        </w:rPr>
        <w:t>pHD-DsRed-attP</w:t>
      </w:r>
      <w:proofErr w:type="spellEnd"/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vector sequence</w:t>
      </w:r>
    </w:p>
    <w:p w14:paraId="27C59EFD" w14:textId="77777777" w:rsidR="00493702" w:rsidRPr="0079283C" w:rsidRDefault="00493702" w:rsidP="00D23942">
      <w:pPr>
        <w:spacing w:line="480" w:lineRule="auto"/>
        <w:rPr>
          <w:rFonts w:ascii="Arial" w:hAnsi="Arial" w:cs="Arial"/>
          <w:sz w:val="22"/>
          <w:szCs w:val="22"/>
        </w:rPr>
      </w:pPr>
      <w:proofErr w:type="spellStart"/>
      <w:r w:rsidRPr="0079283C">
        <w:rPr>
          <w:rFonts w:ascii="Arial" w:hAnsi="Arial" w:cs="Arial"/>
          <w:bCs/>
          <w:color w:val="C45911" w:themeColor="accent2" w:themeShade="BF"/>
          <w:sz w:val="22"/>
          <w:szCs w:val="22"/>
        </w:rPr>
        <w:t>gaattc</w:t>
      </w:r>
      <w:proofErr w:type="spellEnd"/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= </w:t>
      </w:r>
      <w:proofErr w:type="spellStart"/>
      <w:r w:rsidRPr="0079283C">
        <w:rPr>
          <w:rFonts w:ascii="Arial" w:hAnsi="Arial" w:cs="Arial"/>
          <w:bCs/>
          <w:color w:val="000000"/>
          <w:sz w:val="22"/>
          <w:szCs w:val="22"/>
        </w:rPr>
        <w:t>ecoRI</w:t>
      </w:r>
      <w:proofErr w:type="spellEnd"/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site</w:t>
      </w:r>
    </w:p>
    <w:p w14:paraId="63710914" w14:textId="29ED917D" w:rsidR="00493702" w:rsidRPr="001D359A" w:rsidRDefault="00493702" w:rsidP="001D359A">
      <w:pPr>
        <w:pStyle w:val="Heading5"/>
        <w:spacing w:line="480" w:lineRule="auto"/>
        <w:rPr>
          <w:rFonts w:ascii="Arial" w:hAnsi="Arial" w:cs="Arial"/>
          <w:b/>
          <w:sz w:val="22"/>
          <w:szCs w:val="22"/>
        </w:rPr>
      </w:pPr>
      <w:proofErr w:type="spellStart"/>
      <w:r w:rsidRPr="0079283C">
        <w:rPr>
          <w:rFonts w:ascii="Arial" w:hAnsi="Arial" w:cs="Arial"/>
          <w:bCs/>
          <w:color w:val="7030A0"/>
          <w:sz w:val="22"/>
          <w:szCs w:val="22"/>
        </w:rPr>
        <w:t>ctcgag</w:t>
      </w:r>
      <w:proofErr w:type="spellEnd"/>
      <w:r w:rsidRPr="0079283C">
        <w:rPr>
          <w:rFonts w:ascii="Arial" w:hAnsi="Arial" w:cs="Arial"/>
          <w:bCs/>
          <w:color w:val="7030A0"/>
          <w:sz w:val="22"/>
          <w:szCs w:val="22"/>
        </w:rPr>
        <w:t xml:space="preserve"> </w:t>
      </w:r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= </w:t>
      </w:r>
      <w:proofErr w:type="spellStart"/>
      <w:r w:rsidRPr="0079283C">
        <w:rPr>
          <w:rFonts w:ascii="Arial" w:hAnsi="Arial" w:cs="Arial"/>
          <w:bCs/>
          <w:color w:val="000000"/>
          <w:sz w:val="22"/>
          <w:szCs w:val="22"/>
        </w:rPr>
        <w:t>XhoI</w:t>
      </w:r>
      <w:proofErr w:type="spellEnd"/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site</w:t>
      </w:r>
      <w:r w:rsidR="007C5EA6" w:rsidRPr="007C5EA6">
        <w:rPr>
          <w:rFonts w:ascii="Arial" w:eastAsiaTheme="minorEastAsia" w:hAnsi="Arial" w:cs="Arial"/>
          <w:b/>
          <w:color w:val="auto"/>
          <w:sz w:val="22"/>
          <w:szCs w:val="22"/>
        </w:rPr>
        <w:t xml:space="preserve"> </w:t>
      </w:r>
    </w:p>
    <w:p w14:paraId="027634D0" w14:textId="77777777" w:rsidR="00493702" w:rsidRPr="0079283C" w:rsidRDefault="00493702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79283C">
        <w:rPr>
          <w:rFonts w:ascii="Arial" w:hAnsi="Arial" w:cs="Arial"/>
          <w:bCs/>
          <w:color w:val="000000"/>
          <w:sz w:val="22"/>
          <w:szCs w:val="22"/>
          <w:shd w:val="clear" w:color="auto" w:fill="FFFF00"/>
        </w:rPr>
        <w:t>NNN</w:t>
      </w:r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= HP1a sequence</w:t>
      </w:r>
    </w:p>
    <w:p w14:paraId="0BD4BC4C" w14:textId="77777777" w:rsidR="00493702" w:rsidRPr="0079283C" w:rsidRDefault="00493702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79283C">
        <w:rPr>
          <w:rFonts w:ascii="Arial" w:hAnsi="Arial" w:cs="Arial"/>
          <w:bCs/>
          <w:color w:val="C00000"/>
          <w:sz w:val="22"/>
          <w:szCs w:val="22"/>
        </w:rPr>
        <w:t>NNN</w:t>
      </w:r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= EGFP sequence</w:t>
      </w:r>
    </w:p>
    <w:p w14:paraId="7B4873F1" w14:textId="77777777" w:rsidR="00493702" w:rsidRPr="0079283C" w:rsidRDefault="00493702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79283C">
        <w:rPr>
          <w:rFonts w:ascii="Arial" w:hAnsi="Arial" w:cs="Arial"/>
          <w:bCs/>
          <w:color w:val="000000"/>
          <w:sz w:val="22"/>
          <w:szCs w:val="22"/>
          <w:shd w:val="clear" w:color="auto" w:fill="DEEAF6" w:themeFill="accent5" w:themeFillTint="33"/>
        </w:rPr>
        <w:t>NNN</w:t>
      </w:r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= target site (gRNA)</w:t>
      </w:r>
    </w:p>
    <w:p w14:paraId="2594EE90" w14:textId="77777777" w:rsidR="00493702" w:rsidRPr="0079283C" w:rsidRDefault="00493702" w:rsidP="00D23942">
      <w:pPr>
        <w:spacing w:line="480" w:lineRule="auto"/>
        <w:rPr>
          <w:rFonts w:ascii="Arial" w:hAnsi="Arial" w:cs="Arial"/>
          <w:sz w:val="22"/>
          <w:szCs w:val="22"/>
        </w:rPr>
      </w:pPr>
      <w:proofErr w:type="spellStart"/>
      <w:r w:rsidRPr="0079283C">
        <w:rPr>
          <w:rFonts w:ascii="Arial" w:hAnsi="Arial" w:cs="Arial"/>
          <w:bCs/>
          <w:color w:val="4472C4" w:themeColor="accent1"/>
          <w:sz w:val="22"/>
          <w:szCs w:val="22"/>
          <w:u w:val="single"/>
        </w:rPr>
        <w:t>cgg</w:t>
      </w:r>
      <w:proofErr w:type="spellEnd"/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= PAM</w:t>
      </w:r>
    </w:p>
    <w:p w14:paraId="5D90C4FB" w14:textId="77777777" w:rsidR="00493702" w:rsidRPr="0079283C" w:rsidRDefault="00493702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79283C">
        <w:rPr>
          <w:rFonts w:ascii="Arial" w:hAnsi="Arial" w:cs="Arial"/>
          <w:bCs/>
          <w:color w:val="4472C4"/>
          <w:sz w:val="22"/>
          <w:szCs w:val="22"/>
        </w:rPr>
        <w:t>NNN</w:t>
      </w:r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= 1kb homology arm 1 flanking the target site (genomic region to 5’end HP1a) ~1kb</w:t>
      </w:r>
    </w:p>
    <w:p w14:paraId="15E1B3A4" w14:textId="77777777" w:rsidR="00493702" w:rsidRDefault="00493702" w:rsidP="00D23942">
      <w:pPr>
        <w:spacing w:line="480" w:lineRule="auto"/>
        <w:rPr>
          <w:rFonts w:ascii="Arial" w:hAnsi="Arial" w:cs="Arial"/>
          <w:bCs/>
          <w:color w:val="000000"/>
          <w:sz w:val="22"/>
          <w:szCs w:val="22"/>
        </w:rPr>
      </w:pPr>
      <w:r w:rsidRPr="0079283C">
        <w:rPr>
          <w:rFonts w:ascii="Arial" w:hAnsi="Arial" w:cs="Arial"/>
          <w:bCs/>
          <w:color w:val="00B050"/>
          <w:sz w:val="22"/>
          <w:szCs w:val="22"/>
        </w:rPr>
        <w:t>NNN</w:t>
      </w:r>
      <w:r w:rsidRPr="0079283C">
        <w:rPr>
          <w:rFonts w:ascii="Arial" w:hAnsi="Arial" w:cs="Arial"/>
          <w:bCs/>
          <w:color w:val="000000"/>
          <w:sz w:val="22"/>
          <w:szCs w:val="22"/>
        </w:rPr>
        <w:t xml:space="preserve"> = 1kb homology arm 2 flanking the target site (rest of HP1a) 1035 bps</w:t>
      </w:r>
    </w:p>
    <w:p w14:paraId="21004FC2" w14:textId="77777777" w:rsidR="00E54457" w:rsidRDefault="00E54457" w:rsidP="00D23942">
      <w:pPr>
        <w:spacing w:line="480" w:lineRule="auto"/>
        <w:rPr>
          <w:rFonts w:ascii="Arial" w:hAnsi="Arial" w:cs="Arial"/>
          <w:bCs/>
          <w:color w:val="000000"/>
          <w:sz w:val="22"/>
          <w:szCs w:val="22"/>
        </w:rPr>
      </w:pPr>
    </w:p>
    <w:p w14:paraId="19F34300" w14:textId="77777777" w:rsidR="007C5EA6" w:rsidRDefault="007C5EA6" w:rsidP="007C5EA6">
      <w:pPr>
        <w:pStyle w:val="Heading5"/>
        <w:spacing w:line="480" w:lineRule="auto"/>
        <w:rPr>
          <w:rFonts w:ascii="Arial" w:eastAsiaTheme="minorEastAsia" w:hAnsi="Arial" w:cs="Arial"/>
          <w:b/>
          <w:color w:val="auto"/>
          <w:sz w:val="22"/>
          <w:szCs w:val="22"/>
        </w:rPr>
      </w:pPr>
    </w:p>
    <w:p w14:paraId="245E21A1" w14:textId="77777777" w:rsidR="007C5EA6" w:rsidRPr="004C3E77" w:rsidRDefault="007C5EA6" w:rsidP="007C5EA6">
      <w:pPr>
        <w:pStyle w:val="Heading5"/>
        <w:spacing w:line="480" w:lineRule="auto"/>
        <w:rPr>
          <w:rFonts w:ascii="Arial" w:hAnsi="Arial" w:cs="Arial"/>
          <w:b/>
          <w:color w:val="000000" w:themeColor="text1"/>
          <w:sz w:val="22"/>
          <w:szCs w:val="22"/>
        </w:rPr>
      </w:pPr>
      <w:r w:rsidRPr="004C3E77">
        <w:rPr>
          <w:rFonts w:ascii="Arial" w:eastAsiaTheme="minorEastAsia" w:hAnsi="Arial" w:cs="Arial"/>
          <w:b/>
          <w:color w:val="auto"/>
          <w:sz w:val="22"/>
          <w:szCs w:val="22"/>
        </w:rPr>
        <w:t xml:space="preserve">Supplementary Figure </w:t>
      </w:r>
      <w:r>
        <w:rPr>
          <w:rFonts w:ascii="Arial" w:eastAsiaTheme="minorEastAsia" w:hAnsi="Arial" w:cs="Arial"/>
          <w:b/>
          <w:color w:val="auto"/>
          <w:sz w:val="22"/>
          <w:szCs w:val="22"/>
        </w:rPr>
        <w:t>6</w:t>
      </w:r>
      <w:r w:rsidRPr="004C3E77">
        <w:rPr>
          <w:rFonts w:ascii="Arial" w:eastAsiaTheme="minorEastAsia" w:hAnsi="Arial" w:cs="Arial"/>
          <w:b/>
          <w:color w:val="auto"/>
          <w:sz w:val="22"/>
          <w:szCs w:val="22"/>
        </w:rPr>
        <w:t>. Validation</w:t>
      </w:r>
      <w:r w:rsidRPr="004C3E77">
        <w:rPr>
          <w:rFonts w:ascii="Arial" w:hAnsi="Arial" w:cs="Arial"/>
          <w:b/>
          <w:color w:val="000000" w:themeColor="text1"/>
          <w:sz w:val="22"/>
          <w:szCs w:val="22"/>
        </w:rPr>
        <w:t xml:space="preserve"> of CRISPR-induced EGFP-HP1a knock-in.</w:t>
      </w:r>
    </w:p>
    <w:p w14:paraId="4A3CF408" w14:textId="77777777" w:rsidR="007C5EA6" w:rsidRPr="004C3E77" w:rsidRDefault="007C5EA6" w:rsidP="007C5EA6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4C3E77">
        <w:rPr>
          <w:rFonts w:ascii="Arial" w:hAnsi="Arial" w:cs="Arial"/>
          <w:color w:val="000000" w:themeColor="text1"/>
          <w:sz w:val="22"/>
          <w:szCs w:val="22"/>
        </w:rPr>
        <w:t>(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Paternal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zygotic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opy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>E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GF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-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1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i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expresse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ll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tage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embryogenesi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(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b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),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fter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maternal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zygotic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ransition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1F6AA8E1" w14:textId="77777777" w:rsidR="007C5EA6" w:rsidRPr="004C3E77" w:rsidRDefault="007C5EA6" w:rsidP="007C5EA6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4C3E77">
        <w:rPr>
          <w:rFonts w:ascii="Arial" w:hAnsi="Arial" w:cs="Arial"/>
          <w:color w:val="000000" w:themeColor="text1"/>
          <w:sz w:val="22"/>
          <w:szCs w:val="22"/>
        </w:rPr>
        <w:t>(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B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) Six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out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twenty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F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2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progeny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ested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positive for correct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-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1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insertion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59DD8EA3" w14:textId="77777777" w:rsidR="007C5EA6" w:rsidRPr="0079283C" w:rsidRDefault="007C5EA6" w:rsidP="007C5EA6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4C3E77">
        <w:rPr>
          <w:rFonts w:ascii="Arial" w:hAnsi="Arial" w:cs="Arial"/>
          <w:color w:val="000000" w:themeColor="text1"/>
          <w:sz w:val="22"/>
          <w:szCs w:val="22"/>
        </w:rPr>
        <w:lastRenderedPageBreak/>
        <w:t>(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C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) </w:t>
      </w:r>
      <w:r>
        <w:rPr>
          <w:rFonts w:ascii="Arial" w:hAnsi="Arial" w:cs="Arial"/>
          <w:color w:val="000000" w:themeColor="text1"/>
          <w:sz w:val="22"/>
          <w:szCs w:val="22"/>
        </w:rPr>
        <w:t>E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GF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-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>1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insertion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into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endogenous</w:t>
      </w:r>
      <w:r w:rsidRPr="004C3E77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C3E77">
        <w:rPr>
          <w:rFonts w:ascii="Arial" w:eastAsia="Calibri" w:hAnsi="Arial" w:cs="Arial"/>
          <w:color w:val="000000" w:themeColor="text1"/>
          <w:sz w:val="22"/>
          <w:szCs w:val="22"/>
        </w:rPr>
        <w:t>sit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lso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onfirm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vi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mmunoblo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>
        <w:rPr>
          <w:rFonts w:ascii="Arial" w:hAnsi="Arial" w:cs="Arial"/>
          <w:color w:val="000000" w:themeColor="text1"/>
          <w:sz w:val="22"/>
          <w:szCs w:val="22"/>
        </w:rPr>
        <w:t>E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ell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ndogenou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detect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>E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/</w:t>
      </w:r>
      <w:proofErr w:type="spellStart"/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yO</w:t>
      </w:r>
      <w:proofErr w:type="spellEnd"/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fli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hil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>E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knock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lin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agg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ildtyp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ontrol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show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an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25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kD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dicating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ndogenou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u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no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~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50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kD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dicating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>E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agg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23B5E752" w14:textId="77777777" w:rsidR="007C5EA6" w:rsidRDefault="007C5EA6" w:rsidP="007C5EA6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gg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lai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by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femal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ollect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day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2, 4, 6, 8, 10, 12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gg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o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leas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re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eplicat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plat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ount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mbryo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er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cubat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25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ºC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atch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at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a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alculat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from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counting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mbryo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at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atche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fter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30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ours</w:t>
      </w:r>
      <w:r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1478020B" w14:textId="77777777" w:rsidR="007C5EA6" w:rsidRPr="0079283C" w:rsidRDefault="007C5EA6" w:rsidP="007C5EA6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(D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gg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depositio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nd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(E)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mbryo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atch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rat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EGF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1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knock</w:t>
      </w:r>
      <w:r>
        <w:rPr>
          <w:rFonts w:ascii="Arial" w:hAnsi="Arial" w:cs="Arial"/>
          <w:color w:val="000000" w:themeColor="text1"/>
          <w:sz w:val="22"/>
          <w:szCs w:val="22"/>
        </w:rPr>
        <w:t>-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in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fli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ar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similar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o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thos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of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wildtype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79283C">
        <w:rPr>
          <w:rFonts w:ascii="Arial" w:eastAsia="Calibri" w:hAnsi="Arial" w:cs="Arial"/>
          <w:color w:val="000000" w:themeColor="text1"/>
          <w:sz w:val="22"/>
          <w:szCs w:val="22"/>
        </w:rPr>
        <w:t>flies</w:t>
      </w:r>
      <w:r w:rsidRPr="0079283C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5DB1FDD7" w14:textId="00D07943" w:rsidR="00493702" w:rsidRPr="0079283C" w:rsidRDefault="00493702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79283C">
        <w:rPr>
          <w:rFonts w:ascii="Arial" w:hAnsi="Arial" w:cs="Arial"/>
          <w:b/>
          <w:sz w:val="22"/>
          <w:szCs w:val="22"/>
        </w:rPr>
        <w:br w:type="page"/>
      </w:r>
    </w:p>
    <w:p w14:paraId="2F1969FB" w14:textId="73AAE0DC" w:rsidR="00493702" w:rsidRDefault="00493702" w:rsidP="005C11F7">
      <w:pPr>
        <w:spacing w:line="480" w:lineRule="auto"/>
        <w:jc w:val="center"/>
        <w:rPr>
          <w:rFonts w:ascii="Arial" w:hAnsi="Arial" w:cs="Arial"/>
          <w:b/>
          <w:sz w:val="22"/>
          <w:szCs w:val="22"/>
        </w:rPr>
      </w:pPr>
      <w:r w:rsidRPr="00493702">
        <w:rPr>
          <w:rFonts w:ascii="Arial" w:hAnsi="Arial" w:cs="Arial"/>
          <w:b/>
          <w:sz w:val="22"/>
          <w:szCs w:val="22"/>
        </w:rPr>
        <w:lastRenderedPageBreak/>
        <w:t>IV. SUPPLEMENTARY FIGURES</w:t>
      </w:r>
    </w:p>
    <w:p w14:paraId="7D814E3B" w14:textId="77777777" w:rsidR="005C11F7" w:rsidRPr="005C11F7" w:rsidRDefault="005C11F7" w:rsidP="005C11F7">
      <w:pPr>
        <w:spacing w:line="480" w:lineRule="auto"/>
        <w:jc w:val="center"/>
        <w:rPr>
          <w:rFonts w:ascii="Arial" w:hAnsi="Arial" w:cs="Arial"/>
          <w:b/>
          <w:sz w:val="22"/>
          <w:szCs w:val="22"/>
        </w:rPr>
      </w:pPr>
    </w:p>
    <w:p w14:paraId="5C729C4D" w14:textId="239F0C12" w:rsidR="00031870" w:rsidRPr="005C11F7" w:rsidRDefault="00872AAA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872AAA">
        <w:rPr>
          <w:rFonts w:ascii="Arial" w:hAnsi="Arial" w:cs="Arial"/>
          <w:b/>
          <w:sz w:val="22"/>
          <w:szCs w:val="22"/>
        </w:rPr>
        <w:t>Supplementary Figure 1</w:t>
      </w:r>
    </w:p>
    <w:p w14:paraId="33E3217F" w14:textId="50900FD3" w:rsidR="00031870" w:rsidRDefault="004C3E77" w:rsidP="00D23942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 w:rsidRPr="004C3E77">
        <w:rPr>
          <w:rFonts w:ascii="Arial" w:hAnsi="Arial" w:cs="Arial"/>
          <w:noProof/>
          <w:sz w:val="22"/>
          <w:szCs w:val="22"/>
          <w:lang w:eastAsia="en-US"/>
        </w:rPr>
        <mc:AlternateContent>
          <mc:Choice Requires="wpg">
            <w:drawing>
              <wp:inline distT="0" distB="0" distL="0" distR="0" wp14:anchorId="41BBE114" wp14:editId="3B3B7D50">
                <wp:extent cx="5332794" cy="4920342"/>
                <wp:effectExtent l="0" t="0" r="1270" b="7620"/>
                <wp:docPr id="4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32794" cy="4920342"/>
                          <a:chOff x="0" y="0"/>
                          <a:chExt cx="5332794" cy="4920342"/>
                        </a:xfrm>
                      </wpg:grpSpPr>
                      <wpg:grpSp>
                        <wpg:cNvPr id="5" name="Group 5"/>
                        <wpg:cNvGrpSpPr/>
                        <wpg:grpSpPr>
                          <a:xfrm>
                            <a:off x="0" y="122192"/>
                            <a:ext cx="5332794" cy="4798150"/>
                            <a:chOff x="0" y="122192"/>
                            <a:chExt cx="5332794" cy="4798150"/>
                          </a:xfrm>
                        </wpg:grpSpPr>
                        <pic:pic xmlns:pic="http://schemas.openxmlformats.org/drawingml/2006/picture">
                          <pic:nvPicPr>
                            <pic:cNvPr id="6" name="Picture 6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0"/>
                            <a:srcRect l="812" t="-16" r="3" b="6101"/>
                            <a:stretch/>
                          </pic:blipFill>
                          <pic:spPr>
                            <a:xfrm>
                              <a:off x="130626" y="2474701"/>
                              <a:ext cx="4775104" cy="2445641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" name="Picture 7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1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19400" y="122192"/>
                              <a:ext cx="4758536" cy="2352929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8" name="Text Box 8"/>
                          <wps:cNvSpPr txBox="1"/>
                          <wps:spPr>
                            <a:xfrm>
                              <a:off x="4684883" y="498760"/>
                              <a:ext cx="372533" cy="474133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bodyPr wrap="square" rtlCol="0">
                            <a:spAutoFit/>
                          </wps:bodyPr>
                        </wps:wsp>
                        <wps:wsp>
                          <wps:cNvPr id="9" name="Text Box 9"/>
                          <wps:cNvSpPr txBox="1"/>
                          <wps:spPr>
                            <a:xfrm>
                              <a:off x="4782038" y="3384758"/>
                              <a:ext cx="550756" cy="261610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bodyPr wrap="square" rtlCol="0">
                            <a:spAutoFit/>
                          </wps:bodyPr>
                        </wps:wsp>
                        <wps:wsp>
                          <wps:cNvPr id="10" name="Text Box 10"/>
                          <wps:cNvSpPr txBox="1"/>
                          <wps:spPr>
                            <a:xfrm>
                              <a:off x="324124" y="528025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1BB5EA87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HP1a</w:t>
                                </w:r>
                              </w:p>
                              <w:p w14:paraId="2CF2F65D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1</w:t>
                                </w:r>
                              </w:p>
                              <w:p w14:paraId="7FE225E6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1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1" name="Text Box 11"/>
                          <wps:cNvSpPr txBox="1"/>
                          <wps:spPr>
                            <a:xfrm>
                              <a:off x="1035316" y="1238840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7DB34616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HP1a</w:t>
                                </w:r>
                              </w:p>
                              <w:p w14:paraId="6194ACEE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1</w:t>
                                </w:r>
                              </w:p>
                              <w:p w14:paraId="1FBB18E1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2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2" name="Text Box 12"/>
                          <wps:cNvSpPr txBox="1"/>
                          <wps:spPr>
                            <a:xfrm>
                              <a:off x="1721107" y="1948996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538B4E78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HP1a</w:t>
                                </w:r>
                              </w:p>
                              <w:p w14:paraId="224E279D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1</w:t>
                                </w:r>
                              </w:p>
                              <w:p w14:paraId="2B527998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3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3" name="Text Box 13"/>
                          <wps:cNvSpPr txBox="1"/>
                          <wps:spPr>
                            <a:xfrm>
                              <a:off x="2627029" y="528025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6BEBD26D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EGFP</w:t>
                                </w:r>
                              </w:p>
                              <w:p w14:paraId="50F48580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1</w:t>
                                </w:r>
                              </w:p>
                              <w:p w14:paraId="4FB25A8A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1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4" name="Text Box 14"/>
                          <wps:cNvSpPr txBox="1"/>
                          <wps:spPr>
                            <a:xfrm>
                              <a:off x="3329755" y="1238840"/>
                              <a:ext cx="524510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54218B6F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EGFP</w:t>
                                </w:r>
                              </w:p>
                              <w:p w14:paraId="25EEF58C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1</w:t>
                                </w:r>
                              </w:p>
                              <w:p w14:paraId="5B4EB5A1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2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5" name="Text Box 15"/>
                          <wps:cNvSpPr txBox="1"/>
                          <wps:spPr>
                            <a:xfrm>
                              <a:off x="3996375" y="1948996"/>
                              <a:ext cx="524510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4C537436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EGFP</w:t>
                                </w:r>
                              </w:p>
                              <w:p w14:paraId="389E2963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1</w:t>
                                </w:r>
                              </w:p>
                              <w:p w14:paraId="26A698C7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3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6" name="Text Box 16"/>
                          <wps:cNvSpPr txBox="1"/>
                          <wps:spPr>
                            <a:xfrm>
                              <a:off x="324124" y="2805671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0AC164D3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HP1a</w:t>
                                </w:r>
                              </w:p>
                              <w:p w14:paraId="3845AE5F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2</w:t>
                                </w:r>
                              </w:p>
                              <w:p w14:paraId="643F436F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1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7" name="Text Box 17"/>
                          <wps:cNvSpPr txBox="1"/>
                          <wps:spPr>
                            <a:xfrm>
                              <a:off x="1056271" y="3515220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3D50B88D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HP1a</w:t>
                                </w:r>
                              </w:p>
                              <w:p w14:paraId="5CC4C13A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2</w:t>
                                </w:r>
                              </w:p>
                              <w:p w14:paraId="0335BD45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2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8" name="Text Box 18"/>
                          <wps:cNvSpPr txBox="1"/>
                          <wps:spPr>
                            <a:xfrm>
                              <a:off x="1758363" y="4223998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10274AA9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HP1a</w:t>
                                </w:r>
                              </w:p>
                              <w:p w14:paraId="4E67EBF1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2</w:t>
                                </w:r>
                              </w:p>
                              <w:p w14:paraId="03D35F63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3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19" name="Text Box 19"/>
                          <wps:cNvSpPr txBox="1"/>
                          <wps:spPr>
                            <a:xfrm>
                              <a:off x="2627029" y="2805671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7728D844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EGFP</w:t>
                                </w:r>
                              </w:p>
                              <w:p w14:paraId="74FDA3E2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2</w:t>
                                </w:r>
                              </w:p>
                              <w:p w14:paraId="4185069E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1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20" name="Text Box 20"/>
                          <wps:cNvSpPr txBox="1"/>
                          <wps:spPr>
                            <a:xfrm>
                              <a:off x="3329333" y="3515220"/>
                              <a:ext cx="525145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0558AA6C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EGFP</w:t>
                                </w:r>
                              </w:p>
                              <w:p w14:paraId="358E9846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2</w:t>
                                </w:r>
                              </w:p>
                              <w:p w14:paraId="3A748142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2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21" name="Text Box 21"/>
                          <wps:cNvSpPr txBox="1"/>
                          <wps:spPr>
                            <a:xfrm>
                              <a:off x="4030243" y="4199735"/>
                              <a:ext cx="524510" cy="39814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</wps:spPr>
                          <wps:txbx>
                            <w:txbxContent>
                              <w:p w14:paraId="792AA17E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EGFP</w:t>
                                </w:r>
                              </w:p>
                              <w:p w14:paraId="73825A07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NAi #2</w:t>
                                </w:r>
                              </w:p>
                              <w:p w14:paraId="6AC4B71A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rFonts w:ascii="Arial" w:eastAsia="Arial" w:hAnsi="Arial" w:cs="Arial"/>
                                    <w:color w:val="000000" w:themeColor="text1"/>
                                    <w:kern w:val="24"/>
                                    <w:sz w:val="14"/>
                                    <w:szCs w:val="14"/>
                                  </w:rPr>
                                  <w:t>Rep. 3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22" name="Text Box 22"/>
                          <wps:cNvSpPr txBox="1"/>
                          <wps:spPr>
                            <a:xfrm>
                              <a:off x="0" y="197234"/>
                              <a:ext cx="320675" cy="31051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69702F1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30"/>
                                    <w:szCs w:val="30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23" name="Text Box 23"/>
                          <wps:cNvSpPr txBox="1"/>
                          <wps:spPr>
                            <a:xfrm>
                              <a:off x="2283290" y="175578"/>
                              <a:ext cx="320675" cy="31051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608FCC16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30"/>
                                    <w:szCs w:val="30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24" name="Text Box 24"/>
                          <wps:cNvSpPr txBox="1"/>
                          <wps:spPr>
                            <a:xfrm>
                              <a:off x="40095" y="2510349"/>
                              <a:ext cx="320675" cy="31051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602636C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30"/>
                                    <w:szCs w:val="30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25" name="Text Box 25"/>
                          <wps:cNvSpPr txBox="1"/>
                          <wps:spPr>
                            <a:xfrm>
                              <a:off x="2321460" y="2528277"/>
                              <a:ext cx="280035" cy="31051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73FC03F" w14:textId="77777777" w:rsidR="00F15B28" w:rsidRDefault="00F15B28" w:rsidP="004C3E77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000000" w:themeColor="text1"/>
                                    <w:kern w:val="24"/>
                                    <w:sz w:val="30"/>
                                    <w:szCs w:val="30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</wpg:grpSp>
                      <wps:wsp>
                        <wps:cNvPr id="26" name="Text Box 26"/>
                        <wps:cNvSpPr txBox="1"/>
                        <wps:spPr>
                          <a:xfrm>
                            <a:off x="650603" y="0"/>
                            <a:ext cx="550756" cy="26161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w15="http://schemas.microsoft.com/office/word/2012/wordml" xmlns:mv="urn:schemas-microsoft-com:mac:vml" xmlns:mo="http://schemas.microsoft.com/office/mac/office/2008/main">
            <w:pict>
              <v:group w14:anchorId="41BBE114" id="Group 1" o:spid="_x0000_s1026" style="width:419.9pt;height:387.45pt;mso-position-horizontal-relative:char;mso-position-vertical-relative:line" coordsize="5332794,4920342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">
                <v:group id="Group 5" o:spid="_x0000_s1027" style="position:absolute;top:122192;width:5332794;height:4798150" coordorigin=",122192" coordsize="5332794,479815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6" o:spid="_x0000_s1028" type="#_x0000_t75" style="position:absolute;left:130626;top:2474701;width:4775104;height:2445641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tV&#10;x+TEAAAA2gAAAA8AAABkcnMvZG93bnJldi54bWxEj09rAjEUxO+FfofwCr0UzbbgqqtRSkEstBf/&#10;oNfn5pks3bwsm+iu374pFDwOM/MbZr7sXS2u1IbKs4LXYQaCuPS6YqNgv1sNJiBCRNZYeyYFNwqw&#10;XDw+zLHQvuMNXbfRiAThUKACG2NTSBlKSw7D0DfEyTv71mFMsjVSt9gluKvlW5bl0mHFacFiQx+W&#10;yp/txSkwG7xNj+tTsPl4VB5eRt3X6tso9fzUv89AROrjPfzf/tQKcvi7km6AXPwC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AtVx+TEAAAA2gAAAA8AAAAAAAAAAAAAAAAAnAIA&#10;AGRycy9kb3ducmV2LnhtbFBLBQYAAAAABAAEAPcAAACNAwAAAAA=&#10;">
                    <v:imagedata r:id="rId12" o:title="" croptop="-10f" cropbottom="3998f" cropleft="532f" cropright="2f"/>
                    <v:path arrowok="t"/>
                  </v:shape>
                  <v:shape id="Picture 7" o:spid="_x0000_s1029" type="#_x0000_t75" style="position:absolute;left:119400;top:122192;width:4758536;height:2352929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">
                    <v:imagedata r:id="rId13" o:title=""/>
                    <v:path arrowok="t"/>
                  </v:shape>
                  <v:shapetype id="_x0000_t202" coordsize="21600,21600" o:spt="202" path="m0,0l0,21600,21600,21600,21600,0xe">
                    <v:stroke joinstyle="miter"/>
                    <v:path gradientshapeok="t" o:connecttype="rect"/>
                  </v:shapetype>
                  <v:shape id="Text Box 8" o:spid="_x0000_s1030" type="#_x0000_t202" style="position:absolute;left:4684883;top:498760;width:372533;height:47413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" fillcolor="white [3212]" stroked="f">
                    <v:textbox style="mso-fit-shape-to-text:t"/>
                  </v:shape>
                  <v:shape id="Text Box 9" o:spid="_x0000_s1031" type="#_x0000_t202" style="position:absolute;left:4782038;top:3384758;width:550756;height:2616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9F+H5wgAA&#10;ANoAAAAPAAAAZHJzL2Rvd25yZXYueG1sRI9Ba8JAFITvQv/D8gq9mY1SRFNXUSGQUi/G0vNr9jUJ&#10;zb5ddldN/31XKPQ4zMw3zHo7mkFcyYfesoJZloMgbqzuuVXwfi6nSxAhImscLJOCHwqw3TxM1lho&#10;e+MTXevYigThUKCCLkZXSBmajgyGzDri5H1ZbzAm6VupPd4S3AxynucLabDntNCho0NHzXd9MQoW&#10;7sPtL/PXUb+VRxyeSyurz0qpp8dx9wIi0hj/w3/tSitYwf1KugFy8ws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H0X4fnCAAAA2gAAAA8AAAAAAAAAAAAAAAAAlwIAAGRycy9kb3du&#10;cmV2LnhtbFBLBQYAAAAABAAEAPUAAACGAwAAAAA=&#10;" fillcolor="white [3212]" stroked="f">
                    <v:textbox style="mso-fit-shape-to-text:t"/>
                  </v:shape>
                  <v:shape id="Text Box 10" o:spid="_x0000_s1032" type="#_x0000_t202" style="position:absolute;left:324124;top:528025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Ip3X2wgAA&#10;ANsAAAAPAAAAZHJzL2Rvd25yZXYueG1sRI9Ba8JAEIXvQv/DMgVvulFEJHWVWgik2Iu29DxmxyQ0&#10;O7tkV43/vnMQvM3w3rz3zXo7uE5dqY+tZwOzaQaKuPK25drAz3cxWYGKCdli55kM3CnCdvMyWmNu&#10;/Y0PdD2mWkkIxxwNNCmFXOtYNeQwTn0gFu3se4dJ1r7WtsebhLtOz7NsqR22LA0NBvpoqPo7XpyB&#10;ZfgNu8v8c7D74gu7ReF1eSqNGb8O72+gEg3paX5cl1bwhV5+kQH05h8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EindfbCAAAA2wAAAA8AAAAAAAAAAAAAAAAAlwIAAGRycy9kb3du&#10;cmV2LnhtbFBLBQYAAAAABAAEAPUAAACGAwAAAAA=&#10;" fillcolor="white [3212]" stroked="f">
                    <v:textbox style="mso-fit-shape-to-text:t">
                      <w:txbxContent>
                        <w:p w14:paraId="1BB5EA87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HP1a</w:t>
                          </w:r>
                        </w:p>
                        <w:p w14:paraId="2CF2F65D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1</w:t>
                          </w:r>
                        </w:p>
                        <w:p w14:paraId="7FE225E6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1</w:t>
                          </w:r>
                        </w:p>
                      </w:txbxContent>
                    </v:textbox>
                  </v:shape>
                  <v:shape id="Text Box 11" o:spid="_x0000_s1033" type="#_x0000_t202" style="position:absolute;left:1035316;top:1238840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n69BtvwAA&#10;ANsAAAAPAAAAZHJzL2Rvd25yZXYueG1sRE9Ni8IwEL0v+B/CCN62qSKyVKOoUKisl1XxPDZjW2wm&#10;oYla//1GWNjbPN7nLFa9acWDOt9YVjBOUhDEpdUNVwpOx/zzC4QPyBpby6TgRR5Wy8HHAjNtn/xD&#10;j0OoRAxhn6GCOgSXSenLmgz6xDriyF1tZzBE2FVSd/iM4aaVkzSdSYMNx4YaHW1rKm+Hu1Ewc2e3&#10;uU92vf7O99hOcyuLS6HUaNiv5yAC9eFf/OcudJw/hvcv8QC5/AU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Cfr0G2/AAAA2wAAAA8AAAAAAAAAAAAAAAAAlwIAAGRycy9kb3ducmV2&#10;LnhtbFBLBQYAAAAABAAEAPUAAACDAwAAAAA=&#10;" fillcolor="white [3212]" stroked="f">
                    <v:textbox style="mso-fit-shape-to-text:t">
                      <w:txbxContent>
                        <w:p w14:paraId="7DB34616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HP1a</w:t>
                          </w:r>
                        </w:p>
                        <w:p w14:paraId="6194ACEE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1</w:t>
                          </w:r>
                        </w:p>
                        <w:p w14:paraId="1FBB18E1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2</w:t>
                          </w:r>
                        </w:p>
                      </w:txbxContent>
                    </v:textbox>
                  </v:shape>
                  <v:shape id="Text Box 12" o:spid="_x0000_s1034" type="#_x0000_t202" style="position:absolute;left:1721107;top:1948996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XOU4awQAA&#10;ANsAAAAPAAAAZHJzL2Rvd25yZXYueG1sRE9Na8MwDL0X9h+MBrs1zsIIJYtbtkEgo7u0HTtrsZqE&#10;xrKJ3Sb79/Wg0Jse71PlZjaDuNDoe8sKnpMUBHFjdc+tgu9DtVyB8AFZ42CZFPyRh836YVFioe3E&#10;O7rsQytiCPsCFXQhuEJK33Rk0CfWEUfuaEeDIcKxlXrEKYabQWZpmkuDPceGDh19dNSc9mejIHc/&#10;7v2cfc56W33h8FJZWf/WSj09zm+vIALN4S6+uWsd52fw/0s8QK6v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1zlOGsEAAADbAAAADwAAAAAAAAAAAAAAAACXAgAAZHJzL2Rvd25y&#10;ZXYueG1sUEsFBgAAAAAEAAQA9QAAAIUDAAAAAA==&#10;" fillcolor="white [3212]" stroked="f">
                    <v:textbox style="mso-fit-shape-to-text:t">
                      <w:txbxContent>
                        <w:p w14:paraId="538B4E78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HP1a</w:t>
                          </w:r>
                        </w:p>
                        <w:p w14:paraId="224E279D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1</w:t>
                          </w:r>
                        </w:p>
                        <w:p w14:paraId="2B527998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3</w:t>
                          </w:r>
                        </w:p>
                      </w:txbxContent>
                    </v:textbox>
                  </v:shape>
                  <v:shape id="Text Box 13" o:spid="_x0000_s1035" type="#_x0000_t202" style="position:absolute;left:2627029;top:528025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4deuBwQAA&#10;ANsAAAAPAAAAZHJzL2Rvd25yZXYueG1sRE9Na8JAEL0L/Q/LFHozG20JkrqKCoEUezGWnqfZaRKa&#10;nV2yq0n/vVsoeJvH+5z1djK9uNLgO8sKFkkKgri2uuNGwce5mK9A+ICssbdMCn7Jw3bzMFtjru3I&#10;J7pWoRExhH2OCtoQXC6lr1sy6BPriCP3bQeDIcKhkXrAMYabXi7TNJMGO44NLTo6tFT/VBejIHOf&#10;bn9Zvk36WLxj/1JYWX6VSj09TrtXEIGmcBf/u0sd5z/D3y/xALm5A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uHXrgcEAAADbAAAADwAAAAAAAAAAAAAAAACXAgAAZHJzL2Rvd25y&#10;ZXYueG1sUEsFBgAAAAAEAAQA9QAAAIUDAAAAAA==&#10;" fillcolor="white [3212]" stroked="f">
                    <v:textbox style="mso-fit-shape-to-text:t">
                      <w:txbxContent>
                        <w:p w14:paraId="6BEBD26D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EGFP</w:t>
                          </w:r>
                        </w:p>
                        <w:p w14:paraId="50F48580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1</w:t>
                          </w:r>
                        </w:p>
                        <w:p w14:paraId="4FB25A8A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1</w:t>
                          </w:r>
                        </w:p>
                      </w:txbxContent>
                    </v:textbox>
                  </v:shape>
                  <v:shape id="Text Box 14" o:spid="_x0000_s1036" type="#_x0000_t202" style="position:absolute;left:3329755;top:1238840;width:524510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3nHP1vwAA&#10;ANsAAAAPAAAAZHJzL2Rvd25yZXYueG1sRE9Li8IwEL4L/ocwwt5suiIiXaO4C4UuevHBnsdmbIvN&#10;JDRRu//eCIK3+fies1j1phU36nxjWcFnkoIgLq1uuFJwPOTjOQgfkDW2lknBP3lYLYeDBWba3nlH&#10;t32oRAxhn6GCOgSXSenLmgz6xDriyJ1tZzBE2FVSd3iP4aaVkzSdSYMNx4YaHf3UVF72V6Ng5v7c&#10;93Xy2+tNvsV2mltZnAqlPkb9+gtEoD68xS93oeP8KTx/iQfI5QM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Decc/W/AAAA2wAAAA8AAAAAAAAAAAAAAAAAlwIAAGRycy9kb3ducmV2&#10;LnhtbFBLBQYAAAAABAAEAPUAAACDAwAAAAA=&#10;" fillcolor="white [3212]" stroked="f">
                    <v:textbox style="mso-fit-shape-to-text:t">
                      <w:txbxContent>
                        <w:p w14:paraId="54218B6F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EGFP</w:t>
                          </w:r>
                        </w:p>
                        <w:p w14:paraId="25EEF58C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1</w:t>
                          </w:r>
                        </w:p>
                        <w:p w14:paraId="5B4EB5A1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2</w:t>
                          </w:r>
                        </w:p>
                      </w:txbxContent>
                    </v:textbox>
                  </v:shape>
                  <v:shape id="Text Box 15" o:spid="_x0000_s1037" type="#_x0000_t202" style="position:absolute;left:3996375;top:1948996;width:524510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Y0NZuwQAA&#10;ANsAAAAPAAAAZHJzL2Rvd25yZXYueG1sRE9Na8JAEL0L/Q/LFHozG6UNkrqKCoEUezGWnqfZaRKa&#10;nV2yq0n/vVsoeJvH+5z1djK9uNLgO8sKFkkKgri2uuNGwce5mK9A+ICssbdMCn7Jw3bzMFtjru3I&#10;J7pWoRExhH2OCtoQXC6lr1sy6BPriCP3bQeDIcKhkXrAMYabXi7TNJMGO44NLTo6tFT/VBejIHOf&#10;bn9Zvk36WLxj/1xYWX6VSj09TrtXEIGmcBf/u0sd57/A3y/xALm5A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WNDWbsEAAADbAAAADwAAAAAAAAAAAAAAAACXAgAAZHJzL2Rvd25y&#10;ZXYueG1sUEsFBgAAAAAEAAQA9QAAAIUDAAAAAA==&#10;" fillcolor="white [3212]" stroked="f">
                    <v:textbox style="mso-fit-shape-to-text:t">
                      <w:txbxContent>
                        <w:p w14:paraId="4C537436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EGFP</w:t>
                          </w:r>
                        </w:p>
                        <w:p w14:paraId="389E2963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1</w:t>
                          </w:r>
                        </w:p>
                        <w:p w14:paraId="26A698C7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3</w:t>
                          </w:r>
                        </w:p>
                      </w:txbxContent>
                    </v:textbox>
                  </v:shape>
                  <v:shape id="Text Box 16" o:spid="_x0000_s1038" type="#_x0000_t202" style="position:absolute;left:324124;top:2805671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oAkgZwQAA&#10;ANsAAAAPAAAAZHJzL2Rvd25yZXYueG1sRE9Na8MwDL0P+h+MBrstzsoII41b2kIgY7usLT2rsZqE&#10;xrKJ3ST79/NgsJse71PFZja9GGnwnWUFL0kKgri2uuNGwelYPr+B8AFZY2+ZFHyTh8168VBgru3E&#10;XzQeQiNiCPscFbQhuFxKX7dk0CfWEUfuageDIcKhkXrAKYabXi7TNJMGO44NLTrat1TfDnejIHNn&#10;t7sv32f9UX5i/1paWV0qpZ4e5+0KRKA5/Iv/3JWO8zP4/SUeINc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qAJIGcEAAADbAAAADwAAAAAAAAAAAAAAAACXAgAAZHJzL2Rvd25y&#10;ZXYueG1sUEsFBgAAAAAEAAQA9QAAAIUDAAAAAA==&#10;" fillcolor="white [3212]" stroked="f">
                    <v:textbox style="mso-fit-shape-to-text:t">
                      <w:txbxContent>
                        <w:p w14:paraId="0AC164D3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HP1a</w:t>
                          </w:r>
                        </w:p>
                        <w:p w14:paraId="3845AE5F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2</w:t>
                          </w:r>
                        </w:p>
                        <w:p w14:paraId="643F436F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1</w:t>
                          </w:r>
                        </w:p>
                      </w:txbxContent>
                    </v:textbox>
                  </v:shape>
                  <v:shape id="Text Box 17" o:spid="_x0000_s1039" type="#_x0000_t202" style="position:absolute;left:1056271;top:3515220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HTu2CwQAA&#10;ANsAAAAPAAAAZHJzL2Rvd25yZXYueG1sRE/fa8IwEH4X9j+EG+zNpspQ6YyiQqFjvljHnm/NrS1r&#10;LiGJ2v33izDY2318P2+9Hc0gruRDb1nBLMtBEDdW99wqeD+X0xWIEJE1DpZJwQ8F2G4eJmsstL3x&#10;ia51bEUK4VCggi5GV0gZmo4Mhsw64sR9WW8wJuhbqT3eUrgZ5DzPF9Jgz6mhQ0eHjprv+mIULNyH&#10;21/mr6N+K484PJdWVp+VUk+P4+4FRKQx/ov/3JVO85dw/yUdIDe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x07tgsEAAADbAAAADwAAAAAAAAAAAAAAAACXAgAAZHJzL2Rvd25y&#10;ZXYueG1sUEsFBgAAAAAEAAQA9QAAAIUDAAAAAA==&#10;" fillcolor="white [3212]" stroked="f">
                    <v:textbox style="mso-fit-shape-to-text:t">
                      <w:txbxContent>
                        <w:p w14:paraId="3D50B88D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HP1a</w:t>
                          </w:r>
                        </w:p>
                        <w:p w14:paraId="5CC4C13A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2</w:t>
                          </w:r>
                        </w:p>
                        <w:p w14:paraId="0335BD45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2</w:t>
                          </w:r>
                        </w:p>
                      </w:txbxContent>
                    </v:textbox>
                  </v:shape>
                  <v:shape id="Text Box 18" o:spid="_x0000_s1040" type="#_x0000_t202" style="position:absolute;left:1758363;top:4223998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20XnwwgAA&#10;ANsAAAAPAAAAZHJzL2Rvd25yZXYueG1sRI9Ba8JAEIXvQv/DMgVvulFEJHWVWgik2Iu29DxmxyQ0&#10;O7tkV43/vnMQvM3w3rz3zXo7uE5dqY+tZwOzaQaKuPK25drAz3cxWYGKCdli55kM3CnCdvMyWmNu&#10;/Y0PdD2mWkkIxxwNNCmFXOtYNeQwTn0gFu3se4dJ1r7WtsebhLtOz7NsqR22LA0NBvpoqPo7XpyB&#10;ZfgNu8v8c7D74gu7ReF1eSqNGb8O72+gEg3paX5cl1bwBVZ+kQH05h8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LbRefDCAAAA2wAAAA8AAAAAAAAAAAAAAAAAlwIAAGRycy9kb3du&#10;cmV2LnhtbFBLBQYAAAAABAAEAPUAAACGAwAAAAA=&#10;" fillcolor="white [3212]" stroked="f">
                    <v:textbox style="mso-fit-shape-to-text:t">
                      <w:txbxContent>
                        <w:p w14:paraId="10274AA9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HP1a</w:t>
                          </w:r>
                        </w:p>
                        <w:p w14:paraId="4E67EBF1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2</w:t>
                          </w:r>
                        </w:p>
                        <w:p w14:paraId="03D35F63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3</w:t>
                          </w:r>
                        </w:p>
                      </w:txbxContent>
                    </v:textbox>
                  </v:shape>
                  <v:shape id="Text Box 19" o:spid="_x0000_s1041" type="#_x0000_t202" style="position:absolute;left:2627029;top:2805671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ndxrwQAA&#10;ANsAAAAPAAAAZHJzL2Rvd25yZXYueG1sRE/fa8IwEH4X9j+EG+zNpsoQ7YyiQqFjvljHnm/NrS1r&#10;LiGJ2v33izDY2318P2+9Hc0gruRDb1nBLMtBEDdW99wqeD+X0yWIEJE1DpZJwQ8F2G4eJmsstL3x&#10;ia51bEUK4VCggi5GV0gZmo4Mhsw64sR9WW8wJuhbqT3eUrgZ5DzPF9Jgz6mhQ0eHjprv+mIULNyH&#10;21/mr6N+K484PJdWVp+VUk+P4+4FRKQx/ov/3JVO81dw/yUdIDe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2Z3ca8EAAADbAAAADwAAAAAAAAAAAAAAAACXAgAAZHJzL2Rvd25y&#10;ZXYueG1sUEsFBgAAAAAEAAQA9QAAAIUDAAAAAA==&#10;" fillcolor="white [3212]" stroked="f">
                    <v:textbox style="mso-fit-shape-to-text:t">
                      <w:txbxContent>
                        <w:p w14:paraId="7728D844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EGFP</w:t>
                          </w:r>
                        </w:p>
                        <w:p w14:paraId="74FDA3E2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2</w:t>
                          </w:r>
                        </w:p>
                        <w:p w14:paraId="4185069E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1</w:t>
                          </w:r>
                        </w:p>
                      </w:txbxContent>
                    </v:textbox>
                  </v:shape>
                  <v:shape id="Text Box 20" o:spid="_x0000_s1042" type="#_x0000_t202" style="position:absolute;left:3329333;top:3515220;width:525145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Gy79LvgAA&#10;ANsAAAAPAAAAZHJzL2Rvd25yZXYueG1sRE9Ni8IwEL0v+B/CCN7W1CIi1SgqFCruRXfxPDZjW2wm&#10;oYla//3mIHh8vO/lujeteFDnG8sKJuMEBHFpdcOVgr/f/HsOwgdkja1lUvAiD+vV4GuJmbZPPtLj&#10;FCoRQ9hnqKAOwWVS+rImg35sHXHkrrYzGCLsKqk7fMZw08o0SWbSYMOxoUZHu5rK2+luFMzc2W3v&#10;6b7Xh/wH22luZXEplBoN+80CRKA+fMRvd6EVpHF9/BJ/gFz9A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hsu/S74AAADbAAAADwAAAAAAAAAAAAAAAACXAgAAZHJzL2Rvd25yZXYu&#10;eG1sUEsFBgAAAAAEAAQA9QAAAIIDAAAAAA==&#10;" fillcolor="white [3212]" stroked="f">
                    <v:textbox style="mso-fit-shape-to-text:t">
                      <w:txbxContent>
                        <w:p w14:paraId="0558AA6C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EGFP</w:t>
                          </w:r>
                        </w:p>
                        <w:p w14:paraId="358E9846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2</w:t>
                          </w:r>
                        </w:p>
                        <w:p w14:paraId="3A748142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2</w:t>
                          </w:r>
                        </w:p>
                      </w:txbxContent>
                    </v:textbox>
                  </v:shape>
                  <v:shape id="Text Box 21" o:spid="_x0000_s1043" type="#_x0000_t202" style="position:absolute;left:4030243;top:4199735;width:524510;height:39814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phxrQwgAA&#10;ANsAAAAPAAAAZHJzL2Rvd25yZXYueG1sRI9Pi8IwFMTvwn6H8Ba8aWoRka5RdhcKFb34hz0/m2db&#10;tnkJTdT67Y0geBxm5jfMYtWbVlyp841lBZNxAoK4tLrhSsHxkI/mIHxA1thaJgV38rBafgwWmGl7&#10;4x1d96ESEcI+QwV1CC6T0pc1GfRj64ijd7adwRBlV0nd4S3CTSvTJJlJgw3HhRod/dZU/u8vRsHM&#10;/bmfS7ru9SbfYjvNrSxOhVLDz/77C0SgPrzDr3ahFaQTeH6JP0AuH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OmHGtDCAAAA2wAAAA8AAAAAAAAAAAAAAAAAlwIAAGRycy9kb3du&#10;cmV2LnhtbFBLBQYAAAAABAAEAPUAAACGAwAAAAA=&#10;" fillcolor="white [3212]" stroked="f">
                    <v:textbox style="mso-fit-shape-to-text:t">
                      <w:txbxContent>
                        <w:p w14:paraId="792AA17E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EGFP</w:t>
                          </w:r>
                        </w:p>
                        <w:p w14:paraId="73825A07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NAi #2</w:t>
                          </w:r>
                        </w:p>
                        <w:p w14:paraId="6AC4B71A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rFonts w:ascii="Arial" w:eastAsia="Arial" w:hAnsi="Arial" w:cs="Arial"/>
                              <w:color w:val="000000" w:themeColor="text1"/>
                              <w:kern w:val="24"/>
                              <w:sz w:val="14"/>
                              <w:szCs w:val="14"/>
                            </w:rPr>
                            <w:t>Rep. 3</w:t>
                          </w:r>
                        </w:p>
                      </w:txbxContent>
                    </v:textbox>
                  </v:shape>
                  <v:shape id="Text Box 22" o:spid="_x0000_s1044" type="#_x0000_t202" style="position:absolute;top:197234;width:320675;height:310515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QsguKwwAA&#10;ANsAAAAPAAAAZHJzL2Rvd25yZXYueG1sRI/RasJAFETfhf7DcoW+6SahFY1upGgLfdNaP+CSvWZj&#10;sndDdtW0X+8WCj4OM3OGWa0H24or9b52rCCdJiCIS6drrhQcvz8mcxA+IGtsHZOCH/KwLp5GK8y1&#10;u/EXXQ+hEhHCPkcFJoQul9KXhiz6qeuIo3dyvcUQZV9J3eMtwm0rsySZSYs1xwWDHW0Mlc3hYhXM&#10;E7trmkW29/blN301m617785KPY+HtyWIQEN4hP/bn1pBlsHfl/gDZHEH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QsguKwwAAANsAAAAPAAAAAAAAAAAAAAAAAJcCAABkcnMvZG93&#10;bnJldi54bWxQSwUGAAAAAAQABAD1AAAAhwMAAAAA&#10;" filled="f" stroked="f">
                    <v:textbox style="mso-fit-shape-to-text:t">
                      <w:txbxContent>
                        <w:p w14:paraId="069702F1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30"/>
                              <w:szCs w:val="30"/>
                            </w:rPr>
                            <w:t>A</w:t>
                          </w:r>
                        </w:p>
                      </w:txbxContent>
                    </v:textbox>
                  </v:shape>
                  <v:shape id="Text Box 23" o:spid="_x0000_s1045" type="#_x0000_t202" style="position:absolute;left:2283290;top:175578;width:320675;height:310515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//q4RxAAA&#10;ANsAAAAPAAAAZHJzL2Rvd25yZXYueG1sRI/BbsIwEETvlfoP1iJxIw4BKhpiUAVF6o2W9gNW8RKH&#10;xOsoNpD26+tKSD2OZuaNptgMthVX6n3tWME0SUEQl07XXCn4+txPliB8QNbYOiYF3+Rhs358KDDX&#10;7sYfdD2GSkQI+xwVmBC6XEpfGrLoE9cRR+/keoshyr6SusdbhNtWZmn6JC3WHBcMdrQ1VDbHi1Ww&#10;TO2haZ6zd2/nP9OF2e7ca3dWajwaXlYgAg3hP3xvv2kF2Qz+vsQfINe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P/6uEcQAAADbAAAADwAAAAAAAAAAAAAAAACXAgAAZHJzL2Rv&#10;d25yZXYueG1sUEsFBgAAAAAEAAQA9QAAAIgDAAAAAA==&#10;" filled="f" stroked="f">
                    <v:textbox style="mso-fit-shape-to-text:t">
                      <w:txbxContent>
                        <w:p w14:paraId="608FCC16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30"/>
                              <w:szCs w:val="30"/>
                            </w:rPr>
                            <w:t>B</w:t>
                          </w:r>
                        </w:p>
                      </w:txbxContent>
                    </v:textbox>
                  </v:shape>
                  <v:shape id="Text Box 24" o:spid="_x0000_s1046" type="#_x0000_t202" style="position:absolute;left:40095;top:2510349;width:320675;height:310515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wFzZlwwAA&#10;ANsAAAAPAAAAZHJzL2Rvd25yZXYueG1sRI/RasJAFETfhf7Dcgu+6cagotFVilXwTat+wCV7m02T&#10;vRuyq6b9elcQ+jjMzBlmue5sLW7U+tKxgtEwAUGcO11yoeBy3g1mIHxA1lg7JgW/5GG9eustMdPu&#10;zl90O4VCRAj7DBWYEJpMSp8bsuiHriGO3rdrLYYo20LqFu8RbmuZJslUWiw5LhhsaGMor05Xq2CW&#10;2ENVzdOjt+O/0cRsPt22+VGq/959LEAE6sJ/+NXeawXpGJ5f4g+Qqwc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wFzZlwwAAANsAAAAPAAAAAAAAAAAAAAAAAJcCAABkcnMvZG93&#10;bnJldi54bWxQSwUGAAAAAAQABAD1AAAAhwMAAAAA&#10;" filled="f" stroked="f">
                    <v:textbox style="mso-fit-shape-to-text:t">
                      <w:txbxContent>
                        <w:p w14:paraId="0602636C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30"/>
                              <w:szCs w:val="30"/>
                            </w:rPr>
                            <w:t>C</w:t>
                          </w:r>
                        </w:p>
                      </w:txbxContent>
                    </v:textbox>
                  </v:shape>
                  <v:shape id="Text Box 25" o:spid="_x0000_s1047" type="#_x0000_t202" style="position:absolute;left:2321460;top:2528277;width:280035;height:31051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UmA4dwQAA&#10;ANsAAAAPAAAAZHJzL2Rvd25yZXYueG1sRI9Ba8JAFITvhf6H5RW81Y2CItFVpLbgwYs23h/ZZzY0&#10;+zZknyb+e1cQehxm5htmtRl8o27UxTqwgck4A0VcBltzZaD4/flcgIqCbLEJTAbuFGGzfn9bYW5D&#10;z0e6naRSCcIxRwNOpM21jqUjj3EcWuLkXULnUZLsKm077BPcN3qaZXPtsea04LClL0fl3+nqDYjY&#10;7eRefPu4Pw+HXe+ycoaFMaOPYbsEJTTIf/jV3lsD0xk8v6QfoNcP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FJgOHcEAAADbAAAADwAAAAAAAAAAAAAAAACXAgAAZHJzL2Rvd25y&#10;ZXYueG1sUEsFBgAAAAAEAAQA9QAAAIUDAAAAAA==&#10;" filled="f" stroked="f">
                    <v:textbox style="mso-fit-shape-to-text:t">
                      <w:txbxContent>
                        <w:p w14:paraId="173FC03F" w14:textId="77777777" w:rsidR="00F15B28" w:rsidRDefault="00F15B28" w:rsidP="004C3E77">
                          <w:pPr>
                            <w:pStyle w:val="NormalWeb"/>
                            <w:spacing w:before="0" w:beforeAutospacing="0" w:after="0" w:afterAutospacing="0"/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000000" w:themeColor="text1"/>
                              <w:kern w:val="24"/>
                              <w:sz w:val="30"/>
                              <w:szCs w:val="30"/>
                            </w:rPr>
                            <w:t>D</w:t>
                          </w:r>
                        </w:p>
                      </w:txbxContent>
                    </v:textbox>
                  </v:shape>
                </v:group>
                <v:shape id="Text Box 26" o:spid="_x0000_s1048" type="#_x0000_t202" style="position:absolute;left:650603;width:550756;height:26161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mboKkwgAA&#10;ANsAAAAPAAAAZHJzL2Rvd25yZXYueG1sRI9Ba8JAFITvhf6H5RW8NZsGCSW6SlsIRPSilp6f2WcS&#10;zL5dsqvGf+8KQo/DzHzDzJej6cWFBt9ZVvCRpCCIa6s7bhT87sv3TxA+IGvsLZOCG3lYLl5f5lho&#10;e+UtXXahERHCvkAFbQiukNLXLRn0iXXE0TvawWCIcmikHvAa4aaXWZrm0mDHcaFFRz8t1afd2SjI&#10;3Z/7PmerUa/LDfbT0srqUCk1eRu/ZiACjeE//GxXWkGWw+NL/AFycQ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GZugqTCAAAA2wAAAA8AAAAAAAAAAAAAAAAAlwIAAGRycy9kb3du&#10;cmV2LnhtbFBLBQYAAAAABAAEAPUAAACGAwAAAAA=&#10;" fillcolor="white [3212]" stroked="f">
                  <v:textbox style="mso-fit-shape-to-text:t"/>
                </v:shape>
                <w10:anchorlock/>
              </v:group>
            </w:pict>
          </mc:Fallback>
        </mc:AlternateContent>
      </w:r>
    </w:p>
    <w:p w14:paraId="69BE03A2" w14:textId="279EDFD7" w:rsidR="00F17401" w:rsidRDefault="004C3E77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4C3E77">
        <w:rPr>
          <w:rFonts w:ascii="Arial" w:hAnsi="Arial" w:cs="Arial"/>
          <w:noProof/>
          <w:sz w:val="22"/>
          <w:szCs w:val="22"/>
          <w:lang w:eastAsia="en-US"/>
        </w:rPr>
        <mc:AlternateContent>
          <mc:Choice Requires="wpg">
            <w:drawing>
              <wp:inline distT="0" distB="0" distL="0" distR="0" wp14:anchorId="788C9B78" wp14:editId="15BB0347">
                <wp:extent cx="5943600" cy="2049602"/>
                <wp:effectExtent l="0" t="0" r="0" b="8255"/>
                <wp:docPr id="27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3600" cy="2049602"/>
                          <a:chOff x="0" y="0"/>
                          <a:chExt cx="6125065" cy="2112625"/>
                        </a:xfrm>
                      </wpg:grpSpPr>
                      <pic:pic xmlns:pic="http://schemas.openxmlformats.org/drawingml/2006/picture">
                        <pic:nvPicPr>
                          <pic:cNvPr id="28" name="Picture 28"/>
                          <pic:cNvPicPr>
                            <a:picLocks noChangeAspect="1"/>
                          </pic:cNvPicPr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61487" y="300154"/>
                            <a:ext cx="2970957" cy="1812471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9" name="Picture 29"/>
                          <pic:cNvPicPr>
                            <a:picLocks noChangeAspect="1"/>
                          </pic:cNvPicPr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3172382" y="345776"/>
                            <a:ext cx="2952683" cy="175152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0" name="Text Box 30"/>
                        <wps:cNvSpPr txBox="1"/>
                        <wps:spPr>
                          <a:xfrm>
                            <a:off x="0" y="0"/>
                            <a:ext cx="280078" cy="320063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508FB5" w14:textId="77777777" w:rsidR="00F15B28" w:rsidRDefault="00F15B28" w:rsidP="004C3E7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1" name="Text Box 31"/>
                        <wps:cNvSpPr txBox="1"/>
                        <wps:spPr>
                          <a:xfrm>
                            <a:off x="3058139" y="14650"/>
                            <a:ext cx="280078" cy="320063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BA25937" w14:textId="77777777" w:rsidR="00F15B28" w:rsidRDefault="00F15B28" w:rsidP="004C3E7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F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w15="http://schemas.microsoft.com/office/word/2012/wordml" xmlns:mv="urn:schemas-microsoft-com:mac:vml" xmlns:mo="http://schemas.microsoft.com/office/mac/office/2008/main">
            <w:pict>
              <v:group w14:anchorId="788C9B78" id="_x0000_s1049" style="width:468pt;height:161.4pt;mso-position-horizontal-relative:char;mso-position-vertical-relative:line" coordsize="6125065,2112625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">
                <v:shape id="Picture 28" o:spid="_x0000_s1050" type="#_x0000_t75" style="position:absolute;left:61487;top:300154;width:2970957;height:1812471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">
                  <v:imagedata r:id="rId16" o:title=""/>
                  <v:path arrowok="t"/>
                </v:shape>
                <v:shape id="Picture 29" o:spid="_x0000_s1051" type="#_x0000_t75" style="position:absolute;left:3172382;top:345776;width:2952683;height:1751529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">
                  <v:imagedata r:id="rId17" o:title=""/>
                  <v:path arrowok="t"/>
                </v:shape>
                <v:shape id="Text Box 30" o:spid="_x0000_s1052" type="#_x0000_t202" style="position:absolute;width:280078;height:32006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BNjtYvgAA&#10;ANsAAAAPAAAAZHJzL2Rvd25yZXYueG1sRE9Na8JAEL0X/A/LCL3VjZUWia4iVsFDL2q8D9kxG8zO&#10;huxo4r/vHgoeH+97uR58ox7UxTqwgekkA0VcBltzZaA47z/moKIgW2wCk4EnRVivRm9LzG3o+UiP&#10;k1QqhXDM0YATaXOtY+nIY5yEljhx19B5lAS7StsO+xTuG/2ZZd/aY82pwWFLW0fl7XT3BkTsZvos&#10;dj4eLsPvT++y8gsLY97Hw2YBSmiQl/jffbAGZml9+pJ+gF79AQ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gTY7WL4AAADbAAAADwAAAAAAAAAAAAAAAACXAgAAZHJzL2Rvd25yZXYu&#10;eG1sUEsFBgAAAAAEAAQA9QAAAIIDAAAAAA==&#10;" filled="f" stroked="f">
                  <v:textbox style="mso-fit-shape-to-text:t">
                    <w:txbxContent>
                      <w:p w14:paraId="7D508FB5" w14:textId="77777777" w:rsidR="00F15B28" w:rsidRDefault="00F15B28" w:rsidP="004C3E7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E</w:t>
                        </w:r>
                      </w:p>
                    </w:txbxContent>
                  </v:textbox>
                </v:shape>
                <v:shape id="Text Box 31" o:spid="_x0000_s1053" type="#_x0000_t202" style="position:absolute;left:3058139;top:14650;width:280078;height:32006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uep7DwgAA&#10;ANsAAAAPAAAAZHJzL2Rvd25yZXYueG1sRI/NasMwEITvhb6D2EJvjeyUhuJECSE/kEMvSZ37Ym0t&#10;U2tlrE3svH0UKPQ4zMw3zGI1+lZdqY9NYAP5JANFXAXbcG2g/N6/fYKKgmyxDUwGbhRhtXx+WmBh&#10;w8BHup6kVgnCsUADTqQrtI6VI49xEjri5P2E3qMk2dfa9jgkuG/1NMtm2mPDacFhRxtH1e/p4g2I&#10;2HV+K3c+Hs7j13ZwWfWBpTGvL+N6DkpolP/wX/tgDbzn8PiSfoBe3g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O56nsPCAAAA2wAAAA8AAAAAAAAAAAAAAAAAlwIAAGRycy9kb3du&#10;cmV2LnhtbFBLBQYAAAAABAAEAPUAAACGAwAAAAA=&#10;" filled="f" stroked="f">
                  <v:textbox style="mso-fit-shape-to-text:t">
                    <w:txbxContent>
                      <w:p w14:paraId="7BA25937" w14:textId="77777777" w:rsidR="00F15B28" w:rsidRDefault="00F15B28" w:rsidP="004C3E7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F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5E35F59" w14:textId="3DABB1E7" w:rsidR="00031870" w:rsidRPr="004C3E77" w:rsidRDefault="00031870" w:rsidP="00D23942">
      <w:pPr>
        <w:spacing w:line="480" w:lineRule="auto"/>
        <w:rPr>
          <w:rFonts w:ascii="Arial" w:hAnsi="Arial" w:cs="Arial"/>
          <w:sz w:val="22"/>
          <w:szCs w:val="22"/>
        </w:rPr>
      </w:pPr>
      <w:r w:rsidRPr="00872AAA">
        <w:rPr>
          <w:rFonts w:ascii="Arial" w:hAnsi="Arial" w:cs="Arial"/>
          <w:b/>
          <w:sz w:val="22"/>
          <w:szCs w:val="22"/>
        </w:rPr>
        <w:lastRenderedPageBreak/>
        <w:t>Supplementary Figure 2</w:t>
      </w:r>
    </w:p>
    <w:p w14:paraId="1A6B24AF" w14:textId="77777777" w:rsidR="004329FA" w:rsidRDefault="004329FA" w:rsidP="00D23942">
      <w:pPr>
        <w:spacing w:line="480" w:lineRule="auto"/>
        <w:rPr>
          <w:rFonts w:ascii="Arial" w:hAnsi="Arial" w:cs="Arial"/>
          <w:sz w:val="22"/>
          <w:szCs w:val="22"/>
        </w:rPr>
      </w:pPr>
    </w:p>
    <w:p w14:paraId="1B6B0EEA" w14:textId="1A164E9B" w:rsidR="004C3E77" w:rsidRDefault="005134A1" w:rsidP="00D23942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 w:rsidRPr="00522DA7"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6DDE2422" wp14:editId="1A36442F">
            <wp:extent cx="5943600" cy="5718175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Screen Shot 2018-10-26 at 10.54.30 AM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71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0C5DF4" w14:textId="77777777" w:rsidR="004C3E77" w:rsidRDefault="004C3E77" w:rsidP="00D2394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5B15084E" w14:textId="30CE4146" w:rsidR="004C3E77" w:rsidRDefault="004C3E77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4C3E77">
        <w:rPr>
          <w:rFonts w:ascii="Arial" w:hAnsi="Arial" w:cs="Arial"/>
          <w:b/>
          <w:sz w:val="22"/>
          <w:szCs w:val="22"/>
        </w:rPr>
        <w:lastRenderedPageBreak/>
        <w:t>Supplementary Figure 3</w:t>
      </w:r>
    </w:p>
    <w:p w14:paraId="64A32671" w14:textId="77777777" w:rsidR="005C11F7" w:rsidRPr="005C11F7" w:rsidRDefault="005C11F7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0278BC28" w14:textId="11D5AB29" w:rsidR="004329FA" w:rsidRDefault="004C3E77" w:rsidP="00D23942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 w:rsidRPr="00464534">
        <w:rPr>
          <w:rFonts w:ascii="Arial" w:eastAsia="Times New Roman" w:hAnsi="Arial" w:cs="Arial"/>
          <w:noProof/>
          <w:color w:val="000000" w:themeColor="text1"/>
          <w:lang w:eastAsia="en-US"/>
        </w:rPr>
        <mc:AlternateContent>
          <mc:Choice Requires="wpg">
            <w:drawing>
              <wp:inline distT="0" distB="0" distL="0" distR="0" wp14:anchorId="4D140C20" wp14:editId="1522055D">
                <wp:extent cx="3538855" cy="2798783"/>
                <wp:effectExtent l="0" t="0" r="0" b="0"/>
                <wp:docPr id="115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538855" cy="2798783"/>
                          <a:chOff x="0" y="0"/>
                          <a:chExt cx="2505534" cy="1882903"/>
                        </a:xfrm>
                      </wpg:grpSpPr>
                      <pic:pic xmlns:pic="http://schemas.openxmlformats.org/drawingml/2006/picture">
                        <pic:nvPicPr>
                          <pic:cNvPr id="116" name="Picture 116"/>
                          <pic:cNvPicPr>
                            <a:picLocks noChangeAspect="1"/>
                          </pic:cNvPicPr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877364" y="186696"/>
                            <a:ext cx="1557086" cy="169620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17" name="Text Box 117"/>
                        <wps:cNvSpPr txBox="1"/>
                        <wps:spPr>
                          <a:xfrm>
                            <a:off x="588883" y="1365430"/>
                            <a:ext cx="700453" cy="1695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616D10D" w14:textId="77777777" w:rsidR="00F15B28" w:rsidRDefault="00F15B28" w:rsidP="004C3E7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eastAsia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500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18" name="Text Box 118"/>
                        <wps:cNvSpPr txBox="1"/>
                        <wps:spPr>
                          <a:xfrm>
                            <a:off x="527084" y="1131060"/>
                            <a:ext cx="700453" cy="1695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45E94C7" w14:textId="77777777" w:rsidR="00F15B28" w:rsidRDefault="00F15B28" w:rsidP="004C3E7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eastAsia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1000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19" name="Text Box 119"/>
                        <wps:cNvSpPr txBox="1"/>
                        <wps:spPr>
                          <a:xfrm>
                            <a:off x="588883" y="1624080"/>
                            <a:ext cx="700453" cy="1695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B7E3A7C" w14:textId="77777777" w:rsidR="00F15B28" w:rsidRDefault="00F15B28" w:rsidP="004C3E7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eastAsia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100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20" name="Text Box 120"/>
                        <wps:cNvSpPr txBox="1"/>
                        <wps:spPr>
                          <a:xfrm>
                            <a:off x="473933" y="485056"/>
                            <a:ext cx="560632" cy="1695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496769E" w14:textId="77777777" w:rsidR="00F15B28" w:rsidRDefault="00F15B28" w:rsidP="004C3E7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eastAsia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12000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121" name="Text Box 121"/>
                        <wps:cNvSpPr txBox="1"/>
                        <wps:spPr>
                          <a:xfrm>
                            <a:off x="0" y="0"/>
                            <a:ext cx="2505534" cy="1695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B5187DB" w14:textId="77777777" w:rsidR="00F15B28" w:rsidRDefault="00F15B28" w:rsidP="004C3E7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eastAsia="Arial" w:hAnsi="Arial" w:cs="Arial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Sonication time (min):         0       3       6       9      12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w15="http://schemas.microsoft.com/office/word/2012/wordml" xmlns:mv="urn:schemas-microsoft-com:mac:vml" xmlns:mo="http://schemas.microsoft.com/office/mac/office/2008/main">
            <w:pict>
              <v:group w14:anchorId="4D140C20" id="_x0000_s1054" style="width:278.65pt;height:220.4pt;mso-position-horizontal-relative:char;mso-position-vertical-relative:line" coordsize="2505534,1882903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">
                <v:shape id="Picture 116" o:spid="_x0000_s1055" type="#_x0000_t75" style="position:absolute;left:877364;top:186696;width:1557086;height:1696207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">
                  <v:imagedata r:id="rId20" o:title=""/>
                  <v:path arrowok="t"/>
                </v:shape>
                <v:shape id="Text Box 117" o:spid="_x0000_s1056" type="#_x0000_t202" style="position:absolute;left:588883;top:1365430;width:700453;height:16959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U5LxQwAAA&#10;ANwAAAAPAAAAZHJzL2Rvd25yZXYueG1sRE9La8JAEL4X+h+WKfRWNxFaS3QV8QEeetHG+5CdZkOz&#10;syE7mvjvXaHQ23x8z1msRt+qK/WxCWwgn2SgiKtgG64NlN/7t09QUZAttoHJwI0irJbPTwssbBj4&#10;SNeT1CqFcCzQgBPpCq1j5chjnISOOHE/ofcoCfa1tj0OKdy3epplH9pjw6nBYUcbR9Xv6eINiNh1&#10;fit3Ph7O49d2cFn1jqUxry/jeg5KaJR/8Z/7YNP8fAaPZ9IFenkH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U5LxQwAAAANwAAAAPAAAAAAAAAAAAAAAAAJcCAABkcnMvZG93bnJl&#10;di54bWxQSwUGAAAAAAQABAD1AAAAhAMAAAAA&#10;" filled="f" stroked="f">
                  <v:textbox style="mso-fit-shape-to-text:t">
                    <w:txbxContent>
                      <w:p w14:paraId="1616D10D" w14:textId="77777777" w:rsidR="00F15B28" w:rsidRDefault="00F15B28" w:rsidP="004C3E7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eastAsia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500</w:t>
                        </w:r>
                      </w:p>
                    </w:txbxContent>
                  </v:textbox>
                </v:shape>
                <v:shape id="Text Box 118" o:spid="_x0000_s1057" type="#_x0000_t202" style="position:absolute;left:527084;top:1131060;width:700453;height:16959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leygiwgAA&#10;ANwAAAAPAAAAZHJzL2Rvd25yZXYueG1sRI9Ba8MwDIXvg/0Ho0Jvq5NCx8jqltKt0MMu67K7iLU4&#10;LJZDrDXpv58Og90k3tN7n7b7OfbmSmPuEjsoVwUY4ib5jlsH9cfp4QlMFmSPfWJycKMM+9393RYr&#10;nyZ+p+tFWqMhnCt0EESGytrcBIqYV2kgVu0rjRFF17G1fsRJw2Nv10XxaCN2rA0BBzoGar4vP9GB&#10;iD+Ut/o15vPn/PYyhaLZYO3ccjEfnsEIzfJv/rs+e8UvlVaf0Qns7h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OV7KCLCAAAA3AAAAA8AAAAAAAAAAAAAAAAAlwIAAGRycy9kb3du&#10;cmV2LnhtbFBLBQYAAAAABAAEAPUAAACGAwAAAAA=&#10;" filled="f" stroked="f">
                  <v:textbox style="mso-fit-shape-to-text:t">
                    <w:txbxContent>
                      <w:p w14:paraId="045E94C7" w14:textId="77777777" w:rsidR="00F15B28" w:rsidRDefault="00F15B28" w:rsidP="004C3E7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eastAsia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1000</w:t>
                        </w:r>
                      </w:p>
                    </w:txbxContent>
                  </v:textbox>
                </v:shape>
                <v:shape id="Text Box 119" o:spid="_x0000_s1058" type="#_x0000_t202" style="position:absolute;left:588883;top:1624080;width:700453;height:16959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N425wAAA&#10;ANwAAAAPAAAAZHJzL2Rvd25yZXYueG1sRE9La8JAEL4X+h+WKfRWNxFabHQV8QEeetHG+5CdZkOz&#10;syE7mvjvXaHQ23x8z1msRt+qK/WxCWwgn2SgiKtgG64NlN/7txmoKMgW28Bk4EYRVsvnpwUWNgx8&#10;pOtJapVCOBZowIl0hdaxcuQxTkJHnLif0HuUBPta2x6HFO5bPc2yD+2x4dTgsKONo+r3dPEGROw6&#10;v5U7Hw/n8Ws7uKx6x9KY15dxPQclNMq/+M99sGl+/gmPZ9IFenkH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KN425wAAAANwAAAAPAAAAAAAAAAAAAAAAAJcCAABkcnMvZG93bnJl&#10;di54bWxQSwUGAAAAAAQABAD1AAAAhAMAAAAA&#10;" filled="f" stroked="f">
                  <v:textbox style="mso-fit-shape-to-text:t">
                    <w:txbxContent>
                      <w:p w14:paraId="3B7E3A7C" w14:textId="77777777" w:rsidR="00F15B28" w:rsidRDefault="00F15B28" w:rsidP="004C3E7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eastAsia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100</w:t>
                        </w:r>
                      </w:p>
                    </w:txbxContent>
                  </v:textbox>
                </v:shape>
                <v:shape id="Text Box 120" o:spid="_x0000_s1059" type="#_x0000_t202" style="position:absolute;left:473933;top:485056;width:560632;height:16959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VYe6ZwwAA&#10;ANwAAAAPAAAAZHJzL2Rvd25yZXYueG1sRI9Ba8MwDIXvg/0Ho0Fvq9NCx0jrltJt0MMu69K7iNU4&#10;NJZDrDXpv58Og90k3tN7nza7KXbmRkNuEztYzAswxHXyLTcOqu+P51cwWZA9donJwZ0y7LaPDxss&#10;fRr5i24naYyGcC7RQRDpS2tzHShinqeeWLVLGiKKrkNj/YCjhsfOLovixUZsWRsC9nQIVF9PP9GB&#10;iN8v7tV7zMfz9Pk2hqJeYeXc7Gnar8EITfJv/rs+esVfKr4+oxPY7S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VYe6ZwwAAANwAAAAPAAAAAAAAAAAAAAAAAJcCAABkcnMvZG93&#10;bnJldi54bWxQSwUGAAAAAAQABAD1AAAAhwMAAAAA&#10;" filled="f" stroked="f">
                  <v:textbox style="mso-fit-shape-to-text:t">
                    <w:txbxContent>
                      <w:p w14:paraId="7496769E" w14:textId="77777777" w:rsidR="00F15B28" w:rsidRDefault="00F15B28" w:rsidP="004C3E7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eastAsia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12000</w:t>
                        </w:r>
                      </w:p>
                    </w:txbxContent>
                  </v:textbox>
                </v:shape>
                <v:shape id="Text Box 121" o:spid="_x0000_s1060" type="#_x0000_t202" style="position:absolute;width:2505534;height:16959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6LUsCvwAA&#10;ANwAAAAPAAAAZHJzL2Rvd25yZXYueG1sRE9Na8JAEL0X/A/LFLzVTQRFUleRWsGDF216H7LTbGh2&#10;NmSnJv57VxB6m8f7nPV29K26Uh+bwAbyWQaKuAq24dpA+XV4W4GKgmyxDUwGbhRhu5m8rLGwYeAz&#10;XS9SqxTCsUADTqQrtI6VI49xFjrixP2E3qMk2Nfa9jikcN/qeZYttceGU4PDjj4cVb+XP29AxO7y&#10;W/np4/F7PO0Hl1ULLI2Zvo67d1BCo/yLn+6jTfPnOTyeSRfozR0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LotSwK/AAAA3AAAAA8AAAAAAAAAAAAAAAAAlwIAAGRycy9kb3ducmV2&#10;LnhtbFBLBQYAAAAABAAEAPUAAACDAwAAAAA=&#10;" filled="f" stroked="f">
                  <v:textbox style="mso-fit-shape-to-text:t">
                    <w:txbxContent>
                      <w:p w14:paraId="4B5187DB" w14:textId="77777777" w:rsidR="00F15B28" w:rsidRDefault="00F15B28" w:rsidP="004C3E7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eastAsia="Arial" w:hAnsi="Arial" w:cs="Arial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Sonication time (min):         0       3       6       9      12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 w:rsidR="004329FA">
        <w:rPr>
          <w:rFonts w:ascii="Arial" w:hAnsi="Arial" w:cs="Arial"/>
          <w:sz w:val="22"/>
          <w:szCs w:val="22"/>
        </w:rPr>
        <w:br w:type="page"/>
      </w:r>
    </w:p>
    <w:p w14:paraId="6206A460" w14:textId="3C748A97" w:rsidR="005C11F7" w:rsidRPr="005C11F7" w:rsidRDefault="00872AAA" w:rsidP="00D23942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872AAA">
        <w:rPr>
          <w:rFonts w:ascii="Arial" w:hAnsi="Arial" w:cs="Arial"/>
          <w:b/>
          <w:sz w:val="22"/>
          <w:szCs w:val="22"/>
        </w:rPr>
        <w:lastRenderedPageBreak/>
        <w:t>Supplementa</w:t>
      </w:r>
      <w:r w:rsidR="004C3E77">
        <w:rPr>
          <w:rFonts w:ascii="Arial" w:hAnsi="Arial" w:cs="Arial"/>
          <w:b/>
          <w:sz w:val="22"/>
          <w:szCs w:val="22"/>
        </w:rPr>
        <w:t xml:space="preserve">ry Figure </w:t>
      </w:r>
      <w:r w:rsidR="00643354">
        <w:rPr>
          <w:rFonts w:ascii="Arial" w:hAnsi="Arial" w:cs="Arial"/>
          <w:b/>
          <w:sz w:val="22"/>
          <w:szCs w:val="22"/>
        </w:rPr>
        <w:t>4</w:t>
      </w:r>
    </w:p>
    <w:p w14:paraId="54D97C37" w14:textId="28541847" w:rsidR="004F2496" w:rsidRDefault="004F2496" w:rsidP="004025B8">
      <w:pPr>
        <w:spacing w:line="480" w:lineRule="auto"/>
        <w:jc w:val="right"/>
        <w:rPr>
          <w:rFonts w:ascii="Arial" w:hAnsi="Arial" w:cs="Arial"/>
          <w:sz w:val="22"/>
          <w:szCs w:val="22"/>
        </w:rPr>
      </w:pPr>
    </w:p>
    <w:p w14:paraId="29FE5AA9" w14:textId="5DF59487" w:rsidR="009418F8" w:rsidRDefault="00643354" w:rsidP="00E82530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 w:rsidRPr="001D359A">
        <w:rPr>
          <w:rFonts w:ascii="Arial" w:hAnsi="Arial" w:cs="Arial"/>
          <w:b/>
          <w:noProof/>
          <w:color w:val="000000"/>
          <w:sz w:val="22"/>
          <w:szCs w:val="22"/>
          <w:lang w:eastAsia="en-US"/>
        </w:rPr>
        <w:drawing>
          <wp:inline distT="0" distB="0" distL="0" distR="0" wp14:anchorId="4140A3C9" wp14:editId="67D81B7A">
            <wp:extent cx="5131705" cy="1608991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Screen Shot 2018-09-06 at 2.37.18 AM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8138" cy="16172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418F8">
        <w:rPr>
          <w:rFonts w:ascii="Arial" w:hAnsi="Arial" w:cs="Arial"/>
          <w:sz w:val="22"/>
          <w:szCs w:val="22"/>
        </w:rPr>
        <w:br w:type="page"/>
      </w:r>
    </w:p>
    <w:p w14:paraId="2476473D" w14:textId="7A564707" w:rsidR="00F17401" w:rsidRDefault="00F17401" w:rsidP="00D23942">
      <w:pPr>
        <w:spacing w:line="48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965710">
        <w:rPr>
          <w:rFonts w:ascii="Arial" w:hAnsi="Arial" w:cs="Arial"/>
          <w:b/>
          <w:bCs/>
          <w:color w:val="000000"/>
          <w:sz w:val="22"/>
          <w:szCs w:val="22"/>
        </w:rPr>
        <w:lastRenderedPageBreak/>
        <w:t xml:space="preserve">Supplementary </w:t>
      </w:r>
      <w:r w:rsidR="00E82530">
        <w:rPr>
          <w:rFonts w:ascii="Arial" w:hAnsi="Arial" w:cs="Arial"/>
          <w:b/>
          <w:bCs/>
          <w:color w:val="000000"/>
          <w:sz w:val="22"/>
          <w:szCs w:val="22"/>
        </w:rPr>
        <w:t>Figure</w:t>
      </w:r>
      <w:r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4C3E77">
        <w:rPr>
          <w:rFonts w:ascii="Arial" w:hAnsi="Arial" w:cs="Arial"/>
          <w:b/>
          <w:bCs/>
          <w:color w:val="000000"/>
          <w:sz w:val="22"/>
          <w:szCs w:val="22"/>
        </w:rPr>
        <w:t>5</w:t>
      </w:r>
    </w:p>
    <w:p w14:paraId="33DCE339" w14:textId="77777777" w:rsidR="005C11F7" w:rsidRPr="005C11F7" w:rsidRDefault="005C11F7" w:rsidP="00D23942">
      <w:pPr>
        <w:spacing w:line="480" w:lineRule="auto"/>
        <w:rPr>
          <w:rFonts w:ascii="Arial" w:hAnsi="Arial" w:cs="Arial"/>
          <w:sz w:val="22"/>
          <w:szCs w:val="22"/>
        </w:rPr>
      </w:pPr>
    </w:p>
    <w:p w14:paraId="6897C51A" w14:textId="77777777" w:rsidR="00F17401" w:rsidRPr="00965710" w:rsidRDefault="00F17401" w:rsidP="005C11F7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GCCAGGCATCAAATAAAACGAAAGGCTCAGTCGAAAGACT</w:t>
      </w:r>
      <w:r w:rsidRPr="00600705">
        <w:rPr>
          <w:rFonts w:ascii="Arial" w:hAnsi="Arial" w:cs="Arial"/>
          <w:color w:val="000000"/>
          <w:sz w:val="22"/>
          <w:szCs w:val="22"/>
        </w:rPr>
        <w:t>GGGC</w:t>
      </w:r>
      <w:r>
        <w:rPr>
          <w:rFonts w:ascii="Arial" w:hAnsi="Arial" w:cs="Arial"/>
          <w:color w:val="000000"/>
          <w:sz w:val="22"/>
          <w:szCs w:val="22"/>
        </w:rPr>
        <w:t>CTTTCGCCCGGGCTAATTATGGGGTGTCGCCCTTCGCTGAAGCAGG</w:t>
      </w:r>
      <w:r w:rsidRPr="00600705">
        <w:rPr>
          <w:rFonts w:ascii="Arial" w:hAnsi="Arial" w:cs="Arial"/>
          <w:color w:val="000000"/>
          <w:sz w:val="22"/>
          <w:szCs w:val="22"/>
        </w:rPr>
        <w:t>TG</w:t>
      </w:r>
      <w:r w:rsidRPr="001248A6">
        <w:rPr>
          <w:rFonts w:ascii="Arial" w:hAnsi="Arial" w:cs="Arial"/>
          <w:color w:val="C45911" w:themeColor="accent2" w:themeShade="BF"/>
          <w:sz w:val="22"/>
          <w:szCs w:val="22"/>
        </w:rPr>
        <w:t>gaattc</w:t>
      </w:r>
      <w:r w:rsidRPr="001248A6">
        <w:rPr>
          <w:rFonts w:ascii="Arial" w:hAnsi="Arial" w:cs="Arial"/>
          <w:b/>
          <w:bCs/>
          <w:color w:val="4472C4"/>
          <w:sz w:val="22"/>
          <w:szCs w:val="22"/>
        </w:rPr>
        <w:t>gttagtacatatggctacgacttagtttggc</w:t>
      </w:r>
      <w:r w:rsidRPr="001248A6">
        <w:rPr>
          <w:rFonts w:ascii="Arial" w:hAnsi="Arial" w:cs="Arial"/>
          <w:color w:val="4472C4"/>
          <w:sz w:val="22"/>
          <w:szCs w:val="22"/>
        </w:rPr>
        <w:t>atgtggatga</w:t>
      </w:r>
      <w:r w:rsidRPr="00600705">
        <w:rPr>
          <w:rFonts w:ascii="Arial" w:hAnsi="Arial" w:cs="Arial"/>
          <w:color w:val="4472C4"/>
          <w:sz w:val="22"/>
          <w:szCs w:val="22"/>
        </w:rPr>
        <w:t>acttcaattaattctcgatcgcgcgggtgacttcttcggccacttcaaggagtttcttccattgaattaaagatagggagatgcccttcttgccgggaagaatttggccgcccttatcgtagaactctcgaatgtccaccgatttgcgaccgcggaactcgttgattcgcacctggcgaagtccttccagggtccaagatgtagcaccattttcgcccgaatcttttggatctgaatttggagcatcagattccttcgccttcttgcttgccggcttgatacgctgaaagaggttttaacttgttatacctagttttggtgtatttctagttaacttacatcatctggaccgctatcgctatctgaggacgaatccttcttctttgttttgggcatttttatagaatttccgtaaaacagaagaaacaaaacgcaaattgtcaaaaaattcgtgaatattcgcgcaacttattcagtgctgtgaaacgcgtcgataatagttgtggtacaacggattccttaatcgattcatcgatttattacaaaatttttaaaaacagatattggcgatcagttagttacgttattattatagttatgttgtaaaatttagatagttcttagtgttaacatttttctagacttaaaatgaaattaatacgatgtgcaaatctatcggaaaatagataagcgtagtcttagcagtccacgcgtacttt</w:t>
      </w:r>
      <w:r w:rsidRPr="00600705">
        <w:rPr>
          <w:rFonts w:ascii="Arial" w:hAnsi="Arial" w:cs="Arial"/>
          <w:color w:val="4472C4"/>
          <w:sz w:val="22"/>
          <w:szCs w:val="22"/>
          <w:shd w:val="clear" w:color="auto" w:fill="FFFF00"/>
        </w:rPr>
        <w:t>cgcacactgttcggccggcgtcattttagaacgcgcatttttttgcagatttttcattttgtggaaagtcttctagcgccaacacacaggcttataaaaaccaatttagctgcgtgcataaagtgtagatcttatttaatctaggtgagccatgaaagcaaagagagtcgactaaaaatcgtactttcctttcgtactttgcgtgtgtgtgcggttgtgtgcggttgtgctaattctttccttattttttgtcgtgtgaagtattttaataaaaacaaa</w:t>
      </w:r>
      <w:r w:rsidRPr="000C330E">
        <w:rPr>
          <w:rFonts w:ascii="Arial" w:hAnsi="Arial" w:cs="Arial"/>
          <w:color w:val="C00000"/>
          <w:sz w:val="22"/>
          <w:szCs w:val="22"/>
        </w:rPr>
        <w:t>atggtgagcaagggcgaggagctgttcaccggggtggtgcccatcctggtcgagctggacggcgacgtaaacggccacaagttcagcgtgtccggcgagggcgagggcgatgccacctacggcaagctgaccctgaagttcatctgcaccaccggcaagctgcccgtgccctggcccaccctcgtgaccaccctgacctacggcgtgcagtgcttcagccgctaccccgaccacatgaagcagcacgacttcttcaagtccgccatgcccgaaggctacgtccaggagcgcaccatcttcttcaaggacgacggcaactacaagacccgcgccgaggtgaagttcgagggcgacaccctggtgaaccgcatcgagctgaagggcatcgacttcaaggaggacggcaacatcctggggcacaagctggagtacaactacaacagccacaacgtctatatcatggccgacaagcagaagaacggcatcaaggtgaacttcaagatccgccacaacatcgaggacggcagcgtgcagctcgccgaccactaccagcagaacacccccatcggcgacggccccgtgctgctgcccgacaaccactacctgagcacccagtccgccctgagcaaagaccccaacgagaagcgcgatcacatggtcctgctggagttcgtgaccgccgccgggatcact</w:t>
      </w:r>
      <w:r w:rsidRPr="000C330E">
        <w:rPr>
          <w:rFonts w:ascii="Arial" w:hAnsi="Arial" w:cs="Arial"/>
          <w:b/>
          <w:bCs/>
          <w:color w:val="C00000"/>
          <w:sz w:val="22"/>
          <w:szCs w:val="22"/>
        </w:rPr>
        <w:t>ctcggcatggacgagctgtacaag</w:t>
      </w:r>
      <w:r w:rsidRPr="00F17401">
        <w:rPr>
          <w:rFonts w:ascii="Arial" w:hAnsi="Arial" w:cs="Arial"/>
          <w:b/>
          <w:bCs/>
          <w:color w:val="4472C4"/>
          <w:sz w:val="22"/>
          <w:szCs w:val="22"/>
          <w:highlight w:val="yellow"/>
        </w:rPr>
        <w:t>atg</w:t>
      </w:r>
      <w:r w:rsidRPr="00600705">
        <w:rPr>
          <w:rFonts w:ascii="Arial" w:hAnsi="Arial" w:cs="Arial"/>
          <w:color w:val="4472C4"/>
          <w:sz w:val="22"/>
          <w:szCs w:val="22"/>
          <w:shd w:val="clear" w:color="auto" w:fill="FFFF00"/>
        </w:rPr>
        <w:t>ggcaagaa</w:t>
      </w:r>
      <w:r w:rsidRPr="00600705">
        <w:rPr>
          <w:rFonts w:ascii="Arial" w:hAnsi="Arial" w:cs="Arial"/>
          <w:color w:val="0070C0"/>
          <w:sz w:val="22"/>
          <w:szCs w:val="22"/>
          <w:shd w:val="clear" w:color="auto" w:fill="FFFF00"/>
        </w:rPr>
        <w:t>aatcgacaa</w:t>
      </w:r>
      <w:r w:rsidRPr="000C330E">
        <w:rPr>
          <w:rFonts w:ascii="Arial" w:hAnsi="Arial" w:cs="Arial"/>
          <w:color w:val="0070C0"/>
          <w:sz w:val="22"/>
          <w:szCs w:val="22"/>
          <w:u w:val="single"/>
          <w:shd w:val="clear" w:color="auto" w:fill="DEEAF6" w:themeFill="accent5" w:themeFillTint="33"/>
        </w:rPr>
        <w:t>tcc</w:t>
      </w:r>
      <w:r w:rsidRPr="000C330E">
        <w:rPr>
          <w:rFonts w:ascii="Arial" w:hAnsi="Arial" w:cs="Arial"/>
          <w:color w:val="0070C0"/>
          <w:sz w:val="22"/>
          <w:szCs w:val="22"/>
          <w:shd w:val="clear" w:color="auto" w:fill="DEEAF6" w:themeFill="accent5" w:themeFillTint="33"/>
        </w:rPr>
        <w:t>tgaga</w:t>
      </w:r>
      <w:r w:rsidRPr="000C330E">
        <w:rPr>
          <w:rFonts w:ascii="Arial" w:hAnsi="Arial" w:cs="Arial"/>
          <w:color w:val="00B050"/>
          <w:sz w:val="22"/>
          <w:szCs w:val="22"/>
          <w:shd w:val="clear" w:color="auto" w:fill="DEEAF6" w:themeFill="accent5" w:themeFillTint="33"/>
        </w:rPr>
        <w:t>gctcggc</w:t>
      </w:r>
      <w:r w:rsidRPr="00600705">
        <w:rPr>
          <w:rFonts w:ascii="Arial" w:hAnsi="Arial" w:cs="Arial"/>
          <w:color w:val="00B050"/>
          <w:sz w:val="22"/>
          <w:szCs w:val="22"/>
          <w:shd w:val="clear" w:color="auto" w:fill="FFFF00"/>
        </w:rPr>
        <w:t>aaaggtttccgatgccgaagaggaggaggaggagtacgccgtggaaaagatcatcgacaggcgggtgcgcaagggaaaggtgagttttccgaaccagacgtcccattatatttggtcctaaaacgccattttccacctgcaggtggagtactatctgaaatggaagggctatcccgaaactgagaacacgtgggagccggagaacaatctcgactgccaggatcttatccagcagtacgaggcgagccgcaaggatgaggtaagtgaagtacaatgcgatgccaagtacagttgtgcttgctaggatttcctttacatctcgtttcggtccgtaggagaagtcagccgcctccaagaaggatcgacccagcagcagcgccaaggccaaggaaactcaaggacgcgccagcagttcgacgtccacagcaagcaagcgaaagtccgaagaaccaacaggtaagctatggaattgagtgtacctacaaatattttctgtacacaaattggtataacaatagtcatcacctacaatatccactggcatttatttgcccttttcgtcaaaactgtattcacatatgtatctcaaattttgtccttcgcaagaatggcatgcgcaagaaaaagatggtctttgcaataaaaaaatgcatctattaaaaaattgcactgtattaattacttgtttttattttatttatttagcgccctctggcaataaatcaaaacgtaccacagatgcggagcaggacaccattcccgtttcaggatctaccggattcgatcgcggcctggaggccgaaaagatcttgggtgcctccgacaataatggccgcctgacattcctcattcagttcaaaggcgtggaccaagcagaaatggtgccctcctcagtggccaatgaaaaaatcccacgaatggtaatccacttctacgaagagcgcctatcctggtactctgataatgaagattaa  acagttggatcatcgaaagcgaaaaagaacgattatacatttaacgaaaaatta</w:t>
      </w:r>
      <w:r w:rsidRPr="00600705">
        <w:rPr>
          <w:rFonts w:ascii="Arial" w:hAnsi="Arial" w:cs="Arial"/>
          <w:color w:val="000000"/>
          <w:sz w:val="22"/>
          <w:szCs w:val="22"/>
          <w:shd w:val="clear" w:color="auto" w:fill="FFFF00"/>
        </w:rPr>
        <w:t>cccacttagaattatagctccttgcaggcgctttcaaaaccacccaaccaactcttaaggcatcggacttttttccataaatgtccagagtcagtgtctgtatttatgataaccattttcaataaataaaaaaaacctttattctgctggagcct</w:t>
      </w:r>
      <w:r w:rsidRPr="001248A6">
        <w:rPr>
          <w:rFonts w:ascii="Arial" w:hAnsi="Arial" w:cs="Arial"/>
          <w:color w:val="7030A0"/>
          <w:sz w:val="22"/>
          <w:szCs w:val="22"/>
        </w:rPr>
        <w:t>ctcgag</w:t>
      </w:r>
      <w:r>
        <w:rPr>
          <w:rFonts w:ascii="Arial" w:hAnsi="Arial" w:cs="Arial"/>
          <w:color w:val="000000"/>
          <w:sz w:val="22"/>
          <w:szCs w:val="22"/>
        </w:rPr>
        <w:t>GCTCTTCCGTCAATCGA</w:t>
      </w:r>
      <w:r w:rsidRPr="00600705">
        <w:rPr>
          <w:rFonts w:ascii="Arial" w:hAnsi="Arial" w:cs="Arial"/>
          <w:color w:val="000000"/>
          <w:sz w:val="22"/>
          <w:szCs w:val="22"/>
        </w:rPr>
        <w:t>GTTCAA</w:t>
      </w:r>
      <w:r>
        <w:rPr>
          <w:rFonts w:ascii="Arial" w:hAnsi="Arial" w:cs="Arial"/>
          <w:color w:val="000000"/>
          <w:sz w:val="22"/>
          <w:szCs w:val="22"/>
        </w:rPr>
        <w:t>GGGCGACACAAAATTTATTCTAAATGCATAATAA</w:t>
      </w:r>
      <w:r w:rsidRPr="00600705">
        <w:rPr>
          <w:rFonts w:ascii="Arial" w:hAnsi="Arial" w:cs="Arial"/>
          <w:color w:val="000000"/>
          <w:sz w:val="22"/>
          <w:szCs w:val="22"/>
        </w:rPr>
        <w:t>ATACTGATAA</w:t>
      </w:r>
    </w:p>
    <w:p w14:paraId="21715D66" w14:textId="77777777" w:rsidR="00F17401" w:rsidRDefault="00F17401" w:rsidP="00D23942">
      <w:pPr>
        <w:spacing w:line="480" w:lineRule="auto"/>
        <w:rPr>
          <w:rFonts w:ascii="Arial" w:hAnsi="Arial" w:cs="Arial"/>
          <w:b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br w:type="page"/>
      </w:r>
    </w:p>
    <w:p w14:paraId="5E52B5D2" w14:textId="314FD86F" w:rsidR="00E54457" w:rsidRDefault="00E54457" w:rsidP="001D359A">
      <w:pPr>
        <w:pStyle w:val="NoSpacing"/>
        <w:spacing w:line="480" w:lineRule="auto"/>
        <w:rPr>
          <w:rFonts w:ascii="Arial" w:hAnsi="Arial" w:cs="Arial"/>
          <w:b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lastRenderedPageBreak/>
        <w:t xml:space="preserve">Supplementary Figure </w:t>
      </w:r>
      <w:r w:rsidR="00643354">
        <w:rPr>
          <w:rFonts w:ascii="Arial" w:hAnsi="Arial" w:cs="Arial"/>
          <w:b/>
          <w:color w:val="000000"/>
          <w:sz w:val="22"/>
          <w:szCs w:val="22"/>
        </w:rPr>
        <w:t>6</w:t>
      </w:r>
    </w:p>
    <w:p w14:paraId="3994F764" w14:textId="77777777" w:rsidR="00E54457" w:rsidRDefault="00E54457" w:rsidP="001D359A">
      <w:pPr>
        <w:pStyle w:val="NoSpacing"/>
        <w:spacing w:line="480" w:lineRule="auto"/>
        <w:rPr>
          <w:rFonts w:ascii="Arial" w:hAnsi="Arial" w:cs="Arial"/>
          <w:b/>
          <w:color w:val="000000"/>
          <w:sz w:val="22"/>
          <w:szCs w:val="22"/>
        </w:rPr>
      </w:pPr>
    </w:p>
    <w:p w14:paraId="22E3907F" w14:textId="5F2EE88C" w:rsidR="00E54457" w:rsidRDefault="00E54457" w:rsidP="00E54457">
      <w:pPr>
        <w:pStyle w:val="NoSpacing"/>
        <w:spacing w:line="480" w:lineRule="auto"/>
        <w:jc w:val="center"/>
        <w:rPr>
          <w:rFonts w:ascii="Arial" w:hAnsi="Arial" w:cs="Arial"/>
          <w:b/>
          <w:color w:val="000000"/>
          <w:sz w:val="22"/>
          <w:szCs w:val="22"/>
        </w:rPr>
      </w:pPr>
    </w:p>
    <w:p w14:paraId="7A70B0CE" w14:textId="5FB86761" w:rsidR="00E54457" w:rsidRDefault="00643354">
      <w:pPr>
        <w:rPr>
          <w:rFonts w:ascii="Arial" w:hAnsi="Arial" w:cs="Arial"/>
          <w:b/>
          <w:color w:val="000000"/>
          <w:sz w:val="22"/>
          <w:szCs w:val="22"/>
        </w:rPr>
      </w:pPr>
      <w:r w:rsidRPr="001D359A"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4062E648" wp14:editId="7B585535">
            <wp:extent cx="5943600" cy="49231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Screen Shot 2018-04-27 at 10.21.40 PM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2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54457">
        <w:rPr>
          <w:rFonts w:ascii="Arial" w:hAnsi="Arial" w:cs="Arial"/>
          <w:b/>
          <w:color w:val="000000"/>
          <w:sz w:val="22"/>
          <w:szCs w:val="22"/>
        </w:rPr>
        <w:br w:type="page"/>
      </w:r>
    </w:p>
    <w:p w14:paraId="1518DB90" w14:textId="54B9E41B" w:rsidR="00F17401" w:rsidRDefault="00F17401" w:rsidP="00D23942">
      <w:pPr>
        <w:pStyle w:val="NoSpacing"/>
        <w:spacing w:line="480" w:lineRule="auto"/>
        <w:jc w:val="center"/>
        <w:rPr>
          <w:rFonts w:ascii="Arial" w:hAnsi="Arial" w:cs="Arial"/>
          <w:b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lastRenderedPageBreak/>
        <w:t>V. SUPPLEMENTARY TABLE</w:t>
      </w:r>
    </w:p>
    <w:p w14:paraId="75ABDE0E" w14:textId="77777777" w:rsidR="00F17401" w:rsidRDefault="00F17401" w:rsidP="00D23942">
      <w:pPr>
        <w:pStyle w:val="NoSpacing"/>
        <w:spacing w:line="480" w:lineRule="auto"/>
        <w:rPr>
          <w:rFonts w:ascii="Arial" w:hAnsi="Arial" w:cs="Arial"/>
          <w:b/>
          <w:color w:val="000000"/>
          <w:sz w:val="22"/>
          <w:szCs w:val="22"/>
        </w:rPr>
      </w:pPr>
    </w:p>
    <w:p w14:paraId="5D72A882" w14:textId="47F459C7" w:rsidR="00F17401" w:rsidRPr="00600705" w:rsidRDefault="00872AAA" w:rsidP="00D23942">
      <w:pPr>
        <w:pStyle w:val="NoSpacing"/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t xml:space="preserve">Supplementary </w:t>
      </w:r>
      <w:r w:rsidR="00F17401">
        <w:rPr>
          <w:rFonts w:ascii="Arial" w:hAnsi="Arial" w:cs="Arial"/>
          <w:b/>
          <w:color w:val="000000"/>
          <w:sz w:val="22"/>
          <w:szCs w:val="22"/>
        </w:rPr>
        <w:t xml:space="preserve">Table 1. </w:t>
      </w:r>
      <w:r w:rsidR="00F17401" w:rsidRPr="00600705">
        <w:rPr>
          <w:rFonts w:ascii="Arial" w:hAnsi="Arial" w:cs="Arial"/>
          <w:sz w:val="22"/>
          <w:szCs w:val="22"/>
        </w:rPr>
        <w:t xml:space="preserve">A summary of sequence read mapping rates to the </w:t>
      </w:r>
      <w:r w:rsidR="00F17401" w:rsidRPr="00600705">
        <w:rPr>
          <w:rFonts w:ascii="Arial" w:hAnsi="Arial" w:cs="Arial"/>
          <w:i/>
          <w:sz w:val="22"/>
          <w:szCs w:val="22"/>
        </w:rPr>
        <w:t>Drosophila</w:t>
      </w:r>
      <w:r w:rsidR="00F17401" w:rsidRPr="00600705">
        <w:rPr>
          <w:rFonts w:ascii="Arial" w:hAnsi="Arial" w:cs="Arial"/>
          <w:sz w:val="22"/>
          <w:szCs w:val="22"/>
        </w:rPr>
        <w:t xml:space="preserve"> genome in maternal transcriptome and HP1a </w:t>
      </w:r>
      <w:proofErr w:type="spellStart"/>
      <w:r w:rsidR="00F17401" w:rsidRPr="00600705">
        <w:rPr>
          <w:rFonts w:ascii="Arial" w:hAnsi="Arial" w:cs="Arial"/>
          <w:sz w:val="22"/>
          <w:szCs w:val="22"/>
        </w:rPr>
        <w:t>ChIP-seq</w:t>
      </w:r>
      <w:proofErr w:type="spellEnd"/>
      <w:r w:rsidR="00F17401" w:rsidRPr="00600705">
        <w:rPr>
          <w:rFonts w:ascii="Arial" w:hAnsi="Arial" w:cs="Arial"/>
          <w:sz w:val="22"/>
          <w:szCs w:val="22"/>
        </w:rPr>
        <w:t xml:space="preserve"> analyses.</w:t>
      </w:r>
    </w:p>
    <w:p w14:paraId="12B772F3" w14:textId="77777777" w:rsidR="00F17401" w:rsidRPr="00600705" w:rsidRDefault="00F17401" w:rsidP="00D23942">
      <w:pPr>
        <w:spacing w:line="480" w:lineRule="auto"/>
        <w:rPr>
          <w:rFonts w:ascii="Arial" w:hAnsi="Arial" w:cs="Arial"/>
          <w:color w:val="000000"/>
          <w:sz w:val="22"/>
          <w:szCs w:val="22"/>
        </w:rPr>
      </w:pPr>
    </w:p>
    <w:p w14:paraId="22C18116" w14:textId="77777777" w:rsidR="00F17401" w:rsidRPr="00600705" w:rsidRDefault="00F17401" w:rsidP="00D23942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Maternal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transcriptome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nalysi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:</w:t>
      </w:r>
    </w:p>
    <w:tbl>
      <w:tblPr>
        <w:tblStyle w:val="TableGrid"/>
        <w:tblW w:w="0" w:type="auto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1713"/>
      </w:tblGrid>
      <w:tr w:rsidR="00F17401" w:rsidRPr="00600705" w14:paraId="44D91C02" w14:textId="77777777" w:rsidTr="005C11F7">
        <w:trPr>
          <w:trHeight w:val="368"/>
        </w:trPr>
        <w:tc>
          <w:tcPr>
            <w:tcW w:w="2337" w:type="dxa"/>
            <w:vAlign w:val="center"/>
          </w:tcPr>
          <w:p w14:paraId="7481F44B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Library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Name</w:t>
            </w:r>
          </w:p>
        </w:tc>
        <w:tc>
          <w:tcPr>
            <w:tcW w:w="2337" w:type="dxa"/>
            <w:vAlign w:val="center"/>
          </w:tcPr>
          <w:p w14:paraId="3885D024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aw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ads</w:t>
            </w:r>
          </w:p>
        </w:tc>
        <w:tc>
          <w:tcPr>
            <w:tcW w:w="2338" w:type="dxa"/>
            <w:vAlign w:val="center"/>
          </w:tcPr>
          <w:p w14:paraId="008EC854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Mapped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ads</w:t>
            </w:r>
          </w:p>
        </w:tc>
        <w:tc>
          <w:tcPr>
            <w:tcW w:w="1713" w:type="dxa"/>
            <w:vAlign w:val="center"/>
          </w:tcPr>
          <w:p w14:paraId="00A7EA6E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Mapping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ate</w:t>
            </w:r>
          </w:p>
        </w:tc>
      </w:tr>
      <w:tr w:rsidR="00F17401" w:rsidRPr="00600705" w14:paraId="09315772" w14:textId="77777777" w:rsidTr="005C11F7">
        <w:tc>
          <w:tcPr>
            <w:tcW w:w="2337" w:type="dxa"/>
            <w:vAlign w:val="center"/>
          </w:tcPr>
          <w:p w14:paraId="581457D8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GF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41556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2337" w:type="dxa"/>
            <w:vAlign w:val="center"/>
          </w:tcPr>
          <w:p w14:paraId="1F7AE644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5642916</w:t>
            </w:r>
          </w:p>
        </w:tc>
        <w:tc>
          <w:tcPr>
            <w:tcW w:w="2338" w:type="dxa"/>
            <w:vAlign w:val="center"/>
          </w:tcPr>
          <w:p w14:paraId="48E08EA7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3345117</w:t>
            </w:r>
          </w:p>
        </w:tc>
        <w:tc>
          <w:tcPr>
            <w:tcW w:w="1713" w:type="dxa"/>
            <w:vAlign w:val="center"/>
          </w:tcPr>
          <w:p w14:paraId="69CD6F3D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5</w:t>
            </w:r>
          </w:p>
        </w:tc>
      </w:tr>
      <w:tr w:rsidR="00F17401" w:rsidRPr="00600705" w14:paraId="77E02BB2" w14:textId="77777777" w:rsidTr="005C11F7">
        <w:tc>
          <w:tcPr>
            <w:tcW w:w="2337" w:type="dxa"/>
            <w:vAlign w:val="center"/>
          </w:tcPr>
          <w:p w14:paraId="44F4738D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GF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41556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2337" w:type="dxa"/>
            <w:vAlign w:val="center"/>
          </w:tcPr>
          <w:p w14:paraId="7101B878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3971666</w:t>
            </w:r>
          </w:p>
        </w:tc>
        <w:tc>
          <w:tcPr>
            <w:tcW w:w="2338" w:type="dxa"/>
            <w:vAlign w:val="center"/>
          </w:tcPr>
          <w:p w14:paraId="6A0EC209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3507937</w:t>
            </w:r>
          </w:p>
        </w:tc>
        <w:tc>
          <w:tcPr>
            <w:tcW w:w="1713" w:type="dxa"/>
            <w:vAlign w:val="center"/>
          </w:tcPr>
          <w:p w14:paraId="5336C995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7</w:t>
            </w:r>
          </w:p>
        </w:tc>
      </w:tr>
      <w:tr w:rsidR="00F17401" w:rsidRPr="00600705" w14:paraId="1CBCA4C5" w14:textId="77777777" w:rsidTr="005C11F7">
        <w:tc>
          <w:tcPr>
            <w:tcW w:w="2337" w:type="dxa"/>
            <w:vAlign w:val="center"/>
          </w:tcPr>
          <w:p w14:paraId="6DF9524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GF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41556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2337" w:type="dxa"/>
            <w:vAlign w:val="center"/>
          </w:tcPr>
          <w:p w14:paraId="10D78A47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7006146</w:t>
            </w:r>
          </w:p>
        </w:tc>
        <w:tc>
          <w:tcPr>
            <w:tcW w:w="2338" w:type="dxa"/>
            <w:vAlign w:val="center"/>
          </w:tcPr>
          <w:p w14:paraId="37E076B9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6444254</w:t>
            </w:r>
          </w:p>
        </w:tc>
        <w:tc>
          <w:tcPr>
            <w:tcW w:w="1713" w:type="dxa"/>
            <w:vAlign w:val="center"/>
          </w:tcPr>
          <w:p w14:paraId="39376223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7</w:t>
            </w:r>
          </w:p>
        </w:tc>
      </w:tr>
      <w:tr w:rsidR="00F17401" w:rsidRPr="00600705" w14:paraId="6C3173AE" w14:textId="77777777" w:rsidTr="005C11F7">
        <w:tc>
          <w:tcPr>
            <w:tcW w:w="2337" w:type="dxa"/>
            <w:vAlign w:val="center"/>
          </w:tcPr>
          <w:p w14:paraId="0C09DB0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3400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2337" w:type="dxa"/>
            <w:vAlign w:val="center"/>
          </w:tcPr>
          <w:p w14:paraId="7125787B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0365156</w:t>
            </w:r>
          </w:p>
        </w:tc>
        <w:tc>
          <w:tcPr>
            <w:tcW w:w="2338" w:type="dxa"/>
            <w:vAlign w:val="center"/>
          </w:tcPr>
          <w:p w14:paraId="458C0311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7528734</w:t>
            </w:r>
          </w:p>
        </w:tc>
        <w:tc>
          <w:tcPr>
            <w:tcW w:w="1713" w:type="dxa"/>
            <w:vAlign w:val="center"/>
          </w:tcPr>
          <w:p w14:paraId="275E6ABC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861</w:t>
            </w:r>
          </w:p>
        </w:tc>
      </w:tr>
      <w:tr w:rsidR="00F17401" w:rsidRPr="00600705" w14:paraId="2039BF28" w14:textId="77777777" w:rsidTr="005C11F7">
        <w:tc>
          <w:tcPr>
            <w:tcW w:w="2337" w:type="dxa"/>
            <w:vAlign w:val="center"/>
          </w:tcPr>
          <w:p w14:paraId="402FBBB1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3400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2337" w:type="dxa"/>
            <w:vAlign w:val="center"/>
          </w:tcPr>
          <w:p w14:paraId="02405B48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6531866</w:t>
            </w:r>
          </w:p>
        </w:tc>
        <w:tc>
          <w:tcPr>
            <w:tcW w:w="2338" w:type="dxa"/>
            <w:vAlign w:val="center"/>
          </w:tcPr>
          <w:p w14:paraId="79FA94CC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4784662</w:t>
            </w:r>
          </w:p>
        </w:tc>
        <w:tc>
          <w:tcPr>
            <w:tcW w:w="1713" w:type="dxa"/>
            <w:vAlign w:val="center"/>
          </w:tcPr>
          <w:p w14:paraId="1D2B466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894</w:t>
            </w:r>
          </w:p>
        </w:tc>
      </w:tr>
      <w:tr w:rsidR="00F17401" w:rsidRPr="00600705" w14:paraId="38329197" w14:textId="77777777" w:rsidTr="005C11F7">
        <w:tc>
          <w:tcPr>
            <w:tcW w:w="2337" w:type="dxa"/>
            <w:vAlign w:val="center"/>
          </w:tcPr>
          <w:p w14:paraId="62672929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3400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2337" w:type="dxa"/>
            <w:vAlign w:val="center"/>
          </w:tcPr>
          <w:p w14:paraId="2AA2FC9D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1736727</w:t>
            </w:r>
          </w:p>
        </w:tc>
        <w:tc>
          <w:tcPr>
            <w:tcW w:w="2338" w:type="dxa"/>
            <w:vAlign w:val="center"/>
          </w:tcPr>
          <w:p w14:paraId="49C1CA08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0773947</w:t>
            </w:r>
          </w:p>
        </w:tc>
        <w:tc>
          <w:tcPr>
            <w:tcW w:w="1713" w:type="dxa"/>
            <w:vAlign w:val="center"/>
          </w:tcPr>
          <w:p w14:paraId="2A707B2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56</w:t>
            </w:r>
          </w:p>
        </w:tc>
      </w:tr>
      <w:tr w:rsidR="00F17401" w:rsidRPr="00600705" w14:paraId="3778A28A" w14:textId="77777777" w:rsidTr="005C11F7">
        <w:tc>
          <w:tcPr>
            <w:tcW w:w="2337" w:type="dxa"/>
            <w:vAlign w:val="center"/>
          </w:tcPr>
          <w:p w14:paraId="07082DB1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GF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41558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2337" w:type="dxa"/>
            <w:vAlign w:val="center"/>
          </w:tcPr>
          <w:p w14:paraId="5FCD9EFD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6261261</w:t>
            </w:r>
          </w:p>
        </w:tc>
        <w:tc>
          <w:tcPr>
            <w:tcW w:w="2338" w:type="dxa"/>
            <w:vAlign w:val="center"/>
          </w:tcPr>
          <w:p w14:paraId="6E5938E2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5689594</w:t>
            </w:r>
          </w:p>
        </w:tc>
        <w:tc>
          <w:tcPr>
            <w:tcW w:w="1713" w:type="dxa"/>
            <w:vAlign w:val="center"/>
          </w:tcPr>
          <w:p w14:paraId="6FE8224C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5</w:t>
            </w:r>
          </w:p>
        </w:tc>
      </w:tr>
      <w:tr w:rsidR="00F17401" w:rsidRPr="00600705" w14:paraId="4C2223FE" w14:textId="77777777" w:rsidTr="005C11F7">
        <w:tc>
          <w:tcPr>
            <w:tcW w:w="2337" w:type="dxa"/>
            <w:vAlign w:val="center"/>
          </w:tcPr>
          <w:p w14:paraId="2A005563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GF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41558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2337" w:type="dxa"/>
            <w:vAlign w:val="center"/>
          </w:tcPr>
          <w:p w14:paraId="69D874DA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375197</w:t>
            </w:r>
          </w:p>
        </w:tc>
        <w:tc>
          <w:tcPr>
            <w:tcW w:w="2338" w:type="dxa"/>
            <w:vAlign w:val="center"/>
          </w:tcPr>
          <w:p w14:paraId="3007D0B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000211</w:t>
            </w:r>
          </w:p>
        </w:tc>
        <w:tc>
          <w:tcPr>
            <w:tcW w:w="1713" w:type="dxa"/>
            <w:vAlign w:val="center"/>
          </w:tcPr>
          <w:p w14:paraId="36E00B66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0</w:t>
            </w:r>
          </w:p>
        </w:tc>
      </w:tr>
      <w:tr w:rsidR="00F17401" w:rsidRPr="00600705" w14:paraId="03AED365" w14:textId="77777777" w:rsidTr="005C11F7">
        <w:tc>
          <w:tcPr>
            <w:tcW w:w="2337" w:type="dxa"/>
            <w:vAlign w:val="center"/>
          </w:tcPr>
          <w:p w14:paraId="54CB9C3E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EGF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41588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2337" w:type="dxa"/>
            <w:vAlign w:val="center"/>
          </w:tcPr>
          <w:p w14:paraId="2235CF9E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7444948</w:t>
            </w:r>
          </w:p>
        </w:tc>
        <w:tc>
          <w:tcPr>
            <w:tcW w:w="2338" w:type="dxa"/>
            <w:vAlign w:val="center"/>
          </w:tcPr>
          <w:p w14:paraId="056A92C1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785202</w:t>
            </w:r>
          </w:p>
        </w:tc>
        <w:tc>
          <w:tcPr>
            <w:tcW w:w="1713" w:type="dxa"/>
            <w:vAlign w:val="center"/>
          </w:tcPr>
          <w:p w14:paraId="648CABFC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11</w:t>
            </w:r>
          </w:p>
        </w:tc>
      </w:tr>
      <w:tr w:rsidR="00F17401" w:rsidRPr="00600705" w14:paraId="19682CCF" w14:textId="77777777" w:rsidTr="005C11F7">
        <w:tc>
          <w:tcPr>
            <w:tcW w:w="2337" w:type="dxa"/>
            <w:vAlign w:val="center"/>
          </w:tcPr>
          <w:p w14:paraId="64F06BE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RNAi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2337" w:type="dxa"/>
            <w:vAlign w:val="center"/>
          </w:tcPr>
          <w:p w14:paraId="76698A09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0765513</w:t>
            </w:r>
          </w:p>
        </w:tc>
        <w:tc>
          <w:tcPr>
            <w:tcW w:w="2338" w:type="dxa"/>
            <w:vAlign w:val="center"/>
          </w:tcPr>
          <w:p w14:paraId="49E16FC8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0030970</w:t>
            </w:r>
          </w:p>
        </w:tc>
        <w:tc>
          <w:tcPr>
            <w:tcW w:w="1713" w:type="dxa"/>
            <w:vAlign w:val="center"/>
          </w:tcPr>
          <w:p w14:paraId="688A36E0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5</w:t>
            </w:r>
          </w:p>
        </w:tc>
      </w:tr>
      <w:tr w:rsidR="00F17401" w:rsidRPr="00600705" w14:paraId="5991057B" w14:textId="77777777" w:rsidTr="005C11F7">
        <w:tc>
          <w:tcPr>
            <w:tcW w:w="2337" w:type="dxa"/>
            <w:vAlign w:val="center"/>
          </w:tcPr>
          <w:p w14:paraId="4C8BB739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RNAi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2337" w:type="dxa"/>
            <w:vAlign w:val="center"/>
          </w:tcPr>
          <w:p w14:paraId="2700DE20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0419420</w:t>
            </w:r>
          </w:p>
        </w:tc>
        <w:tc>
          <w:tcPr>
            <w:tcW w:w="2338" w:type="dxa"/>
            <w:vAlign w:val="center"/>
          </w:tcPr>
          <w:p w14:paraId="675631FD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9633963</w:t>
            </w:r>
          </w:p>
        </w:tc>
        <w:tc>
          <w:tcPr>
            <w:tcW w:w="1713" w:type="dxa"/>
            <w:vAlign w:val="center"/>
          </w:tcPr>
          <w:p w14:paraId="70C891D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2</w:t>
            </w:r>
          </w:p>
        </w:tc>
      </w:tr>
      <w:tr w:rsidR="00F17401" w:rsidRPr="00600705" w14:paraId="159D44AF" w14:textId="77777777" w:rsidTr="005C11F7">
        <w:trPr>
          <w:trHeight w:val="98"/>
        </w:trPr>
        <w:tc>
          <w:tcPr>
            <w:tcW w:w="2337" w:type="dxa"/>
            <w:vAlign w:val="center"/>
          </w:tcPr>
          <w:p w14:paraId="2B8C280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RNAi_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2337" w:type="dxa"/>
            <w:vAlign w:val="center"/>
          </w:tcPr>
          <w:p w14:paraId="3AE9A243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1240090</w:t>
            </w:r>
          </w:p>
        </w:tc>
        <w:tc>
          <w:tcPr>
            <w:tcW w:w="2338" w:type="dxa"/>
            <w:vAlign w:val="center"/>
          </w:tcPr>
          <w:p w14:paraId="3002C3E0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0455008</w:t>
            </w:r>
          </w:p>
        </w:tc>
        <w:tc>
          <w:tcPr>
            <w:tcW w:w="1713" w:type="dxa"/>
            <w:vAlign w:val="center"/>
          </w:tcPr>
          <w:p w14:paraId="7521328D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63</w:t>
            </w:r>
          </w:p>
        </w:tc>
      </w:tr>
    </w:tbl>
    <w:p w14:paraId="4D60B1FC" w14:textId="77777777" w:rsidR="00F17401" w:rsidRPr="00600705" w:rsidRDefault="00F17401" w:rsidP="00D23942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</w:p>
    <w:p w14:paraId="1198E42C" w14:textId="77777777" w:rsidR="00F17401" w:rsidRPr="00600705" w:rsidRDefault="00F17401" w:rsidP="00D23942">
      <w:pPr>
        <w:pStyle w:val="NoSpacing"/>
        <w:spacing w:line="480" w:lineRule="auto"/>
        <w:rPr>
          <w:rFonts w:ascii="Arial" w:hAnsi="Arial" w:cs="Arial"/>
          <w:color w:val="000000" w:themeColor="text1"/>
          <w:sz w:val="22"/>
          <w:szCs w:val="22"/>
        </w:rPr>
      </w:pP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HP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1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ChIP</w:t>
      </w:r>
      <w:proofErr w:type="spellEnd"/>
      <w:r w:rsidRPr="0060070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600705">
        <w:rPr>
          <w:rFonts w:ascii="Arial" w:eastAsia="Calibri" w:hAnsi="Arial" w:cs="Arial"/>
          <w:color w:val="000000" w:themeColor="text1"/>
          <w:sz w:val="22"/>
          <w:szCs w:val="22"/>
        </w:rPr>
        <w:t>analysis</w:t>
      </w:r>
      <w:r w:rsidRPr="00600705">
        <w:rPr>
          <w:rFonts w:ascii="Arial" w:hAnsi="Arial" w:cs="Arial"/>
          <w:color w:val="000000" w:themeColor="text1"/>
          <w:sz w:val="22"/>
          <w:szCs w:val="22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24"/>
        <w:gridCol w:w="2340"/>
        <w:gridCol w:w="2250"/>
        <w:gridCol w:w="1806"/>
      </w:tblGrid>
      <w:tr w:rsidR="00F17401" w:rsidRPr="00600705" w14:paraId="6D2FF56C" w14:textId="77777777" w:rsidTr="005C11F7">
        <w:tc>
          <w:tcPr>
            <w:tcW w:w="2424" w:type="dxa"/>
            <w:vAlign w:val="center"/>
          </w:tcPr>
          <w:p w14:paraId="3176145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Library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Name</w:t>
            </w:r>
          </w:p>
        </w:tc>
        <w:tc>
          <w:tcPr>
            <w:tcW w:w="2340" w:type="dxa"/>
            <w:vAlign w:val="center"/>
          </w:tcPr>
          <w:p w14:paraId="19F856A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aw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ads</w:t>
            </w:r>
          </w:p>
        </w:tc>
        <w:tc>
          <w:tcPr>
            <w:tcW w:w="2250" w:type="dxa"/>
            <w:vAlign w:val="center"/>
          </w:tcPr>
          <w:p w14:paraId="672226B4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Mapped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ads</w:t>
            </w:r>
          </w:p>
        </w:tc>
        <w:tc>
          <w:tcPr>
            <w:tcW w:w="1806" w:type="dxa"/>
            <w:vAlign w:val="center"/>
          </w:tcPr>
          <w:p w14:paraId="2433AAE6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Mapping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ate</w:t>
            </w:r>
          </w:p>
        </w:tc>
      </w:tr>
      <w:tr w:rsidR="00F17401" w:rsidRPr="00600705" w14:paraId="7B922B56" w14:textId="77777777" w:rsidTr="005C11F7">
        <w:tc>
          <w:tcPr>
            <w:tcW w:w="2424" w:type="dxa"/>
            <w:vAlign w:val="center"/>
          </w:tcPr>
          <w:p w14:paraId="63E70F17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2340" w:type="dxa"/>
            <w:vAlign w:val="center"/>
          </w:tcPr>
          <w:p w14:paraId="323AE40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1831789</w:t>
            </w:r>
          </w:p>
        </w:tc>
        <w:tc>
          <w:tcPr>
            <w:tcW w:w="2250" w:type="dxa"/>
            <w:vAlign w:val="center"/>
          </w:tcPr>
          <w:p w14:paraId="184BF336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47316267</w:t>
            </w:r>
          </w:p>
        </w:tc>
        <w:tc>
          <w:tcPr>
            <w:tcW w:w="1806" w:type="dxa"/>
            <w:vAlign w:val="center"/>
          </w:tcPr>
          <w:p w14:paraId="34BE1757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13</w:t>
            </w:r>
          </w:p>
        </w:tc>
      </w:tr>
      <w:tr w:rsidR="00F17401" w:rsidRPr="00600705" w14:paraId="7287279A" w14:textId="77777777" w:rsidTr="005C11F7">
        <w:tc>
          <w:tcPr>
            <w:tcW w:w="2424" w:type="dxa"/>
            <w:vAlign w:val="center"/>
          </w:tcPr>
          <w:p w14:paraId="31956E11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Input</w:t>
            </w:r>
          </w:p>
        </w:tc>
        <w:tc>
          <w:tcPr>
            <w:tcW w:w="2340" w:type="dxa"/>
            <w:vAlign w:val="center"/>
          </w:tcPr>
          <w:p w14:paraId="4CAC4456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77034656</w:t>
            </w:r>
          </w:p>
        </w:tc>
        <w:tc>
          <w:tcPr>
            <w:tcW w:w="2250" w:type="dxa"/>
            <w:vAlign w:val="center"/>
          </w:tcPr>
          <w:p w14:paraId="07C67FF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43625300</w:t>
            </w:r>
          </w:p>
        </w:tc>
        <w:tc>
          <w:tcPr>
            <w:tcW w:w="1806" w:type="dxa"/>
            <w:vAlign w:val="center"/>
          </w:tcPr>
          <w:p w14:paraId="65290A90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66</w:t>
            </w:r>
          </w:p>
        </w:tc>
      </w:tr>
      <w:tr w:rsidR="00F17401" w:rsidRPr="00600705" w14:paraId="7E18AB06" w14:textId="77777777" w:rsidTr="005C11F7">
        <w:tc>
          <w:tcPr>
            <w:tcW w:w="2424" w:type="dxa"/>
            <w:vAlign w:val="center"/>
          </w:tcPr>
          <w:p w14:paraId="4607315C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2340" w:type="dxa"/>
            <w:vAlign w:val="center"/>
          </w:tcPr>
          <w:p w14:paraId="1CFD7E5A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2140314</w:t>
            </w:r>
          </w:p>
        </w:tc>
        <w:tc>
          <w:tcPr>
            <w:tcW w:w="2250" w:type="dxa"/>
            <w:vAlign w:val="center"/>
          </w:tcPr>
          <w:p w14:paraId="43E4F3B3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9368841</w:t>
            </w:r>
          </w:p>
        </w:tc>
        <w:tc>
          <w:tcPr>
            <w:tcW w:w="1806" w:type="dxa"/>
            <w:vAlign w:val="center"/>
          </w:tcPr>
          <w:p w14:paraId="4165EBED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14</w:t>
            </w:r>
          </w:p>
        </w:tc>
      </w:tr>
      <w:tr w:rsidR="00F17401" w:rsidRPr="00600705" w14:paraId="0BF6F8C2" w14:textId="77777777" w:rsidTr="005C11F7">
        <w:tc>
          <w:tcPr>
            <w:tcW w:w="2424" w:type="dxa"/>
            <w:vAlign w:val="center"/>
          </w:tcPr>
          <w:p w14:paraId="136613C5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2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Input</w:t>
            </w:r>
          </w:p>
        </w:tc>
        <w:tc>
          <w:tcPr>
            <w:tcW w:w="2340" w:type="dxa"/>
            <w:vAlign w:val="center"/>
          </w:tcPr>
          <w:p w14:paraId="4E113984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451179</w:t>
            </w:r>
          </w:p>
        </w:tc>
        <w:tc>
          <w:tcPr>
            <w:tcW w:w="2250" w:type="dxa"/>
            <w:vAlign w:val="center"/>
          </w:tcPr>
          <w:p w14:paraId="05D86BB3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7436011</w:t>
            </w:r>
          </w:p>
        </w:tc>
        <w:tc>
          <w:tcPr>
            <w:tcW w:w="1806" w:type="dxa"/>
            <w:vAlign w:val="center"/>
          </w:tcPr>
          <w:p w14:paraId="5AA87756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711</w:t>
            </w:r>
          </w:p>
        </w:tc>
      </w:tr>
      <w:tr w:rsidR="00F17401" w:rsidRPr="00600705" w14:paraId="4E104679" w14:textId="77777777" w:rsidTr="005C11F7">
        <w:tc>
          <w:tcPr>
            <w:tcW w:w="2424" w:type="dxa"/>
            <w:vAlign w:val="center"/>
          </w:tcPr>
          <w:p w14:paraId="1CB1EE24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H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1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a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</w:t>
            </w:r>
            <w:proofErr w:type="spellStart"/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2340" w:type="dxa"/>
            <w:vAlign w:val="center"/>
          </w:tcPr>
          <w:p w14:paraId="71098F60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3576065</w:t>
            </w:r>
          </w:p>
        </w:tc>
        <w:tc>
          <w:tcPr>
            <w:tcW w:w="2250" w:type="dxa"/>
            <w:vAlign w:val="center"/>
          </w:tcPr>
          <w:p w14:paraId="16CE4DD7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0621403</w:t>
            </w:r>
          </w:p>
        </w:tc>
        <w:tc>
          <w:tcPr>
            <w:tcW w:w="1806" w:type="dxa"/>
            <w:vAlign w:val="center"/>
          </w:tcPr>
          <w:p w14:paraId="038CDD3E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12</w:t>
            </w:r>
          </w:p>
        </w:tc>
      </w:tr>
      <w:tr w:rsidR="00F17401" w:rsidRPr="00600705" w14:paraId="5DC5DBA9" w14:textId="77777777" w:rsidTr="005C11F7">
        <w:trPr>
          <w:trHeight w:val="278"/>
        </w:trPr>
        <w:tc>
          <w:tcPr>
            <w:tcW w:w="2424" w:type="dxa"/>
            <w:vAlign w:val="center"/>
          </w:tcPr>
          <w:p w14:paraId="616C7D93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Rep</w:t>
            </w:r>
            <w:r w:rsidRPr="00600705">
              <w:rPr>
                <w:rFonts w:ascii="Arial" w:hAnsi="Arial" w:cs="Arial"/>
                <w:color w:val="000000" w:themeColor="text1"/>
                <w:sz w:val="22"/>
                <w:szCs w:val="22"/>
              </w:rPr>
              <w:t>3</w:t>
            </w:r>
            <w:r w:rsidRPr="00600705">
              <w:rPr>
                <w:rFonts w:ascii="Arial" w:eastAsia="Calibri" w:hAnsi="Arial" w:cs="Arial"/>
                <w:color w:val="000000" w:themeColor="text1"/>
                <w:sz w:val="22"/>
                <w:szCs w:val="22"/>
              </w:rPr>
              <w:t>_Input</w:t>
            </w:r>
          </w:p>
        </w:tc>
        <w:tc>
          <w:tcPr>
            <w:tcW w:w="2340" w:type="dxa"/>
            <w:vAlign w:val="center"/>
          </w:tcPr>
          <w:p w14:paraId="1A1A66A4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8279959</w:t>
            </w:r>
          </w:p>
        </w:tc>
        <w:tc>
          <w:tcPr>
            <w:tcW w:w="2250" w:type="dxa"/>
            <w:vAlign w:val="center"/>
          </w:tcPr>
          <w:p w14:paraId="01E06D2F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8808008</w:t>
            </w:r>
          </w:p>
        </w:tc>
        <w:tc>
          <w:tcPr>
            <w:tcW w:w="1806" w:type="dxa"/>
            <w:vAlign w:val="center"/>
          </w:tcPr>
          <w:p w14:paraId="19C9621E" w14:textId="77777777" w:rsidR="00F17401" w:rsidRPr="00600705" w:rsidRDefault="00F17401" w:rsidP="005C11F7">
            <w:pPr>
              <w:pStyle w:val="NoSpacing"/>
              <w:spacing w:line="276" w:lineRule="auto"/>
              <w:jc w:val="center"/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</w:pPr>
            <w:r w:rsidRPr="00600705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66</w:t>
            </w:r>
          </w:p>
        </w:tc>
      </w:tr>
    </w:tbl>
    <w:p w14:paraId="0A88CD2C" w14:textId="77777777" w:rsidR="00F17401" w:rsidRPr="00600705" w:rsidRDefault="00F17401" w:rsidP="00D23942">
      <w:pPr>
        <w:spacing w:line="480" w:lineRule="auto"/>
        <w:rPr>
          <w:rFonts w:ascii="Arial" w:hAnsi="Arial" w:cs="Arial"/>
          <w:color w:val="000000"/>
          <w:sz w:val="22"/>
          <w:szCs w:val="22"/>
        </w:rPr>
      </w:pPr>
    </w:p>
    <w:p w14:paraId="3D33BE3E" w14:textId="77777777" w:rsidR="00F17401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</w:p>
    <w:p w14:paraId="087BDA2B" w14:textId="77777777" w:rsidR="00643354" w:rsidRDefault="00643354">
      <w:pPr>
        <w:rPr>
          <w:rFonts w:ascii="Arial" w:hAnsi="Arial" w:cs="Arial"/>
          <w:b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br w:type="page"/>
      </w:r>
    </w:p>
    <w:p w14:paraId="149584F9" w14:textId="64D25F35" w:rsidR="00B320AD" w:rsidRDefault="00B320AD" w:rsidP="00B320AD">
      <w:pPr>
        <w:pStyle w:val="NoSpacing"/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lastRenderedPageBreak/>
        <w:t xml:space="preserve">Supplementary Table 2. </w:t>
      </w:r>
      <w:r w:rsidR="00044B05">
        <w:rPr>
          <w:rFonts w:ascii="Arial" w:hAnsi="Arial" w:cs="Arial"/>
          <w:sz w:val="22"/>
          <w:szCs w:val="22"/>
        </w:rPr>
        <w:t xml:space="preserve">1359 </w:t>
      </w:r>
      <w:r>
        <w:rPr>
          <w:rFonts w:ascii="Arial" w:hAnsi="Arial" w:cs="Arial"/>
          <w:sz w:val="22"/>
          <w:szCs w:val="22"/>
        </w:rPr>
        <w:t>differential expressed genes identified by mRNA-</w:t>
      </w:r>
      <w:proofErr w:type="spellStart"/>
      <w:r>
        <w:rPr>
          <w:rFonts w:ascii="Arial" w:hAnsi="Arial" w:cs="Arial"/>
          <w:sz w:val="22"/>
          <w:szCs w:val="22"/>
        </w:rPr>
        <w:t>seq</w:t>
      </w:r>
      <w:proofErr w:type="spellEnd"/>
      <w:r>
        <w:rPr>
          <w:rFonts w:ascii="Arial" w:hAnsi="Arial" w:cs="Arial"/>
          <w:sz w:val="22"/>
          <w:szCs w:val="22"/>
        </w:rPr>
        <w:t xml:space="preserve"> data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963"/>
        <w:gridCol w:w="1870"/>
        <w:gridCol w:w="1870"/>
        <w:gridCol w:w="1870"/>
      </w:tblGrid>
      <w:tr w:rsidR="00B57652" w14:paraId="4024AABB" w14:textId="77777777" w:rsidTr="00B57652">
        <w:tc>
          <w:tcPr>
            <w:tcW w:w="1870" w:type="dxa"/>
          </w:tcPr>
          <w:p w14:paraId="7CA5A83D" w14:textId="77777777" w:rsidR="00B57652" w:rsidRDefault="00B57652" w:rsidP="007B0CDC">
            <w:r w:rsidRPr="0011795C">
              <w:t>ID</w:t>
            </w:r>
          </w:p>
        </w:tc>
        <w:tc>
          <w:tcPr>
            <w:tcW w:w="1959" w:type="dxa"/>
          </w:tcPr>
          <w:p w14:paraId="7A34197A" w14:textId="77777777" w:rsidR="00B57652" w:rsidRDefault="00B57652" w:rsidP="007B0CDC">
            <w:r w:rsidRPr="0011795C">
              <w:t>name</w:t>
            </w:r>
          </w:p>
        </w:tc>
        <w:tc>
          <w:tcPr>
            <w:tcW w:w="1870" w:type="dxa"/>
          </w:tcPr>
          <w:p w14:paraId="3BC25E1F" w14:textId="77777777" w:rsidR="00B57652" w:rsidRDefault="00B57652" w:rsidP="007B0CDC">
            <w:r w:rsidRPr="0011795C">
              <w:t>log2FC in RNAi#</w:t>
            </w:r>
            <w:r>
              <w:t>2</w:t>
            </w:r>
          </w:p>
        </w:tc>
        <w:tc>
          <w:tcPr>
            <w:tcW w:w="1870" w:type="dxa"/>
          </w:tcPr>
          <w:p w14:paraId="2AA1AE65" w14:textId="77777777" w:rsidR="00B57652" w:rsidRDefault="00B57652" w:rsidP="007B0CDC">
            <w:r w:rsidRPr="0011795C">
              <w:t xml:space="preserve">log2FC in </w:t>
            </w:r>
            <w:r>
              <w:t>RNAi#1</w:t>
            </w:r>
          </w:p>
        </w:tc>
        <w:tc>
          <w:tcPr>
            <w:tcW w:w="1870" w:type="dxa"/>
          </w:tcPr>
          <w:p w14:paraId="17AC1815" w14:textId="77777777" w:rsidR="00B57652" w:rsidRDefault="00B57652" w:rsidP="007B0CDC">
            <w:r w:rsidRPr="0011795C">
              <w:t>boundbyHP1a(1 means bound, 0 means not bound)</w:t>
            </w:r>
          </w:p>
        </w:tc>
      </w:tr>
      <w:tr w:rsidR="00B57652" w14:paraId="7A0DB893" w14:textId="77777777" w:rsidTr="00B57652">
        <w:tc>
          <w:tcPr>
            <w:tcW w:w="1870" w:type="dxa"/>
          </w:tcPr>
          <w:p w14:paraId="59B69E40" w14:textId="77777777" w:rsidR="00B57652" w:rsidRDefault="00B57652" w:rsidP="007B0CDC">
            <w:r w:rsidRPr="003638DD">
              <w:t>FBgn0003607</w:t>
            </w:r>
          </w:p>
        </w:tc>
        <w:tc>
          <w:tcPr>
            <w:tcW w:w="1959" w:type="dxa"/>
          </w:tcPr>
          <w:p w14:paraId="4DE1E0AE" w14:textId="77777777" w:rsidR="00B57652" w:rsidRDefault="00B57652" w:rsidP="007B0CDC">
            <w:r w:rsidRPr="003638DD">
              <w:t>Su(</w:t>
            </w:r>
            <w:proofErr w:type="spellStart"/>
            <w:r w:rsidRPr="003638DD">
              <w:t>var</w:t>
            </w:r>
            <w:proofErr w:type="spellEnd"/>
            <w:r w:rsidRPr="003638DD">
              <w:t>)205</w:t>
            </w:r>
          </w:p>
        </w:tc>
        <w:tc>
          <w:tcPr>
            <w:tcW w:w="1870" w:type="dxa"/>
          </w:tcPr>
          <w:p w14:paraId="6D754E79" w14:textId="77777777" w:rsidR="00B57652" w:rsidRDefault="00B57652" w:rsidP="007B0CDC">
            <w:r w:rsidRPr="003638DD">
              <w:t>-5.130080211</w:t>
            </w:r>
          </w:p>
        </w:tc>
        <w:tc>
          <w:tcPr>
            <w:tcW w:w="1870" w:type="dxa"/>
          </w:tcPr>
          <w:p w14:paraId="48505AF0" w14:textId="77777777" w:rsidR="00B57652" w:rsidRDefault="00B57652" w:rsidP="007B0CDC">
            <w:r w:rsidRPr="003638DD">
              <w:t>-0.77771118</w:t>
            </w:r>
          </w:p>
        </w:tc>
        <w:tc>
          <w:tcPr>
            <w:tcW w:w="1870" w:type="dxa"/>
          </w:tcPr>
          <w:p w14:paraId="4DBD8114" w14:textId="77777777" w:rsidR="00B57652" w:rsidRDefault="00B57652" w:rsidP="007B0CDC">
            <w:r w:rsidRPr="003638DD">
              <w:t>1</w:t>
            </w:r>
          </w:p>
        </w:tc>
      </w:tr>
      <w:tr w:rsidR="00B57652" w14:paraId="42C0ADA0" w14:textId="77777777" w:rsidTr="00B57652">
        <w:tc>
          <w:tcPr>
            <w:tcW w:w="1870" w:type="dxa"/>
          </w:tcPr>
          <w:p w14:paraId="7B6ED736" w14:textId="77777777" w:rsidR="00B57652" w:rsidRDefault="00B57652" w:rsidP="007B0CDC">
            <w:r w:rsidRPr="003638DD">
              <w:t>FBgn0085201</w:t>
            </w:r>
          </w:p>
        </w:tc>
        <w:tc>
          <w:tcPr>
            <w:tcW w:w="1959" w:type="dxa"/>
          </w:tcPr>
          <w:p w14:paraId="66431D8A" w14:textId="77777777" w:rsidR="00B57652" w:rsidRDefault="00B57652" w:rsidP="007B0CDC">
            <w:r w:rsidRPr="003638DD">
              <w:t>CG34172</w:t>
            </w:r>
          </w:p>
        </w:tc>
        <w:tc>
          <w:tcPr>
            <w:tcW w:w="1870" w:type="dxa"/>
          </w:tcPr>
          <w:p w14:paraId="37D118C4" w14:textId="77777777" w:rsidR="00B57652" w:rsidRDefault="00B57652" w:rsidP="007B0CDC">
            <w:r w:rsidRPr="003638DD">
              <w:t>-3.76367524</w:t>
            </w:r>
          </w:p>
        </w:tc>
        <w:tc>
          <w:tcPr>
            <w:tcW w:w="1870" w:type="dxa"/>
          </w:tcPr>
          <w:p w14:paraId="6BAFE4AD" w14:textId="77777777" w:rsidR="00B57652" w:rsidRDefault="00B57652" w:rsidP="007B0CDC">
            <w:r w:rsidRPr="003638DD">
              <w:t>-3.125713758</w:t>
            </w:r>
          </w:p>
        </w:tc>
        <w:tc>
          <w:tcPr>
            <w:tcW w:w="1870" w:type="dxa"/>
          </w:tcPr>
          <w:p w14:paraId="55E4BA01" w14:textId="77777777" w:rsidR="00B57652" w:rsidRDefault="00B57652" w:rsidP="007B0CDC">
            <w:r w:rsidRPr="003638DD">
              <w:t>1</w:t>
            </w:r>
          </w:p>
        </w:tc>
      </w:tr>
      <w:tr w:rsidR="00B57652" w14:paraId="07669810" w14:textId="77777777" w:rsidTr="00B57652">
        <w:tc>
          <w:tcPr>
            <w:tcW w:w="1870" w:type="dxa"/>
          </w:tcPr>
          <w:p w14:paraId="74D1B73A" w14:textId="77777777" w:rsidR="00B57652" w:rsidRDefault="00B57652" w:rsidP="007B0CDC">
            <w:r w:rsidRPr="003638DD">
              <w:t>FBgn0052350</w:t>
            </w:r>
          </w:p>
        </w:tc>
        <w:tc>
          <w:tcPr>
            <w:tcW w:w="1959" w:type="dxa"/>
          </w:tcPr>
          <w:p w14:paraId="2C6F1FB0" w14:textId="77777777" w:rsidR="00B57652" w:rsidRDefault="00B57652" w:rsidP="007B0CDC">
            <w:r w:rsidRPr="003638DD">
              <w:t>CG32350</w:t>
            </w:r>
          </w:p>
        </w:tc>
        <w:tc>
          <w:tcPr>
            <w:tcW w:w="1870" w:type="dxa"/>
          </w:tcPr>
          <w:p w14:paraId="3E1F60E7" w14:textId="77777777" w:rsidR="00B57652" w:rsidRDefault="00B57652" w:rsidP="007B0CDC">
            <w:r w:rsidRPr="003638DD">
              <w:t>-3.284028655</w:t>
            </w:r>
          </w:p>
        </w:tc>
        <w:tc>
          <w:tcPr>
            <w:tcW w:w="1870" w:type="dxa"/>
          </w:tcPr>
          <w:p w14:paraId="54D56013" w14:textId="77777777" w:rsidR="00B57652" w:rsidRDefault="00B57652" w:rsidP="007B0CDC">
            <w:r w:rsidRPr="003638DD">
              <w:t>-2.501021065</w:t>
            </w:r>
          </w:p>
        </w:tc>
        <w:tc>
          <w:tcPr>
            <w:tcW w:w="1870" w:type="dxa"/>
          </w:tcPr>
          <w:p w14:paraId="18D390CC" w14:textId="77777777" w:rsidR="00B57652" w:rsidRDefault="00B57652" w:rsidP="007B0CDC">
            <w:r w:rsidRPr="003638DD">
              <w:t>1</w:t>
            </w:r>
          </w:p>
        </w:tc>
      </w:tr>
      <w:tr w:rsidR="00B57652" w14:paraId="5AFC48FD" w14:textId="77777777" w:rsidTr="00B57652">
        <w:tc>
          <w:tcPr>
            <w:tcW w:w="1870" w:type="dxa"/>
          </w:tcPr>
          <w:p w14:paraId="05E448E6" w14:textId="77777777" w:rsidR="00B57652" w:rsidRDefault="00B57652" w:rsidP="007B0CDC">
            <w:r w:rsidRPr="003638DD">
              <w:t>FBgn0050440</w:t>
            </w:r>
          </w:p>
        </w:tc>
        <w:tc>
          <w:tcPr>
            <w:tcW w:w="1959" w:type="dxa"/>
          </w:tcPr>
          <w:p w14:paraId="21CD640B" w14:textId="77777777" w:rsidR="00B57652" w:rsidRDefault="00B57652" w:rsidP="007B0CDC">
            <w:r w:rsidRPr="003638DD">
              <w:t>CG30440</w:t>
            </w:r>
          </w:p>
        </w:tc>
        <w:tc>
          <w:tcPr>
            <w:tcW w:w="1870" w:type="dxa"/>
          </w:tcPr>
          <w:p w14:paraId="5F83AE38" w14:textId="77777777" w:rsidR="00B57652" w:rsidRDefault="00B57652" w:rsidP="007B0CDC">
            <w:r w:rsidRPr="003638DD">
              <w:t>-3.088821053</w:t>
            </w:r>
          </w:p>
        </w:tc>
        <w:tc>
          <w:tcPr>
            <w:tcW w:w="1870" w:type="dxa"/>
          </w:tcPr>
          <w:p w14:paraId="59BF8B56" w14:textId="77777777" w:rsidR="00B57652" w:rsidRDefault="00B57652" w:rsidP="007B0CDC">
            <w:r w:rsidRPr="003638DD">
              <w:t>-3.317876671</w:t>
            </w:r>
          </w:p>
        </w:tc>
        <w:tc>
          <w:tcPr>
            <w:tcW w:w="1870" w:type="dxa"/>
          </w:tcPr>
          <w:p w14:paraId="245138C9" w14:textId="77777777" w:rsidR="00B57652" w:rsidRDefault="00B57652" w:rsidP="007B0CDC">
            <w:r w:rsidRPr="003638DD">
              <w:t>1</w:t>
            </w:r>
          </w:p>
        </w:tc>
      </w:tr>
      <w:tr w:rsidR="00B57652" w14:paraId="55394767" w14:textId="77777777" w:rsidTr="00B57652">
        <w:tc>
          <w:tcPr>
            <w:tcW w:w="1870" w:type="dxa"/>
          </w:tcPr>
          <w:p w14:paraId="1B89072D" w14:textId="77777777" w:rsidR="00B57652" w:rsidRDefault="00B57652" w:rsidP="007B0CDC">
            <w:r w:rsidRPr="003638DD">
              <w:t>FBgn0030925</w:t>
            </w:r>
          </w:p>
        </w:tc>
        <w:tc>
          <w:tcPr>
            <w:tcW w:w="1959" w:type="dxa"/>
          </w:tcPr>
          <w:p w14:paraId="72E50716" w14:textId="77777777" w:rsidR="00B57652" w:rsidRDefault="00B57652" w:rsidP="007B0CDC">
            <w:proofErr w:type="spellStart"/>
            <w:r w:rsidRPr="003638DD">
              <w:t>Hayan</w:t>
            </w:r>
            <w:proofErr w:type="spellEnd"/>
          </w:p>
        </w:tc>
        <w:tc>
          <w:tcPr>
            <w:tcW w:w="1870" w:type="dxa"/>
          </w:tcPr>
          <w:p w14:paraId="574DCA9B" w14:textId="77777777" w:rsidR="00B57652" w:rsidRDefault="00B57652" w:rsidP="007B0CDC">
            <w:r w:rsidRPr="003638DD">
              <w:t>-2.858663411</w:t>
            </w:r>
          </w:p>
        </w:tc>
        <w:tc>
          <w:tcPr>
            <w:tcW w:w="1870" w:type="dxa"/>
          </w:tcPr>
          <w:p w14:paraId="5E6280A3" w14:textId="77777777" w:rsidR="00B57652" w:rsidRDefault="00B57652" w:rsidP="007B0CDC">
            <w:r w:rsidRPr="003638DD">
              <w:t>-2.952474231</w:t>
            </w:r>
          </w:p>
        </w:tc>
        <w:tc>
          <w:tcPr>
            <w:tcW w:w="1870" w:type="dxa"/>
          </w:tcPr>
          <w:p w14:paraId="03EDCF60" w14:textId="77777777" w:rsidR="00B57652" w:rsidRDefault="00B57652" w:rsidP="007B0CDC">
            <w:r w:rsidRPr="003638DD">
              <w:t>1</w:t>
            </w:r>
          </w:p>
        </w:tc>
      </w:tr>
      <w:tr w:rsidR="00B57652" w14:paraId="5DAACE04" w14:textId="77777777" w:rsidTr="00B57652">
        <w:tc>
          <w:tcPr>
            <w:tcW w:w="1870" w:type="dxa"/>
          </w:tcPr>
          <w:p w14:paraId="117516BC" w14:textId="77777777" w:rsidR="00B57652" w:rsidRDefault="00B57652" w:rsidP="007B0CDC">
            <w:r w:rsidRPr="003638DD">
              <w:t>FBgn0085736</w:t>
            </w:r>
          </w:p>
        </w:tc>
        <w:tc>
          <w:tcPr>
            <w:tcW w:w="1959" w:type="dxa"/>
          </w:tcPr>
          <w:p w14:paraId="53F5D561" w14:textId="77777777" w:rsidR="00B57652" w:rsidRDefault="00B57652" w:rsidP="007B0CDC">
            <w:r w:rsidRPr="003638DD">
              <w:t>CG40472</w:t>
            </w:r>
          </w:p>
        </w:tc>
        <w:tc>
          <w:tcPr>
            <w:tcW w:w="1870" w:type="dxa"/>
          </w:tcPr>
          <w:p w14:paraId="1907D517" w14:textId="77777777" w:rsidR="00B57652" w:rsidRDefault="00B57652" w:rsidP="007B0CDC">
            <w:r w:rsidRPr="003638DD">
              <w:t>-2.459659567</w:t>
            </w:r>
          </w:p>
        </w:tc>
        <w:tc>
          <w:tcPr>
            <w:tcW w:w="1870" w:type="dxa"/>
          </w:tcPr>
          <w:p w14:paraId="5C868794" w14:textId="77777777" w:rsidR="00B57652" w:rsidRDefault="00B57652" w:rsidP="007B0CDC">
            <w:r w:rsidRPr="003638DD">
              <w:t>-2.902730772</w:t>
            </w:r>
          </w:p>
        </w:tc>
        <w:tc>
          <w:tcPr>
            <w:tcW w:w="1870" w:type="dxa"/>
          </w:tcPr>
          <w:p w14:paraId="300C29C2" w14:textId="77777777" w:rsidR="00B57652" w:rsidRDefault="00B57652" w:rsidP="007B0CDC">
            <w:r w:rsidRPr="003638DD">
              <w:t>1</w:t>
            </w:r>
          </w:p>
        </w:tc>
      </w:tr>
      <w:tr w:rsidR="00B57652" w14:paraId="42639290" w14:textId="77777777" w:rsidTr="00B57652">
        <w:tc>
          <w:tcPr>
            <w:tcW w:w="1870" w:type="dxa"/>
          </w:tcPr>
          <w:p w14:paraId="7CAE67C9" w14:textId="77777777" w:rsidR="00B57652" w:rsidRDefault="00B57652" w:rsidP="007B0CDC">
            <w:r w:rsidRPr="003638DD">
              <w:t>FBgn0058196</w:t>
            </w:r>
          </w:p>
        </w:tc>
        <w:tc>
          <w:tcPr>
            <w:tcW w:w="1959" w:type="dxa"/>
          </w:tcPr>
          <w:p w14:paraId="49D07F48" w14:textId="77777777" w:rsidR="00B57652" w:rsidRDefault="00B57652" w:rsidP="007B0CDC">
            <w:r w:rsidRPr="003638DD">
              <w:t>Maf1</w:t>
            </w:r>
          </w:p>
        </w:tc>
        <w:tc>
          <w:tcPr>
            <w:tcW w:w="1870" w:type="dxa"/>
          </w:tcPr>
          <w:p w14:paraId="5EAFD155" w14:textId="77777777" w:rsidR="00B57652" w:rsidRDefault="00B57652" w:rsidP="007B0CDC">
            <w:r w:rsidRPr="003638DD">
              <w:t>-2.453337822</w:t>
            </w:r>
          </w:p>
        </w:tc>
        <w:tc>
          <w:tcPr>
            <w:tcW w:w="1870" w:type="dxa"/>
          </w:tcPr>
          <w:p w14:paraId="19FEA477" w14:textId="77777777" w:rsidR="00B57652" w:rsidRDefault="00B57652" w:rsidP="007B0CDC">
            <w:r w:rsidRPr="003638DD">
              <w:t>-1.656463141</w:t>
            </w:r>
          </w:p>
        </w:tc>
        <w:tc>
          <w:tcPr>
            <w:tcW w:w="1870" w:type="dxa"/>
          </w:tcPr>
          <w:p w14:paraId="58F82300" w14:textId="77777777" w:rsidR="00B57652" w:rsidRDefault="00B57652" w:rsidP="007B0CDC">
            <w:r w:rsidRPr="003638DD">
              <w:t>1</w:t>
            </w:r>
          </w:p>
        </w:tc>
      </w:tr>
      <w:tr w:rsidR="00B57652" w14:paraId="4F039F03" w14:textId="77777777" w:rsidTr="00B57652">
        <w:tc>
          <w:tcPr>
            <w:tcW w:w="1870" w:type="dxa"/>
          </w:tcPr>
          <w:p w14:paraId="00FA76CF" w14:textId="77777777" w:rsidR="00B57652" w:rsidRDefault="00B57652" w:rsidP="007B0CDC">
            <w:r w:rsidRPr="003638DD">
              <w:t>FBgn0250816</w:t>
            </w:r>
          </w:p>
        </w:tc>
        <w:tc>
          <w:tcPr>
            <w:tcW w:w="1959" w:type="dxa"/>
          </w:tcPr>
          <w:p w14:paraId="23AC842B" w14:textId="77777777" w:rsidR="00B57652" w:rsidRDefault="00B57652" w:rsidP="007B0CDC">
            <w:r w:rsidRPr="003638DD">
              <w:t>AGO3</w:t>
            </w:r>
          </w:p>
        </w:tc>
        <w:tc>
          <w:tcPr>
            <w:tcW w:w="1870" w:type="dxa"/>
          </w:tcPr>
          <w:p w14:paraId="2C573C77" w14:textId="77777777" w:rsidR="00B57652" w:rsidRDefault="00B57652" w:rsidP="007B0CDC">
            <w:r w:rsidRPr="003638DD">
              <w:t>-2.441433616</w:t>
            </w:r>
          </w:p>
        </w:tc>
        <w:tc>
          <w:tcPr>
            <w:tcW w:w="1870" w:type="dxa"/>
          </w:tcPr>
          <w:p w14:paraId="29B77437" w14:textId="77777777" w:rsidR="00B57652" w:rsidRDefault="00B57652" w:rsidP="007B0CDC">
            <w:r w:rsidRPr="003638DD">
              <w:t>-1.894325599</w:t>
            </w:r>
          </w:p>
        </w:tc>
        <w:tc>
          <w:tcPr>
            <w:tcW w:w="1870" w:type="dxa"/>
          </w:tcPr>
          <w:p w14:paraId="7DF22F0A" w14:textId="77777777" w:rsidR="00B57652" w:rsidRDefault="00B57652" w:rsidP="007B0CDC">
            <w:r w:rsidRPr="003638DD">
              <w:t>1</w:t>
            </w:r>
          </w:p>
        </w:tc>
      </w:tr>
      <w:tr w:rsidR="00B57652" w14:paraId="608759B2" w14:textId="77777777" w:rsidTr="00B57652">
        <w:tc>
          <w:tcPr>
            <w:tcW w:w="1870" w:type="dxa"/>
          </w:tcPr>
          <w:p w14:paraId="58F8086F" w14:textId="77777777" w:rsidR="00B57652" w:rsidRDefault="00B57652" w:rsidP="007B0CDC">
            <w:r w:rsidRPr="003638DD">
              <w:t>FBgn0025726</w:t>
            </w:r>
          </w:p>
        </w:tc>
        <w:tc>
          <w:tcPr>
            <w:tcW w:w="1959" w:type="dxa"/>
          </w:tcPr>
          <w:p w14:paraId="3E687C11" w14:textId="77777777" w:rsidR="00B57652" w:rsidRDefault="00B57652" w:rsidP="007B0CDC">
            <w:r w:rsidRPr="003638DD">
              <w:t>unc-13</w:t>
            </w:r>
          </w:p>
        </w:tc>
        <w:tc>
          <w:tcPr>
            <w:tcW w:w="1870" w:type="dxa"/>
          </w:tcPr>
          <w:p w14:paraId="496C67AD" w14:textId="77777777" w:rsidR="00B57652" w:rsidRDefault="00B57652" w:rsidP="007B0CDC">
            <w:r w:rsidRPr="003638DD">
              <w:t>-2.39596484</w:t>
            </w:r>
          </w:p>
        </w:tc>
        <w:tc>
          <w:tcPr>
            <w:tcW w:w="1870" w:type="dxa"/>
          </w:tcPr>
          <w:p w14:paraId="5ED226F8" w14:textId="77777777" w:rsidR="00B57652" w:rsidRDefault="00B57652" w:rsidP="007B0CDC">
            <w:r w:rsidRPr="003638DD">
              <w:t>-1.47249403</w:t>
            </w:r>
          </w:p>
        </w:tc>
        <w:tc>
          <w:tcPr>
            <w:tcW w:w="1870" w:type="dxa"/>
          </w:tcPr>
          <w:p w14:paraId="3F2DF11A" w14:textId="77777777" w:rsidR="00B57652" w:rsidRDefault="00B57652" w:rsidP="007B0CDC">
            <w:r w:rsidRPr="003638DD">
              <w:t>1</w:t>
            </w:r>
          </w:p>
        </w:tc>
      </w:tr>
      <w:tr w:rsidR="00B57652" w14:paraId="52BA90EA" w14:textId="77777777" w:rsidTr="00B57652">
        <w:tc>
          <w:tcPr>
            <w:tcW w:w="1870" w:type="dxa"/>
          </w:tcPr>
          <w:p w14:paraId="4388E70B" w14:textId="77777777" w:rsidR="00B57652" w:rsidRDefault="00B57652" w:rsidP="007B0CDC">
            <w:r w:rsidRPr="003638DD">
              <w:t>FBgn0025740</w:t>
            </w:r>
          </w:p>
        </w:tc>
        <w:tc>
          <w:tcPr>
            <w:tcW w:w="1959" w:type="dxa"/>
          </w:tcPr>
          <w:p w14:paraId="7614619E" w14:textId="77777777" w:rsidR="00B57652" w:rsidRDefault="00B57652" w:rsidP="007B0CDC">
            <w:proofErr w:type="spellStart"/>
            <w:r w:rsidRPr="003638DD">
              <w:t>PlexB</w:t>
            </w:r>
            <w:proofErr w:type="spellEnd"/>
          </w:p>
        </w:tc>
        <w:tc>
          <w:tcPr>
            <w:tcW w:w="1870" w:type="dxa"/>
          </w:tcPr>
          <w:p w14:paraId="06F1D553" w14:textId="77777777" w:rsidR="00B57652" w:rsidRDefault="00B57652" w:rsidP="007B0CDC">
            <w:r w:rsidRPr="003638DD">
              <w:t>-2.393455818</w:t>
            </w:r>
          </w:p>
        </w:tc>
        <w:tc>
          <w:tcPr>
            <w:tcW w:w="1870" w:type="dxa"/>
          </w:tcPr>
          <w:p w14:paraId="06918C6D" w14:textId="77777777" w:rsidR="00B57652" w:rsidRDefault="00B57652" w:rsidP="007B0CDC">
            <w:r w:rsidRPr="003638DD">
              <w:t>-1.245251562</w:t>
            </w:r>
          </w:p>
        </w:tc>
        <w:tc>
          <w:tcPr>
            <w:tcW w:w="1870" w:type="dxa"/>
          </w:tcPr>
          <w:p w14:paraId="18C4D8B7" w14:textId="77777777" w:rsidR="00B57652" w:rsidRDefault="00B57652" w:rsidP="007B0CDC">
            <w:r w:rsidRPr="003638DD">
              <w:t>1</w:t>
            </w:r>
          </w:p>
        </w:tc>
      </w:tr>
      <w:tr w:rsidR="00B57652" w14:paraId="582D60A7" w14:textId="77777777" w:rsidTr="00B57652">
        <w:tc>
          <w:tcPr>
            <w:tcW w:w="1870" w:type="dxa"/>
          </w:tcPr>
          <w:p w14:paraId="5A562FD5" w14:textId="77777777" w:rsidR="00B57652" w:rsidRDefault="00B57652" w:rsidP="007B0CDC">
            <w:r w:rsidRPr="003638DD">
              <w:t>FBgn0039972</w:t>
            </w:r>
          </w:p>
        </w:tc>
        <w:tc>
          <w:tcPr>
            <w:tcW w:w="1959" w:type="dxa"/>
          </w:tcPr>
          <w:p w14:paraId="3775DB84" w14:textId="77777777" w:rsidR="00B57652" w:rsidRDefault="00B57652" w:rsidP="007B0CDC">
            <w:r w:rsidRPr="003638DD">
              <w:t>CG17018</w:t>
            </w:r>
          </w:p>
        </w:tc>
        <w:tc>
          <w:tcPr>
            <w:tcW w:w="1870" w:type="dxa"/>
          </w:tcPr>
          <w:p w14:paraId="3F732853" w14:textId="77777777" w:rsidR="00B57652" w:rsidRDefault="00B57652" w:rsidP="007B0CDC">
            <w:r w:rsidRPr="003638DD">
              <w:t>-2.282014289</w:t>
            </w:r>
          </w:p>
        </w:tc>
        <w:tc>
          <w:tcPr>
            <w:tcW w:w="1870" w:type="dxa"/>
          </w:tcPr>
          <w:p w14:paraId="3FDEDC08" w14:textId="77777777" w:rsidR="00B57652" w:rsidRDefault="00B57652" w:rsidP="007B0CDC">
            <w:r w:rsidRPr="003638DD">
              <w:t>-0.516013048</w:t>
            </w:r>
          </w:p>
        </w:tc>
        <w:tc>
          <w:tcPr>
            <w:tcW w:w="1870" w:type="dxa"/>
          </w:tcPr>
          <w:p w14:paraId="63ABFD9D" w14:textId="77777777" w:rsidR="00B57652" w:rsidRDefault="00B57652" w:rsidP="007B0CDC">
            <w:r w:rsidRPr="003638DD">
              <w:t>1</w:t>
            </w:r>
          </w:p>
        </w:tc>
      </w:tr>
      <w:tr w:rsidR="00B57652" w14:paraId="1E496E14" w14:textId="77777777" w:rsidTr="00B57652">
        <w:tc>
          <w:tcPr>
            <w:tcW w:w="1870" w:type="dxa"/>
          </w:tcPr>
          <w:p w14:paraId="5FE1C0BB" w14:textId="77777777" w:rsidR="00B57652" w:rsidRDefault="00B57652" w:rsidP="007B0CDC">
            <w:r w:rsidRPr="003638DD">
              <w:t>FBgn0051032</w:t>
            </w:r>
          </w:p>
        </w:tc>
        <w:tc>
          <w:tcPr>
            <w:tcW w:w="1959" w:type="dxa"/>
          </w:tcPr>
          <w:p w14:paraId="72ABAC82" w14:textId="77777777" w:rsidR="00B57652" w:rsidRDefault="00B57652" w:rsidP="007B0CDC">
            <w:r w:rsidRPr="003638DD">
              <w:t>CR31032</w:t>
            </w:r>
          </w:p>
        </w:tc>
        <w:tc>
          <w:tcPr>
            <w:tcW w:w="1870" w:type="dxa"/>
          </w:tcPr>
          <w:p w14:paraId="3F05EA9E" w14:textId="77777777" w:rsidR="00B57652" w:rsidRDefault="00B57652" w:rsidP="007B0CDC">
            <w:r w:rsidRPr="003638DD">
              <w:t>-2.160676198</w:t>
            </w:r>
          </w:p>
        </w:tc>
        <w:tc>
          <w:tcPr>
            <w:tcW w:w="1870" w:type="dxa"/>
          </w:tcPr>
          <w:p w14:paraId="61067EBF" w14:textId="77777777" w:rsidR="00B57652" w:rsidRDefault="00B57652" w:rsidP="007B0CDC">
            <w:r w:rsidRPr="003638DD">
              <w:t>-0.717629447</w:t>
            </w:r>
          </w:p>
        </w:tc>
        <w:tc>
          <w:tcPr>
            <w:tcW w:w="1870" w:type="dxa"/>
          </w:tcPr>
          <w:p w14:paraId="51394CF0" w14:textId="77777777" w:rsidR="00B57652" w:rsidRDefault="00B57652" w:rsidP="007B0CDC">
            <w:r w:rsidRPr="003638DD">
              <w:t>0</w:t>
            </w:r>
          </w:p>
        </w:tc>
      </w:tr>
      <w:tr w:rsidR="00B57652" w14:paraId="7BCADC86" w14:textId="77777777" w:rsidTr="00B57652">
        <w:tc>
          <w:tcPr>
            <w:tcW w:w="1870" w:type="dxa"/>
          </w:tcPr>
          <w:p w14:paraId="0210B569" w14:textId="77777777" w:rsidR="00B57652" w:rsidRDefault="00B57652" w:rsidP="007B0CDC">
            <w:r w:rsidRPr="003638DD">
              <w:t>FBgn0025628</w:t>
            </w:r>
          </w:p>
        </w:tc>
        <w:tc>
          <w:tcPr>
            <w:tcW w:w="1959" w:type="dxa"/>
          </w:tcPr>
          <w:p w14:paraId="560C1CD7" w14:textId="77777777" w:rsidR="00B57652" w:rsidRDefault="00B57652" w:rsidP="007B0CDC">
            <w:r w:rsidRPr="003638DD">
              <w:t>CG4199</w:t>
            </w:r>
          </w:p>
        </w:tc>
        <w:tc>
          <w:tcPr>
            <w:tcW w:w="1870" w:type="dxa"/>
          </w:tcPr>
          <w:p w14:paraId="29BB3794" w14:textId="77777777" w:rsidR="00B57652" w:rsidRDefault="00B57652" w:rsidP="007B0CDC">
            <w:r w:rsidRPr="003638DD">
              <w:t>-2.135558796</w:t>
            </w:r>
          </w:p>
        </w:tc>
        <w:tc>
          <w:tcPr>
            <w:tcW w:w="1870" w:type="dxa"/>
          </w:tcPr>
          <w:p w14:paraId="0E500096" w14:textId="77777777" w:rsidR="00B57652" w:rsidRDefault="00B57652" w:rsidP="007B0CDC">
            <w:r w:rsidRPr="003638DD">
              <w:t>-1.339531361</w:t>
            </w:r>
          </w:p>
        </w:tc>
        <w:tc>
          <w:tcPr>
            <w:tcW w:w="1870" w:type="dxa"/>
          </w:tcPr>
          <w:p w14:paraId="2E332979" w14:textId="77777777" w:rsidR="00B57652" w:rsidRDefault="00B57652" w:rsidP="007B0CDC">
            <w:r w:rsidRPr="003638DD">
              <w:t>1</w:t>
            </w:r>
          </w:p>
        </w:tc>
      </w:tr>
      <w:tr w:rsidR="00B57652" w14:paraId="1246CABC" w14:textId="77777777" w:rsidTr="00B57652">
        <w:tc>
          <w:tcPr>
            <w:tcW w:w="1870" w:type="dxa"/>
          </w:tcPr>
          <w:p w14:paraId="307AEB27" w14:textId="77777777" w:rsidR="00B57652" w:rsidRDefault="00B57652" w:rsidP="007B0CDC">
            <w:r w:rsidRPr="003638DD">
              <w:t>FBgn0058263</w:t>
            </w:r>
          </w:p>
        </w:tc>
        <w:tc>
          <w:tcPr>
            <w:tcW w:w="1959" w:type="dxa"/>
          </w:tcPr>
          <w:p w14:paraId="769C155A" w14:textId="77777777" w:rsidR="00B57652" w:rsidRDefault="00B57652" w:rsidP="007B0CDC">
            <w:r w:rsidRPr="003638DD">
              <w:t>MFS17</w:t>
            </w:r>
          </w:p>
        </w:tc>
        <w:tc>
          <w:tcPr>
            <w:tcW w:w="1870" w:type="dxa"/>
          </w:tcPr>
          <w:p w14:paraId="5CEC03E5" w14:textId="77777777" w:rsidR="00B57652" w:rsidRDefault="00B57652" w:rsidP="007B0CDC">
            <w:r w:rsidRPr="003638DD">
              <w:t>-2.118324161</w:t>
            </w:r>
          </w:p>
        </w:tc>
        <w:tc>
          <w:tcPr>
            <w:tcW w:w="1870" w:type="dxa"/>
          </w:tcPr>
          <w:p w14:paraId="655E5F1A" w14:textId="77777777" w:rsidR="00B57652" w:rsidRDefault="00B57652" w:rsidP="007B0CDC">
            <w:r w:rsidRPr="003638DD">
              <w:t>-0.977135849</w:t>
            </w:r>
          </w:p>
        </w:tc>
        <w:tc>
          <w:tcPr>
            <w:tcW w:w="1870" w:type="dxa"/>
          </w:tcPr>
          <w:p w14:paraId="70734C66" w14:textId="77777777" w:rsidR="00B57652" w:rsidRDefault="00B57652" w:rsidP="007B0CDC">
            <w:r w:rsidRPr="003638DD">
              <w:t>1</w:t>
            </w:r>
          </w:p>
        </w:tc>
      </w:tr>
      <w:tr w:rsidR="00B57652" w14:paraId="5803A362" w14:textId="77777777" w:rsidTr="00B57652">
        <w:tc>
          <w:tcPr>
            <w:tcW w:w="1870" w:type="dxa"/>
          </w:tcPr>
          <w:p w14:paraId="40DC5481" w14:textId="77777777" w:rsidR="00B57652" w:rsidRDefault="00B57652" w:rsidP="007B0CDC">
            <w:r w:rsidRPr="003638DD">
              <w:t>FBgn0036857</w:t>
            </w:r>
          </w:p>
        </w:tc>
        <w:tc>
          <w:tcPr>
            <w:tcW w:w="1959" w:type="dxa"/>
          </w:tcPr>
          <w:p w14:paraId="5FA2BA45" w14:textId="77777777" w:rsidR="00B57652" w:rsidRDefault="00B57652" w:rsidP="007B0CDC">
            <w:r w:rsidRPr="003638DD">
              <w:t>CG9629</w:t>
            </w:r>
          </w:p>
        </w:tc>
        <w:tc>
          <w:tcPr>
            <w:tcW w:w="1870" w:type="dxa"/>
          </w:tcPr>
          <w:p w14:paraId="00D0C801" w14:textId="77777777" w:rsidR="00B57652" w:rsidRDefault="00B57652" w:rsidP="007B0CDC">
            <w:r w:rsidRPr="003638DD">
              <w:t>-2.087680728</w:t>
            </w:r>
          </w:p>
        </w:tc>
        <w:tc>
          <w:tcPr>
            <w:tcW w:w="1870" w:type="dxa"/>
          </w:tcPr>
          <w:p w14:paraId="64958728" w14:textId="77777777" w:rsidR="00B57652" w:rsidRDefault="00B57652" w:rsidP="007B0CDC">
            <w:r w:rsidRPr="003638DD">
              <w:t>-1.801238137</w:t>
            </w:r>
          </w:p>
        </w:tc>
        <w:tc>
          <w:tcPr>
            <w:tcW w:w="1870" w:type="dxa"/>
          </w:tcPr>
          <w:p w14:paraId="576EFD98" w14:textId="77777777" w:rsidR="00B57652" w:rsidRDefault="00B57652" w:rsidP="007B0CDC">
            <w:r w:rsidRPr="003638DD">
              <w:t>0</w:t>
            </w:r>
          </w:p>
        </w:tc>
      </w:tr>
      <w:tr w:rsidR="00B57652" w14:paraId="30153BB3" w14:textId="77777777" w:rsidTr="00B57652">
        <w:tc>
          <w:tcPr>
            <w:tcW w:w="1870" w:type="dxa"/>
          </w:tcPr>
          <w:p w14:paraId="1E9FC769" w14:textId="77777777" w:rsidR="00B57652" w:rsidRDefault="00B57652" w:rsidP="007B0CDC">
            <w:r w:rsidRPr="003638DD">
              <w:t>FBgn0083987</w:t>
            </w:r>
          </w:p>
        </w:tc>
        <w:tc>
          <w:tcPr>
            <w:tcW w:w="1959" w:type="dxa"/>
          </w:tcPr>
          <w:p w14:paraId="72B1D4B1" w14:textId="77777777" w:rsidR="00B57652" w:rsidRDefault="00B57652" w:rsidP="007B0CDC">
            <w:r w:rsidRPr="003638DD">
              <w:t>snRNA:U11</w:t>
            </w:r>
          </w:p>
        </w:tc>
        <w:tc>
          <w:tcPr>
            <w:tcW w:w="1870" w:type="dxa"/>
          </w:tcPr>
          <w:p w14:paraId="2B398A6E" w14:textId="77777777" w:rsidR="00B57652" w:rsidRDefault="00B57652" w:rsidP="007B0CDC">
            <w:r w:rsidRPr="003638DD">
              <w:t>-2.039746434</w:t>
            </w:r>
          </w:p>
        </w:tc>
        <w:tc>
          <w:tcPr>
            <w:tcW w:w="1870" w:type="dxa"/>
          </w:tcPr>
          <w:p w14:paraId="598068D0" w14:textId="77777777" w:rsidR="00B57652" w:rsidRDefault="00B57652" w:rsidP="007B0CDC">
            <w:r w:rsidRPr="003638DD">
              <w:t>-1.874951407</w:t>
            </w:r>
          </w:p>
        </w:tc>
        <w:tc>
          <w:tcPr>
            <w:tcW w:w="1870" w:type="dxa"/>
          </w:tcPr>
          <w:p w14:paraId="2E41DF03" w14:textId="77777777" w:rsidR="00B57652" w:rsidRDefault="00B57652" w:rsidP="007B0CDC">
            <w:r w:rsidRPr="003638DD">
              <w:t>0</w:t>
            </w:r>
          </w:p>
        </w:tc>
      </w:tr>
      <w:tr w:rsidR="00B57652" w14:paraId="0D9F6CA9" w14:textId="77777777" w:rsidTr="00B57652">
        <w:tc>
          <w:tcPr>
            <w:tcW w:w="1870" w:type="dxa"/>
          </w:tcPr>
          <w:p w14:paraId="39A0120D" w14:textId="77777777" w:rsidR="00B57652" w:rsidRDefault="00B57652" w:rsidP="007B0CDC">
            <w:r w:rsidRPr="003638DD">
              <w:t>FBgn0263093</w:t>
            </w:r>
          </w:p>
        </w:tc>
        <w:tc>
          <w:tcPr>
            <w:tcW w:w="1959" w:type="dxa"/>
          </w:tcPr>
          <w:p w14:paraId="4CE15643" w14:textId="77777777" w:rsidR="00B57652" w:rsidRDefault="00B57652" w:rsidP="007B0CDC">
            <w:r w:rsidRPr="003638DD">
              <w:t>CR43361</w:t>
            </w:r>
          </w:p>
        </w:tc>
        <w:tc>
          <w:tcPr>
            <w:tcW w:w="1870" w:type="dxa"/>
          </w:tcPr>
          <w:p w14:paraId="7BB72480" w14:textId="77777777" w:rsidR="00B57652" w:rsidRDefault="00B57652" w:rsidP="007B0CDC">
            <w:r w:rsidRPr="003638DD">
              <w:t>-2.001294167</w:t>
            </w:r>
          </w:p>
        </w:tc>
        <w:tc>
          <w:tcPr>
            <w:tcW w:w="1870" w:type="dxa"/>
          </w:tcPr>
          <w:p w14:paraId="3C002C60" w14:textId="77777777" w:rsidR="00B57652" w:rsidRDefault="00B57652" w:rsidP="007B0CDC">
            <w:r w:rsidRPr="003638DD">
              <w:t>-2.197493315</w:t>
            </w:r>
          </w:p>
        </w:tc>
        <w:tc>
          <w:tcPr>
            <w:tcW w:w="1870" w:type="dxa"/>
          </w:tcPr>
          <w:p w14:paraId="6DB32BAD" w14:textId="77777777" w:rsidR="00B57652" w:rsidRDefault="00B57652" w:rsidP="007B0CDC">
            <w:r w:rsidRPr="003638DD">
              <w:t>1</w:t>
            </w:r>
          </w:p>
        </w:tc>
      </w:tr>
      <w:tr w:rsidR="00B57652" w14:paraId="4DFCC4CC" w14:textId="77777777" w:rsidTr="00B57652">
        <w:tc>
          <w:tcPr>
            <w:tcW w:w="1870" w:type="dxa"/>
          </w:tcPr>
          <w:p w14:paraId="38183695" w14:textId="77777777" w:rsidR="00B57652" w:rsidRDefault="00B57652" w:rsidP="007B0CDC">
            <w:r w:rsidRPr="003638DD">
              <w:t>FBgn0015714</w:t>
            </w:r>
          </w:p>
        </w:tc>
        <w:tc>
          <w:tcPr>
            <w:tcW w:w="1959" w:type="dxa"/>
          </w:tcPr>
          <w:p w14:paraId="13F2CBE5" w14:textId="77777777" w:rsidR="00B57652" w:rsidRDefault="00B57652" w:rsidP="007B0CDC">
            <w:r w:rsidRPr="003638DD">
              <w:t>Cyp6a17</w:t>
            </w:r>
          </w:p>
        </w:tc>
        <w:tc>
          <w:tcPr>
            <w:tcW w:w="1870" w:type="dxa"/>
          </w:tcPr>
          <w:p w14:paraId="6484DAE5" w14:textId="77777777" w:rsidR="00B57652" w:rsidRDefault="00B57652" w:rsidP="007B0CDC">
            <w:r w:rsidRPr="003638DD">
              <w:t>-1.987218564</w:t>
            </w:r>
          </w:p>
        </w:tc>
        <w:tc>
          <w:tcPr>
            <w:tcW w:w="1870" w:type="dxa"/>
          </w:tcPr>
          <w:p w14:paraId="57CE60B3" w14:textId="77777777" w:rsidR="00B57652" w:rsidRDefault="00B57652" w:rsidP="007B0CDC">
            <w:r w:rsidRPr="003638DD">
              <w:t>-0.532638484</w:t>
            </w:r>
          </w:p>
        </w:tc>
        <w:tc>
          <w:tcPr>
            <w:tcW w:w="1870" w:type="dxa"/>
          </w:tcPr>
          <w:p w14:paraId="2360A73E" w14:textId="77777777" w:rsidR="00B57652" w:rsidRDefault="00B57652" w:rsidP="007B0CDC">
            <w:r w:rsidRPr="003638DD">
              <w:t>1</w:t>
            </w:r>
          </w:p>
        </w:tc>
      </w:tr>
      <w:tr w:rsidR="00B57652" w14:paraId="4099CEC3" w14:textId="77777777" w:rsidTr="00B57652">
        <w:tc>
          <w:tcPr>
            <w:tcW w:w="1870" w:type="dxa"/>
          </w:tcPr>
          <w:p w14:paraId="7516A6B0" w14:textId="77777777" w:rsidR="00B57652" w:rsidRDefault="00B57652" w:rsidP="007B0CDC">
            <w:r w:rsidRPr="003638DD">
              <w:t>FBgn0032891</w:t>
            </w:r>
          </w:p>
        </w:tc>
        <w:tc>
          <w:tcPr>
            <w:tcW w:w="1959" w:type="dxa"/>
          </w:tcPr>
          <w:p w14:paraId="0105B350" w14:textId="77777777" w:rsidR="00B57652" w:rsidRDefault="00B57652" w:rsidP="007B0CDC">
            <w:r w:rsidRPr="003638DD">
              <w:t>Oseg5</w:t>
            </w:r>
          </w:p>
        </w:tc>
        <w:tc>
          <w:tcPr>
            <w:tcW w:w="1870" w:type="dxa"/>
          </w:tcPr>
          <w:p w14:paraId="52BCC3D3" w14:textId="77777777" w:rsidR="00B57652" w:rsidRDefault="00B57652" w:rsidP="007B0CDC">
            <w:r w:rsidRPr="003638DD">
              <w:t>-1.889316015</w:t>
            </w:r>
          </w:p>
        </w:tc>
        <w:tc>
          <w:tcPr>
            <w:tcW w:w="1870" w:type="dxa"/>
          </w:tcPr>
          <w:p w14:paraId="2EB16599" w14:textId="77777777" w:rsidR="00B57652" w:rsidRDefault="00B57652" w:rsidP="007B0CDC">
            <w:r w:rsidRPr="003638DD">
              <w:t>-0.93493209</w:t>
            </w:r>
          </w:p>
        </w:tc>
        <w:tc>
          <w:tcPr>
            <w:tcW w:w="1870" w:type="dxa"/>
          </w:tcPr>
          <w:p w14:paraId="66936BC2" w14:textId="77777777" w:rsidR="00B57652" w:rsidRDefault="00B57652" w:rsidP="007B0CDC">
            <w:r w:rsidRPr="003638DD">
              <w:t>0</w:t>
            </w:r>
          </w:p>
        </w:tc>
      </w:tr>
      <w:tr w:rsidR="00B57652" w14:paraId="3AD93A43" w14:textId="77777777" w:rsidTr="00B57652">
        <w:tc>
          <w:tcPr>
            <w:tcW w:w="1870" w:type="dxa"/>
          </w:tcPr>
          <w:p w14:paraId="679DEE26" w14:textId="77777777" w:rsidR="00B57652" w:rsidRDefault="00B57652" w:rsidP="007B0CDC">
            <w:r w:rsidRPr="003638DD">
              <w:t>FBgn0030665</w:t>
            </w:r>
          </w:p>
        </w:tc>
        <w:tc>
          <w:tcPr>
            <w:tcW w:w="1959" w:type="dxa"/>
          </w:tcPr>
          <w:p w14:paraId="30C60371" w14:textId="77777777" w:rsidR="00B57652" w:rsidRDefault="00B57652" w:rsidP="007B0CDC">
            <w:r w:rsidRPr="003638DD">
              <w:t>CG15646</w:t>
            </w:r>
          </w:p>
        </w:tc>
        <w:tc>
          <w:tcPr>
            <w:tcW w:w="1870" w:type="dxa"/>
          </w:tcPr>
          <w:p w14:paraId="377EE583" w14:textId="77777777" w:rsidR="00B57652" w:rsidRDefault="00B57652" w:rsidP="007B0CDC">
            <w:r w:rsidRPr="003638DD">
              <w:t>-1.863614428</w:t>
            </w:r>
          </w:p>
        </w:tc>
        <w:tc>
          <w:tcPr>
            <w:tcW w:w="1870" w:type="dxa"/>
          </w:tcPr>
          <w:p w14:paraId="1A3795CE" w14:textId="77777777" w:rsidR="00B57652" w:rsidRDefault="00B57652" w:rsidP="007B0CDC">
            <w:r w:rsidRPr="003638DD">
              <w:t>-1.975248345</w:t>
            </w:r>
          </w:p>
        </w:tc>
        <w:tc>
          <w:tcPr>
            <w:tcW w:w="1870" w:type="dxa"/>
          </w:tcPr>
          <w:p w14:paraId="617AB0B0" w14:textId="77777777" w:rsidR="00B57652" w:rsidRDefault="00B57652" w:rsidP="007B0CDC">
            <w:r w:rsidRPr="003638DD">
              <w:t>0</w:t>
            </w:r>
          </w:p>
        </w:tc>
      </w:tr>
      <w:tr w:rsidR="00B57652" w14:paraId="6B31EEA9" w14:textId="77777777" w:rsidTr="00B57652">
        <w:tc>
          <w:tcPr>
            <w:tcW w:w="1870" w:type="dxa"/>
          </w:tcPr>
          <w:p w14:paraId="3A9CEC84" w14:textId="77777777" w:rsidR="00B57652" w:rsidRDefault="00B57652" w:rsidP="007B0CDC">
            <w:r w:rsidRPr="003638DD">
              <w:t>FBgn0000826</w:t>
            </w:r>
          </w:p>
        </w:tc>
        <w:tc>
          <w:tcPr>
            <w:tcW w:w="1959" w:type="dxa"/>
          </w:tcPr>
          <w:p w14:paraId="312A4511" w14:textId="77777777" w:rsidR="00B57652" w:rsidRDefault="00B57652" w:rsidP="007B0CDC">
            <w:proofErr w:type="spellStart"/>
            <w:r w:rsidRPr="003638DD">
              <w:t>png</w:t>
            </w:r>
            <w:proofErr w:type="spellEnd"/>
          </w:p>
        </w:tc>
        <w:tc>
          <w:tcPr>
            <w:tcW w:w="1870" w:type="dxa"/>
          </w:tcPr>
          <w:p w14:paraId="3DA87119" w14:textId="77777777" w:rsidR="00B57652" w:rsidRDefault="00B57652" w:rsidP="007B0CDC">
            <w:r w:rsidRPr="003638DD">
              <w:t>-1.803339299</w:t>
            </w:r>
          </w:p>
        </w:tc>
        <w:tc>
          <w:tcPr>
            <w:tcW w:w="1870" w:type="dxa"/>
          </w:tcPr>
          <w:p w14:paraId="02079059" w14:textId="77777777" w:rsidR="00B57652" w:rsidRDefault="00B57652" w:rsidP="007B0CDC">
            <w:r w:rsidRPr="003638DD">
              <w:t>-1.460365312</w:t>
            </w:r>
          </w:p>
        </w:tc>
        <w:tc>
          <w:tcPr>
            <w:tcW w:w="1870" w:type="dxa"/>
          </w:tcPr>
          <w:p w14:paraId="773945A6" w14:textId="77777777" w:rsidR="00B57652" w:rsidRDefault="00B57652" w:rsidP="007B0CDC">
            <w:r w:rsidRPr="003638DD">
              <w:t>1</w:t>
            </w:r>
          </w:p>
        </w:tc>
      </w:tr>
      <w:tr w:rsidR="00B57652" w14:paraId="5FF21BEB" w14:textId="77777777" w:rsidTr="00B57652">
        <w:tc>
          <w:tcPr>
            <w:tcW w:w="1870" w:type="dxa"/>
          </w:tcPr>
          <w:p w14:paraId="759DB5D0" w14:textId="77777777" w:rsidR="00B57652" w:rsidRDefault="00B57652" w:rsidP="007B0CDC">
            <w:r w:rsidRPr="003638DD">
              <w:t>FBgn0029753</w:t>
            </w:r>
          </w:p>
        </w:tc>
        <w:tc>
          <w:tcPr>
            <w:tcW w:w="1959" w:type="dxa"/>
          </w:tcPr>
          <w:p w14:paraId="3E54E679" w14:textId="77777777" w:rsidR="00B57652" w:rsidRDefault="00B57652" w:rsidP="007B0CDC">
            <w:r w:rsidRPr="003638DD">
              <w:t>CG4198</w:t>
            </w:r>
          </w:p>
        </w:tc>
        <w:tc>
          <w:tcPr>
            <w:tcW w:w="1870" w:type="dxa"/>
          </w:tcPr>
          <w:p w14:paraId="5A1A77D0" w14:textId="77777777" w:rsidR="00B57652" w:rsidRDefault="00B57652" w:rsidP="007B0CDC">
            <w:r w:rsidRPr="003638DD">
              <w:t>-1.772936376</w:t>
            </w:r>
          </w:p>
        </w:tc>
        <w:tc>
          <w:tcPr>
            <w:tcW w:w="1870" w:type="dxa"/>
          </w:tcPr>
          <w:p w14:paraId="447347D2" w14:textId="77777777" w:rsidR="00B57652" w:rsidRDefault="00B57652" w:rsidP="007B0CDC">
            <w:r w:rsidRPr="003638DD">
              <w:t>-1.765278067</w:t>
            </w:r>
          </w:p>
        </w:tc>
        <w:tc>
          <w:tcPr>
            <w:tcW w:w="1870" w:type="dxa"/>
          </w:tcPr>
          <w:p w14:paraId="1597144A" w14:textId="77777777" w:rsidR="00B57652" w:rsidRDefault="00B57652" w:rsidP="007B0CDC">
            <w:r w:rsidRPr="003638DD">
              <w:t>1</w:t>
            </w:r>
          </w:p>
        </w:tc>
      </w:tr>
      <w:tr w:rsidR="00B57652" w14:paraId="01990B31" w14:textId="77777777" w:rsidTr="00B57652">
        <w:tc>
          <w:tcPr>
            <w:tcW w:w="1870" w:type="dxa"/>
          </w:tcPr>
          <w:p w14:paraId="6625F9AF" w14:textId="77777777" w:rsidR="00B57652" w:rsidRDefault="00B57652" w:rsidP="007B0CDC">
            <w:r w:rsidRPr="003638DD">
              <w:t>FBgn0050046</w:t>
            </w:r>
          </w:p>
        </w:tc>
        <w:tc>
          <w:tcPr>
            <w:tcW w:w="1959" w:type="dxa"/>
          </w:tcPr>
          <w:p w14:paraId="59E89D51" w14:textId="77777777" w:rsidR="00B57652" w:rsidRDefault="00B57652" w:rsidP="007B0CDC">
            <w:r w:rsidRPr="003638DD">
              <w:t>CG30046</w:t>
            </w:r>
          </w:p>
        </w:tc>
        <w:tc>
          <w:tcPr>
            <w:tcW w:w="1870" w:type="dxa"/>
          </w:tcPr>
          <w:p w14:paraId="4BE81819" w14:textId="77777777" w:rsidR="00B57652" w:rsidRDefault="00B57652" w:rsidP="007B0CDC">
            <w:r w:rsidRPr="003638DD">
              <w:t>-1.751803661</w:t>
            </w:r>
          </w:p>
        </w:tc>
        <w:tc>
          <w:tcPr>
            <w:tcW w:w="1870" w:type="dxa"/>
          </w:tcPr>
          <w:p w14:paraId="21F15199" w14:textId="77777777" w:rsidR="00B57652" w:rsidRDefault="00B57652" w:rsidP="007B0CDC">
            <w:r w:rsidRPr="003638DD">
              <w:t>-2.76341426</w:t>
            </w:r>
          </w:p>
        </w:tc>
        <w:tc>
          <w:tcPr>
            <w:tcW w:w="1870" w:type="dxa"/>
          </w:tcPr>
          <w:p w14:paraId="41D41E3E" w14:textId="77777777" w:rsidR="00B57652" w:rsidRDefault="00B57652" w:rsidP="007B0CDC">
            <w:r w:rsidRPr="003638DD">
              <w:t>0</w:t>
            </w:r>
          </w:p>
        </w:tc>
      </w:tr>
      <w:tr w:rsidR="00B57652" w14:paraId="6D04ABFE" w14:textId="77777777" w:rsidTr="00B57652">
        <w:tc>
          <w:tcPr>
            <w:tcW w:w="1870" w:type="dxa"/>
          </w:tcPr>
          <w:p w14:paraId="674F0208" w14:textId="77777777" w:rsidR="00B57652" w:rsidRDefault="00B57652" w:rsidP="007B0CDC">
            <w:r w:rsidRPr="003638DD">
              <w:t>FBgn0011761</w:t>
            </w:r>
          </w:p>
        </w:tc>
        <w:tc>
          <w:tcPr>
            <w:tcW w:w="1959" w:type="dxa"/>
          </w:tcPr>
          <w:p w14:paraId="5D0DE5B1" w14:textId="77777777" w:rsidR="00B57652" w:rsidRDefault="00B57652" w:rsidP="007B0CDC">
            <w:proofErr w:type="spellStart"/>
            <w:r w:rsidRPr="003638DD">
              <w:t>dhd</w:t>
            </w:r>
            <w:proofErr w:type="spellEnd"/>
          </w:p>
        </w:tc>
        <w:tc>
          <w:tcPr>
            <w:tcW w:w="1870" w:type="dxa"/>
          </w:tcPr>
          <w:p w14:paraId="7931951C" w14:textId="77777777" w:rsidR="00B57652" w:rsidRDefault="00B57652" w:rsidP="007B0CDC">
            <w:r w:rsidRPr="003638DD">
              <w:t>-1.725903923</w:t>
            </w:r>
          </w:p>
        </w:tc>
        <w:tc>
          <w:tcPr>
            <w:tcW w:w="1870" w:type="dxa"/>
          </w:tcPr>
          <w:p w14:paraId="7E323CE4" w14:textId="77777777" w:rsidR="00B57652" w:rsidRDefault="00B57652" w:rsidP="007B0CDC">
            <w:r w:rsidRPr="003638DD">
              <w:t>-0.620806331</w:t>
            </w:r>
          </w:p>
        </w:tc>
        <w:tc>
          <w:tcPr>
            <w:tcW w:w="1870" w:type="dxa"/>
          </w:tcPr>
          <w:p w14:paraId="6857026B" w14:textId="77777777" w:rsidR="00B57652" w:rsidRDefault="00B57652" w:rsidP="007B0CDC">
            <w:r w:rsidRPr="003638DD">
              <w:t>1</w:t>
            </w:r>
          </w:p>
        </w:tc>
      </w:tr>
      <w:tr w:rsidR="00B57652" w14:paraId="24F30445" w14:textId="77777777" w:rsidTr="00B57652">
        <w:tc>
          <w:tcPr>
            <w:tcW w:w="1870" w:type="dxa"/>
          </w:tcPr>
          <w:p w14:paraId="67472968" w14:textId="77777777" w:rsidR="00B57652" w:rsidRDefault="00B57652" w:rsidP="007B0CDC">
            <w:r w:rsidRPr="003638DD">
              <w:t>FBgn0085638</w:t>
            </w:r>
          </w:p>
        </w:tc>
        <w:tc>
          <w:tcPr>
            <w:tcW w:w="1959" w:type="dxa"/>
          </w:tcPr>
          <w:p w14:paraId="300C579E" w14:textId="77777777" w:rsidR="00B57652" w:rsidRDefault="00B57652" w:rsidP="007B0CDC">
            <w:r w:rsidRPr="003638DD">
              <w:t>CG41378</w:t>
            </w:r>
          </w:p>
        </w:tc>
        <w:tc>
          <w:tcPr>
            <w:tcW w:w="1870" w:type="dxa"/>
          </w:tcPr>
          <w:p w14:paraId="648A2442" w14:textId="77777777" w:rsidR="00B57652" w:rsidRDefault="00B57652" w:rsidP="007B0CDC">
            <w:r w:rsidRPr="003638DD">
              <w:t>-1.708517152</w:t>
            </w:r>
          </w:p>
        </w:tc>
        <w:tc>
          <w:tcPr>
            <w:tcW w:w="1870" w:type="dxa"/>
          </w:tcPr>
          <w:p w14:paraId="229DEC58" w14:textId="77777777" w:rsidR="00B57652" w:rsidRDefault="00B57652" w:rsidP="007B0CDC">
            <w:r w:rsidRPr="003638DD">
              <w:t>-1.127585871</w:t>
            </w:r>
          </w:p>
        </w:tc>
        <w:tc>
          <w:tcPr>
            <w:tcW w:w="1870" w:type="dxa"/>
          </w:tcPr>
          <w:p w14:paraId="1F80A2D2" w14:textId="77777777" w:rsidR="00B57652" w:rsidRDefault="00B57652" w:rsidP="007B0CDC">
            <w:r w:rsidRPr="003638DD">
              <w:t>1</w:t>
            </w:r>
          </w:p>
        </w:tc>
      </w:tr>
      <w:tr w:rsidR="00B57652" w14:paraId="4D72D54C" w14:textId="77777777" w:rsidTr="00B57652">
        <w:tc>
          <w:tcPr>
            <w:tcW w:w="1870" w:type="dxa"/>
          </w:tcPr>
          <w:p w14:paraId="19F78477" w14:textId="77777777" w:rsidR="00B57652" w:rsidRDefault="00B57652" w:rsidP="007B0CDC">
            <w:r w:rsidRPr="003638DD">
              <w:t>FBgn0032645</w:t>
            </w:r>
          </w:p>
        </w:tc>
        <w:tc>
          <w:tcPr>
            <w:tcW w:w="1959" w:type="dxa"/>
          </w:tcPr>
          <w:p w14:paraId="47A181F3" w14:textId="77777777" w:rsidR="00B57652" w:rsidRDefault="00B57652" w:rsidP="007B0CDC">
            <w:r w:rsidRPr="003638DD">
              <w:t>CG15142</w:t>
            </w:r>
          </w:p>
        </w:tc>
        <w:tc>
          <w:tcPr>
            <w:tcW w:w="1870" w:type="dxa"/>
          </w:tcPr>
          <w:p w14:paraId="1A033460" w14:textId="77777777" w:rsidR="00B57652" w:rsidRDefault="00B57652" w:rsidP="007B0CDC">
            <w:r w:rsidRPr="003638DD">
              <w:t>-1.580781349</w:t>
            </w:r>
          </w:p>
        </w:tc>
        <w:tc>
          <w:tcPr>
            <w:tcW w:w="1870" w:type="dxa"/>
          </w:tcPr>
          <w:p w14:paraId="07FD0C56" w14:textId="77777777" w:rsidR="00B57652" w:rsidRDefault="00B57652" w:rsidP="007B0CDC">
            <w:r w:rsidRPr="003638DD">
              <w:t>-1.889338221</w:t>
            </w:r>
          </w:p>
        </w:tc>
        <w:tc>
          <w:tcPr>
            <w:tcW w:w="1870" w:type="dxa"/>
          </w:tcPr>
          <w:p w14:paraId="11CF0155" w14:textId="77777777" w:rsidR="00B57652" w:rsidRDefault="00B57652" w:rsidP="007B0CDC">
            <w:r w:rsidRPr="003638DD">
              <w:t>0</w:t>
            </w:r>
          </w:p>
        </w:tc>
      </w:tr>
      <w:tr w:rsidR="00B57652" w14:paraId="2DC47660" w14:textId="77777777" w:rsidTr="00B57652">
        <w:tc>
          <w:tcPr>
            <w:tcW w:w="1870" w:type="dxa"/>
          </w:tcPr>
          <w:p w14:paraId="496DA006" w14:textId="77777777" w:rsidR="00B57652" w:rsidRDefault="00B57652" w:rsidP="007B0CDC">
            <w:r w:rsidRPr="003638DD">
              <w:t>FBgn0035085</w:t>
            </w:r>
          </w:p>
        </w:tc>
        <w:tc>
          <w:tcPr>
            <w:tcW w:w="1959" w:type="dxa"/>
          </w:tcPr>
          <w:p w14:paraId="0DA0D0BD" w14:textId="77777777" w:rsidR="00B57652" w:rsidRDefault="00B57652" w:rsidP="007B0CDC">
            <w:r w:rsidRPr="003638DD">
              <w:t>CG3770</w:t>
            </w:r>
          </w:p>
        </w:tc>
        <w:tc>
          <w:tcPr>
            <w:tcW w:w="1870" w:type="dxa"/>
          </w:tcPr>
          <w:p w14:paraId="6D748BDE" w14:textId="77777777" w:rsidR="00B57652" w:rsidRDefault="00B57652" w:rsidP="007B0CDC">
            <w:r w:rsidRPr="003638DD">
              <w:t>-1.559480322</w:t>
            </w:r>
          </w:p>
        </w:tc>
        <w:tc>
          <w:tcPr>
            <w:tcW w:w="1870" w:type="dxa"/>
          </w:tcPr>
          <w:p w14:paraId="2B26C01B" w14:textId="77777777" w:rsidR="00B57652" w:rsidRDefault="00B57652" w:rsidP="007B0CDC">
            <w:r w:rsidRPr="003638DD">
              <w:t>-0.855998065</w:t>
            </w:r>
          </w:p>
        </w:tc>
        <w:tc>
          <w:tcPr>
            <w:tcW w:w="1870" w:type="dxa"/>
          </w:tcPr>
          <w:p w14:paraId="08A49A69" w14:textId="77777777" w:rsidR="00B57652" w:rsidRDefault="00B57652" w:rsidP="007B0CDC">
            <w:r w:rsidRPr="003638DD">
              <w:t>1</w:t>
            </w:r>
          </w:p>
        </w:tc>
      </w:tr>
      <w:tr w:rsidR="00B57652" w14:paraId="4C60AB8F" w14:textId="77777777" w:rsidTr="00B57652">
        <w:tc>
          <w:tcPr>
            <w:tcW w:w="1870" w:type="dxa"/>
          </w:tcPr>
          <w:p w14:paraId="64FE1E9C" w14:textId="77777777" w:rsidR="00B57652" w:rsidRDefault="00B57652" w:rsidP="007B0CDC">
            <w:r w:rsidRPr="003638DD">
              <w:t>FBgn0262887</w:t>
            </w:r>
          </w:p>
        </w:tc>
        <w:tc>
          <w:tcPr>
            <w:tcW w:w="1959" w:type="dxa"/>
          </w:tcPr>
          <w:p w14:paraId="03E9296E" w14:textId="77777777" w:rsidR="00B57652" w:rsidRDefault="00B57652" w:rsidP="007B0CDC">
            <w:r w:rsidRPr="003638DD">
              <w:t>CR43242</w:t>
            </w:r>
          </w:p>
        </w:tc>
        <w:tc>
          <w:tcPr>
            <w:tcW w:w="1870" w:type="dxa"/>
          </w:tcPr>
          <w:p w14:paraId="22E723E0" w14:textId="77777777" w:rsidR="00B57652" w:rsidRDefault="00B57652" w:rsidP="007B0CDC">
            <w:r w:rsidRPr="003638DD">
              <w:t>-1.522342222</w:t>
            </w:r>
          </w:p>
        </w:tc>
        <w:tc>
          <w:tcPr>
            <w:tcW w:w="1870" w:type="dxa"/>
          </w:tcPr>
          <w:p w14:paraId="185803B9" w14:textId="77777777" w:rsidR="00B57652" w:rsidRDefault="00B57652" w:rsidP="007B0CDC">
            <w:r w:rsidRPr="003638DD">
              <w:t>-1.437649121</w:t>
            </w:r>
          </w:p>
        </w:tc>
        <w:tc>
          <w:tcPr>
            <w:tcW w:w="1870" w:type="dxa"/>
          </w:tcPr>
          <w:p w14:paraId="03937E4B" w14:textId="77777777" w:rsidR="00B57652" w:rsidRDefault="00B57652" w:rsidP="007B0CDC">
            <w:r w:rsidRPr="003638DD">
              <w:t>1</w:t>
            </w:r>
          </w:p>
        </w:tc>
      </w:tr>
      <w:tr w:rsidR="00B57652" w14:paraId="5B0AC330" w14:textId="77777777" w:rsidTr="00B57652">
        <w:tc>
          <w:tcPr>
            <w:tcW w:w="1870" w:type="dxa"/>
          </w:tcPr>
          <w:p w14:paraId="33A25C26" w14:textId="77777777" w:rsidR="00B57652" w:rsidRDefault="00B57652" w:rsidP="007B0CDC">
            <w:r w:rsidRPr="003638DD">
              <w:t>FBgn0039993</w:t>
            </w:r>
          </w:p>
        </w:tc>
        <w:tc>
          <w:tcPr>
            <w:tcW w:w="1959" w:type="dxa"/>
          </w:tcPr>
          <w:p w14:paraId="76B5F76A" w14:textId="77777777" w:rsidR="00B57652" w:rsidRDefault="00B57652" w:rsidP="007B0CDC">
            <w:r w:rsidRPr="003638DD">
              <w:t>CG17691</w:t>
            </w:r>
          </w:p>
        </w:tc>
        <w:tc>
          <w:tcPr>
            <w:tcW w:w="1870" w:type="dxa"/>
          </w:tcPr>
          <w:p w14:paraId="3DE1A700" w14:textId="77777777" w:rsidR="00B57652" w:rsidRDefault="00B57652" w:rsidP="007B0CDC">
            <w:r w:rsidRPr="003638DD">
              <w:t>-1.502788099</w:t>
            </w:r>
          </w:p>
        </w:tc>
        <w:tc>
          <w:tcPr>
            <w:tcW w:w="1870" w:type="dxa"/>
          </w:tcPr>
          <w:p w14:paraId="14D090D5" w14:textId="77777777" w:rsidR="00B57652" w:rsidRDefault="00B57652" w:rsidP="007B0CDC">
            <w:r w:rsidRPr="003638DD">
              <w:t>-0.841668607</w:t>
            </w:r>
          </w:p>
        </w:tc>
        <w:tc>
          <w:tcPr>
            <w:tcW w:w="1870" w:type="dxa"/>
          </w:tcPr>
          <w:p w14:paraId="2050E916" w14:textId="77777777" w:rsidR="00B57652" w:rsidRDefault="00B57652" w:rsidP="007B0CDC">
            <w:r w:rsidRPr="003638DD">
              <w:t>1</w:t>
            </w:r>
          </w:p>
        </w:tc>
      </w:tr>
      <w:tr w:rsidR="00B57652" w14:paraId="6712574A" w14:textId="77777777" w:rsidTr="00B57652">
        <w:tc>
          <w:tcPr>
            <w:tcW w:w="1870" w:type="dxa"/>
          </w:tcPr>
          <w:p w14:paraId="46EEEC3E" w14:textId="77777777" w:rsidR="00B57652" w:rsidRDefault="00B57652" w:rsidP="007B0CDC">
            <w:r w:rsidRPr="003638DD">
              <w:t>FBgn0266347</w:t>
            </w:r>
          </w:p>
        </w:tc>
        <w:tc>
          <w:tcPr>
            <w:tcW w:w="1959" w:type="dxa"/>
          </w:tcPr>
          <w:p w14:paraId="56E9DE43" w14:textId="77777777" w:rsidR="00B57652" w:rsidRDefault="00B57652" w:rsidP="007B0CDC">
            <w:r w:rsidRPr="003638DD">
              <w:t>nAChRalpha4</w:t>
            </w:r>
          </w:p>
        </w:tc>
        <w:tc>
          <w:tcPr>
            <w:tcW w:w="1870" w:type="dxa"/>
          </w:tcPr>
          <w:p w14:paraId="6500A514" w14:textId="77777777" w:rsidR="00B57652" w:rsidRDefault="00B57652" w:rsidP="007B0CDC">
            <w:r w:rsidRPr="003638DD">
              <w:t>-1.499503054</w:t>
            </w:r>
          </w:p>
        </w:tc>
        <w:tc>
          <w:tcPr>
            <w:tcW w:w="1870" w:type="dxa"/>
          </w:tcPr>
          <w:p w14:paraId="64C9C9F4" w14:textId="77777777" w:rsidR="00B57652" w:rsidRDefault="00B57652" w:rsidP="007B0CDC">
            <w:r w:rsidRPr="003638DD">
              <w:t>-1.699637485</w:t>
            </w:r>
          </w:p>
        </w:tc>
        <w:tc>
          <w:tcPr>
            <w:tcW w:w="1870" w:type="dxa"/>
          </w:tcPr>
          <w:p w14:paraId="2C557FBE" w14:textId="77777777" w:rsidR="00B57652" w:rsidRDefault="00B57652" w:rsidP="007B0CDC">
            <w:r w:rsidRPr="003638DD">
              <w:t>1</w:t>
            </w:r>
          </w:p>
        </w:tc>
      </w:tr>
      <w:tr w:rsidR="00B57652" w14:paraId="6B22DBCF" w14:textId="77777777" w:rsidTr="00B57652">
        <w:tc>
          <w:tcPr>
            <w:tcW w:w="1870" w:type="dxa"/>
          </w:tcPr>
          <w:p w14:paraId="45ABA5B9" w14:textId="77777777" w:rsidR="00B57652" w:rsidRDefault="00B57652" w:rsidP="007B0CDC">
            <w:r w:rsidRPr="003638DD">
              <w:t>FBgn0032889</w:t>
            </w:r>
          </w:p>
        </w:tc>
        <w:tc>
          <w:tcPr>
            <w:tcW w:w="1959" w:type="dxa"/>
          </w:tcPr>
          <w:p w14:paraId="65017D00" w14:textId="77777777" w:rsidR="00B57652" w:rsidRDefault="00B57652" w:rsidP="007B0CDC">
            <w:r w:rsidRPr="003638DD">
              <w:t>CG9331</w:t>
            </w:r>
          </w:p>
        </w:tc>
        <w:tc>
          <w:tcPr>
            <w:tcW w:w="1870" w:type="dxa"/>
          </w:tcPr>
          <w:p w14:paraId="05255E31" w14:textId="77777777" w:rsidR="00B57652" w:rsidRDefault="00B57652" w:rsidP="007B0CDC">
            <w:r w:rsidRPr="003638DD">
              <w:t>-1.478611397</w:t>
            </w:r>
          </w:p>
        </w:tc>
        <w:tc>
          <w:tcPr>
            <w:tcW w:w="1870" w:type="dxa"/>
          </w:tcPr>
          <w:p w14:paraId="059B3494" w14:textId="77777777" w:rsidR="00B57652" w:rsidRDefault="00B57652" w:rsidP="007B0CDC">
            <w:r w:rsidRPr="003638DD">
              <w:t>-0.889726513</w:t>
            </w:r>
          </w:p>
        </w:tc>
        <w:tc>
          <w:tcPr>
            <w:tcW w:w="1870" w:type="dxa"/>
          </w:tcPr>
          <w:p w14:paraId="2E3CBCC7" w14:textId="77777777" w:rsidR="00B57652" w:rsidRDefault="00B57652" w:rsidP="007B0CDC">
            <w:r w:rsidRPr="003638DD">
              <w:t>1</w:t>
            </w:r>
          </w:p>
        </w:tc>
      </w:tr>
      <w:tr w:rsidR="00B57652" w14:paraId="50E2090D" w14:textId="77777777" w:rsidTr="00B57652">
        <w:tc>
          <w:tcPr>
            <w:tcW w:w="1870" w:type="dxa"/>
          </w:tcPr>
          <w:p w14:paraId="335772E9" w14:textId="77777777" w:rsidR="00B57652" w:rsidRDefault="00B57652" w:rsidP="007B0CDC">
            <w:r w:rsidRPr="003638DD">
              <w:t>FBgn0030968</w:t>
            </w:r>
          </w:p>
        </w:tc>
        <w:tc>
          <w:tcPr>
            <w:tcW w:w="1959" w:type="dxa"/>
          </w:tcPr>
          <w:p w14:paraId="3CE01EE6" w14:textId="77777777" w:rsidR="00B57652" w:rsidRDefault="00B57652" w:rsidP="007B0CDC">
            <w:r w:rsidRPr="003638DD">
              <w:t>CG7322</w:t>
            </w:r>
          </w:p>
        </w:tc>
        <w:tc>
          <w:tcPr>
            <w:tcW w:w="1870" w:type="dxa"/>
          </w:tcPr>
          <w:p w14:paraId="7D0E379D" w14:textId="77777777" w:rsidR="00B57652" w:rsidRDefault="00B57652" w:rsidP="007B0CDC">
            <w:r w:rsidRPr="003638DD">
              <w:t>-1.472999534</w:t>
            </w:r>
          </w:p>
        </w:tc>
        <w:tc>
          <w:tcPr>
            <w:tcW w:w="1870" w:type="dxa"/>
          </w:tcPr>
          <w:p w14:paraId="25788EFA" w14:textId="77777777" w:rsidR="00B57652" w:rsidRDefault="00B57652" w:rsidP="007B0CDC">
            <w:r w:rsidRPr="003638DD">
              <w:t>-1.122577999</w:t>
            </w:r>
          </w:p>
        </w:tc>
        <w:tc>
          <w:tcPr>
            <w:tcW w:w="1870" w:type="dxa"/>
          </w:tcPr>
          <w:p w14:paraId="1D11D9ED" w14:textId="77777777" w:rsidR="00B57652" w:rsidRDefault="00B57652" w:rsidP="007B0CDC">
            <w:r w:rsidRPr="003638DD">
              <w:t>1</w:t>
            </w:r>
          </w:p>
        </w:tc>
      </w:tr>
      <w:tr w:rsidR="00B57652" w14:paraId="4FAD6B57" w14:textId="77777777" w:rsidTr="00B57652">
        <w:tc>
          <w:tcPr>
            <w:tcW w:w="1870" w:type="dxa"/>
          </w:tcPr>
          <w:p w14:paraId="0A821B28" w14:textId="77777777" w:rsidR="00B57652" w:rsidRDefault="00B57652" w:rsidP="007B0CDC">
            <w:r w:rsidRPr="003638DD">
              <w:t>FBgn0262124</w:t>
            </w:r>
          </w:p>
        </w:tc>
        <w:tc>
          <w:tcPr>
            <w:tcW w:w="1959" w:type="dxa"/>
          </w:tcPr>
          <w:p w14:paraId="3C58826E" w14:textId="77777777" w:rsidR="00B57652" w:rsidRDefault="00B57652" w:rsidP="007B0CDC">
            <w:proofErr w:type="spellStart"/>
            <w:r w:rsidRPr="003638DD">
              <w:t>uex</w:t>
            </w:r>
            <w:proofErr w:type="spellEnd"/>
          </w:p>
        </w:tc>
        <w:tc>
          <w:tcPr>
            <w:tcW w:w="1870" w:type="dxa"/>
          </w:tcPr>
          <w:p w14:paraId="2A9098F1" w14:textId="77777777" w:rsidR="00B57652" w:rsidRDefault="00B57652" w:rsidP="007B0CDC">
            <w:r w:rsidRPr="003638DD">
              <w:t>-1.452462485</w:t>
            </w:r>
          </w:p>
        </w:tc>
        <w:tc>
          <w:tcPr>
            <w:tcW w:w="1870" w:type="dxa"/>
          </w:tcPr>
          <w:p w14:paraId="08482D5F" w14:textId="77777777" w:rsidR="00B57652" w:rsidRDefault="00B57652" w:rsidP="007B0CDC">
            <w:r w:rsidRPr="003638DD">
              <w:t>-0.999812728</w:t>
            </w:r>
          </w:p>
        </w:tc>
        <w:tc>
          <w:tcPr>
            <w:tcW w:w="1870" w:type="dxa"/>
          </w:tcPr>
          <w:p w14:paraId="5401447E" w14:textId="77777777" w:rsidR="00B57652" w:rsidRDefault="00B57652" w:rsidP="007B0CDC">
            <w:r w:rsidRPr="003638DD">
              <w:t>1</w:t>
            </w:r>
          </w:p>
        </w:tc>
      </w:tr>
      <w:tr w:rsidR="00B57652" w14:paraId="0F64CCC8" w14:textId="77777777" w:rsidTr="00B57652">
        <w:tc>
          <w:tcPr>
            <w:tcW w:w="1870" w:type="dxa"/>
          </w:tcPr>
          <w:p w14:paraId="4AFBD314" w14:textId="77777777" w:rsidR="00B57652" w:rsidRDefault="00B57652" w:rsidP="007B0CDC">
            <w:r w:rsidRPr="003638DD">
              <w:t>FBgn0085453</w:t>
            </w:r>
          </w:p>
        </w:tc>
        <w:tc>
          <w:tcPr>
            <w:tcW w:w="1959" w:type="dxa"/>
          </w:tcPr>
          <w:p w14:paraId="39DD8460" w14:textId="77777777" w:rsidR="00B57652" w:rsidRDefault="00B57652" w:rsidP="007B0CDC">
            <w:r w:rsidRPr="003638DD">
              <w:t>CG34424</w:t>
            </w:r>
          </w:p>
        </w:tc>
        <w:tc>
          <w:tcPr>
            <w:tcW w:w="1870" w:type="dxa"/>
          </w:tcPr>
          <w:p w14:paraId="022C361D" w14:textId="77777777" w:rsidR="00B57652" w:rsidRDefault="00B57652" w:rsidP="007B0CDC">
            <w:r w:rsidRPr="003638DD">
              <w:t>-1.350000788</w:t>
            </w:r>
          </w:p>
        </w:tc>
        <w:tc>
          <w:tcPr>
            <w:tcW w:w="1870" w:type="dxa"/>
          </w:tcPr>
          <w:p w14:paraId="7524A4D7" w14:textId="77777777" w:rsidR="00B57652" w:rsidRDefault="00B57652" w:rsidP="007B0CDC">
            <w:r w:rsidRPr="003638DD">
              <w:t>-1.398052529</w:t>
            </w:r>
          </w:p>
        </w:tc>
        <w:tc>
          <w:tcPr>
            <w:tcW w:w="1870" w:type="dxa"/>
          </w:tcPr>
          <w:p w14:paraId="19D4AFB1" w14:textId="77777777" w:rsidR="00B57652" w:rsidRDefault="00B57652" w:rsidP="007B0CDC">
            <w:r w:rsidRPr="003638DD">
              <w:t>0</w:t>
            </w:r>
          </w:p>
        </w:tc>
      </w:tr>
      <w:tr w:rsidR="00B57652" w14:paraId="0DE22FFB" w14:textId="77777777" w:rsidTr="00B57652">
        <w:tc>
          <w:tcPr>
            <w:tcW w:w="1870" w:type="dxa"/>
          </w:tcPr>
          <w:p w14:paraId="2910BFF7" w14:textId="77777777" w:rsidR="00B57652" w:rsidRDefault="00B57652" w:rsidP="007B0CDC">
            <w:r w:rsidRPr="003638DD">
              <w:t>FBgn0031224</w:t>
            </w:r>
          </w:p>
        </w:tc>
        <w:tc>
          <w:tcPr>
            <w:tcW w:w="1959" w:type="dxa"/>
          </w:tcPr>
          <w:p w14:paraId="02A14020" w14:textId="77777777" w:rsidR="00B57652" w:rsidRDefault="00B57652" w:rsidP="007B0CDC">
            <w:r w:rsidRPr="003638DD">
              <w:t>CG11454</w:t>
            </w:r>
          </w:p>
        </w:tc>
        <w:tc>
          <w:tcPr>
            <w:tcW w:w="1870" w:type="dxa"/>
          </w:tcPr>
          <w:p w14:paraId="7F25B37C" w14:textId="77777777" w:rsidR="00B57652" w:rsidRDefault="00B57652" w:rsidP="007B0CDC">
            <w:r w:rsidRPr="003638DD">
              <w:t>-1.287346385</w:t>
            </w:r>
          </w:p>
        </w:tc>
        <w:tc>
          <w:tcPr>
            <w:tcW w:w="1870" w:type="dxa"/>
          </w:tcPr>
          <w:p w14:paraId="64638E2A" w14:textId="77777777" w:rsidR="00B57652" w:rsidRDefault="00B57652" w:rsidP="007B0CDC">
            <w:r w:rsidRPr="003638DD">
              <w:t>-0.92524994</w:t>
            </w:r>
          </w:p>
        </w:tc>
        <w:tc>
          <w:tcPr>
            <w:tcW w:w="1870" w:type="dxa"/>
          </w:tcPr>
          <w:p w14:paraId="5A51C43D" w14:textId="77777777" w:rsidR="00B57652" w:rsidRDefault="00B57652" w:rsidP="007B0CDC">
            <w:r w:rsidRPr="003638DD">
              <w:t>0</w:t>
            </w:r>
          </w:p>
        </w:tc>
      </w:tr>
      <w:tr w:rsidR="00B57652" w14:paraId="4E59A613" w14:textId="77777777" w:rsidTr="00B57652">
        <w:tc>
          <w:tcPr>
            <w:tcW w:w="1870" w:type="dxa"/>
          </w:tcPr>
          <w:p w14:paraId="39575F2A" w14:textId="77777777" w:rsidR="00B57652" w:rsidRDefault="00B57652" w:rsidP="007B0CDC">
            <w:r w:rsidRPr="003638DD">
              <w:t>FBgn0033836</w:t>
            </w:r>
          </w:p>
        </w:tc>
        <w:tc>
          <w:tcPr>
            <w:tcW w:w="1959" w:type="dxa"/>
          </w:tcPr>
          <w:p w14:paraId="67EAA3D3" w14:textId="77777777" w:rsidR="00B57652" w:rsidRDefault="00B57652" w:rsidP="007B0CDC">
            <w:r w:rsidRPr="003638DD">
              <w:t>CG18278</w:t>
            </w:r>
          </w:p>
        </w:tc>
        <w:tc>
          <w:tcPr>
            <w:tcW w:w="1870" w:type="dxa"/>
          </w:tcPr>
          <w:p w14:paraId="2F9BC020" w14:textId="77777777" w:rsidR="00B57652" w:rsidRDefault="00B57652" w:rsidP="007B0CDC">
            <w:r w:rsidRPr="003638DD">
              <w:t>-1.28605306</w:t>
            </w:r>
          </w:p>
        </w:tc>
        <w:tc>
          <w:tcPr>
            <w:tcW w:w="1870" w:type="dxa"/>
          </w:tcPr>
          <w:p w14:paraId="052669BD" w14:textId="77777777" w:rsidR="00B57652" w:rsidRDefault="00B57652" w:rsidP="007B0CDC">
            <w:r w:rsidRPr="003638DD">
              <w:t>-1.966052848</w:t>
            </w:r>
          </w:p>
        </w:tc>
        <w:tc>
          <w:tcPr>
            <w:tcW w:w="1870" w:type="dxa"/>
          </w:tcPr>
          <w:p w14:paraId="2DB33088" w14:textId="77777777" w:rsidR="00B57652" w:rsidRDefault="00B57652" w:rsidP="007B0CDC">
            <w:r w:rsidRPr="003638DD">
              <w:t>0</w:t>
            </w:r>
          </w:p>
        </w:tc>
      </w:tr>
      <w:tr w:rsidR="00B57652" w14:paraId="2CDB26BE" w14:textId="77777777" w:rsidTr="00B57652">
        <w:tc>
          <w:tcPr>
            <w:tcW w:w="1870" w:type="dxa"/>
          </w:tcPr>
          <w:p w14:paraId="60450A7B" w14:textId="77777777" w:rsidR="00B57652" w:rsidRDefault="00B57652" w:rsidP="007B0CDC">
            <w:r w:rsidRPr="003638DD">
              <w:t>FBgn0027791</w:t>
            </w:r>
          </w:p>
        </w:tc>
        <w:tc>
          <w:tcPr>
            <w:tcW w:w="1959" w:type="dxa"/>
          </w:tcPr>
          <w:p w14:paraId="53AFF9E2" w14:textId="77777777" w:rsidR="00B57652" w:rsidRDefault="00B57652" w:rsidP="007B0CDC">
            <w:r w:rsidRPr="003638DD">
              <w:t>O-fut2</w:t>
            </w:r>
          </w:p>
        </w:tc>
        <w:tc>
          <w:tcPr>
            <w:tcW w:w="1870" w:type="dxa"/>
          </w:tcPr>
          <w:p w14:paraId="21122DD8" w14:textId="77777777" w:rsidR="00B57652" w:rsidRDefault="00B57652" w:rsidP="007B0CDC">
            <w:r w:rsidRPr="003638DD">
              <w:t>-1.258316691</w:t>
            </w:r>
          </w:p>
        </w:tc>
        <w:tc>
          <w:tcPr>
            <w:tcW w:w="1870" w:type="dxa"/>
          </w:tcPr>
          <w:p w14:paraId="517569AC" w14:textId="77777777" w:rsidR="00B57652" w:rsidRDefault="00B57652" w:rsidP="007B0CDC">
            <w:r w:rsidRPr="003638DD">
              <w:t>-1.793669426</w:t>
            </w:r>
          </w:p>
        </w:tc>
        <w:tc>
          <w:tcPr>
            <w:tcW w:w="1870" w:type="dxa"/>
          </w:tcPr>
          <w:p w14:paraId="2063B9C9" w14:textId="77777777" w:rsidR="00B57652" w:rsidRDefault="00B57652" w:rsidP="007B0CDC">
            <w:r w:rsidRPr="003638DD">
              <w:t>0</w:t>
            </w:r>
          </w:p>
        </w:tc>
      </w:tr>
      <w:tr w:rsidR="00B57652" w14:paraId="0DF4FE5B" w14:textId="77777777" w:rsidTr="00B57652">
        <w:tc>
          <w:tcPr>
            <w:tcW w:w="1870" w:type="dxa"/>
          </w:tcPr>
          <w:p w14:paraId="6E6A0EE1" w14:textId="77777777" w:rsidR="00B57652" w:rsidRDefault="00B57652" w:rsidP="007B0CDC">
            <w:r w:rsidRPr="003638DD">
              <w:t>FBgn0039118</w:t>
            </w:r>
          </w:p>
        </w:tc>
        <w:tc>
          <w:tcPr>
            <w:tcW w:w="1959" w:type="dxa"/>
          </w:tcPr>
          <w:p w14:paraId="75C9AEFE" w14:textId="77777777" w:rsidR="00B57652" w:rsidRDefault="00B57652" w:rsidP="007B0CDC">
            <w:r w:rsidRPr="003638DD">
              <w:t>CG10208</w:t>
            </w:r>
          </w:p>
        </w:tc>
        <w:tc>
          <w:tcPr>
            <w:tcW w:w="1870" w:type="dxa"/>
          </w:tcPr>
          <w:p w14:paraId="554B3DC8" w14:textId="77777777" w:rsidR="00B57652" w:rsidRDefault="00B57652" w:rsidP="007B0CDC">
            <w:r w:rsidRPr="003638DD">
              <w:t>-1.251713126</w:t>
            </w:r>
          </w:p>
        </w:tc>
        <w:tc>
          <w:tcPr>
            <w:tcW w:w="1870" w:type="dxa"/>
          </w:tcPr>
          <w:p w14:paraId="428E1712" w14:textId="77777777" w:rsidR="00B57652" w:rsidRDefault="00B57652" w:rsidP="007B0CDC">
            <w:r w:rsidRPr="003638DD">
              <w:t>-2.486031477</w:t>
            </w:r>
          </w:p>
        </w:tc>
        <w:tc>
          <w:tcPr>
            <w:tcW w:w="1870" w:type="dxa"/>
          </w:tcPr>
          <w:p w14:paraId="6017D937" w14:textId="77777777" w:rsidR="00B57652" w:rsidRDefault="00B57652" w:rsidP="007B0CDC">
            <w:r w:rsidRPr="003638DD">
              <w:t>0</w:t>
            </w:r>
          </w:p>
        </w:tc>
      </w:tr>
      <w:tr w:rsidR="00B57652" w14:paraId="6B3A83E6" w14:textId="77777777" w:rsidTr="00B57652">
        <w:tc>
          <w:tcPr>
            <w:tcW w:w="1870" w:type="dxa"/>
          </w:tcPr>
          <w:p w14:paraId="0ACEA7B4" w14:textId="77777777" w:rsidR="00B57652" w:rsidRDefault="00B57652" w:rsidP="007B0CDC">
            <w:r w:rsidRPr="003638DD">
              <w:t>FBgn0034985</w:t>
            </w:r>
          </w:p>
        </w:tc>
        <w:tc>
          <w:tcPr>
            <w:tcW w:w="1959" w:type="dxa"/>
          </w:tcPr>
          <w:p w14:paraId="3504522C" w14:textId="77777777" w:rsidR="00B57652" w:rsidRDefault="00B57652" w:rsidP="007B0CDC">
            <w:r w:rsidRPr="003638DD">
              <w:t>CG3328</w:t>
            </w:r>
          </w:p>
        </w:tc>
        <w:tc>
          <w:tcPr>
            <w:tcW w:w="1870" w:type="dxa"/>
          </w:tcPr>
          <w:p w14:paraId="01D13B27" w14:textId="77777777" w:rsidR="00B57652" w:rsidRDefault="00B57652" w:rsidP="007B0CDC">
            <w:r w:rsidRPr="003638DD">
              <w:t>-1.251389664</w:t>
            </w:r>
          </w:p>
        </w:tc>
        <w:tc>
          <w:tcPr>
            <w:tcW w:w="1870" w:type="dxa"/>
          </w:tcPr>
          <w:p w14:paraId="52D7007D" w14:textId="77777777" w:rsidR="00B57652" w:rsidRDefault="00B57652" w:rsidP="007B0CDC">
            <w:r w:rsidRPr="003638DD">
              <w:t>-1.467190457</w:t>
            </w:r>
          </w:p>
        </w:tc>
        <w:tc>
          <w:tcPr>
            <w:tcW w:w="1870" w:type="dxa"/>
          </w:tcPr>
          <w:p w14:paraId="1D3A9388" w14:textId="77777777" w:rsidR="00B57652" w:rsidRDefault="00B57652" w:rsidP="007B0CDC">
            <w:r w:rsidRPr="003638DD">
              <w:t>0</w:t>
            </w:r>
          </w:p>
        </w:tc>
      </w:tr>
      <w:tr w:rsidR="00B57652" w14:paraId="15E7E937" w14:textId="77777777" w:rsidTr="00B57652">
        <w:tc>
          <w:tcPr>
            <w:tcW w:w="1870" w:type="dxa"/>
          </w:tcPr>
          <w:p w14:paraId="3EE2F0F0" w14:textId="77777777" w:rsidR="00B57652" w:rsidRDefault="00B57652" w:rsidP="007B0CDC">
            <w:r w:rsidRPr="003638DD">
              <w:lastRenderedPageBreak/>
              <w:t>FBgn0037773</w:t>
            </w:r>
          </w:p>
        </w:tc>
        <w:tc>
          <w:tcPr>
            <w:tcW w:w="1959" w:type="dxa"/>
          </w:tcPr>
          <w:p w14:paraId="2341EDB2" w14:textId="77777777" w:rsidR="00B57652" w:rsidRDefault="00B57652" w:rsidP="007B0CDC">
            <w:r w:rsidRPr="003638DD">
              <w:t>CG5359</w:t>
            </w:r>
          </w:p>
        </w:tc>
        <w:tc>
          <w:tcPr>
            <w:tcW w:w="1870" w:type="dxa"/>
          </w:tcPr>
          <w:p w14:paraId="33489C95" w14:textId="77777777" w:rsidR="00B57652" w:rsidRDefault="00B57652" w:rsidP="007B0CDC">
            <w:r w:rsidRPr="003638DD">
              <w:t>-1.231455074</w:t>
            </w:r>
          </w:p>
        </w:tc>
        <w:tc>
          <w:tcPr>
            <w:tcW w:w="1870" w:type="dxa"/>
          </w:tcPr>
          <w:p w14:paraId="03ABCE95" w14:textId="77777777" w:rsidR="00B57652" w:rsidRDefault="00B57652" w:rsidP="007B0CDC">
            <w:r w:rsidRPr="003638DD">
              <w:t>-0.545765262</w:t>
            </w:r>
          </w:p>
        </w:tc>
        <w:tc>
          <w:tcPr>
            <w:tcW w:w="1870" w:type="dxa"/>
          </w:tcPr>
          <w:p w14:paraId="7120E46C" w14:textId="77777777" w:rsidR="00B57652" w:rsidRDefault="00B57652" w:rsidP="007B0CDC">
            <w:r w:rsidRPr="003638DD">
              <w:t>0</w:t>
            </w:r>
          </w:p>
        </w:tc>
      </w:tr>
      <w:tr w:rsidR="00B57652" w14:paraId="5D7DEB1A" w14:textId="77777777" w:rsidTr="00B57652">
        <w:tc>
          <w:tcPr>
            <w:tcW w:w="1870" w:type="dxa"/>
          </w:tcPr>
          <w:p w14:paraId="7CEA9EB2" w14:textId="77777777" w:rsidR="00B57652" w:rsidRDefault="00B57652" w:rsidP="007B0CDC">
            <w:r w:rsidRPr="003638DD">
              <w:t>FBgn0030945</w:t>
            </w:r>
          </w:p>
        </w:tc>
        <w:tc>
          <w:tcPr>
            <w:tcW w:w="1959" w:type="dxa"/>
          </w:tcPr>
          <w:p w14:paraId="4FD709F3" w14:textId="77777777" w:rsidR="00B57652" w:rsidRDefault="00B57652" w:rsidP="007B0CDC">
            <w:r w:rsidRPr="003638DD">
              <w:t>Ing3</w:t>
            </w:r>
          </w:p>
        </w:tc>
        <w:tc>
          <w:tcPr>
            <w:tcW w:w="1870" w:type="dxa"/>
          </w:tcPr>
          <w:p w14:paraId="07A58FB7" w14:textId="77777777" w:rsidR="00B57652" w:rsidRDefault="00B57652" w:rsidP="007B0CDC">
            <w:r w:rsidRPr="003638DD">
              <w:t>-1.214453488</w:t>
            </w:r>
          </w:p>
        </w:tc>
        <w:tc>
          <w:tcPr>
            <w:tcW w:w="1870" w:type="dxa"/>
          </w:tcPr>
          <w:p w14:paraId="75870A30" w14:textId="77777777" w:rsidR="00B57652" w:rsidRDefault="00B57652" w:rsidP="007B0CDC">
            <w:r w:rsidRPr="003638DD">
              <w:t>-1.768223061</w:t>
            </w:r>
          </w:p>
        </w:tc>
        <w:tc>
          <w:tcPr>
            <w:tcW w:w="1870" w:type="dxa"/>
          </w:tcPr>
          <w:p w14:paraId="589EC1CE" w14:textId="77777777" w:rsidR="00B57652" w:rsidRDefault="00B57652" w:rsidP="007B0CDC">
            <w:r w:rsidRPr="003638DD">
              <w:t>1</w:t>
            </w:r>
          </w:p>
        </w:tc>
      </w:tr>
      <w:tr w:rsidR="00B57652" w14:paraId="6AC92250" w14:textId="77777777" w:rsidTr="00B57652">
        <w:tc>
          <w:tcPr>
            <w:tcW w:w="1870" w:type="dxa"/>
          </w:tcPr>
          <w:p w14:paraId="42B13A88" w14:textId="77777777" w:rsidR="00B57652" w:rsidRDefault="00B57652" w:rsidP="007B0CDC">
            <w:r w:rsidRPr="003638DD">
              <w:t>FBgn0029897</w:t>
            </w:r>
          </w:p>
        </w:tc>
        <w:tc>
          <w:tcPr>
            <w:tcW w:w="1959" w:type="dxa"/>
          </w:tcPr>
          <w:p w14:paraId="241F5770" w14:textId="77777777" w:rsidR="00B57652" w:rsidRDefault="00B57652" w:rsidP="007B0CDC">
            <w:r w:rsidRPr="003638DD">
              <w:t>RpL17</w:t>
            </w:r>
          </w:p>
        </w:tc>
        <w:tc>
          <w:tcPr>
            <w:tcW w:w="1870" w:type="dxa"/>
          </w:tcPr>
          <w:p w14:paraId="616A29F8" w14:textId="77777777" w:rsidR="00B57652" w:rsidRDefault="00B57652" w:rsidP="007B0CDC">
            <w:r w:rsidRPr="003638DD">
              <w:t>-1.203535352</w:t>
            </w:r>
          </w:p>
        </w:tc>
        <w:tc>
          <w:tcPr>
            <w:tcW w:w="1870" w:type="dxa"/>
          </w:tcPr>
          <w:p w14:paraId="40D8F778" w14:textId="77777777" w:rsidR="00B57652" w:rsidRDefault="00B57652" w:rsidP="007B0CDC">
            <w:r w:rsidRPr="003638DD">
              <w:t>-1.092814197</w:t>
            </w:r>
          </w:p>
        </w:tc>
        <w:tc>
          <w:tcPr>
            <w:tcW w:w="1870" w:type="dxa"/>
          </w:tcPr>
          <w:p w14:paraId="5E9A9168" w14:textId="77777777" w:rsidR="00B57652" w:rsidRDefault="00B57652" w:rsidP="007B0CDC">
            <w:r w:rsidRPr="003638DD">
              <w:t>0</w:t>
            </w:r>
          </w:p>
        </w:tc>
      </w:tr>
      <w:tr w:rsidR="00B57652" w14:paraId="2ABDBE40" w14:textId="77777777" w:rsidTr="00B57652">
        <w:tc>
          <w:tcPr>
            <w:tcW w:w="1870" w:type="dxa"/>
          </w:tcPr>
          <w:p w14:paraId="4136479B" w14:textId="77777777" w:rsidR="00B57652" w:rsidRDefault="00B57652" w:rsidP="007B0CDC">
            <w:r w:rsidRPr="003638DD">
              <w:t>FBgn0039665</w:t>
            </w:r>
          </w:p>
        </w:tc>
        <w:tc>
          <w:tcPr>
            <w:tcW w:w="1959" w:type="dxa"/>
          </w:tcPr>
          <w:p w14:paraId="5A65D88D" w14:textId="77777777" w:rsidR="00B57652" w:rsidRDefault="00B57652" w:rsidP="007B0CDC">
            <w:r w:rsidRPr="003638DD">
              <w:t>CG2310</w:t>
            </w:r>
          </w:p>
        </w:tc>
        <w:tc>
          <w:tcPr>
            <w:tcW w:w="1870" w:type="dxa"/>
          </w:tcPr>
          <w:p w14:paraId="103191DC" w14:textId="77777777" w:rsidR="00B57652" w:rsidRDefault="00B57652" w:rsidP="007B0CDC">
            <w:r w:rsidRPr="003638DD">
              <w:t>-1.170644225</w:t>
            </w:r>
          </w:p>
        </w:tc>
        <w:tc>
          <w:tcPr>
            <w:tcW w:w="1870" w:type="dxa"/>
          </w:tcPr>
          <w:p w14:paraId="58B56955" w14:textId="77777777" w:rsidR="00B57652" w:rsidRDefault="00B57652" w:rsidP="007B0CDC">
            <w:r w:rsidRPr="003638DD">
              <w:t>-1.00356471</w:t>
            </w:r>
          </w:p>
        </w:tc>
        <w:tc>
          <w:tcPr>
            <w:tcW w:w="1870" w:type="dxa"/>
          </w:tcPr>
          <w:p w14:paraId="4296B580" w14:textId="77777777" w:rsidR="00B57652" w:rsidRDefault="00B57652" w:rsidP="007B0CDC">
            <w:r w:rsidRPr="003638DD">
              <w:t>0</w:t>
            </w:r>
          </w:p>
        </w:tc>
      </w:tr>
      <w:tr w:rsidR="00B57652" w14:paraId="52264AE2" w14:textId="77777777" w:rsidTr="00B57652">
        <w:tc>
          <w:tcPr>
            <w:tcW w:w="1870" w:type="dxa"/>
          </w:tcPr>
          <w:p w14:paraId="4C38736B" w14:textId="77777777" w:rsidR="00B57652" w:rsidRDefault="00B57652" w:rsidP="007B0CDC">
            <w:r w:rsidRPr="003638DD">
              <w:t>FBgn0033122</w:t>
            </w:r>
          </w:p>
        </w:tc>
        <w:tc>
          <w:tcPr>
            <w:tcW w:w="1959" w:type="dxa"/>
          </w:tcPr>
          <w:p w14:paraId="2CB0A55E" w14:textId="77777777" w:rsidR="00B57652" w:rsidRDefault="00B57652" w:rsidP="007B0CDC">
            <w:r w:rsidRPr="003638DD">
              <w:t>CG17002</w:t>
            </w:r>
          </w:p>
        </w:tc>
        <w:tc>
          <w:tcPr>
            <w:tcW w:w="1870" w:type="dxa"/>
          </w:tcPr>
          <w:p w14:paraId="0FC4C44B" w14:textId="77777777" w:rsidR="00B57652" w:rsidRDefault="00B57652" w:rsidP="007B0CDC">
            <w:r w:rsidRPr="003638DD">
              <w:t>-1.155032639</w:t>
            </w:r>
          </w:p>
        </w:tc>
        <w:tc>
          <w:tcPr>
            <w:tcW w:w="1870" w:type="dxa"/>
          </w:tcPr>
          <w:p w14:paraId="0AAB2D1E" w14:textId="77777777" w:rsidR="00B57652" w:rsidRDefault="00B57652" w:rsidP="007B0CDC">
            <w:r w:rsidRPr="003638DD">
              <w:t>-1.098694283</w:t>
            </w:r>
          </w:p>
        </w:tc>
        <w:tc>
          <w:tcPr>
            <w:tcW w:w="1870" w:type="dxa"/>
          </w:tcPr>
          <w:p w14:paraId="63EE9064" w14:textId="77777777" w:rsidR="00B57652" w:rsidRDefault="00B57652" w:rsidP="007B0CDC">
            <w:r w:rsidRPr="003638DD">
              <w:t>1</w:t>
            </w:r>
          </w:p>
        </w:tc>
      </w:tr>
      <w:tr w:rsidR="00B57652" w14:paraId="5E9E7E21" w14:textId="77777777" w:rsidTr="00B57652">
        <w:tc>
          <w:tcPr>
            <w:tcW w:w="1870" w:type="dxa"/>
          </w:tcPr>
          <w:p w14:paraId="221391ED" w14:textId="77777777" w:rsidR="00B57652" w:rsidRDefault="00B57652" w:rsidP="007B0CDC">
            <w:r w:rsidRPr="003638DD">
              <w:t>FBgn0031022</w:t>
            </w:r>
          </w:p>
        </w:tc>
        <w:tc>
          <w:tcPr>
            <w:tcW w:w="1959" w:type="dxa"/>
          </w:tcPr>
          <w:p w14:paraId="63D1F20F" w14:textId="77777777" w:rsidR="00B57652" w:rsidRDefault="00B57652" w:rsidP="007B0CDC">
            <w:r w:rsidRPr="003638DD">
              <w:t>CG12204</w:t>
            </w:r>
          </w:p>
        </w:tc>
        <w:tc>
          <w:tcPr>
            <w:tcW w:w="1870" w:type="dxa"/>
          </w:tcPr>
          <w:p w14:paraId="084015CD" w14:textId="77777777" w:rsidR="00B57652" w:rsidRDefault="00B57652" w:rsidP="007B0CDC">
            <w:r w:rsidRPr="003638DD">
              <w:t>-1.142559542</w:t>
            </w:r>
          </w:p>
        </w:tc>
        <w:tc>
          <w:tcPr>
            <w:tcW w:w="1870" w:type="dxa"/>
          </w:tcPr>
          <w:p w14:paraId="1D90FF9D" w14:textId="77777777" w:rsidR="00B57652" w:rsidRDefault="00B57652" w:rsidP="007B0CDC">
            <w:r w:rsidRPr="003638DD">
              <w:t>-1.505175109</w:t>
            </w:r>
          </w:p>
        </w:tc>
        <w:tc>
          <w:tcPr>
            <w:tcW w:w="1870" w:type="dxa"/>
          </w:tcPr>
          <w:p w14:paraId="5EAAEEF8" w14:textId="77777777" w:rsidR="00B57652" w:rsidRDefault="00B57652" w:rsidP="007B0CDC">
            <w:r w:rsidRPr="003638DD">
              <w:t>1</w:t>
            </w:r>
          </w:p>
        </w:tc>
      </w:tr>
      <w:tr w:rsidR="00B57652" w14:paraId="4E297282" w14:textId="77777777" w:rsidTr="00B57652">
        <w:tc>
          <w:tcPr>
            <w:tcW w:w="1870" w:type="dxa"/>
          </w:tcPr>
          <w:p w14:paraId="01599042" w14:textId="77777777" w:rsidR="00B57652" w:rsidRDefault="00B57652" w:rsidP="007B0CDC">
            <w:r w:rsidRPr="003638DD">
              <w:t>FBgn0261363</w:t>
            </w:r>
          </w:p>
        </w:tc>
        <w:tc>
          <w:tcPr>
            <w:tcW w:w="1959" w:type="dxa"/>
          </w:tcPr>
          <w:p w14:paraId="63FFE667" w14:textId="77777777" w:rsidR="00B57652" w:rsidRDefault="00B57652" w:rsidP="007B0CDC">
            <w:r w:rsidRPr="003638DD">
              <w:t>PPO3</w:t>
            </w:r>
          </w:p>
        </w:tc>
        <w:tc>
          <w:tcPr>
            <w:tcW w:w="1870" w:type="dxa"/>
          </w:tcPr>
          <w:p w14:paraId="6B36E09F" w14:textId="77777777" w:rsidR="00B57652" w:rsidRDefault="00B57652" w:rsidP="007B0CDC">
            <w:r w:rsidRPr="003638DD">
              <w:t>-1.118575277</w:t>
            </w:r>
          </w:p>
        </w:tc>
        <w:tc>
          <w:tcPr>
            <w:tcW w:w="1870" w:type="dxa"/>
          </w:tcPr>
          <w:p w14:paraId="33542BF3" w14:textId="77777777" w:rsidR="00B57652" w:rsidRDefault="00B57652" w:rsidP="007B0CDC">
            <w:r w:rsidRPr="003638DD">
              <w:t>-1.900143365</w:t>
            </w:r>
          </w:p>
        </w:tc>
        <w:tc>
          <w:tcPr>
            <w:tcW w:w="1870" w:type="dxa"/>
          </w:tcPr>
          <w:p w14:paraId="3F26CA3E" w14:textId="77777777" w:rsidR="00B57652" w:rsidRDefault="00B57652" w:rsidP="007B0CDC">
            <w:r w:rsidRPr="003638DD">
              <w:t>1</w:t>
            </w:r>
          </w:p>
        </w:tc>
      </w:tr>
      <w:tr w:rsidR="00B57652" w14:paraId="0CE88E37" w14:textId="77777777" w:rsidTr="00B57652">
        <w:tc>
          <w:tcPr>
            <w:tcW w:w="1870" w:type="dxa"/>
          </w:tcPr>
          <w:p w14:paraId="271AB1BB" w14:textId="77777777" w:rsidR="00B57652" w:rsidRDefault="00B57652" w:rsidP="007B0CDC">
            <w:r w:rsidRPr="003638DD">
              <w:t>FBgn0031418</w:t>
            </w:r>
          </w:p>
        </w:tc>
        <w:tc>
          <w:tcPr>
            <w:tcW w:w="1959" w:type="dxa"/>
          </w:tcPr>
          <w:p w14:paraId="462117DE" w14:textId="77777777" w:rsidR="00B57652" w:rsidRDefault="00B57652" w:rsidP="007B0CDC">
            <w:r w:rsidRPr="003638DD">
              <w:t>CG3609</w:t>
            </w:r>
          </w:p>
        </w:tc>
        <w:tc>
          <w:tcPr>
            <w:tcW w:w="1870" w:type="dxa"/>
          </w:tcPr>
          <w:p w14:paraId="7E9D7DAE" w14:textId="77777777" w:rsidR="00B57652" w:rsidRDefault="00B57652" w:rsidP="007B0CDC">
            <w:r w:rsidRPr="003638DD">
              <w:t>-1.112351363</w:t>
            </w:r>
          </w:p>
        </w:tc>
        <w:tc>
          <w:tcPr>
            <w:tcW w:w="1870" w:type="dxa"/>
          </w:tcPr>
          <w:p w14:paraId="7AEB7AD6" w14:textId="77777777" w:rsidR="00B57652" w:rsidRDefault="00B57652" w:rsidP="007B0CDC">
            <w:r w:rsidRPr="003638DD">
              <w:t>-1.095829832</w:t>
            </w:r>
          </w:p>
        </w:tc>
        <w:tc>
          <w:tcPr>
            <w:tcW w:w="1870" w:type="dxa"/>
          </w:tcPr>
          <w:p w14:paraId="36D4630C" w14:textId="77777777" w:rsidR="00B57652" w:rsidRDefault="00B57652" w:rsidP="007B0CDC">
            <w:r w:rsidRPr="003638DD">
              <w:t>0</w:t>
            </w:r>
          </w:p>
        </w:tc>
      </w:tr>
      <w:tr w:rsidR="00B57652" w14:paraId="158CB356" w14:textId="77777777" w:rsidTr="00B57652">
        <w:tc>
          <w:tcPr>
            <w:tcW w:w="1870" w:type="dxa"/>
          </w:tcPr>
          <w:p w14:paraId="50A49910" w14:textId="77777777" w:rsidR="00B57652" w:rsidRDefault="00B57652" w:rsidP="007B0CDC">
            <w:r w:rsidRPr="003638DD">
              <w:t>FBgn0010247</w:t>
            </w:r>
          </w:p>
        </w:tc>
        <w:tc>
          <w:tcPr>
            <w:tcW w:w="1959" w:type="dxa"/>
          </w:tcPr>
          <w:p w14:paraId="5590E6C8" w14:textId="77777777" w:rsidR="00B57652" w:rsidRDefault="00B57652" w:rsidP="007B0CDC">
            <w:proofErr w:type="spellStart"/>
            <w:r w:rsidRPr="003638DD">
              <w:t>Parp</w:t>
            </w:r>
            <w:proofErr w:type="spellEnd"/>
          </w:p>
        </w:tc>
        <w:tc>
          <w:tcPr>
            <w:tcW w:w="1870" w:type="dxa"/>
          </w:tcPr>
          <w:p w14:paraId="32F27D0B" w14:textId="77777777" w:rsidR="00B57652" w:rsidRDefault="00B57652" w:rsidP="007B0CDC">
            <w:r w:rsidRPr="003638DD">
              <w:t>-1.107221342</w:t>
            </w:r>
          </w:p>
        </w:tc>
        <w:tc>
          <w:tcPr>
            <w:tcW w:w="1870" w:type="dxa"/>
          </w:tcPr>
          <w:p w14:paraId="1BB3E88A" w14:textId="77777777" w:rsidR="00B57652" w:rsidRDefault="00B57652" w:rsidP="007B0CDC">
            <w:r w:rsidRPr="003638DD">
              <w:t>-1.13630509</w:t>
            </w:r>
          </w:p>
        </w:tc>
        <w:tc>
          <w:tcPr>
            <w:tcW w:w="1870" w:type="dxa"/>
          </w:tcPr>
          <w:p w14:paraId="5FECABEE" w14:textId="77777777" w:rsidR="00B57652" w:rsidRDefault="00B57652" w:rsidP="007B0CDC">
            <w:r w:rsidRPr="003638DD">
              <w:t>1</w:t>
            </w:r>
          </w:p>
        </w:tc>
      </w:tr>
      <w:tr w:rsidR="00B57652" w14:paraId="21972BD2" w14:textId="77777777" w:rsidTr="00B57652">
        <w:tc>
          <w:tcPr>
            <w:tcW w:w="1870" w:type="dxa"/>
          </w:tcPr>
          <w:p w14:paraId="51C8B6F8" w14:textId="77777777" w:rsidR="00B57652" w:rsidRDefault="00B57652" w:rsidP="007B0CDC">
            <w:r w:rsidRPr="003638DD">
              <w:t>FBgn0043001</w:t>
            </w:r>
          </w:p>
        </w:tc>
        <w:tc>
          <w:tcPr>
            <w:tcW w:w="1959" w:type="dxa"/>
          </w:tcPr>
          <w:p w14:paraId="1C2021EF" w14:textId="77777777" w:rsidR="00B57652" w:rsidRDefault="00B57652" w:rsidP="007B0CDC">
            <w:r w:rsidRPr="003638DD">
              <w:t>Chrac-16</w:t>
            </w:r>
          </w:p>
        </w:tc>
        <w:tc>
          <w:tcPr>
            <w:tcW w:w="1870" w:type="dxa"/>
          </w:tcPr>
          <w:p w14:paraId="17C29F80" w14:textId="77777777" w:rsidR="00B57652" w:rsidRDefault="00B57652" w:rsidP="007B0CDC">
            <w:r w:rsidRPr="003638DD">
              <w:t>-1.10361656</w:t>
            </w:r>
          </w:p>
        </w:tc>
        <w:tc>
          <w:tcPr>
            <w:tcW w:w="1870" w:type="dxa"/>
          </w:tcPr>
          <w:p w14:paraId="206DA487" w14:textId="77777777" w:rsidR="00B57652" w:rsidRDefault="00B57652" w:rsidP="007B0CDC">
            <w:r w:rsidRPr="003638DD">
              <w:t>-0.380934592</w:t>
            </w:r>
          </w:p>
        </w:tc>
        <w:tc>
          <w:tcPr>
            <w:tcW w:w="1870" w:type="dxa"/>
          </w:tcPr>
          <w:p w14:paraId="294D9D45" w14:textId="77777777" w:rsidR="00B57652" w:rsidRDefault="00B57652" w:rsidP="007B0CDC">
            <w:r w:rsidRPr="003638DD">
              <w:t>0</w:t>
            </w:r>
          </w:p>
        </w:tc>
      </w:tr>
      <w:tr w:rsidR="00B57652" w14:paraId="64EF1303" w14:textId="77777777" w:rsidTr="00B57652">
        <w:tc>
          <w:tcPr>
            <w:tcW w:w="1870" w:type="dxa"/>
          </w:tcPr>
          <w:p w14:paraId="3F78E344" w14:textId="77777777" w:rsidR="00B57652" w:rsidRDefault="00B57652" w:rsidP="007B0CDC">
            <w:r w:rsidRPr="003638DD">
              <w:t>FBgn0267590</w:t>
            </w:r>
          </w:p>
        </w:tc>
        <w:tc>
          <w:tcPr>
            <w:tcW w:w="1959" w:type="dxa"/>
          </w:tcPr>
          <w:p w14:paraId="1BB38897" w14:textId="77777777" w:rsidR="00B57652" w:rsidRDefault="00B57652" w:rsidP="007B0CDC">
            <w:r w:rsidRPr="003638DD">
              <w:t>CR45928</w:t>
            </w:r>
          </w:p>
        </w:tc>
        <w:tc>
          <w:tcPr>
            <w:tcW w:w="1870" w:type="dxa"/>
          </w:tcPr>
          <w:p w14:paraId="518BB703" w14:textId="77777777" w:rsidR="00B57652" w:rsidRDefault="00B57652" w:rsidP="007B0CDC">
            <w:r w:rsidRPr="003638DD">
              <w:t>-1.076434174</w:t>
            </w:r>
          </w:p>
        </w:tc>
        <w:tc>
          <w:tcPr>
            <w:tcW w:w="1870" w:type="dxa"/>
          </w:tcPr>
          <w:p w14:paraId="77F8C3BB" w14:textId="77777777" w:rsidR="00B57652" w:rsidRDefault="00B57652" w:rsidP="007B0CDC">
            <w:r w:rsidRPr="003638DD">
              <w:t>-1.484434508</w:t>
            </w:r>
          </w:p>
        </w:tc>
        <w:tc>
          <w:tcPr>
            <w:tcW w:w="1870" w:type="dxa"/>
          </w:tcPr>
          <w:p w14:paraId="1D79CE61" w14:textId="77777777" w:rsidR="00B57652" w:rsidRDefault="00B57652" w:rsidP="007B0CDC">
            <w:r w:rsidRPr="003638DD">
              <w:t>1</w:t>
            </w:r>
          </w:p>
        </w:tc>
      </w:tr>
      <w:tr w:rsidR="00B57652" w14:paraId="3FC68CBC" w14:textId="77777777" w:rsidTr="00B57652">
        <w:tc>
          <w:tcPr>
            <w:tcW w:w="1870" w:type="dxa"/>
          </w:tcPr>
          <w:p w14:paraId="42B947A3" w14:textId="77777777" w:rsidR="00B57652" w:rsidRDefault="00B57652" w:rsidP="007B0CDC">
            <w:r w:rsidRPr="003638DD">
              <w:t>FBgn0266569</w:t>
            </w:r>
          </w:p>
        </w:tc>
        <w:tc>
          <w:tcPr>
            <w:tcW w:w="1959" w:type="dxa"/>
          </w:tcPr>
          <w:p w14:paraId="58FE011E" w14:textId="77777777" w:rsidR="00B57652" w:rsidRDefault="00B57652" w:rsidP="007B0CDC">
            <w:r w:rsidRPr="003638DD">
              <w:t>CG42259</w:t>
            </w:r>
          </w:p>
        </w:tc>
        <w:tc>
          <w:tcPr>
            <w:tcW w:w="1870" w:type="dxa"/>
          </w:tcPr>
          <w:p w14:paraId="237DD1FD" w14:textId="77777777" w:rsidR="00B57652" w:rsidRDefault="00B57652" w:rsidP="007B0CDC">
            <w:r w:rsidRPr="003638DD">
              <w:t>-1.075911005</w:t>
            </w:r>
          </w:p>
        </w:tc>
        <w:tc>
          <w:tcPr>
            <w:tcW w:w="1870" w:type="dxa"/>
          </w:tcPr>
          <w:p w14:paraId="2CED9494" w14:textId="77777777" w:rsidR="00B57652" w:rsidRDefault="00B57652" w:rsidP="007B0CDC">
            <w:r w:rsidRPr="003638DD">
              <w:t>-0.809457311</w:t>
            </w:r>
          </w:p>
        </w:tc>
        <w:tc>
          <w:tcPr>
            <w:tcW w:w="1870" w:type="dxa"/>
          </w:tcPr>
          <w:p w14:paraId="3169B80D" w14:textId="77777777" w:rsidR="00B57652" w:rsidRDefault="00B57652" w:rsidP="007B0CDC">
            <w:r w:rsidRPr="003638DD">
              <w:t>1</w:t>
            </w:r>
          </w:p>
        </w:tc>
      </w:tr>
      <w:tr w:rsidR="00B57652" w14:paraId="26F76931" w14:textId="77777777" w:rsidTr="00B57652">
        <w:tc>
          <w:tcPr>
            <w:tcW w:w="1870" w:type="dxa"/>
          </w:tcPr>
          <w:p w14:paraId="3F11E31C" w14:textId="77777777" w:rsidR="00B57652" w:rsidRDefault="00B57652" w:rsidP="007B0CDC">
            <w:r w:rsidRPr="003638DD">
              <w:t>FBgn0004856</w:t>
            </w:r>
          </w:p>
        </w:tc>
        <w:tc>
          <w:tcPr>
            <w:tcW w:w="1959" w:type="dxa"/>
          </w:tcPr>
          <w:p w14:paraId="2C4288B5" w14:textId="77777777" w:rsidR="00B57652" w:rsidRDefault="00B57652" w:rsidP="007B0CDC">
            <w:r w:rsidRPr="003638DD">
              <w:t>Bx42</w:t>
            </w:r>
          </w:p>
        </w:tc>
        <w:tc>
          <w:tcPr>
            <w:tcW w:w="1870" w:type="dxa"/>
          </w:tcPr>
          <w:p w14:paraId="0F8351F0" w14:textId="77777777" w:rsidR="00B57652" w:rsidRDefault="00B57652" w:rsidP="007B0CDC">
            <w:r w:rsidRPr="003638DD">
              <w:t>-1.061893764</w:t>
            </w:r>
          </w:p>
        </w:tc>
        <w:tc>
          <w:tcPr>
            <w:tcW w:w="1870" w:type="dxa"/>
          </w:tcPr>
          <w:p w14:paraId="3BEB10EC" w14:textId="77777777" w:rsidR="00B57652" w:rsidRDefault="00B57652" w:rsidP="007B0CDC">
            <w:r w:rsidRPr="003638DD">
              <w:t>-0.760990296</w:t>
            </w:r>
          </w:p>
        </w:tc>
        <w:tc>
          <w:tcPr>
            <w:tcW w:w="1870" w:type="dxa"/>
          </w:tcPr>
          <w:p w14:paraId="43F4F212" w14:textId="77777777" w:rsidR="00B57652" w:rsidRDefault="00B57652" w:rsidP="007B0CDC">
            <w:r w:rsidRPr="003638DD">
              <w:t>1</w:t>
            </w:r>
          </w:p>
        </w:tc>
      </w:tr>
      <w:tr w:rsidR="00B57652" w14:paraId="3B999CBD" w14:textId="77777777" w:rsidTr="00B57652">
        <w:tc>
          <w:tcPr>
            <w:tcW w:w="1870" w:type="dxa"/>
          </w:tcPr>
          <w:p w14:paraId="7C8B4FAB" w14:textId="77777777" w:rsidR="00B57652" w:rsidRDefault="00B57652" w:rsidP="007B0CDC">
            <w:r w:rsidRPr="003638DD">
              <w:t>FBgn0014269</w:t>
            </w:r>
          </w:p>
        </w:tc>
        <w:tc>
          <w:tcPr>
            <w:tcW w:w="1959" w:type="dxa"/>
          </w:tcPr>
          <w:p w14:paraId="077C4F48" w14:textId="77777777" w:rsidR="00B57652" w:rsidRDefault="00B57652" w:rsidP="007B0CDC">
            <w:r w:rsidRPr="003638DD">
              <w:t>prod</w:t>
            </w:r>
          </w:p>
        </w:tc>
        <w:tc>
          <w:tcPr>
            <w:tcW w:w="1870" w:type="dxa"/>
          </w:tcPr>
          <w:p w14:paraId="46FA2FE2" w14:textId="77777777" w:rsidR="00B57652" w:rsidRDefault="00B57652" w:rsidP="007B0CDC">
            <w:r w:rsidRPr="003638DD">
              <w:t>-1.057230055</w:t>
            </w:r>
          </w:p>
        </w:tc>
        <w:tc>
          <w:tcPr>
            <w:tcW w:w="1870" w:type="dxa"/>
          </w:tcPr>
          <w:p w14:paraId="070BC9D2" w14:textId="77777777" w:rsidR="00B57652" w:rsidRDefault="00B57652" w:rsidP="007B0CDC">
            <w:r w:rsidRPr="003638DD">
              <w:t>-0.490290931</w:t>
            </w:r>
          </w:p>
        </w:tc>
        <w:tc>
          <w:tcPr>
            <w:tcW w:w="1870" w:type="dxa"/>
          </w:tcPr>
          <w:p w14:paraId="6A4A3329" w14:textId="77777777" w:rsidR="00B57652" w:rsidRDefault="00B57652" w:rsidP="007B0CDC">
            <w:r w:rsidRPr="003638DD">
              <w:t>1</w:t>
            </w:r>
          </w:p>
        </w:tc>
      </w:tr>
      <w:tr w:rsidR="00B57652" w14:paraId="1F0E06C4" w14:textId="77777777" w:rsidTr="00B57652">
        <w:tc>
          <w:tcPr>
            <w:tcW w:w="1870" w:type="dxa"/>
          </w:tcPr>
          <w:p w14:paraId="0F1EC745" w14:textId="77777777" w:rsidR="00B57652" w:rsidRDefault="00B57652" w:rsidP="007B0CDC">
            <w:r w:rsidRPr="003638DD">
              <w:t>FBgn0030974</w:t>
            </w:r>
          </w:p>
        </w:tc>
        <w:tc>
          <w:tcPr>
            <w:tcW w:w="1959" w:type="dxa"/>
          </w:tcPr>
          <w:p w14:paraId="2ACF55EB" w14:textId="77777777" w:rsidR="00B57652" w:rsidRDefault="00B57652" w:rsidP="007B0CDC">
            <w:r w:rsidRPr="003638DD">
              <w:t>CG7358</w:t>
            </w:r>
          </w:p>
        </w:tc>
        <w:tc>
          <w:tcPr>
            <w:tcW w:w="1870" w:type="dxa"/>
          </w:tcPr>
          <w:p w14:paraId="6F1FE685" w14:textId="77777777" w:rsidR="00B57652" w:rsidRDefault="00B57652" w:rsidP="007B0CDC">
            <w:r w:rsidRPr="003638DD">
              <w:t>-1.04925682</w:t>
            </w:r>
          </w:p>
        </w:tc>
        <w:tc>
          <w:tcPr>
            <w:tcW w:w="1870" w:type="dxa"/>
          </w:tcPr>
          <w:p w14:paraId="35DB6777" w14:textId="77777777" w:rsidR="00B57652" w:rsidRDefault="00B57652" w:rsidP="007B0CDC">
            <w:r w:rsidRPr="003638DD">
              <w:t>-1.203476715</w:t>
            </w:r>
          </w:p>
        </w:tc>
        <w:tc>
          <w:tcPr>
            <w:tcW w:w="1870" w:type="dxa"/>
          </w:tcPr>
          <w:p w14:paraId="3D1D107B" w14:textId="77777777" w:rsidR="00B57652" w:rsidRDefault="00B57652" w:rsidP="007B0CDC">
            <w:r w:rsidRPr="003638DD">
              <w:t>0</w:t>
            </w:r>
          </w:p>
        </w:tc>
      </w:tr>
      <w:tr w:rsidR="00B57652" w14:paraId="29CED29E" w14:textId="77777777" w:rsidTr="00B57652">
        <w:tc>
          <w:tcPr>
            <w:tcW w:w="1870" w:type="dxa"/>
          </w:tcPr>
          <w:p w14:paraId="78265D00" w14:textId="77777777" w:rsidR="00B57652" w:rsidRDefault="00B57652" w:rsidP="007B0CDC">
            <w:r w:rsidRPr="003638DD">
              <w:t>FBgn0033431</w:t>
            </w:r>
          </w:p>
        </w:tc>
        <w:tc>
          <w:tcPr>
            <w:tcW w:w="1959" w:type="dxa"/>
          </w:tcPr>
          <w:p w14:paraId="72CAB3FF" w14:textId="77777777" w:rsidR="00B57652" w:rsidRDefault="00B57652" w:rsidP="007B0CDC">
            <w:r w:rsidRPr="003638DD">
              <w:t>CG1827</w:t>
            </w:r>
          </w:p>
        </w:tc>
        <w:tc>
          <w:tcPr>
            <w:tcW w:w="1870" w:type="dxa"/>
          </w:tcPr>
          <w:p w14:paraId="65682629" w14:textId="77777777" w:rsidR="00B57652" w:rsidRDefault="00B57652" w:rsidP="007B0CDC">
            <w:r w:rsidRPr="003638DD">
              <w:t>-1.035634638</w:t>
            </w:r>
          </w:p>
        </w:tc>
        <w:tc>
          <w:tcPr>
            <w:tcW w:w="1870" w:type="dxa"/>
          </w:tcPr>
          <w:p w14:paraId="678CDBB8" w14:textId="77777777" w:rsidR="00B57652" w:rsidRDefault="00B57652" w:rsidP="007B0CDC">
            <w:r w:rsidRPr="003638DD">
              <w:t>-1.385129205</w:t>
            </w:r>
          </w:p>
        </w:tc>
        <w:tc>
          <w:tcPr>
            <w:tcW w:w="1870" w:type="dxa"/>
          </w:tcPr>
          <w:p w14:paraId="21D6001B" w14:textId="77777777" w:rsidR="00B57652" w:rsidRDefault="00B57652" w:rsidP="007B0CDC">
            <w:r w:rsidRPr="003638DD">
              <w:t>1</w:t>
            </w:r>
          </w:p>
        </w:tc>
      </w:tr>
      <w:tr w:rsidR="00B57652" w14:paraId="5791FE6D" w14:textId="77777777" w:rsidTr="00B57652">
        <w:tc>
          <w:tcPr>
            <w:tcW w:w="1870" w:type="dxa"/>
          </w:tcPr>
          <w:p w14:paraId="7E72C3D2" w14:textId="77777777" w:rsidR="00B57652" w:rsidRDefault="00B57652" w:rsidP="007B0CDC">
            <w:r w:rsidRPr="003638DD">
              <w:t>FBgn0033799</w:t>
            </w:r>
          </w:p>
        </w:tc>
        <w:tc>
          <w:tcPr>
            <w:tcW w:w="1959" w:type="dxa"/>
          </w:tcPr>
          <w:p w14:paraId="13CF59FC" w14:textId="77777777" w:rsidR="00B57652" w:rsidRDefault="00B57652" w:rsidP="007B0CDC">
            <w:proofErr w:type="spellStart"/>
            <w:r w:rsidRPr="003638DD">
              <w:t>GLaz</w:t>
            </w:r>
            <w:proofErr w:type="spellEnd"/>
          </w:p>
        </w:tc>
        <w:tc>
          <w:tcPr>
            <w:tcW w:w="1870" w:type="dxa"/>
          </w:tcPr>
          <w:p w14:paraId="14BBD46B" w14:textId="77777777" w:rsidR="00B57652" w:rsidRDefault="00B57652" w:rsidP="007B0CDC">
            <w:r w:rsidRPr="003638DD">
              <w:t>-1.029912787</w:t>
            </w:r>
          </w:p>
        </w:tc>
        <w:tc>
          <w:tcPr>
            <w:tcW w:w="1870" w:type="dxa"/>
          </w:tcPr>
          <w:p w14:paraId="04D0C55F" w14:textId="77777777" w:rsidR="00B57652" w:rsidRDefault="00B57652" w:rsidP="007B0CDC">
            <w:r w:rsidRPr="003638DD">
              <w:t>-1.119464254</w:t>
            </w:r>
          </w:p>
        </w:tc>
        <w:tc>
          <w:tcPr>
            <w:tcW w:w="1870" w:type="dxa"/>
          </w:tcPr>
          <w:p w14:paraId="58307F56" w14:textId="77777777" w:rsidR="00B57652" w:rsidRDefault="00B57652" w:rsidP="007B0CDC">
            <w:r w:rsidRPr="003638DD">
              <w:t>0</w:t>
            </w:r>
          </w:p>
        </w:tc>
      </w:tr>
      <w:tr w:rsidR="00B57652" w14:paraId="1DDFF8DB" w14:textId="77777777" w:rsidTr="00B57652">
        <w:tc>
          <w:tcPr>
            <w:tcW w:w="1870" w:type="dxa"/>
          </w:tcPr>
          <w:p w14:paraId="16DA82ED" w14:textId="77777777" w:rsidR="00B57652" w:rsidRDefault="00B57652" w:rsidP="007B0CDC">
            <w:r w:rsidRPr="003638DD">
              <w:t>FBgn0034406</w:t>
            </w:r>
          </w:p>
        </w:tc>
        <w:tc>
          <w:tcPr>
            <w:tcW w:w="1959" w:type="dxa"/>
          </w:tcPr>
          <w:p w14:paraId="57DD8414" w14:textId="77777777" w:rsidR="00B57652" w:rsidRDefault="00B57652" w:rsidP="007B0CDC">
            <w:r w:rsidRPr="003638DD">
              <w:t>Jheh3</w:t>
            </w:r>
          </w:p>
        </w:tc>
        <w:tc>
          <w:tcPr>
            <w:tcW w:w="1870" w:type="dxa"/>
          </w:tcPr>
          <w:p w14:paraId="6820E621" w14:textId="77777777" w:rsidR="00B57652" w:rsidRDefault="00B57652" w:rsidP="007B0CDC">
            <w:r w:rsidRPr="003638DD">
              <w:t>-1.021422285</w:t>
            </w:r>
          </w:p>
        </w:tc>
        <w:tc>
          <w:tcPr>
            <w:tcW w:w="1870" w:type="dxa"/>
          </w:tcPr>
          <w:p w14:paraId="51296B49" w14:textId="77777777" w:rsidR="00B57652" w:rsidRDefault="00B57652" w:rsidP="007B0CDC">
            <w:r w:rsidRPr="003638DD">
              <w:t>-0.530969579</w:t>
            </w:r>
          </w:p>
        </w:tc>
        <w:tc>
          <w:tcPr>
            <w:tcW w:w="1870" w:type="dxa"/>
          </w:tcPr>
          <w:p w14:paraId="3D05AD8E" w14:textId="77777777" w:rsidR="00B57652" w:rsidRDefault="00B57652" w:rsidP="007B0CDC">
            <w:r w:rsidRPr="003638DD">
              <w:t>1</w:t>
            </w:r>
          </w:p>
        </w:tc>
      </w:tr>
      <w:tr w:rsidR="00B57652" w14:paraId="701849A5" w14:textId="77777777" w:rsidTr="00B57652">
        <w:tc>
          <w:tcPr>
            <w:tcW w:w="1870" w:type="dxa"/>
          </w:tcPr>
          <w:p w14:paraId="345A9BFD" w14:textId="77777777" w:rsidR="00B57652" w:rsidRDefault="00B57652" w:rsidP="007B0CDC">
            <w:r w:rsidRPr="003638DD">
              <w:t>FBgn0022338</w:t>
            </w:r>
          </w:p>
        </w:tc>
        <w:tc>
          <w:tcPr>
            <w:tcW w:w="1959" w:type="dxa"/>
          </w:tcPr>
          <w:p w14:paraId="131EF5C1" w14:textId="77777777" w:rsidR="00B57652" w:rsidRDefault="00B57652" w:rsidP="007B0CDC">
            <w:proofErr w:type="spellStart"/>
            <w:r w:rsidRPr="003638DD">
              <w:t>dnk</w:t>
            </w:r>
            <w:proofErr w:type="spellEnd"/>
          </w:p>
        </w:tc>
        <w:tc>
          <w:tcPr>
            <w:tcW w:w="1870" w:type="dxa"/>
          </w:tcPr>
          <w:p w14:paraId="25C6B379" w14:textId="77777777" w:rsidR="00B57652" w:rsidRDefault="00B57652" w:rsidP="007B0CDC">
            <w:r w:rsidRPr="003638DD">
              <w:t>-1.019957738</w:t>
            </w:r>
          </w:p>
        </w:tc>
        <w:tc>
          <w:tcPr>
            <w:tcW w:w="1870" w:type="dxa"/>
          </w:tcPr>
          <w:p w14:paraId="52DFF1F0" w14:textId="77777777" w:rsidR="00B57652" w:rsidRDefault="00B57652" w:rsidP="007B0CDC">
            <w:r w:rsidRPr="003638DD">
              <w:t>-0.838914001</w:t>
            </w:r>
          </w:p>
        </w:tc>
        <w:tc>
          <w:tcPr>
            <w:tcW w:w="1870" w:type="dxa"/>
          </w:tcPr>
          <w:p w14:paraId="74515AE0" w14:textId="77777777" w:rsidR="00B57652" w:rsidRDefault="00B57652" w:rsidP="007B0CDC">
            <w:r w:rsidRPr="003638DD">
              <w:t>0</w:t>
            </w:r>
          </w:p>
        </w:tc>
      </w:tr>
      <w:tr w:rsidR="00B57652" w14:paraId="4AC23FAC" w14:textId="77777777" w:rsidTr="00B57652">
        <w:tc>
          <w:tcPr>
            <w:tcW w:w="1870" w:type="dxa"/>
          </w:tcPr>
          <w:p w14:paraId="6ECE2BF6" w14:textId="77777777" w:rsidR="00B57652" w:rsidRDefault="00B57652" w:rsidP="007B0CDC">
            <w:r w:rsidRPr="003638DD">
              <w:t>FBgn0034997</w:t>
            </w:r>
          </w:p>
        </w:tc>
        <w:tc>
          <w:tcPr>
            <w:tcW w:w="1959" w:type="dxa"/>
          </w:tcPr>
          <w:p w14:paraId="7679614B" w14:textId="77777777" w:rsidR="00B57652" w:rsidRDefault="00B57652" w:rsidP="007B0CDC">
            <w:r w:rsidRPr="003638DD">
              <w:t>CG3376</w:t>
            </w:r>
          </w:p>
        </w:tc>
        <w:tc>
          <w:tcPr>
            <w:tcW w:w="1870" w:type="dxa"/>
          </w:tcPr>
          <w:p w14:paraId="29966DDD" w14:textId="77777777" w:rsidR="00B57652" w:rsidRDefault="00B57652" w:rsidP="007B0CDC">
            <w:r w:rsidRPr="003638DD">
              <w:t>-1.004132242</w:t>
            </w:r>
          </w:p>
        </w:tc>
        <w:tc>
          <w:tcPr>
            <w:tcW w:w="1870" w:type="dxa"/>
          </w:tcPr>
          <w:p w14:paraId="0B017541" w14:textId="77777777" w:rsidR="00B57652" w:rsidRDefault="00B57652" w:rsidP="007B0CDC">
            <w:r w:rsidRPr="003638DD">
              <w:t>-0.639092176</w:t>
            </w:r>
          </w:p>
        </w:tc>
        <w:tc>
          <w:tcPr>
            <w:tcW w:w="1870" w:type="dxa"/>
          </w:tcPr>
          <w:p w14:paraId="51FBFA68" w14:textId="77777777" w:rsidR="00B57652" w:rsidRDefault="00B57652" w:rsidP="007B0CDC">
            <w:r w:rsidRPr="003638DD">
              <w:t>0</w:t>
            </w:r>
          </w:p>
        </w:tc>
      </w:tr>
      <w:tr w:rsidR="00B57652" w14:paraId="199C1CC2" w14:textId="77777777" w:rsidTr="00B57652">
        <w:tc>
          <w:tcPr>
            <w:tcW w:w="1870" w:type="dxa"/>
          </w:tcPr>
          <w:p w14:paraId="191185CC" w14:textId="77777777" w:rsidR="00B57652" w:rsidRDefault="00B57652" w:rsidP="007B0CDC">
            <w:r w:rsidRPr="003638DD">
              <w:t>FBgn0030737</w:t>
            </w:r>
          </w:p>
        </w:tc>
        <w:tc>
          <w:tcPr>
            <w:tcW w:w="1959" w:type="dxa"/>
          </w:tcPr>
          <w:p w14:paraId="5046B48E" w14:textId="77777777" w:rsidR="00B57652" w:rsidRDefault="00B57652" w:rsidP="007B0CDC">
            <w:r w:rsidRPr="003638DD">
              <w:t>CG9914</w:t>
            </w:r>
          </w:p>
        </w:tc>
        <w:tc>
          <w:tcPr>
            <w:tcW w:w="1870" w:type="dxa"/>
          </w:tcPr>
          <w:p w14:paraId="4389966F" w14:textId="77777777" w:rsidR="00B57652" w:rsidRDefault="00B57652" w:rsidP="007B0CDC">
            <w:r w:rsidRPr="003638DD">
              <w:t>-0.989829885</w:t>
            </w:r>
          </w:p>
        </w:tc>
        <w:tc>
          <w:tcPr>
            <w:tcW w:w="1870" w:type="dxa"/>
          </w:tcPr>
          <w:p w14:paraId="105CFAEA" w14:textId="77777777" w:rsidR="00B57652" w:rsidRDefault="00B57652" w:rsidP="007B0CDC">
            <w:r w:rsidRPr="003638DD">
              <w:t>-1.522888089</w:t>
            </w:r>
          </w:p>
        </w:tc>
        <w:tc>
          <w:tcPr>
            <w:tcW w:w="1870" w:type="dxa"/>
          </w:tcPr>
          <w:p w14:paraId="5A12ADA3" w14:textId="77777777" w:rsidR="00B57652" w:rsidRDefault="00B57652" w:rsidP="007B0CDC">
            <w:r w:rsidRPr="003638DD">
              <w:t>0</w:t>
            </w:r>
          </w:p>
        </w:tc>
      </w:tr>
      <w:tr w:rsidR="00B57652" w14:paraId="2DD282D1" w14:textId="77777777" w:rsidTr="00B57652">
        <w:tc>
          <w:tcPr>
            <w:tcW w:w="1870" w:type="dxa"/>
          </w:tcPr>
          <w:p w14:paraId="15081073" w14:textId="77777777" w:rsidR="00B57652" w:rsidRDefault="00B57652" w:rsidP="007B0CDC">
            <w:r w:rsidRPr="003638DD">
              <w:t>FBgn0259247</w:t>
            </w:r>
          </w:p>
        </w:tc>
        <w:tc>
          <w:tcPr>
            <w:tcW w:w="1959" w:type="dxa"/>
          </w:tcPr>
          <w:p w14:paraId="716BDAAD" w14:textId="77777777" w:rsidR="00B57652" w:rsidRDefault="00B57652" w:rsidP="007B0CDC">
            <w:r w:rsidRPr="003638DD">
              <w:t>laccase2</w:t>
            </w:r>
          </w:p>
        </w:tc>
        <w:tc>
          <w:tcPr>
            <w:tcW w:w="1870" w:type="dxa"/>
          </w:tcPr>
          <w:p w14:paraId="51B102F3" w14:textId="77777777" w:rsidR="00B57652" w:rsidRDefault="00B57652" w:rsidP="007B0CDC">
            <w:r w:rsidRPr="003638DD">
              <w:t>-0.985836649</w:t>
            </w:r>
          </w:p>
        </w:tc>
        <w:tc>
          <w:tcPr>
            <w:tcW w:w="1870" w:type="dxa"/>
          </w:tcPr>
          <w:p w14:paraId="0ECB17E5" w14:textId="77777777" w:rsidR="00B57652" w:rsidRDefault="00B57652" w:rsidP="007B0CDC">
            <w:r w:rsidRPr="003638DD">
              <w:t>-1.159509894</w:t>
            </w:r>
          </w:p>
        </w:tc>
        <w:tc>
          <w:tcPr>
            <w:tcW w:w="1870" w:type="dxa"/>
          </w:tcPr>
          <w:p w14:paraId="20606A16" w14:textId="77777777" w:rsidR="00B57652" w:rsidRDefault="00B57652" w:rsidP="007B0CDC">
            <w:r w:rsidRPr="003638DD">
              <w:t>1</w:t>
            </w:r>
          </w:p>
        </w:tc>
      </w:tr>
      <w:tr w:rsidR="00B57652" w14:paraId="2AF369D7" w14:textId="77777777" w:rsidTr="00B57652">
        <w:tc>
          <w:tcPr>
            <w:tcW w:w="1870" w:type="dxa"/>
          </w:tcPr>
          <w:p w14:paraId="7FF167EF" w14:textId="77777777" w:rsidR="00B57652" w:rsidRDefault="00B57652" w:rsidP="007B0CDC">
            <w:r w:rsidRPr="003638DD">
              <w:t>FBgn0024998</w:t>
            </w:r>
          </w:p>
        </w:tc>
        <w:tc>
          <w:tcPr>
            <w:tcW w:w="1959" w:type="dxa"/>
          </w:tcPr>
          <w:p w14:paraId="6B2D3E1F" w14:textId="77777777" w:rsidR="00B57652" w:rsidRDefault="00B57652" w:rsidP="007B0CDC">
            <w:r w:rsidRPr="003638DD">
              <w:t>CG2685</w:t>
            </w:r>
          </w:p>
        </w:tc>
        <w:tc>
          <w:tcPr>
            <w:tcW w:w="1870" w:type="dxa"/>
          </w:tcPr>
          <w:p w14:paraId="41B526AB" w14:textId="77777777" w:rsidR="00B57652" w:rsidRDefault="00B57652" w:rsidP="007B0CDC">
            <w:r w:rsidRPr="003638DD">
              <w:t>-0.981044066</w:t>
            </w:r>
          </w:p>
        </w:tc>
        <w:tc>
          <w:tcPr>
            <w:tcW w:w="1870" w:type="dxa"/>
          </w:tcPr>
          <w:p w14:paraId="5D994E41" w14:textId="77777777" w:rsidR="00B57652" w:rsidRDefault="00B57652" w:rsidP="007B0CDC">
            <w:r w:rsidRPr="003638DD">
              <w:t>-0.525203219</w:t>
            </w:r>
          </w:p>
        </w:tc>
        <w:tc>
          <w:tcPr>
            <w:tcW w:w="1870" w:type="dxa"/>
          </w:tcPr>
          <w:p w14:paraId="5D5BEF2D" w14:textId="77777777" w:rsidR="00B57652" w:rsidRDefault="00B57652" w:rsidP="007B0CDC">
            <w:r w:rsidRPr="003638DD">
              <w:t>0</w:t>
            </w:r>
          </w:p>
        </w:tc>
      </w:tr>
      <w:tr w:rsidR="00B57652" w14:paraId="49B6D0EF" w14:textId="77777777" w:rsidTr="00B57652">
        <w:tc>
          <w:tcPr>
            <w:tcW w:w="1870" w:type="dxa"/>
          </w:tcPr>
          <w:p w14:paraId="57302470" w14:textId="77777777" w:rsidR="00B57652" w:rsidRDefault="00B57652" w:rsidP="007B0CDC">
            <w:r w:rsidRPr="003638DD">
              <w:t>FBgn0005585</w:t>
            </w:r>
          </w:p>
        </w:tc>
        <w:tc>
          <w:tcPr>
            <w:tcW w:w="1959" w:type="dxa"/>
          </w:tcPr>
          <w:p w14:paraId="6CF2B387" w14:textId="77777777" w:rsidR="00B57652" w:rsidRDefault="00B57652" w:rsidP="007B0CDC">
            <w:proofErr w:type="spellStart"/>
            <w:r w:rsidRPr="003638DD">
              <w:t>Crc</w:t>
            </w:r>
            <w:proofErr w:type="spellEnd"/>
          </w:p>
        </w:tc>
        <w:tc>
          <w:tcPr>
            <w:tcW w:w="1870" w:type="dxa"/>
          </w:tcPr>
          <w:p w14:paraId="35DE2FE4" w14:textId="77777777" w:rsidR="00B57652" w:rsidRDefault="00B57652" w:rsidP="007B0CDC">
            <w:r w:rsidRPr="003638DD">
              <w:t>-0.958351574</w:t>
            </w:r>
          </w:p>
        </w:tc>
        <w:tc>
          <w:tcPr>
            <w:tcW w:w="1870" w:type="dxa"/>
          </w:tcPr>
          <w:p w14:paraId="27DFFC65" w14:textId="77777777" w:rsidR="00B57652" w:rsidRDefault="00B57652" w:rsidP="007B0CDC">
            <w:r w:rsidRPr="003638DD">
              <w:t>-0.747133871</w:t>
            </w:r>
          </w:p>
        </w:tc>
        <w:tc>
          <w:tcPr>
            <w:tcW w:w="1870" w:type="dxa"/>
          </w:tcPr>
          <w:p w14:paraId="56E27BDE" w14:textId="77777777" w:rsidR="00B57652" w:rsidRDefault="00B57652" w:rsidP="007B0CDC">
            <w:r w:rsidRPr="003638DD">
              <w:t>1</w:t>
            </w:r>
          </w:p>
        </w:tc>
      </w:tr>
      <w:tr w:rsidR="00B57652" w14:paraId="614E308E" w14:textId="77777777" w:rsidTr="00B57652">
        <w:tc>
          <w:tcPr>
            <w:tcW w:w="1870" w:type="dxa"/>
          </w:tcPr>
          <w:p w14:paraId="057A4023" w14:textId="77777777" w:rsidR="00B57652" w:rsidRDefault="00B57652" w:rsidP="007B0CDC">
            <w:r w:rsidRPr="003638DD">
              <w:t>FBgn0260986</w:t>
            </w:r>
          </w:p>
        </w:tc>
        <w:tc>
          <w:tcPr>
            <w:tcW w:w="1959" w:type="dxa"/>
          </w:tcPr>
          <w:p w14:paraId="3DFB33FD" w14:textId="77777777" w:rsidR="00B57652" w:rsidRDefault="00B57652" w:rsidP="007B0CDC">
            <w:r w:rsidRPr="003638DD">
              <w:t>mei-38</w:t>
            </w:r>
          </w:p>
        </w:tc>
        <w:tc>
          <w:tcPr>
            <w:tcW w:w="1870" w:type="dxa"/>
          </w:tcPr>
          <w:p w14:paraId="6906505E" w14:textId="77777777" w:rsidR="00B57652" w:rsidRDefault="00B57652" w:rsidP="007B0CDC">
            <w:r w:rsidRPr="003638DD">
              <w:t>-0.950708447</w:t>
            </w:r>
          </w:p>
        </w:tc>
        <w:tc>
          <w:tcPr>
            <w:tcW w:w="1870" w:type="dxa"/>
          </w:tcPr>
          <w:p w14:paraId="32460FB9" w14:textId="77777777" w:rsidR="00B57652" w:rsidRDefault="00B57652" w:rsidP="007B0CDC">
            <w:r w:rsidRPr="003638DD">
              <w:t>-0.553577481</w:t>
            </w:r>
          </w:p>
        </w:tc>
        <w:tc>
          <w:tcPr>
            <w:tcW w:w="1870" w:type="dxa"/>
          </w:tcPr>
          <w:p w14:paraId="44D6036C" w14:textId="77777777" w:rsidR="00B57652" w:rsidRDefault="00B57652" w:rsidP="007B0CDC">
            <w:r w:rsidRPr="003638DD">
              <w:t>1</w:t>
            </w:r>
          </w:p>
        </w:tc>
      </w:tr>
      <w:tr w:rsidR="00B57652" w14:paraId="3A3A9BF4" w14:textId="77777777" w:rsidTr="00B57652">
        <w:tc>
          <w:tcPr>
            <w:tcW w:w="1870" w:type="dxa"/>
          </w:tcPr>
          <w:p w14:paraId="0FA9AE20" w14:textId="77777777" w:rsidR="00B57652" w:rsidRDefault="00B57652" w:rsidP="007B0CDC">
            <w:r w:rsidRPr="003638DD">
              <w:t>FBgn0013764</w:t>
            </w:r>
          </w:p>
        </w:tc>
        <w:tc>
          <w:tcPr>
            <w:tcW w:w="1959" w:type="dxa"/>
          </w:tcPr>
          <w:p w14:paraId="7B89C2BC" w14:textId="77777777" w:rsidR="00B57652" w:rsidRDefault="00B57652" w:rsidP="007B0CDC">
            <w:r w:rsidRPr="003638DD">
              <w:t>Chi</w:t>
            </w:r>
          </w:p>
        </w:tc>
        <w:tc>
          <w:tcPr>
            <w:tcW w:w="1870" w:type="dxa"/>
          </w:tcPr>
          <w:p w14:paraId="6F00A094" w14:textId="77777777" w:rsidR="00B57652" w:rsidRDefault="00B57652" w:rsidP="007B0CDC">
            <w:r w:rsidRPr="003638DD">
              <w:t>-0.945607937</w:t>
            </w:r>
          </w:p>
        </w:tc>
        <w:tc>
          <w:tcPr>
            <w:tcW w:w="1870" w:type="dxa"/>
          </w:tcPr>
          <w:p w14:paraId="061D3864" w14:textId="77777777" w:rsidR="00B57652" w:rsidRDefault="00B57652" w:rsidP="007B0CDC">
            <w:r w:rsidRPr="003638DD">
              <w:t>-1.149468511</w:t>
            </w:r>
          </w:p>
        </w:tc>
        <w:tc>
          <w:tcPr>
            <w:tcW w:w="1870" w:type="dxa"/>
          </w:tcPr>
          <w:p w14:paraId="2A091A17" w14:textId="77777777" w:rsidR="00B57652" w:rsidRDefault="00B57652" w:rsidP="007B0CDC">
            <w:r w:rsidRPr="003638DD">
              <w:t>0</w:t>
            </w:r>
          </w:p>
        </w:tc>
      </w:tr>
      <w:tr w:rsidR="00B57652" w14:paraId="744D9E6E" w14:textId="77777777" w:rsidTr="00B57652">
        <w:tc>
          <w:tcPr>
            <w:tcW w:w="1870" w:type="dxa"/>
          </w:tcPr>
          <w:p w14:paraId="757DB0EF" w14:textId="77777777" w:rsidR="00B57652" w:rsidRDefault="00B57652" w:rsidP="007B0CDC">
            <w:r w:rsidRPr="003638DD">
              <w:t>FBgn0031117</w:t>
            </w:r>
          </w:p>
        </w:tc>
        <w:tc>
          <w:tcPr>
            <w:tcW w:w="1959" w:type="dxa"/>
          </w:tcPr>
          <w:p w14:paraId="71F9C419" w14:textId="77777777" w:rsidR="00B57652" w:rsidRDefault="00B57652" w:rsidP="007B0CDC">
            <w:r w:rsidRPr="003638DD">
              <w:t>GstT3</w:t>
            </w:r>
          </w:p>
        </w:tc>
        <w:tc>
          <w:tcPr>
            <w:tcW w:w="1870" w:type="dxa"/>
          </w:tcPr>
          <w:p w14:paraId="15E4D5EA" w14:textId="77777777" w:rsidR="00B57652" w:rsidRDefault="00B57652" w:rsidP="007B0CDC">
            <w:r w:rsidRPr="003638DD">
              <w:t>-0.941464847</w:t>
            </w:r>
          </w:p>
        </w:tc>
        <w:tc>
          <w:tcPr>
            <w:tcW w:w="1870" w:type="dxa"/>
          </w:tcPr>
          <w:p w14:paraId="06EF3BF7" w14:textId="77777777" w:rsidR="00B57652" w:rsidRDefault="00B57652" w:rsidP="007B0CDC">
            <w:r w:rsidRPr="003638DD">
              <w:t>-0.75887322</w:t>
            </w:r>
          </w:p>
        </w:tc>
        <w:tc>
          <w:tcPr>
            <w:tcW w:w="1870" w:type="dxa"/>
          </w:tcPr>
          <w:p w14:paraId="22DC30EC" w14:textId="77777777" w:rsidR="00B57652" w:rsidRDefault="00B57652" w:rsidP="007B0CDC">
            <w:r w:rsidRPr="003638DD">
              <w:t>0</w:t>
            </w:r>
          </w:p>
        </w:tc>
      </w:tr>
      <w:tr w:rsidR="00B57652" w14:paraId="2B0B42C2" w14:textId="77777777" w:rsidTr="00B57652">
        <w:tc>
          <w:tcPr>
            <w:tcW w:w="1870" w:type="dxa"/>
          </w:tcPr>
          <w:p w14:paraId="60C3D3DA" w14:textId="77777777" w:rsidR="00B57652" w:rsidRDefault="00B57652" w:rsidP="007B0CDC">
            <w:r w:rsidRPr="003638DD">
              <w:t>FBgn0027950</w:t>
            </w:r>
          </w:p>
        </w:tc>
        <w:tc>
          <w:tcPr>
            <w:tcW w:w="1959" w:type="dxa"/>
          </w:tcPr>
          <w:p w14:paraId="53A32FA1" w14:textId="77777777" w:rsidR="00B57652" w:rsidRDefault="00B57652" w:rsidP="007B0CDC">
            <w:r w:rsidRPr="003638DD">
              <w:t>MBD-like</w:t>
            </w:r>
          </w:p>
        </w:tc>
        <w:tc>
          <w:tcPr>
            <w:tcW w:w="1870" w:type="dxa"/>
          </w:tcPr>
          <w:p w14:paraId="366720BC" w14:textId="77777777" w:rsidR="00B57652" w:rsidRDefault="00B57652" w:rsidP="007B0CDC">
            <w:r w:rsidRPr="003638DD">
              <w:t>-0.939795613</w:t>
            </w:r>
          </w:p>
        </w:tc>
        <w:tc>
          <w:tcPr>
            <w:tcW w:w="1870" w:type="dxa"/>
          </w:tcPr>
          <w:p w14:paraId="2D5F9FB2" w14:textId="77777777" w:rsidR="00B57652" w:rsidRDefault="00B57652" w:rsidP="007B0CDC">
            <w:r w:rsidRPr="003638DD">
              <w:t>-0.931652298</w:t>
            </w:r>
          </w:p>
        </w:tc>
        <w:tc>
          <w:tcPr>
            <w:tcW w:w="1870" w:type="dxa"/>
          </w:tcPr>
          <w:p w14:paraId="487E2982" w14:textId="77777777" w:rsidR="00B57652" w:rsidRDefault="00B57652" w:rsidP="007B0CDC">
            <w:r w:rsidRPr="003638DD">
              <w:t>0</w:t>
            </w:r>
          </w:p>
        </w:tc>
      </w:tr>
      <w:tr w:rsidR="00B57652" w14:paraId="7B5595D2" w14:textId="77777777" w:rsidTr="00B57652">
        <w:tc>
          <w:tcPr>
            <w:tcW w:w="1870" w:type="dxa"/>
          </w:tcPr>
          <w:p w14:paraId="6A0CE0D8" w14:textId="77777777" w:rsidR="00B57652" w:rsidRDefault="00B57652" w:rsidP="007B0CDC">
            <w:r w:rsidRPr="003638DD">
              <w:t>FBgn0051388</w:t>
            </w:r>
          </w:p>
        </w:tc>
        <w:tc>
          <w:tcPr>
            <w:tcW w:w="1959" w:type="dxa"/>
          </w:tcPr>
          <w:p w14:paraId="0B1AAC8B" w14:textId="77777777" w:rsidR="00B57652" w:rsidRDefault="00B57652" w:rsidP="007B0CDC">
            <w:r w:rsidRPr="003638DD">
              <w:t>CG31388</w:t>
            </w:r>
          </w:p>
        </w:tc>
        <w:tc>
          <w:tcPr>
            <w:tcW w:w="1870" w:type="dxa"/>
          </w:tcPr>
          <w:p w14:paraId="1959FD75" w14:textId="77777777" w:rsidR="00B57652" w:rsidRDefault="00B57652" w:rsidP="007B0CDC">
            <w:r w:rsidRPr="003638DD">
              <w:t>-0.935954558</w:t>
            </w:r>
          </w:p>
        </w:tc>
        <w:tc>
          <w:tcPr>
            <w:tcW w:w="1870" w:type="dxa"/>
          </w:tcPr>
          <w:p w14:paraId="2C5D2462" w14:textId="77777777" w:rsidR="00B57652" w:rsidRDefault="00B57652" w:rsidP="007B0CDC">
            <w:r w:rsidRPr="003638DD">
              <w:t>-0.564792227</w:t>
            </w:r>
          </w:p>
        </w:tc>
        <w:tc>
          <w:tcPr>
            <w:tcW w:w="1870" w:type="dxa"/>
          </w:tcPr>
          <w:p w14:paraId="0C4983E5" w14:textId="77777777" w:rsidR="00B57652" w:rsidRDefault="00B57652" w:rsidP="007B0CDC">
            <w:r w:rsidRPr="003638DD">
              <w:t>0</w:t>
            </w:r>
          </w:p>
        </w:tc>
      </w:tr>
      <w:tr w:rsidR="00B57652" w14:paraId="69317FC4" w14:textId="77777777" w:rsidTr="00B57652">
        <w:tc>
          <w:tcPr>
            <w:tcW w:w="1870" w:type="dxa"/>
          </w:tcPr>
          <w:p w14:paraId="1D618AE2" w14:textId="77777777" w:rsidR="00B57652" w:rsidRDefault="00B57652" w:rsidP="007B0CDC">
            <w:r w:rsidRPr="003638DD">
              <w:t>FBgn0034878</w:t>
            </w:r>
          </w:p>
        </w:tc>
        <w:tc>
          <w:tcPr>
            <w:tcW w:w="1959" w:type="dxa"/>
          </w:tcPr>
          <w:p w14:paraId="4219C1AA" w14:textId="77777777" w:rsidR="00B57652" w:rsidRDefault="00B57652" w:rsidP="007B0CDC">
            <w:r w:rsidRPr="003638DD">
              <w:t>pita</w:t>
            </w:r>
          </w:p>
        </w:tc>
        <w:tc>
          <w:tcPr>
            <w:tcW w:w="1870" w:type="dxa"/>
          </w:tcPr>
          <w:p w14:paraId="71276E1F" w14:textId="77777777" w:rsidR="00B57652" w:rsidRDefault="00B57652" w:rsidP="007B0CDC">
            <w:r w:rsidRPr="003638DD">
              <w:t>-0.933239994</w:t>
            </w:r>
          </w:p>
        </w:tc>
        <w:tc>
          <w:tcPr>
            <w:tcW w:w="1870" w:type="dxa"/>
          </w:tcPr>
          <w:p w14:paraId="10B89386" w14:textId="77777777" w:rsidR="00B57652" w:rsidRDefault="00B57652" w:rsidP="007B0CDC">
            <w:r w:rsidRPr="003638DD">
              <w:t>-0.992871166</w:t>
            </w:r>
          </w:p>
        </w:tc>
        <w:tc>
          <w:tcPr>
            <w:tcW w:w="1870" w:type="dxa"/>
          </w:tcPr>
          <w:p w14:paraId="140043B0" w14:textId="77777777" w:rsidR="00B57652" w:rsidRDefault="00B57652" w:rsidP="007B0CDC">
            <w:r w:rsidRPr="003638DD">
              <w:t>0</w:t>
            </w:r>
          </w:p>
        </w:tc>
      </w:tr>
      <w:tr w:rsidR="00B57652" w14:paraId="5F48789E" w14:textId="77777777" w:rsidTr="00B57652">
        <w:tc>
          <w:tcPr>
            <w:tcW w:w="1870" w:type="dxa"/>
          </w:tcPr>
          <w:p w14:paraId="2AFF7153" w14:textId="77777777" w:rsidR="00B57652" w:rsidRDefault="00B57652" w:rsidP="007B0CDC">
            <w:r w:rsidRPr="003638DD">
              <w:t>FBgn0263355</w:t>
            </w:r>
          </w:p>
        </w:tc>
        <w:tc>
          <w:tcPr>
            <w:tcW w:w="1959" w:type="dxa"/>
          </w:tcPr>
          <w:p w14:paraId="24AB3EF1" w14:textId="77777777" w:rsidR="00B57652" w:rsidRDefault="00B57652" w:rsidP="007B0CDC">
            <w:r w:rsidRPr="003638DD">
              <w:t>CG31688</w:t>
            </w:r>
          </w:p>
        </w:tc>
        <w:tc>
          <w:tcPr>
            <w:tcW w:w="1870" w:type="dxa"/>
          </w:tcPr>
          <w:p w14:paraId="589A6975" w14:textId="77777777" w:rsidR="00B57652" w:rsidRDefault="00B57652" w:rsidP="007B0CDC">
            <w:r w:rsidRPr="003638DD">
              <w:t>-0.930257894</w:t>
            </w:r>
          </w:p>
        </w:tc>
        <w:tc>
          <w:tcPr>
            <w:tcW w:w="1870" w:type="dxa"/>
          </w:tcPr>
          <w:p w14:paraId="36CC9967" w14:textId="77777777" w:rsidR="00B57652" w:rsidRDefault="00B57652" w:rsidP="007B0CDC">
            <w:r w:rsidRPr="003638DD">
              <w:t>-0.614071341</w:t>
            </w:r>
          </w:p>
        </w:tc>
        <w:tc>
          <w:tcPr>
            <w:tcW w:w="1870" w:type="dxa"/>
          </w:tcPr>
          <w:p w14:paraId="6225CD79" w14:textId="77777777" w:rsidR="00B57652" w:rsidRDefault="00B57652" w:rsidP="007B0CDC">
            <w:r w:rsidRPr="003638DD">
              <w:t>1</w:t>
            </w:r>
          </w:p>
        </w:tc>
      </w:tr>
      <w:tr w:rsidR="00B57652" w14:paraId="1BEA780D" w14:textId="77777777" w:rsidTr="00B57652">
        <w:tc>
          <w:tcPr>
            <w:tcW w:w="1870" w:type="dxa"/>
          </w:tcPr>
          <w:p w14:paraId="7A48212F" w14:textId="77777777" w:rsidR="00B57652" w:rsidRDefault="00B57652" w:rsidP="007B0CDC">
            <w:r w:rsidRPr="003638DD">
              <w:t>FBgn0039459</w:t>
            </w:r>
          </w:p>
        </w:tc>
        <w:tc>
          <w:tcPr>
            <w:tcW w:w="1959" w:type="dxa"/>
          </w:tcPr>
          <w:p w14:paraId="3C2DF578" w14:textId="77777777" w:rsidR="00B57652" w:rsidRDefault="00B57652" w:rsidP="007B0CDC">
            <w:r w:rsidRPr="003638DD">
              <w:t>IntS12</w:t>
            </w:r>
          </w:p>
        </w:tc>
        <w:tc>
          <w:tcPr>
            <w:tcW w:w="1870" w:type="dxa"/>
          </w:tcPr>
          <w:p w14:paraId="4A2EDDED" w14:textId="77777777" w:rsidR="00B57652" w:rsidRDefault="00B57652" w:rsidP="007B0CDC">
            <w:r w:rsidRPr="003638DD">
              <w:t>-0.92362831</w:t>
            </w:r>
          </w:p>
        </w:tc>
        <w:tc>
          <w:tcPr>
            <w:tcW w:w="1870" w:type="dxa"/>
          </w:tcPr>
          <w:p w14:paraId="0304A511" w14:textId="77777777" w:rsidR="00B57652" w:rsidRDefault="00B57652" w:rsidP="007B0CDC">
            <w:r w:rsidRPr="003638DD">
              <w:t>-0.818827954</w:t>
            </w:r>
          </w:p>
        </w:tc>
        <w:tc>
          <w:tcPr>
            <w:tcW w:w="1870" w:type="dxa"/>
          </w:tcPr>
          <w:p w14:paraId="643D3A17" w14:textId="77777777" w:rsidR="00B57652" w:rsidRDefault="00B57652" w:rsidP="007B0CDC">
            <w:r w:rsidRPr="003638DD">
              <w:t>0</w:t>
            </w:r>
          </w:p>
        </w:tc>
      </w:tr>
      <w:tr w:rsidR="00B57652" w14:paraId="4BD20CB1" w14:textId="77777777" w:rsidTr="00B57652">
        <w:tc>
          <w:tcPr>
            <w:tcW w:w="1870" w:type="dxa"/>
          </w:tcPr>
          <w:p w14:paraId="0D0C403A" w14:textId="77777777" w:rsidR="00B57652" w:rsidRDefault="00B57652" w:rsidP="007B0CDC">
            <w:r w:rsidRPr="003638DD">
              <w:t>FBgn0031980</w:t>
            </w:r>
          </w:p>
        </w:tc>
        <w:tc>
          <w:tcPr>
            <w:tcW w:w="1959" w:type="dxa"/>
          </w:tcPr>
          <w:p w14:paraId="2A0898B6" w14:textId="77777777" w:rsidR="00B57652" w:rsidRDefault="00B57652" w:rsidP="007B0CDC">
            <w:r w:rsidRPr="003638DD">
              <w:t>RpL36A</w:t>
            </w:r>
          </w:p>
        </w:tc>
        <w:tc>
          <w:tcPr>
            <w:tcW w:w="1870" w:type="dxa"/>
          </w:tcPr>
          <w:p w14:paraId="26D734F7" w14:textId="77777777" w:rsidR="00B57652" w:rsidRDefault="00B57652" w:rsidP="007B0CDC">
            <w:r w:rsidRPr="003638DD">
              <w:t>-0.92320542</w:t>
            </w:r>
          </w:p>
        </w:tc>
        <w:tc>
          <w:tcPr>
            <w:tcW w:w="1870" w:type="dxa"/>
          </w:tcPr>
          <w:p w14:paraId="2917C013" w14:textId="77777777" w:rsidR="00B57652" w:rsidRDefault="00B57652" w:rsidP="007B0CDC">
            <w:r w:rsidRPr="003638DD">
              <w:t>-0.642778487</w:t>
            </w:r>
          </w:p>
        </w:tc>
        <w:tc>
          <w:tcPr>
            <w:tcW w:w="1870" w:type="dxa"/>
          </w:tcPr>
          <w:p w14:paraId="0F30524D" w14:textId="77777777" w:rsidR="00B57652" w:rsidRDefault="00B57652" w:rsidP="007B0CDC">
            <w:r w:rsidRPr="003638DD">
              <w:t>0</w:t>
            </w:r>
          </w:p>
        </w:tc>
      </w:tr>
      <w:tr w:rsidR="00B57652" w14:paraId="63CEBD49" w14:textId="77777777" w:rsidTr="00B57652">
        <w:tc>
          <w:tcPr>
            <w:tcW w:w="1870" w:type="dxa"/>
          </w:tcPr>
          <w:p w14:paraId="543DCF65" w14:textId="77777777" w:rsidR="00B57652" w:rsidRDefault="00B57652" w:rsidP="007B0CDC">
            <w:r w:rsidRPr="003638DD">
              <w:t>FBgn0085208</w:t>
            </w:r>
          </w:p>
        </w:tc>
        <w:tc>
          <w:tcPr>
            <w:tcW w:w="1959" w:type="dxa"/>
          </w:tcPr>
          <w:p w14:paraId="624A4183" w14:textId="77777777" w:rsidR="00B57652" w:rsidRDefault="00B57652" w:rsidP="007B0CDC">
            <w:r w:rsidRPr="003638DD">
              <w:t>CG34179</w:t>
            </w:r>
          </w:p>
        </w:tc>
        <w:tc>
          <w:tcPr>
            <w:tcW w:w="1870" w:type="dxa"/>
          </w:tcPr>
          <w:p w14:paraId="55C0270A" w14:textId="77777777" w:rsidR="00B57652" w:rsidRDefault="00B57652" w:rsidP="007B0CDC">
            <w:r w:rsidRPr="003638DD">
              <w:t>-0.919078626</w:t>
            </w:r>
          </w:p>
        </w:tc>
        <w:tc>
          <w:tcPr>
            <w:tcW w:w="1870" w:type="dxa"/>
          </w:tcPr>
          <w:p w14:paraId="47A68C6A" w14:textId="77777777" w:rsidR="00B57652" w:rsidRDefault="00B57652" w:rsidP="007B0CDC">
            <w:r w:rsidRPr="003638DD">
              <w:t>-0.735521431</w:t>
            </w:r>
          </w:p>
        </w:tc>
        <w:tc>
          <w:tcPr>
            <w:tcW w:w="1870" w:type="dxa"/>
          </w:tcPr>
          <w:p w14:paraId="5B6599EB" w14:textId="77777777" w:rsidR="00B57652" w:rsidRDefault="00B57652" w:rsidP="007B0CDC">
            <w:r w:rsidRPr="003638DD">
              <w:t>0</w:t>
            </w:r>
          </w:p>
        </w:tc>
      </w:tr>
      <w:tr w:rsidR="00B57652" w14:paraId="4ACA1F4E" w14:textId="77777777" w:rsidTr="00B57652">
        <w:tc>
          <w:tcPr>
            <w:tcW w:w="1870" w:type="dxa"/>
          </w:tcPr>
          <w:p w14:paraId="0D408F76" w14:textId="77777777" w:rsidR="00B57652" w:rsidRDefault="00B57652" w:rsidP="007B0CDC">
            <w:r w:rsidRPr="003638DD">
              <w:t>FBgn0029161</w:t>
            </w:r>
          </w:p>
        </w:tc>
        <w:tc>
          <w:tcPr>
            <w:tcW w:w="1959" w:type="dxa"/>
          </w:tcPr>
          <w:p w14:paraId="00CC519A" w14:textId="77777777" w:rsidR="00B57652" w:rsidRDefault="00B57652" w:rsidP="007B0CDC">
            <w:proofErr w:type="spellStart"/>
            <w:r w:rsidRPr="003638DD">
              <w:t>slmo</w:t>
            </w:r>
            <w:proofErr w:type="spellEnd"/>
          </w:p>
        </w:tc>
        <w:tc>
          <w:tcPr>
            <w:tcW w:w="1870" w:type="dxa"/>
          </w:tcPr>
          <w:p w14:paraId="3963291C" w14:textId="77777777" w:rsidR="00B57652" w:rsidRDefault="00B57652" w:rsidP="007B0CDC">
            <w:r w:rsidRPr="003638DD">
              <w:t>-0.910998046</w:t>
            </w:r>
          </w:p>
        </w:tc>
        <w:tc>
          <w:tcPr>
            <w:tcW w:w="1870" w:type="dxa"/>
          </w:tcPr>
          <w:p w14:paraId="2C2CD870" w14:textId="77777777" w:rsidR="00B57652" w:rsidRDefault="00B57652" w:rsidP="007B0CDC">
            <w:r w:rsidRPr="003638DD">
              <w:t>-0.706017914</w:t>
            </w:r>
          </w:p>
        </w:tc>
        <w:tc>
          <w:tcPr>
            <w:tcW w:w="1870" w:type="dxa"/>
          </w:tcPr>
          <w:p w14:paraId="4F7807A5" w14:textId="77777777" w:rsidR="00B57652" w:rsidRDefault="00B57652" w:rsidP="007B0CDC">
            <w:r w:rsidRPr="003638DD">
              <w:t>0</w:t>
            </w:r>
          </w:p>
        </w:tc>
      </w:tr>
      <w:tr w:rsidR="00B57652" w14:paraId="6E0BCADB" w14:textId="77777777" w:rsidTr="00B57652">
        <w:tc>
          <w:tcPr>
            <w:tcW w:w="1870" w:type="dxa"/>
          </w:tcPr>
          <w:p w14:paraId="471FCF6C" w14:textId="77777777" w:rsidR="00B57652" w:rsidRDefault="00B57652" w:rsidP="007B0CDC">
            <w:r w:rsidRPr="003638DD">
              <w:t>FBgn0029854</w:t>
            </w:r>
          </w:p>
        </w:tc>
        <w:tc>
          <w:tcPr>
            <w:tcW w:w="1959" w:type="dxa"/>
          </w:tcPr>
          <w:p w14:paraId="2A654524" w14:textId="77777777" w:rsidR="00B57652" w:rsidRDefault="00B57652" w:rsidP="007B0CDC">
            <w:r w:rsidRPr="003638DD">
              <w:t>CG3566</w:t>
            </w:r>
          </w:p>
        </w:tc>
        <w:tc>
          <w:tcPr>
            <w:tcW w:w="1870" w:type="dxa"/>
          </w:tcPr>
          <w:p w14:paraId="0A1A46EE" w14:textId="77777777" w:rsidR="00B57652" w:rsidRDefault="00B57652" w:rsidP="007B0CDC">
            <w:r w:rsidRPr="003638DD">
              <w:t>-0.908350195</w:t>
            </w:r>
          </w:p>
        </w:tc>
        <w:tc>
          <w:tcPr>
            <w:tcW w:w="1870" w:type="dxa"/>
          </w:tcPr>
          <w:p w14:paraId="2D1FCB90" w14:textId="77777777" w:rsidR="00B57652" w:rsidRDefault="00B57652" w:rsidP="007B0CDC">
            <w:r w:rsidRPr="003638DD">
              <w:t>-0.642842648</w:t>
            </w:r>
          </w:p>
        </w:tc>
        <w:tc>
          <w:tcPr>
            <w:tcW w:w="1870" w:type="dxa"/>
          </w:tcPr>
          <w:p w14:paraId="37D12882" w14:textId="77777777" w:rsidR="00B57652" w:rsidRDefault="00B57652" w:rsidP="007B0CDC">
            <w:r w:rsidRPr="003638DD">
              <w:t>0</w:t>
            </w:r>
          </w:p>
        </w:tc>
      </w:tr>
      <w:tr w:rsidR="00B57652" w14:paraId="265CE0BE" w14:textId="77777777" w:rsidTr="00B57652">
        <w:tc>
          <w:tcPr>
            <w:tcW w:w="1870" w:type="dxa"/>
          </w:tcPr>
          <w:p w14:paraId="55722646" w14:textId="77777777" w:rsidR="00B57652" w:rsidRDefault="00B57652" w:rsidP="007B0CDC">
            <w:r w:rsidRPr="003638DD">
              <w:t>FBgn0035160</w:t>
            </w:r>
          </w:p>
        </w:tc>
        <w:tc>
          <w:tcPr>
            <w:tcW w:w="1959" w:type="dxa"/>
          </w:tcPr>
          <w:p w14:paraId="173328DE" w14:textId="77777777" w:rsidR="00B57652" w:rsidRDefault="00B57652" w:rsidP="007B0CDC">
            <w:r w:rsidRPr="003638DD">
              <w:t>hng3</w:t>
            </w:r>
          </w:p>
        </w:tc>
        <w:tc>
          <w:tcPr>
            <w:tcW w:w="1870" w:type="dxa"/>
          </w:tcPr>
          <w:p w14:paraId="20B39388" w14:textId="77777777" w:rsidR="00B57652" w:rsidRDefault="00B57652" w:rsidP="007B0CDC">
            <w:r w:rsidRPr="003638DD">
              <w:t>-0.90492241</w:t>
            </w:r>
          </w:p>
        </w:tc>
        <w:tc>
          <w:tcPr>
            <w:tcW w:w="1870" w:type="dxa"/>
          </w:tcPr>
          <w:p w14:paraId="242F9BCE" w14:textId="77777777" w:rsidR="00B57652" w:rsidRDefault="00B57652" w:rsidP="007B0CDC">
            <w:r w:rsidRPr="003638DD">
              <w:t>-0.651364887</w:t>
            </w:r>
          </w:p>
        </w:tc>
        <w:tc>
          <w:tcPr>
            <w:tcW w:w="1870" w:type="dxa"/>
          </w:tcPr>
          <w:p w14:paraId="5178E7AE" w14:textId="77777777" w:rsidR="00B57652" w:rsidRDefault="00B57652" w:rsidP="007B0CDC">
            <w:r w:rsidRPr="003638DD">
              <w:t>0</w:t>
            </w:r>
          </w:p>
        </w:tc>
      </w:tr>
      <w:tr w:rsidR="00B57652" w14:paraId="3A96C36F" w14:textId="77777777" w:rsidTr="00B57652">
        <w:tc>
          <w:tcPr>
            <w:tcW w:w="1870" w:type="dxa"/>
          </w:tcPr>
          <w:p w14:paraId="5426AD64" w14:textId="77777777" w:rsidR="00B57652" w:rsidRDefault="00B57652" w:rsidP="007B0CDC">
            <w:r w:rsidRPr="003638DD">
              <w:t>FBgn0015621</w:t>
            </w:r>
          </w:p>
        </w:tc>
        <w:tc>
          <w:tcPr>
            <w:tcW w:w="1959" w:type="dxa"/>
          </w:tcPr>
          <w:p w14:paraId="6AD6C365" w14:textId="77777777" w:rsidR="00B57652" w:rsidRDefault="00B57652" w:rsidP="007B0CDC">
            <w:proofErr w:type="spellStart"/>
            <w:r w:rsidRPr="003638DD">
              <w:t>Clp</w:t>
            </w:r>
            <w:proofErr w:type="spellEnd"/>
          </w:p>
        </w:tc>
        <w:tc>
          <w:tcPr>
            <w:tcW w:w="1870" w:type="dxa"/>
          </w:tcPr>
          <w:p w14:paraId="4C12F360" w14:textId="77777777" w:rsidR="00B57652" w:rsidRDefault="00B57652" w:rsidP="007B0CDC">
            <w:r w:rsidRPr="003638DD">
              <w:t>-0.901860439</w:t>
            </w:r>
          </w:p>
        </w:tc>
        <w:tc>
          <w:tcPr>
            <w:tcW w:w="1870" w:type="dxa"/>
          </w:tcPr>
          <w:p w14:paraId="0E0F831E" w14:textId="77777777" w:rsidR="00B57652" w:rsidRDefault="00B57652" w:rsidP="007B0CDC">
            <w:r w:rsidRPr="003638DD">
              <w:t>-0.778413703</w:t>
            </w:r>
          </w:p>
        </w:tc>
        <w:tc>
          <w:tcPr>
            <w:tcW w:w="1870" w:type="dxa"/>
          </w:tcPr>
          <w:p w14:paraId="0425D631" w14:textId="77777777" w:rsidR="00B57652" w:rsidRDefault="00B57652" w:rsidP="007B0CDC">
            <w:r w:rsidRPr="003638DD">
              <w:t>0</w:t>
            </w:r>
          </w:p>
        </w:tc>
      </w:tr>
      <w:tr w:rsidR="00B57652" w14:paraId="0DA6DFA3" w14:textId="77777777" w:rsidTr="00B57652">
        <w:tc>
          <w:tcPr>
            <w:tcW w:w="1870" w:type="dxa"/>
          </w:tcPr>
          <w:p w14:paraId="44D4448D" w14:textId="77777777" w:rsidR="00B57652" w:rsidRDefault="00B57652" w:rsidP="007B0CDC">
            <w:r w:rsidRPr="003638DD">
              <w:t>FBgn0003093</w:t>
            </w:r>
          </w:p>
        </w:tc>
        <w:tc>
          <w:tcPr>
            <w:tcW w:w="1959" w:type="dxa"/>
          </w:tcPr>
          <w:p w14:paraId="1E56BD27" w14:textId="77777777" w:rsidR="00B57652" w:rsidRDefault="00B57652" w:rsidP="007B0CDC">
            <w:r w:rsidRPr="003638DD">
              <w:t>Pkc98E</w:t>
            </w:r>
          </w:p>
        </w:tc>
        <w:tc>
          <w:tcPr>
            <w:tcW w:w="1870" w:type="dxa"/>
          </w:tcPr>
          <w:p w14:paraId="00A3322D" w14:textId="77777777" w:rsidR="00B57652" w:rsidRDefault="00B57652" w:rsidP="007B0CDC">
            <w:r w:rsidRPr="003638DD">
              <w:t>-0.89995223</w:t>
            </w:r>
          </w:p>
        </w:tc>
        <w:tc>
          <w:tcPr>
            <w:tcW w:w="1870" w:type="dxa"/>
          </w:tcPr>
          <w:p w14:paraId="0FC893E2" w14:textId="77777777" w:rsidR="00B57652" w:rsidRDefault="00B57652" w:rsidP="007B0CDC">
            <w:r w:rsidRPr="003638DD">
              <w:t>-0.737185139</w:t>
            </w:r>
          </w:p>
        </w:tc>
        <w:tc>
          <w:tcPr>
            <w:tcW w:w="1870" w:type="dxa"/>
          </w:tcPr>
          <w:p w14:paraId="1CDE0D09" w14:textId="77777777" w:rsidR="00B57652" w:rsidRDefault="00B57652" w:rsidP="007B0CDC">
            <w:r w:rsidRPr="003638DD">
              <w:t>0</w:t>
            </w:r>
          </w:p>
        </w:tc>
      </w:tr>
      <w:tr w:rsidR="00B57652" w14:paraId="502A055D" w14:textId="77777777" w:rsidTr="00B57652">
        <w:tc>
          <w:tcPr>
            <w:tcW w:w="1870" w:type="dxa"/>
          </w:tcPr>
          <w:p w14:paraId="55DE2560" w14:textId="77777777" w:rsidR="00B57652" w:rsidRDefault="00B57652" w:rsidP="007B0CDC">
            <w:r w:rsidRPr="003638DD">
              <w:t>FBgn0032812</w:t>
            </w:r>
          </w:p>
        </w:tc>
        <w:tc>
          <w:tcPr>
            <w:tcW w:w="1959" w:type="dxa"/>
          </w:tcPr>
          <w:p w14:paraId="464CBC10" w14:textId="77777777" w:rsidR="00B57652" w:rsidRDefault="00B57652" w:rsidP="007B0CDC">
            <w:proofErr w:type="spellStart"/>
            <w:r w:rsidRPr="003638DD">
              <w:t>Hakai</w:t>
            </w:r>
            <w:proofErr w:type="spellEnd"/>
          </w:p>
        </w:tc>
        <w:tc>
          <w:tcPr>
            <w:tcW w:w="1870" w:type="dxa"/>
          </w:tcPr>
          <w:p w14:paraId="08D78E6D" w14:textId="77777777" w:rsidR="00B57652" w:rsidRDefault="00B57652" w:rsidP="007B0CDC">
            <w:r w:rsidRPr="003638DD">
              <w:t>-0.894782808</w:t>
            </w:r>
          </w:p>
        </w:tc>
        <w:tc>
          <w:tcPr>
            <w:tcW w:w="1870" w:type="dxa"/>
          </w:tcPr>
          <w:p w14:paraId="507FB28E" w14:textId="77777777" w:rsidR="00B57652" w:rsidRDefault="00B57652" w:rsidP="007B0CDC">
            <w:r w:rsidRPr="003638DD">
              <w:t>-1.333585609</w:t>
            </w:r>
          </w:p>
        </w:tc>
        <w:tc>
          <w:tcPr>
            <w:tcW w:w="1870" w:type="dxa"/>
          </w:tcPr>
          <w:p w14:paraId="4DF1CBF3" w14:textId="77777777" w:rsidR="00B57652" w:rsidRDefault="00B57652" w:rsidP="007B0CDC">
            <w:r w:rsidRPr="003638DD">
              <w:t>1</w:t>
            </w:r>
          </w:p>
        </w:tc>
      </w:tr>
      <w:tr w:rsidR="00B57652" w14:paraId="18C68B04" w14:textId="77777777" w:rsidTr="00B57652">
        <w:tc>
          <w:tcPr>
            <w:tcW w:w="1870" w:type="dxa"/>
          </w:tcPr>
          <w:p w14:paraId="771CA3B0" w14:textId="77777777" w:rsidR="00B57652" w:rsidRDefault="00B57652" w:rsidP="007B0CDC">
            <w:r w:rsidRPr="003638DD">
              <w:t>FBgn0039013</w:t>
            </w:r>
          </w:p>
        </w:tc>
        <w:tc>
          <w:tcPr>
            <w:tcW w:w="1959" w:type="dxa"/>
          </w:tcPr>
          <w:p w14:paraId="20C08E27" w14:textId="77777777" w:rsidR="00B57652" w:rsidRDefault="00B57652" w:rsidP="007B0CDC">
            <w:r w:rsidRPr="003638DD">
              <w:t>CG4813</w:t>
            </w:r>
          </w:p>
        </w:tc>
        <w:tc>
          <w:tcPr>
            <w:tcW w:w="1870" w:type="dxa"/>
          </w:tcPr>
          <w:p w14:paraId="161A2159" w14:textId="77777777" w:rsidR="00B57652" w:rsidRDefault="00B57652" w:rsidP="007B0CDC">
            <w:r w:rsidRPr="003638DD">
              <w:t>-0.893558914</w:t>
            </w:r>
          </w:p>
        </w:tc>
        <w:tc>
          <w:tcPr>
            <w:tcW w:w="1870" w:type="dxa"/>
          </w:tcPr>
          <w:p w14:paraId="037E0922" w14:textId="77777777" w:rsidR="00B57652" w:rsidRDefault="00B57652" w:rsidP="007B0CDC">
            <w:r w:rsidRPr="003638DD">
              <w:t>-1.053831041</w:t>
            </w:r>
          </w:p>
        </w:tc>
        <w:tc>
          <w:tcPr>
            <w:tcW w:w="1870" w:type="dxa"/>
          </w:tcPr>
          <w:p w14:paraId="153120DD" w14:textId="77777777" w:rsidR="00B57652" w:rsidRDefault="00B57652" w:rsidP="007B0CDC">
            <w:r w:rsidRPr="003638DD">
              <w:t>0</w:t>
            </w:r>
          </w:p>
        </w:tc>
      </w:tr>
      <w:tr w:rsidR="00B57652" w14:paraId="58428857" w14:textId="77777777" w:rsidTr="00B57652">
        <w:tc>
          <w:tcPr>
            <w:tcW w:w="1870" w:type="dxa"/>
          </w:tcPr>
          <w:p w14:paraId="13CFCBEF" w14:textId="77777777" w:rsidR="00B57652" w:rsidRDefault="00B57652" w:rsidP="007B0CDC">
            <w:r w:rsidRPr="003638DD">
              <w:t>FBgn0037156</w:t>
            </w:r>
          </w:p>
        </w:tc>
        <w:tc>
          <w:tcPr>
            <w:tcW w:w="1959" w:type="dxa"/>
          </w:tcPr>
          <w:p w14:paraId="25CF3B22" w14:textId="77777777" w:rsidR="00B57652" w:rsidRDefault="00B57652" w:rsidP="007B0CDC">
            <w:r w:rsidRPr="003638DD">
              <w:t>CG11523</w:t>
            </w:r>
          </w:p>
        </w:tc>
        <w:tc>
          <w:tcPr>
            <w:tcW w:w="1870" w:type="dxa"/>
          </w:tcPr>
          <w:p w14:paraId="1A1C60BE" w14:textId="77777777" w:rsidR="00B57652" w:rsidRDefault="00B57652" w:rsidP="007B0CDC">
            <w:r w:rsidRPr="003638DD">
              <w:t>-0.889605533</w:t>
            </w:r>
          </w:p>
        </w:tc>
        <w:tc>
          <w:tcPr>
            <w:tcW w:w="1870" w:type="dxa"/>
          </w:tcPr>
          <w:p w14:paraId="4DB82740" w14:textId="77777777" w:rsidR="00B57652" w:rsidRDefault="00B57652" w:rsidP="007B0CDC">
            <w:r w:rsidRPr="003638DD">
              <w:t>-0.665107593</w:t>
            </w:r>
          </w:p>
        </w:tc>
        <w:tc>
          <w:tcPr>
            <w:tcW w:w="1870" w:type="dxa"/>
          </w:tcPr>
          <w:p w14:paraId="2CC68E01" w14:textId="77777777" w:rsidR="00B57652" w:rsidRDefault="00B57652" w:rsidP="007B0CDC">
            <w:r w:rsidRPr="003638DD">
              <w:t>1</w:t>
            </w:r>
          </w:p>
        </w:tc>
      </w:tr>
      <w:tr w:rsidR="00B57652" w14:paraId="6B68D690" w14:textId="77777777" w:rsidTr="00B57652">
        <w:tc>
          <w:tcPr>
            <w:tcW w:w="1870" w:type="dxa"/>
          </w:tcPr>
          <w:p w14:paraId="0B75527E" w14:textId="77777777" w:rsidR="00B57652" w:rsidRDefault="00B57652" w:rsidP="007B0CDC">
            <w:r w:rsidRPr="003638DD">
              <w:t>FBgn0021765</w:t>
            </w:r>
          </w:p>
        </w:tc>
        <w:tc>
          <w:tcPr>
            <w:tcW w:w="1959" w:type="dxa"/>
          </w:tcPr>
          <w:p w14:paraId="2EEA59EE" w14:textId="77777777" w:rsidR="00B57652" w:rsidRDefault="00B57652" w:rsidP="007B0CDC">
            <w:proofErr w:type="spellStart"/>
            <w:r w:rsidRPr="003638DD">
              <w:t>scu</w:t>
            </w:r>
            <w:proofErr w:type="spellEnd"/>
          </w:p>
        </w:tc>
        <w:tc>
          <w:tcPr>
            <w:tcW w:w="1870" w:type="dxa"/>
          </w:tcPr>
          <w:p w14:paraId="6F88D51A" w14:textId="77777777" w:rsidR="00B57652" w:rsidRDefault="00B57652" w:rsidP="007B0CDC">
            <w:r w:rsidRPr="003638DD">
              <w:t>-0.882164651</w:t>
            </w:r>
          </w:p>
        </w:tc>
        <w:tc>
          <w:tcPr>
            <w:tcW w:w="1870" w:type="dxa"/>
          </w:tcPr>
          <w:p w14:paraId="6F6437E2" w14:textId="77777777" w:rsidR="00B57652" w:rsidRDefault="00B57652" w:rsidP="007B0CDC">
            <w:r w:rsidRPr="003638DD">
              <w:t>-1.019876385</w:t>
            </w:r>
          </w:p>
        </w:tc>
        <w:tc>
          <w:tcPr>
            <w:tcW w:w="1870" w:type="dxa"/>
          </w:tcPr>
          <w:p w14:paraId="72C0D99A" w14:textId="77777777" w:rsidR="00B57652" w:rsidRDefault="00B57652" w:rsidP="007B0CDC">
            <w:r w:rsidRPr="003638DD">
              <w:t>1</w:t>
            </w:r>
          </w:p>
        </w:tc>
      </w:tr>
      <w:tr w:rsidR="00B57652" w14:paraId="3EB874B5" w14:textId="77777777" w:rsidTr="00B57652">
        <w:tc>
          <w:tcPr>
            <w:tcW w:w="1870" w:type="dxa"/>
          </w:tcPr>
          <w:p w14:paraId="2FFC48A0" w14:textId="77777777" w:rsidR="00B57652" w:rsidRDefault="00B57652" w:rsidP="007B0CDC">
            <w:r w:rsidRPr="003638DD">
              <w:t>FBgn0034876</w:t>
            </w:r>
          </w:p>
        </w:tc>
        <w:tc>
          <w:tcPr>
            <w:tcW w:w="1959" w:type="dxa"/>
          </w:tcPr>
          <w:p w14:paraId="7C7AF4C4" w14:textId="77777777" w:rsidR="00B57652" w:rsidRDefault="00B57652" w:rsidP="007B0CDC">
            <w:proofErr w:type="spellStart"/>
            <w:r w:rsidRPr="003638DD">
              <w:t>wmd</w:t>
            </w:r>
            <w:proofErr w:type="spellEnd"/>
          </w:p>
        </w:tc>
        <w:tc>
          <w:tcPr>
            <w:tcW w:w="1870" w:type="dxa"/>
          </w:tcPr>
          <w:p w14:paraId="140D10D2" w14:textId="77777777" w:rsidR="00B57652" w:rsidRDefault="00B57652" w:rsidP="007B0CDC">
            <w:r w:rsidRPr="003638DD">
              <w:t>-0.882058368</w:t>
            </w:r>
          </w:p>
        </w:tc>
        <w:tc>
          <w:tcPr>
            <w:tcW w:w="1870" w:type="dxa"/>
          </w:tcPr>
          <w:p w14:paraId="544B0774" w14:textId="77777777" w:rsidR="00B57652" w:rsidRDefault="00B57652" w:rsidP="007B0CDC">
            <w:r w:rsidRPr="003638DD">
              <w:t>-0.424811106</w:t>
            </w:r>
          </w:p>
        </w:tc>
        <w:tc>
          <w:tcPr>
            <w:tcW w:w="1870" w:type="dxa"/>
          </w:tcPr>
          <w:p w14:paraId="5D69CBB3" w14:textId="77777777" w:rsidR="00B57652" w:rsidRDefault="00B57652" w:rsidP="007B0CDC">
            <w:r w:rsidRPr="003638DD">
              <w:t>1</w:t>
            </w:r>
          </w:p>
        </w:tc>
      </w:tr>
      <w:tr w:rsidR="00B57652" w14:paraId="51636305" w14:textId="77777777" w:rsidTr="00B57652">
        <w:tc>
          <w:tcPr>
            <w:tcW w:w="1870" w:type="dxa"/>
          </w:tcPr>
          <w:p w14:paraId="4562260F" w14:textId="77777777" w:rsidR="00B57652" w:rsidRDefault="00B57652" w:rsidP="007B0CDC">
            <w:r w:rsidRPr="003638DD">
              <w:t>FBgn0265532</w:t>
            </w:r>
          </w:p>
        </w:tc>
        <w:tc>
          <w:tcPr>
            <w:tcW w:w="1959" w:type="dxa"/>
          </w:tcPr>
          <w:p w14:paraId="615AF346" w14:textId="77777777" w:rsidR="00B57652" w:rsidRDefault="00B57652" w:rsidP="007B0CDC">
            <w:r w:rsidRPr="003638DD">
              <w:t>CR44382</w:t>
            </w:r>
          </w:p>
        </w:tc>
        <w:tc>
          <w:tcPr>
            <w:tcW w:w="1870" w:type="dxa"/>
          </w:tcPr>
          <w:p w14:paraId="7933BEDC" w14:textId="77777777" w:rsidR="00B57652" w:rsidRDefault="00B57652" w:rsidP="007B0CDC">
            <w:r w:rsidRPr="003638DD">
              <w:t>-0.881123606</w:t>
            </w:r>
          </w:p>
        </w:tc>
        <w:tc>
          <w:tcPr>
            <w:tcW w:w="1870" w:type="dxa"/>
          </w:tcPr>
          <w:p w14:paraId="512DF67B" w14:textId="77777777" w:rsidR="00B57652" w:rsidRDefault="00B57652" w:rsidP="007B0CDC">
            <w:r w:rsidRPr="003638DD">
              <w:t>-1.034599252</w:t>
            </w:r>
          </w:p>
        </w:tc>
        <w:tc>
          <w:tcPr>
            <w:tcW w:w="1870" w:type="dxa"/>
          </w:tcPr>
          <w:p w14:paraId="6B55B090" w14:textId="77777777" w:rsidR="00B57652" w:rsidRDefault="00B57652" w:rsidP="007B0CDC">
            <w:r w:rsidRPr="003638DD">
              <w:t>1</w:t>
            </w:r>
          </w:p>
        </w:tc>
      </w:tr>
      <w:tr w:rsidR="00B57652" w14:paraId="20275480" w14:textId="77777777" w:rsidTr="00B57652">
        <w:tc>
          <w:tcPr>
            <w:tcW w:w="1870" w:type="dxa"/>
          </w:tcPr>
          <w:p w14:paraId="6CDAA76E" w14:textId="77777777" w:rsidR="00B57652" w:rsidRDefault="00B57652" w:rsidP="007B0CDC">
            <w:r w:rsidRPr="003638DD">
              <w:lastRenderedPageBreak/>
              <w:t>FBgn0032775</w:t>
            </w:r>
          </w:p>
        </w:tc>
        <w:tc>
          <w:tcPr>
            <w:tcW w:w="1959" w:type="dxa"/>
          </w:tcPr>
          <w:p w14:paraId="1B562764" w14:textId="77777777" w:rsidR="00B57652" w:rsidRDefault="00B57652" w:rsidP="007B0CDC">
            <w:r w:rsidRPr="003638DD">
              <w:t>CG17544</w:t>
            </w:r>
          </w:p>
        </w:tc>
        <w:tc>
          <w:tcPr>
            <w:tcW w:w="1870" w:type="dxa"/>
          </w:tcPr>
          <w:p w14:paraId="5331E7B1" w14:textId="77777777" w:rsidR="00B57652" w:rsidRDefault="00B57652" w:rsidP="007B0CDC">
            <w:r w:rsidRPr="003638DD">
              <w:t>-0.879567886</w:t>
            </w:r>
          </w:p>
        </w:tc>
        <w:tc>
          <w:tcPr>
            <w:tcW w:w="1870" w:type="dxa"/>
          </w:tcPr>
          <w:p w14:paraId="3C924C44" w14:textId="77777777" w:rsidR="00B57652" w:rsidRDefault="00B57652" w:rsidP="007B0CDC">
            <w:r w:rsidRPr="003638DD">
              <w:t>-1.465249114</w:t>
            </w:r>
          </w:p>
        </w:tc>
        <w:tc>
          <w:tcPr>
            <w:tcW w:w="1870" w:type="dxa"/>
          </w:tcPr>
          <w:p w14:paraId="538493CF" w14:textId="77777777" w:rsidR="00B57652" w:rsidRDefault="00B57652" w:rsidP="007B0CDC">
            <w:r w:rsidRPr="003638DD">
              <w:t>0</w:t>
            </w:r>
          </w:p>
        </w:tc>
      </w:tr>
      <w:tr w:rsidR="00B57652" w14:paraId="5E67DD08" w14:textId="77777777" w:rsidTr="00B57652">
        <w:tc>
          <w:tcPr>
            <w:tcW w:w="1870" w:type="dxa"/>
          </w:tcPr>
          <w:p w14:paraId="1FE18659" w14:textId="77777777" w:rsidR="00B57652" w:rsidRDefault="00B57652" w:rsidP="007B0CDC">
            <w:r w:rsidRPr="003638DD">
              <w:t>FBgn0004587</w:t>
            </w:r>
          </w:p>
        </w:tc>
        <w:tc>
          <w:tcPr>
            <w:tcW w:w="1959" w:type="dxa"/>
          </w:tcPr>
          <w:p w14:paraId="29EBC1A0" w14:textId="77777777" w:rsidR="00B57652" w:rsidRDefault="00B57652" w:rsidP="007B0CDC">
            <w:r w:rsidRPr="003638DD">
              <w:t>B52</w:t>
            </w:r>
          </w:p>
        </w:tc>
        <w:tc>
          <w:tcPr>
            <w:tcW w:w="1870" w:type="dxa"/>
          </w:tcPr>
          <w:p w14:paraId="546FE0EE" w14:textId="77777777" w:rsidR="00B57652" w:rsidRDefault="00B57652" w:rsidP="007B0CDC">
            <w:r w:rsidRPr="003638DD">
              <w:t>-0.879211543</w:t>
            </w:r>
          </w:p>
        </w:tc>
        <w:tc>
          <w:tcPr>
            <w:tcW w:w="1870" w:type="dxa"/>
          </w:tcPr>
          <w:p w14:paraId="6314E114" w14:textId="77777777" w:rsidR="00B57652" w:rsidRDefault="00B57652" w:rsidP="007B0CDC">
            <w:r w:rsidRPr="003638DD">
              <w:t>-0.577323883</w:t>
            </w:r>
          </w:p>
        </w:tc>
        <w:tc>
          <w:tcPr>
            <w:tcW w:w="1870" w:type="dxa"/>
          </w:tcPr>
          <w:p w14:paraId="330B9535" w14:textId="77777777" w:rsidR="00B57652" w:rsidRDefault="00B57652" w:rsidP="007B0CDC">
            <w:r w:rsidRPr="003638DD">
              <w:t>1</w:t>
            </w:r>
          </w:p>
        </w:tc>
      </w:tr>
      <w:tr w:rsidR="00B57652" w14:paraId="78FF7748" w14:textId="77777777" w:rsidTr="00B57652">
        <w:tc>
          <w:tcPr>
            <w:tcW w:w="1870" w:type="dxa"/>
          </w:tcPr>
          <w:p w14:paraId="51976062" w14:textId="77777777" w:rsidR="00B57652" w:rsidRDefault="00B57652" w:rsidP="007B0CDC">
            <w:r w:rsidRPr="003638DD">
              <w:t>FBgn0015721</w:t>
            </w:r>
          </w:p>
        </w:tc>
        <w:tc>
          <w:tcPr>
            <w:tcW w:w="1959" w:type="dxa"/>
          </w:tcPr>
          <w:p w14:paraId="37597FB2" w14:textId="77777777" w:rsidR="00B57652" w:rsidRDefault="00B57652" w:rsidP="007B0CDC">
            <w:proofErr w:type="spellStart"/>
            <w:r w:rsidRPr="003638DD">
              <w:t>ktub</w:t>
            </w:r>
            <w:proofErr w:type="spellEnd"/>
          </w:p>
        </w:tc>
        <w:tc>
          <w:tcPr>
            <w:tcW w:w="1870" w:type="dxa"/>
          </w:tcPr>
          <w:p w14:paraId="7F849F4F" w14:textId="77777777" w:rsidR="00B57652" w:rsidRDefault="00B57652" w:rsidP="007B0CDC">
            <w:r w:rsidRPr="003638DD">
              <w:t>-0.878897132</w:t>
            </w:r>
          </w:p>
        </w:tc>
        <w:tc>
          <w:tcPr>
            <w:tcW w:w="1870" w:type="dxa"/>
          </w:tcPr>
          <w:p w14:paraId="1DE09D20" w14:textId="77777777" w:rsidR="00B57652" w:rsidRDefault="00B57652" w:rsidP="007B0CDC">
            <w:r w:rsidRPr="003638DD">
              <w:t>-0.922968272</w:t>
            </w:r>
          </w:p>
        </w:tc>
        <w:tc>
          <w:tcPr>
            <w:tcW w:w="1870" w:type="dxa"/>
          </w:tcPr>
          <w:p w14:paraId="4CF89F2E" w14:textId="77777777" w:rsidR="00B57652" w:rsidRDefault="00B57652" w:rsidP="007B0CDC">
            <w:r w:rsidRPr="003638DD">
              <w:t>0</w:t>
            </w:r>
          </w:p>
        </w:tc>
      </w:tr>
      <w:tr w:rsidR="00B57652" w14:paraId="6C1C916D" w14:textId="77777777" w:rsidTr="00B57652">
        <w:tc>
          <w:tcPr>
            <w:tcW w:w="1870" w:type="dxa"/>
          </w:tcPr>
          <w:p w14:paraId="7B90019C" w14:textId="77777777" w:rsidR="00B57652" w:rsidRDefault="00B57652" w:rsidP="007B0CDC">
            <w:r w:rsidRPr="003638DD">
              <w:t>FBgn0250814</w:t>
            </w:r>
          </w:p>
        </w:tc>
        <w:tc>
          <w:tcPr>
            <w:tcW w:w="1959" w:type="dxa"/>
          </w:tcPr>
          <w:p w14:paraId="5E9AB2A2" w14:textId="77777777" w:rsidR="00B57652" w:rsidRDefault="00B57652" w:rsidP="007B0CDC">
            <w:r w:rsidRPr="003638DD">
              <w:t>CG4169</w:t>
            </w:r>
          </w:p>
        </w:tc>
        <w:tc>
          <w:tcPr>
            <w:tcW w:w="1870" w:type="dxa"/>
          </w:tcPr>
          <w:p w14:paraId="6FC3DF85" w14:textId="77777777" w:rsidR="00B57652" w:rsidRDefault="00B57652" w:rsidP="007B0CDC">
            <w:r w:rsidRPr="003638DD">
              <w:t>-0.872926209</w:t>
            </w:r>
          </w:p>
        </w:tc>
        <w:tc>
          <w:tcPr>
            <w:tcW w:w="1870" w:type="dxa"/>
          </w:tcPr>
          <w:p w14:paraId="4862D605" w14:textId="77777777" w:rsidR="00B57652" w:rsidRDefault="00B57652" w:rsidP="007B0CDC">
            <w:r w:rsidRPr="003638DD">
              <w:t>-1.657114778</w:t>
            </w:r>
          </w:p>
        </w:tc>
        <w:tc>
          <w:tcPr>
            <w:tcW w:w="1870" w:type="dxa"/>
          </w:tcPr>
          <w:p w14:paraId="12B95C74" w14:textId="77777777" w:rsidR="00B57652" w:rsidRDefault="00B57652" w:rsidP="007B0CDC">
            <w:r w:rsidRPr="003638DD">
              <w:t>1</w:t>
            </w:r>
          </w:p>
        </w:tc>
      </w:tr>
      <w:tr w:rsidR="00B57652" w14:paraId="1BBD48A3" w14:textId="77777777" w:rsidTr="00B57652">
        <w:tc>
          <w:tcPr>
            <w:tcW w:w="1870" w:type="dxa"/>
          </w:tcPr>
          <w:p w14:paraId="1F03E0C9" w14:textId="77777777" w:rsidR="00B57652" w:rsidRDefault="00B57652" w:rsidP="007B0CDC">
            <w:r w:rsidRPr="003638DD">
              <w:t>FBgn0036728</w:t>
            </w:r>
          </w:p>
        </w:tc>
        <w:tc>
          <w:tcPr>
            <w:tcW w:w="1959" w:type="dxa"/>
          </w:tcPr>
          <w:p w14:paraId="72D33EEE" w14:textId="77777777" w:rsidR="00B57652" w:rsidRDefault="00B57652" w:rsidP="007B0CDC">
            <w:r w:rsidRPr="003638DD">
              <w:t>CG7580</w:t>
            </w:r>
          </w:p>
        </w:tc>
        <w:tc>
          <w:tcPr>
            <w:tcW w:w="1870" w:type="dxa"/>
          </w:tcPr>
          <w:p w14:paraId="2D222E58" w14:textId="77777777" w:rsidR="00B57652" w:rsidRDefault="00B57652" w:rsidP="007B0CDC">
            <w:r w:rsidRPr="003638DD">
              <w:t>-0.871952376</w:t>
            </w:r>
          </w:p>
        </w:tc>
        <w:tc>
          <w:tcPr>
            <w:tcW w:w="1870" w:type="dxa"/>
          </w:tcPr>
          <w:p w14:paraId="13589F71" w14:textId="77777777" w:rsidR="00B57652" w:rsidRDefault="00B57652" w:rsidP="007B0CDC">
            <w:r w:rsidRPr="003638DD">
              <w:t>-0.778776423</w:t>
            </w:r>
          </w:p>
        </w:tc>
        <w:tc>
          <w:tcPr>
            <w:tcW w:w="1870" w:type="dxa"/>
          </w:tcPr>
          <w:p w14:paraId="49E971BD" w14:textId="77777777" w:rsidR="00B57652" w:rsidRDefault="00B57652" w:rsidP="007B0CDC">
            <w:r w:rsidRPr="003638DD">
              <w:t>1</w:t>
            </w:r>
          </w:p>
        </w:tc>
      </w:tr>
      <w:tr w:rsidR="00B57652" w14:paraId="1DE544F3" w14:textId="77777777" w:rsidTr="00B57652">
        <w:tc>
          <w:tcPr>
            <w:tcW w:w="1870" w:type="dxa"/>
          </w:tcPr>
          <w:p w14:paraId="47985B0C" w14:textId="77777777" w:rsidR="00B57652" w:rsidRDefault="00B57652" w:rsidP="007B0CDC">
            <w:r w:rsidRPr="003638DD">
              <w:t>FBgn0031740</w:t>
            </w:r>
          </w:p>
        </w:tc>
        <w:tc>
          <w:tcPr>
            <w:tcW w:w="1959" w:type="dxa"/>
          </w:tcPr>
          <w:p w14:paraId="3AE9C04A" w14:textId="77777777" w:rsidR="00B57652" w:rsidRDefault="00B57652" w:rsidP="007B0CDC">
            <w:r w:rsidRPr="003638DD">
              <w:t>CG7239</w:t>
            </w:r>
          </w:p>
        </w:tc>
        <w:tc>
          <w:tcPr>
            <w:tcW w:w="1870" w:type="dxa"/>
          </w:tcPr>
          <w:p w14:paraId="3482A40F" w14:textId="77777777" w:rsidR="00B57652" w:rsidRDefault="00B57652" w:rsidP="007B0CDC">
            <w:r w:rsidRPr="003638DD">
              <w:t>-0.869716019</w:t>
            </w:r>
          </w:p>
        </w:tc>
        <w:tc>
          <w:tcPr>
            <w:tcW w:w="1870" w:type="dxa"/>
          </w:tcPr>
          <w:p w14:paraId="12DCB0BD" w14:textId="77777777" w:rsidR="00B57652" w:rsidRDefault="00B57652" w:rsidP="007B0CDC">
            <w:r w:rsidRPr="003638DD">
              <w:t>-0.648777061</w:t>
            </w:r>
          </w:p>
        </w:tc>
        <w:tc>
          <w:tcPr>
            <w:tcW w:w="1870" w:type="dxa"/>
          </w:tcPr>
          <w:p w14:paraId="3774FB9B" w14:textId="77777777" w:rsidR="00B57652" w:rsidRDefault="00B57652" w:rsidP="007B0CDC">
            <w:r w:rsidRPr="003638DD">
              <w:t>1</w:t>
            </w:r>
          </w:p>
        </w:tc>
      </w:tr>
      <w:tr w:rsidR="00B57652" w14:paraId="15C1CAF2" w14:textId="77777777" w:rsidTr="00B57652">
        <w:tc>
          <w:tcPr>
            <w:tcW w:w="1870" w:type="dxa"/>
          </w:tcPr>
          <w:p w14:paraId="7F92D75F" w14:textId="77777777" w:rsidR="00B57652" w:rsidRDefault="00B57652" w:rsidP="007B0CDC">
            <w:r w:rsidRPr="003638DD">
              <w:t>FBgn0015828</w:t>
            </w:r>
          </w:p>
        </w:tc>
        <w:tc>
          <w:tcPr>
            <w:tcW w:w="1959" w:type="dxa"/>
          </w:tcPr>
          <w:p w14:paraId="3F5D4116" w14:textId="77777777" w:rsidR="00B57652" w:rsidRDefault="00B57652" w:rsidP="007B0CDC">
            <w:proofErr w:type="spellStart"/>
            <w:r w:rsidRPr="003638DD">
              <w:t>TfIIEalpha</w:t>
            </w:r>
            <w:proofErr w:type="spellEnd"/>
          </w:p>
        </w:tc>
        <w:tc>
          <w:tcPr>
            <w:tcW w:w="1870" w:type="dxa"/>
          </w:tcPr>
          <w:p w14:paraId="7796C048" w14:textId="77777777" w:rsidR="00B57652" w:rsidRDefault="00B57652" w:rsidP="007B0CDC">
            <w:r w:rsidRPr="003638DD">
              <w:t>-0.86864352</w:t>
            </w:r>
          </w:p>
        </w:tc>
        <w:tc>
          <w:tcPr>
            <w:tcW w:w="1870" w:type="dxa"/>
          </w:tcPr>
          <w:p w14:paraId="6D5B7B72" w14:textId="77777777" w:rsidR="00B57652" w:rsidRDefault="00B57652" w:rsidP="007B0CDC">
            <w:r w:rsidRPr="003638DD">
              <w:t>-0.598714475</w:t>
            </w:r>
          </w:p>
        </w:tc>
        <w:tc>
          <w:tcPr>
            <w:tcW w:w="1870" w:type="dxa"/>
          </w:tcPr>
          <w:p w14:paraId="699BB6D4" w14:textId="77777777" w:rsidR="00B57652" w:rsidRDefault="00B57652" w:rsidP="007B0CDC">
            <w:r w:rsidRPr="003638DD">
              <w:t>0</w:t>
            </w:r>
          </w:p>
        </w:tc>
      </w:tr>
      <w:tr w:rsidR="00B57652" w14:paraId="3A37668B" w14:textId="77777777" w:rsidTr="00B57652">
        <w:tc>
          <w:tcPr>
            <w:tcW w:w="1870" w:type="dxa"/>
          </w:tcPr>
          <w:p w14:paraId="469356EB" w14:textId="77777777" w:rsidR="00B57652" w:rsidRDefault="00B57652" w:rsidP="007B0CDC">
            <w:r w:rsidRPr="003638DD">
              <w:t>FBgn0025286</w:t>
            </w:r>
          </w:p>
        </w:tc>
        <w:tc>
          <w:tcPr>
            <w:tcW w:w="1959" w:type="dxa"/>
          </w:tcPr>
          <w:p w14:paraId="1D7A4745" w14:textId="77777777" w:rsidR="00B57652" w:rsidRDefault="00B57652" w:rsidP="007B0CDC">
            <w:r w:rsidRPr="003638DD">
              <w:t>RpL31</w:t>
            </w:r>
          </w:p>
        </w:tc>
        <w:tc>
          <w:tcPr>
            <w:tcW w:w="1870" w:type="dxa"/>
          </w:tcPr>
          <w:p w14:paraId="770CE9FF" w14:textId="77777777" w:rsidR="00B57652" w:rsidRDefault="00B57652" w:rsidP="007B0CDC">
            <w:r w:rsidRPr="003638DD">
              <w:t>-0.867307375</w:t>
            </w:r>
          </w:p>
        </w:tc>
        <w:tc>
          <w:tcPr>
            <w:tcW w:w="1870" w:type="dxa"/>
          </w:tcPr>
          <w:p w14:paraId="4579C3DD" w14:textId="77777777" w:rsidR="00B57652" w:rsidRDefault="00B57652" w:rsidP="007B0CDC">
            <w:r w:rsidRPr="003638DD">
              <w:t>-0.785753724</w:t>
            </w:r>
          </w:p>
        </w:tc>
        <w:tc>
          <w:tcPr>
            <w:tcW w:w="1870" w:type="dxa"/>
          </w:tcPr>
          <w:p w14:paraId="6B5BC23C" w14:textId="77777777" w:rsidR="00B57652" w:rsidRDefault="00B57652" w:rsidP="007B0CDC">
            <w:r w:rsidRPr="003638DD">
              <w:t>1</w:t>
            </w:r>
          </w:p>
        </w:tc>
      </w:tr>
      <w:tr w:rsidR="00B57652" w14:paraId="5640028D" w14:textId="77777777" w:rsidTr="00B57652">
        <w:tc>
          <w:tcPr>
            <w:tcW w:w="1870" w:type="dxa"/>
          </w:tcPr>
          <w:p w14:paraId="7A65A7F4" w14:textId="77777777" w:rsidR="00B57652" w:rsidRDefault="00B57652" w:rsidP="007B0CDC">
            <w:r w:rsidRPr="003638DD">
              <w:t>FBgn0035753</w:t>
            </w:r>
          </w:p>
        </w:tc>
        <w:tc>
          <w:tcPr>
            <w:tcW w:w="1959" w:type="dxa"/>
          </w:tcPr>
          <w:p w14:paraId="28E92418" w14:textId="77777777" w:rsidR="00B57652" w:rsidRDefault="00B57652" w:rsidP="007B0CDC">
            <w:r w:rsidRPr="003638DD">
              <w:t>RpL18</w:t>
            </w:r>
          </w:p>
        </w:tc>
        <w:tc>
          <w:tcPr>
            <w:tcW w:w="1870" w:type="dxa"/>
          </w:tcPr>
          <w:p w14:paraId="131A684A" w14:textId="77777777" w:rsidR="00B57652" w:rsidRDefault="00B57652" w:rsidP="007B0CDC">
            <w:r w:rsidRPr="003638DD">
              <w:t>-0.865250702</w:t>
            </w:r>
          </w:p>
        </w:tc>
        <w:tc>
          <w:tcPr>
            <w:tcW w:w="1870" w:type="dxa"/>
          </w:tcPr>
          <w:p w14:paraId="771FA1DE" w14:textId="77777777" w:rsidR="00B57652" w:rsidRDefault="00B57652" w:rsidP="007B0CDC">
            <w:r w:rsidRPr="003638DD">
              <w:t>-0.591186789</w:t>
            </w:r>
          </w:p>
        </w:tc>
        <w:tc>
          <w:tcPr>
            <w:tcW w:w="1870" w:type="dxa"/>
          </w:tcPr>
          <w:p w14:paraId="1391AA54" w14:textId="77777777" w:rsidR="00B57652" w:rsidRDefault="00B57652" w:rsidP="007B0CDC">
            <w:r w:rsidRPr="003638DD">
              <w:t>0</w:t>
            </w:r>
          </w:p>
        </w:tc>
      </w:tr>
      <w:tr w:rsidR="00B57652" w14:paraId="2224BAAF" w14:textId="77777777" w:rsidTr="00B57652">
        <w:tc>
          <w:tcPr>
            <w:tcW w:w="1870" w:type="dxa"/>
          </w:tcPr>
          <w:p w14:paraId="70AEB13D" w14:textId="77777777" w:rsidR="00B57652" w:rsidRDefault="00B57652" w:rsidP="007B0CDC">
            <w:r w:rsidRPr="003638DD">
              <w:t>FBgn0050410</w:t>
            </w:r>
          </w:p>
        </w:tc>
        <w:tc>
          <w:tcPr>
            <w:tcW w:w="1959" w:type="dxa"/>
          </w:tcPr>
          <w:p w14:paraId="78D25F14" w14:textId="77777777" w:rsidR="00B57652" w:rsidRDefault="00B57652" w:rsidP="007B0CDC">
            <w:proofErr w:type="spellStart"/>
            <w:r w:rsidRPr="003638DD">
              <w:t>Rpi</w:t>
            </w:r>
            <w:proofErr w:type="spellEnd"/>
          </w:p>
        </w:tc>
        <w:tc>
          <w:tcPr>
            <w:tcW w:w="1870" w:type="dxa"/>
          </w:tcPr>
          <w:p w14:paraId="39966E17" w14:textId="77777777" w:rsidR="00B57652" w:rsidRDefault="00B57652" w:rsidP="007B0CDC">
            <w:r w:rsidRPr="003638DD">
              <w:t>-0.865032794</w:t>
            </w:r>
          </w:p>
        </w:tc>
        <w:tc>
          <w:tcPr>
            <w:tcW w:w="1870" w:type="dxa"/>
          </w:tcPr>
          <w:p w14:paraId="5B0A2A84" w14:textId="77777777" w:rsidR="00B57652" w:rsidRDefault="00B57652" w:rsidP="007B0CDC">
            <w:r w:rsidRPr="003638DD">
              <w:t>-1.314837719</w:t>
            </w:r>
          </w:p>
        </w:tc>
        <w:tc>
          <w:tcPr>
            <w:tcW w:w="1870" w:type="dxa"/>
          </w:tcPr>
          <w:p w14:paraId="300DF2B4" w14:textId="77777777" w:rsidR="00B57652" w:rsidRDefault="00B57652" w:rsidP="007B0CDC">
            <w:r w:rsidRPr="003638DD">
              <w:t>1</w:t>
            </w:r>
          </w:p>
        </w:tc>
      </w:tr>
      <w:tr w:rsidR="00B57652" w14:paraId="47A1B63C" w14:textId="77777777" w:rsidTr="00B57652">
        <w:tc>
          <w:tcPr>
            <w:tcW w:w="1870" w:type="dxa"/>
          </w:tcPr>
          <w:p w14:paraId="761A9680" w14:textId="77777777" w:rsidR="00B57652" w:rsidRDefault="00B57652" w:rsidP="007B0CDC">
            <w:r w:rsidRPr="003638DD">
              <w:t>FBgn0031781</w:t>
            </w:r>
          </w:p>
        </w:tc>
        <w:tc>
          <w:tcPr>
            <w:tcW w:w="1959" w:type="dxa"/>
          </w:tcPr>
          <w:p w14:paraId="750C9EEA" w14:textId="77777777" w:rsidR="00B57652" w:rsidRDefault="00B57652" w:rsidP="007B0CDC">
            <w:r w:rsidRPr="003638DD">
              <w:t>Arpc4</w:t>
            </w:r>
          </w:p>
        </w:tc>
        <w:tc>
          <w:tcPr>
            <w:tcW w:w="1870" w:type="dxa"/>
          </w:tcPr>
          <w:p w14:paraId="00395EF0" w14:textId="77777777" w:rsidR="00B57652" w:rsidRDefault="00B57652" w:rsidP="007B0CDC">
            <w:r w:rsidRPr="003638DD">
              <w:t>-0.853258076</w:t>
            </w:r>
          </w:p>
        </w:tc>
        <w:tc>
          <w:tcPr>
            <w:tcW w:w="1870" w:type="dxa"/>
          </w:tcPr>
          <w:p w14:paraId="33FBCE44" w14:textId="77777777" w:rsidR="00B57652" w:rsidRDefault="00B57652" w:rsidP="007B0CDC">
            <w:r w:rsidRPr="003638DD">
              <w:t>-0.643371269</w:t>
            </w:r>
          </w:p>
        </w:tc>
        <w:tc>
          <w:tcPr>
            <w:tcW w:w="1870" w:type="dxa"/>
          </w:tcPr>
          <w:p w14:paraId="5E24DF91" w14:textId="77777777" w:rsidR="00B57652" w:rsidRDefault="00B57652" w:rsidP="007B0CDC">
            <w:r w:rsidRPr="003638DD">
              <w:t>0</w:t>
            </w:r>
          </w:p>
        </w:tc>
      </w:tr>
      <w:tr w:rsidR="00B57652" w14:paraId="7C85D376" w14:textId="77777777" w:rsidTr="00B57652">
        <w:tc>
          <w:tcPr>
            <w:tcW w:w="1870" w:type="dxa"/>
          </w:tcPr>
          <w:p w14:paraId="21D8FF9B" w14:textId="77777777" w:rsidR="00B57652" w:rsidRDefault="00B57652" w:rsidP="007B0CDC">
            <w:r w:rsidRPr="003638DD">
              <w:t>FBgn0019624</w:t>
            </w:r>
          </w:p>
        </w:tc>
        <w:tc>
          <w:tcPr>
            <w:tcW w:w="1959" w:type="dxa"/>
          </w:tcPr>
          <w:p w14:paraId="1CD28EB0" w14:textId="77777777" w:rsidR="00B57652" w:rsidRDefault="00B57652" w:rsidP="007B0CDC">
            <w:proofErr w:type="spellStart"/>
            <w:r w:rsidRPr="003638DD">
              <w:t>CoVa</w:t>
            </w:r>
            <w:proofErr w:type="spellEnd"/>
          </w:p>
        </w:tc>
        <w:tc>
          <w:tcPr>
            <w:tcW w:w="1870" w:type="dxa"/>
          </w:tcPr>
          <w:p w14:paraId="54B8C450" w14:textId="77777777" w:rsidR="00B57652" w:rsidRDefault="00B57652" w:rsidP="007B0CDC">
            <w:r w:rsidRPr="003638DD">
              <w:t>-0.852099431</w:t>
            </w:r>
          </w:p>
        </w:tc>
        <w:tc>
          <w:tcPr>
            <w:tcW w:w="1870" w:type="dxa"/>
          </w:tcPr>
          <w:p w14:paraId="4F500AC0" w14:textId="77777777" w:rsidR="00B57652" w:rsidRDefault="00B57652" w:rsidP="007B0CDC">
            <w:r w:rsidRPr="003638DD">
              <w:t>-0.79491229</w:t>
            </w:r>
          </w:p>
        </w:tc>
        <w:tc>
          <w:tcPr>
            <w:tcW w:w="1870" w:type="dxa"/>
          </w:tcPr>
          <w:p w14:paraId="4CB951D9" w14:textId="77777777" w:rsidR="00B57652" w:rsidRDefault="00B57652" w:rsidP="007B0CDC">
            <w:r w:rsidRPr="003638DD">
              <w:t>0</w:t>
            </w:r>
          </w:p>
        </w:tc>
      </w:tr>
      <w:tr w:rsidR="00B57652" w14:paraId="7A929A0B" w14:textId="77777777" w:rsidTr="00B57652">
        <w:tc>
          <w:tcPr>
            <w:tcW w:w="1870" w:type="dxa"/>
          </w:tcPr>
          <w:p w14:paraId="350E49B5" w14:textId="77777777" w:rsidR="00B57652" w:rsidRDefault="00B57652" w:rsidP="007B0CDC">
            <w:r w:rsidRPr="003638DD">
              <w:t>FBgn0041186</w:t>
            </w:r>
          </w:p>
        </w:tc>
        <w:tc>
          <w:tcPr>
            <w:tcW w:w="1959" w:type="dxa"/>
          </w:tcPr>
          <w:p w14:paraId="002E77B4" w14:textId="77777777" w:rsidR="00B57652" w:rsidRDefault="00B57652" w:rsidP="007B0CDC">
            <w:proofErr w:type="spellStart"/>
            <w:r w:rsidRPr="003638DD">
              <w:t>Slbp</w:t>
            </w:r>
            <w:proofErr w:type="spellEnd"/>
          </w:p>
        </w:tc>
        <w:tc>
          <w:tcPr>
            <w:tcW w:w="1870" w:type="dxa"/>
          </w:tcPr>
          <w:p w14:paraId="11B2EACB" w14:textId="77777777" w:rsidR="00B57652" w:rsidRDefault="00B57652" w:rsidP="007B0CDC">
            <w:r w:rsidRPr="003638DD">
              <w:t>-0.84959668</w:t>
            </w:r>
          </w:p>
        </w:tc>
        <w:tc>
          <w:tcPr>
            <w:tcW w:w="1870" w:type="dxa"/>
          </w:tcPr>
          <w:p w14:paraId="17E61C48" w14:textId="77777777" w:rsidR="00B57652" w:rsidRDefault="00B57652" w:rsidP="007B0CDC">
            <w:r w:rsidRPr="003638DD">
              <w:t>-0.581443952</w:t>
            </w:r>
          </w:p>
        </w:tc>
        <w:tc>
          <w:tcPr>
            <w:tcW w:w="1870" w:type="dxa"/>
          </w:tcPr>
          <w:p w14:paraId="71D7B047" w14:textId="77777777" w:rsidR="00B57652" w:rsidRDefault="00B57652" w:rsidP="007B0CDC">
            <w:r w:rsidRPr="003638DD">
              <w:t>0</w:t>
            </w:r>
          </w:p>
        </w:tc>
      </w:tr>
      <w:tr w:rsidR="00B57652" w14:paraId="47C9F3C6" w14:textId="77777777" w:rsidTr="00B57652">
        <w:tc>
          <w:tcPr>
            <w:tcW w:w="1870" w:type="dxa"/>
          </w:tcPr>
          <w:p w14:paraId="652C8CF5" w14:textId="77777777" w:rsidR="00B57652" w:rsidRDefault="00B57652" w:rsidP="007B0CDC">
            <w:r w:rsidRPr="003638DD">
              <w:t>FBgn0001197</w:t>
            </w:r>
          </w:p>
        </w:tc>
        <w:tc>
          <w:tcPr>
            <w:tcW w:w="1959" w:type="dxa"/>
          </w:tcPr>
          <w:p w14:paraId="792881AB" w14:textId="77777777" w:rsidR="00B57652" w:rsidRDefault="00B57652" w:rsidP="007B0CDC">
            <w:r w:rsidRPr="003638DD">
              <w:t>His2Av</w:t>
            </w:r>
          </w:p>
        </w:tc>
        <w:tc>
          <w:tcPr>
            <w:tcW w:w="1870" w:type="dxa"/>
          </w:tcPr>
          <w:p w14:paraId="22038831" w14:textId="77777777" w:rsidR="00B57652" w:rsidRDefault="00B57652" w:rsidP="007B0CDC">
            <w:r w:rsidRPr="003638DD">
              <w:t>-0.8481268</w:t>
            </w:r>
          </w:p>
        </w:tc>
        <w:tc>
          <w:tcPr>
            <w:tcW w:w="1870" w:type="dxa"/>
          </w:tcPr>
          <w:p w14:paraId="7C8C7812" w14:textId="77777777" w:rsidR="00B57652" w:rsidRDefault="00B57652" w:rsidP="007B0CDC">
            <w:r w:rsidRPr="003638DD">
              <w:t>-0.450700702</w:t>
            </w:r>
          </w:p>
        </w:tc>
        <w:tc>
          <w:tcPr>
            <w:tcW w:w="1870" w:type="dxa"/>
          </w:tcPr>
          <w:p w14:paraId="33E73430" w14:textId="77777777" w:rsidR="00B57652" w:rsidRDefault="00B57652" w:rsidP="007B0CDC">
            <w:r w:rsidRPr="003638DD">
              <w:t>0</w:t>
            </w:r>
          </w:p>
        </w:tc>
      </w:tr>
      <w:tr w:rsidR="00B57652" w14:paraId="7DB51F71" w14:textId="77777777" w:rsidTr="00B57652">
        <w:tc>
          <w:tcPr>
            <w:tcW w:w="1870" w:type="dxa"/>
          </w:tcPr>
          <w:p w14:paraId="2999C0B5" w14:textId="77777777" w:rsidR="00B57652" w:rsidRDefault="00B57652" w:rsidP="007B0CDC">
            <w:r w:rsidRPr="003638DD">
              <w:t>FBgn0030093</w:t>
            </w:r>
          </w:p>
        </w:tc>
        <w:tc>
          <w:tcPr>
            <w:tcW w:w="1959" w:type="dxa"/>
          </w:tcPr>
          <w:p w14:paraId="0A82A810" w14:textId="77777777" w:rsidR="00B57652" w:rsidRDefault="00B57652" w:rsidP="007B0CDC">
            <w:proofErr w:type="spellStart"/>
            <w:r w:rsidRPr="003638DD">
              <w:t>dalao</w:t>
            </w:r>
            <w:proofErr w:type="spellEnd"/>
          </w:p>
        </w:tc>
        <w:tc>
          <w:tcPr>
            <w:tcW w:w="1870" w:type="dxa"/>
          </w:tcPr>
          <w:p w14:paraId="51762C27" w14:textId="77777777" w:rsidR="00B57652" w:rsidRDefault="00B57652" w:rsidP="007B0CDC">
            <w:r w:rsidRPr="003638DD">
              <w:t>-0.847243245</w:t>
            </w:r>
          </w:p>
        </w:tc>
        <w:tc>
          <w:tcPr>
            <w:tcW w:w="1870" w:type="dxa"/>
          </w:tcPr>
          <w:p w14:paraId="3D88B2CE" w14:textId="77777777" w:rsidR="00B57652" w:rsidRDefault="00B57652" w:rsidP="007B0CDC">
            <w:r w:rsidRPr="003638DD">
              <w:t>-0.753120464</w:t>
            </w:r>
          </w:p>
        </w:tc>
        <w:tc>
          <w:tcPr>
            <w:tcW w:w="1870" w:type="dxa"/>
          </w:tcPr>
          <w:p w14:paraId="40404C1F" w14:textId="77777777" w:rsidR="00B57652" w:rsidRDefault="00B57652" w:rsidP="007B0CDC">
            <w:r w:rsidRPr="003638DD">
              <w:t>0</w:t>
            </w:r>
          </w:p>
        </w:tc>
      </w:tr>
      <w:tr w:rsidR="00B57652" w14:paraId="244A2AAD" w14:textId="77777777" w:rsidTr="00B57652">
        <w:tc>
          <w:tcPr>
            <w:tcW w:w="1870" w:type="dxa"/>
          </w:tcPr>
          <w:p w14:paraId="28843E9E" w14:textId="77777777" w:rsidR="00B57652" w:rsidRDefault="00B57652" w:rsidP="007B0CDC">
            <w:r w:rsidRPr="003638DD">
              <w:t>FBgn0000533</w:t>
            </w:r>
          </w:p>
        </w:tc>
        <w:tc>
          <w:tcPr>
            <w:tcW w:w="1959" w:type="dxa"/>
          </w:tcPr>
          <w:p w14:paraId="746303F2" w14:textId="77777777" w:rsidR="00B57652" w:rsidRDefault="00B57652" w:rsidP="007B0CDC">
            <w:proofErr w:type="spellStart"/>
            <w:r w:rsidRPr="003638DD">
              <w:t>ea</w:t>
            </w:r>
            <w:proofErr w:type="spellEnd"/>
          </w:p>
        </w:tc>
        <w:tc>
          <w:tcPr>
            <w:tcW w:w="1870" w:type="dxa"/>
          </w:tcPr>
          <w:p w14:paraId="159B3EDF" w14:textId="77777777" w:rsidR="00B57652" w:rsidRDefault="00B57652" w:rsidP="007B0CDC">
            <w:r w:rsidRPr="003638DD">
              <w:t>-0.834316272</w:t>
            </w:r>
          </w:p>
        </w:tc>
        <w:tc>
          <w:tcPr>
            <w:tcW w:w="1870" w:type="dxa"/>
          </w:tcPr>
          <w:p w14:paraId="7FC7B079" w14:textId="77777777" w:rsidR="00B57652" w:rsidRDefault="00B57652" w:rsidP="007B0CDC">
            <w:r w:rsidRPr="003638DD">
              <w:t>-0.804802725</w:t>
            </w:r>
          </w:p>
        </w:tc>
        <w:tc>
          <w:tcPr>
            <w:tcW w:w="1870" w:type="dxa"/>
          </w:tcPr>
          <w:p w14:paraId="2ACA0C64" w14:textId="77777777" w:rsidR="00B57652" w:rsidRDefault="00B57652" w:rsidP="007B0CDC">
            <w:r w:rsidRPr="003638DD">
              <w:t>1</w:t>
            </w:r>
          </w:p>
        </w:tc>
      </w:tr>
      <w:tr w:rsidR="00B57652" w14:paraId="4010CF00" w14:textId="77777777" w:rsidTr="00B57652">
        <w:tc>
          <w:tcPr>
            <w:tcW w:w="1870" w:type="dxa"/>
          </w:tcPr>
          <w:p w14:paraId="4C53FA3A" w14:textId="77777777" w:rsidR="00B57652" w:rsidRDefault="00B57652" w:rsidP="007B0CDC">
            <w:r w:rsidRPr="003638DD">
              <w:t>FBgn0024285</w:t>
            </w:r>
          </w:p>
        </w:tc>
        <w:tc>
          <w:tcPr>
            <w:tcW w:w="1959" w:type="dxa"/>
          </w:tcPr>
          <w:p w14:paraId="4CB35292" w14:textId="77777777" w:rsidR="00B57652" w:rsidRDefault="00B57652" w:rsidP="007B0CDC">
            <w:r w:rsidRPr="003638DD">
              <w:t>Srp54</w:t>
            </w:r>
          </w:p>
        </w:tc>
        <w:tc>
          <w:tcPr>
            <w:tcW w:w="1870" w:type="dxa"/>
          </w:tcPr>
          <w:p w14:paraId="16737A2B" w14:textId="77777777" w:rsidR="00B57652" w:rsidRDefault="00B57652" w:rsidP="007B0CDC">
            <w:r w:rsidRPr="003638DD">
              <w:t>-0.834313028</w:t>
            </w:r>
          </w:p>
        </w:tc>
        <w:tc>
          <w:tcPr>
            <w:tcW w:w="1870" w:type="dxa"/>
          </w:tcPr>
          <w:p w14:paraId="67226FE7" w14:textId="77777777" w:rsidR="00B57652" w:rsidRDefault="00B57652" w:rsidP="007B0CDC">
            <w:r w:rsidRPr="003638DD">
              <w:t>-0.642379054</w:t>
            </w:r>
          </w:p>
        </w:tc>
        <w:tc>
          <w:tcPr>
            <w:tcW w:w="1870" w:type="dxa"/>
          </w:tcPr>
          <w:p w14:paraId="2F2BD82C" w14:textId="77777777" w:rsidR="00B57652" w:rsidRDefault="00B57652" w:rsidP="007B0CDC">
            <w:r w:rsidRPr="003638DD">
              <w:t>0</w:t>
            </w:r>
          </w:p>
        </w:tc>
      </w:tr>
      <w:tr w:rsidR="00B57652" w14:paraId="079C6A57" w14:textId="77777777" w:rsidTr="00B57652">
        <w:tc>
          <w:tcPr>
            <w:tcW w:w="1870" w:type="dxa"/>
          </w:tcPr>
          <w:p w14:paraId="5FE2039F" w14:textId="77777777" w:rsidR="00B57652" w:rsidRDefault="00B57652" w:rsidP="007B0CDC">
            <w:r w:rsidRPr="003638DD">
              <w:t>FBgn0036648</w:t>
            </w:r>
          </w:p>
        </w:tc>
        <w:tc>
          <w:tcPr>
            <w:tcW w:w="1959" w:type="dxa"/>
          </w:tcPr>
          <w:p w14:paraId="7CB1D5AE" w14:textId="77777777" w:rsidR="00B57652" w:rsidRDefault="00B57652" w:rsidP="007B0CDC">
            <w:r w:rsidRPr="003638DD">
              <w:t>CG4098</w:t>
            </w:r>
          </w:p>
        </w:tc>
        <w:tc>
          <w:tcPr>
            <w:tcW w:w="1870" w:type="dxa"/>
          </w:tcPr>
          <w:p w14:paraId="4D5F7C21" w14:textId="77777777" w:rsidR="00B57652" w:rsidRDefault="00B57652" w:rsidP="007B0CDC">
            <w:r w:rsidRPr="003638DD">
              <w:t>-0.826898474</w:t>
            </w:r>
          </w:p>
        </w:tc>
        <w:tc>
          <w:tcPr>
            <w:tcW w:w="1870" w:type="dxa"/>
          </w:tcPr>
          <w:p w14:paraId="6329EB02" w14:textId="77777777" w:rsidR="00B57652" w:rsidRDefault="00B57652" w:rsidP="007B0CDC">
            <w:r w:rsidRPr="003638DD">
              <w:t>-0.658725373</w:t>
            </w:r>
          </w:p>
        </w:tc>
        <w:tc>
          <w:tcPr>
            <w:tcW w:w="1870" w:type="dxa"/>
          </w:tcPr>
          <w:p w14:paraId="5A299094" w14:textId="77777777" w:rsidR="00B57652" w:rsidRDefault="00B57652" w:rsidP="007B0CDC">
            <w:r w:rsidRPr="003638DD">
              <w:t>0</w:t>
            </w:r>
          </w:p>
        </w:tc>
      </w:tr>
      <w:tr w:rsidR="00B57652" w14:paraId="2B102D00" w14:textId="77777777" w:rsidTr="00B57652">
        <w:tc>
          <w:tcPr>
            <w:tcW w:w="1870" w:type="dxa"/>
          </w:tcPr>
          <w:p w14:paraId="16A846A7" w14:textId="77777777" w:rsidR="00B57652" w:rsidRDefault="00B57652" w:rsidP="007B0CDC">
            <w:r w:rsidRPr="003638DD">
              <w:t>FBgn0026373</w:t>
            </w:r>
          </w:p>
        </w:tc>
        <w:tc>
          <w:tcPr>
            <w:tcW w:w="1959" w:type="dxa"/>
          </w:tcPr>
          <w:p w14:paraId="50AB2D3D" w14:textId="77777777" w:rsidR="00B57652" w:rsidRDefault="00B57652" w:rsidP="007B0CDC">
            <w:r w:rsidRPr="003638DD">
              <w:t>RpII33</w:t>
            </w:r>
          </w:p>
        </w:tc>
        <w:tc>
          <w:tcPr>
            <w:tcW w:w="1870" w:type="dxa"/>
          </w:tcPr>
          <w:p w14:paraId="51F35C51" w14:textId="77777777" w:rsidR="00B57652" w:rsidRDefault="00B57652" w:rsidP="007B0CDC">
            <w:r w:rsidRPr="003638DD">
              <w:t>-0.824270053</w:t>
            </w:r>
          </w:p>
        </w:tc>
        <w:tc>
          <w:tcPr>
            <w:tcW w:w="1870" w:type="dxa"/>
          </w:tcPr>
          <w:p w14:paraId="0029837E" w14:textId="77777777" w:rsidR="00B57652" w:rsidRDefault="00B57652" w:rsidP="007B0CDC">
            <w:r w:rsidRPr="003638DD">
              <w:t>-0.851676018</w:t>
            </w:r>
          </w:p>
        </w:tc>
        <w:tc>
          <w:tcPr>
            <w:tcW w:w="1870" w:type="dxa"/>
          </w:tcPr>
          <w:p w14:paraId="53A63A1C" w14:textId="77777777" w:rsidR="00B57652" w:rsidRDefault="00B57652" w:rsidP="007B0CDC">
            <w:r w:rsidRPr="003638DD">
              <w:t>0</w:t>
            </w:r>
          </w:p>
        </w:tc>
      </w:tr>
      <w:tr w:rsidR="00B57652" w14:paraId="69429369" w14:textId="77777777" w:rsidTr="00B57652">
        <w:tc>
          <w:tcPr>
            <w:tcW w:w="1870" w:type="dxa"/>
          </w:tcPr>
          <w:p w14:paraId="269B1F49" w14:textId="77777777" w:rsidR="00B57652" w:rsidRDefault="00B57652" w:rsidP="007B0CDC">
            <w:r w:rsidRPr="003638DD">
              <w:t>FBgn0031312</w:t>
            </w:r>
          </w:p>
        </w:tc>
        <w:tc>
          <w:tcPr>
            <w:tcW w:w="1959" w:type="dxa"/>
          </w:tcPr>
          <w:p w14:paraId="280BF588" w14:textId="77777777" w:rsidR="00B57652" w:rsidRDefault="00B57652" w:rsidP="007B0CDC">
            <w:r w:rsidRPr="003638DD">
              <w:t>Tango14</w:t>
            </w:r>
          </w:p>
        </w:tc>
        <w:tc>
          <w:tcPr>
            <w:tcW w:w="1870" w:type="dxa"/>
          </w:tcPr>
          <w:p w14:paraId="6DD73D38" w14:textId="77777777" w:rsidR="00B57652" w:rsidRDefault="00B57652" w:rsidP="007B0CDC">
            <w:r w:rsidRPr="003638DD">
              <w:t>-0.819471821</w:t>
            </w:r>
          </w:p>
        </w:tc>
        <w:tc>
          <w:tcPr>
            <w:tcW w:w="1870" w:type="dxa"/>
          </w:tcPr>
          <w:p w14:paraId="75546CE0" w14:textId="77777777" w:rsidR="00B57652" w:rsidRDefault="00B57652" w:rsidP="007B0CDC">
            <w:r w:rsidRPr="003638DD">
              <w:t>-0.820498153</w:t>
            </w:r>
          </w:p>
        </w:tc>
        <w:tc>
          <w:tcPr>
            <w:tcW w:w="1870" w:type="dxa"/>
          </w:tcPr>
          <w:p w14:paraId="42E1BDFE" w14:textId="77777777" w:rsidR="00B57652" w:rsidRDefault="00B57652" w:rsidP="007B0CDC">
            <w:r w:rsidRPr="003638DD">
              <w:t>0</w:t>
            </w:r>
          </w:p>
        </w:tc>
      </w:tr>
      <w:tr w:rsidR="00B57652" w14:paraId="013EF6B3" w14:textId="77777777" w:rsidTr="00B57652">
        <w:tc>
          <w:tcPr>
            <w:tcW w:w="1870" w:type="dxa"/>
          </w:tcPr>
          <w:p w14:paraId="3A1E10B1" w14:textId="77777777" w:rsidR="00B57652" w:rsidRDefault="00B57652" w:rsidP="007B0CDC">
            <w:r w:rsidRPr="003638DD">
              <w:t>FBgn0000520</w:t>
            </w:r>
          </w:p>
        </w:tc>
        <w:tc>
          <w:tcPr>
            <w:tcW w:w="1959" w:type="dxa"/>
          </w:tcPr>
          <w:p w14:paraId="2E731F35" w14:textId="77777777" w:rsidR="00B57652" w:rsidRDefault="00B57652" w:rsidP="007B0CDC">
            <w:proofErr w:type="spellStart"/>
            <w:r w:rsidRPr="003638DD">
              <w:t>dwg</w:t>
            </w:r>
            <w:proofErr w:type="spellEnd"/>
          </w:p>
        </w:tc>
        <w:tc>
          <w:tcPr>
            <w:tcW w:w="1870" w:type="dxa"/>
          </w:tcPr>
          <w:p w14:paraId="118103FB" w14:textId="77777777" w:rsidR="00B57652" w:rsidRDefault="00B57652" w:rsidP="007B0CDC">
            <w:r w:rsidRPr="003638DD">
              <w:t>-0.819247816</w:t>
            </w:r>
          </w:p>
        </w:tc>
        <w:tc>
          <w:tcPr>
            <w:tcW w:w="1870" w:type="dxa"/>
          </w:tcPr>
          <w:p w14:paraId="1D8271DA" w14:textId="77777777" w:rsidR="00B57652" w:rsidRDefault="00B57652" w:rsidP="007B0CDC">
            <w:r w:rsidRPr="003638DD">
              <w:t>-1.12791102</w:t>
            </w:r>
          </w:p>
        </w:tc>
        <w:tc>
          <w:tcPr>
            <w:tcW w:w="1870" w:type="dxa"/>
          </w:tcPr>
          <w:p w14:paraId="30567E7B" w14:textId="77777777" w:rsidR="00B57652" w:rsidRDefault="00B57652" w:rsidP="007B0CDC">
            <w:r w:rsidRPr="003638DD">
              <w:t>1</w:t>
            </w:r>
          </w:p>
        </w:tc>
      </w:tr>
      <w:tr w:rsidR="00B57652" w14:paraId="6F3B914F" w14:textId="77777777" w:rsidTr="00B57652">
        <w:tc>
          <w:tcPr>
            <w:tcW w:w="1870" w:type="dxa"/>
          </w:tcPr>
          <w:p w14:paraId="678AE57A" w14:textId="77777777" w:rsidR="00B57652" w:rsidRDefault="00B57652" w:rsidP="007B0CDC">
            <w:r w:rsidRPr="003638DD">
              <w:t>FBgn0031106</w:t>
            </w:r>
          </w:p>
        </w:tc>
        <w:tc>
          <w:tcPr>
            <w:tcW w:w="1959" w:type="dxa"/>
          </w:tcPr>
          <w:p w14:paraId="569258DB" w14:textId="77777777" w:rsidR="00B57652" w:rsidRDefault="00B57652" w:rsidP="007B0CDC">
            <w:r w:rsidRPr="003638DD">
              <w:t>Syx16</w:t>
            </w:r>
          </w:p>
        </w:tc>
        <w:tc>
          <w:tcPr>
            <w:tcW w:w="1870" w:type="dxa"/>
          </w:tcPr>
          <w:p w14:paraId="47679F34" w14:textId="77777777" w:rsidR="00B57652" w:rsidRDefault="00B57652" w:rsidP="007B0CDC">
            <w:r w:rsidRPr="003638DD">
              <w:t>-0.818614161</w:t>
            </w:r>
          </w:p>
        </w:tc>
        <w:tc>
          <w:tcPr>
            <w:tcW w:w="1870" w:type="dxa"/>
          </w:tcPr>
          <w:p w14:paraId="6D5358F7" w14:textId="77777777" w:rsidR="00B57652" w:rsidRDefault="00B57652" w:rsidP="007B0CDC">
            <w:r w:rsidRPr="003638DD">
              <w:t>-1.497735981</w:t>
            </w:r>
          </w:p>
        </w:tc>
        <w:tc>
          <w:tcPr>
            <w:tcW w:w="1870" w:type="dxa"/>
          </w:tcPr>
          <w:p w14:paraId="3188FC15" w14:textId="77777777" w:rsidR="00B57652" w:rsidRDefault="00B57652" w:rsidP="007B0CDC">
            <w:r w:rsidRPr="003638DD">
              <w:t>1</w:t>
            </w:r>
          </w:p>
        </w:tc>
      </w:tr>
      <w:tr w:rsidR="00B57652" w14:paraId="7F9FB302" w14:textId="77777777" w:rsidTr="00B57652">
        <w:tc>
          <w:tcPr>
            <w:tcW w:w="1870" w:type="dxa"/>
          </w:tcPr>
          <w:p w14:paraId="5B42822D" w14:textId="77777777" w:rsidR="00B57652" w:rsidRDefault="00B57652" w:rsidP="007B0CDC">
            <w:r w:rsidRPr="003638DD">
              <w:t>FBgn0031381</w:t>
            </w:r>
          </w:p>
        </w:tc>
        <w:tc>
          <w:tcPr>
            <w:tcW w:w="1959" w:type="dxa"/>
          </w:tcPr>
          <w:p w14:paraId="2188E991" w14:textId="77777777" w:rsidR="00B57652" w:rsidRDefault="00B57652" w:rsidP="007B0CDC">
            <w:r w:rsidRPr="003638DD">
              <w:t>Npc2a</w:t>
            </w:r>
          </w:p>
        </w:tc>
        <w:tc>
          <w:tcPr>
            <w:tcW w:w="1870" w:type="dxa"/>
          </w:tcPr>
          <w:p w14:paraId="1C7524C3" w14:textId="77777777" w:rsidR="00B57652" w:rsidRDefault="00B57652" w:rsidP="007B0CDC">
            <w:r w:rsidRPr="003638DD">
              <w:t>-0.818009961</w:t>
            </w:r>
          </w:p>
        </w:tc>
        <w:tc>
          <w:tcPr>
            <w:tcW w:w="1870" w:type="dxa"/>
          </w:tcPr>
          <w:p w14:paraId="55101273" w14:textId="77777777" w:rsidR="00B57652" w:rsidRDefault="00B57652" w:rsidP="007B0CDC">
            <w:r w:rsidRPr="003638DD">
              <w:t>-1.259235123</w:t>
            </w:r>
          </w:p>
        </w:tc>
        <w:tc>
          <w:tcPr>
            <w:tcW w:w="1870" w:type="dxa"/>
          </w:tcPr>
          <w:p w14:paraId="64A095CD" w14:textId="77777777" w:rsidR="00B57652" w:rsidRDefault="00B57652" w:rsidP="007B0CDC">
            <w:r w:rsidRPr="003638DD">
              <w:t>0</w:t>
            </w:r>
          </w:p>
        </w:tc>
      </w:tr>
      <w:tr w:rsidR="00B57652" w14:paraId="6D9B392D" w14:textId="77777777" w:rsidTr="00B57652">
        <w:tc>
          <w:tcPr>
            <w:tcW w:w="1870" w:type="dxa"/>
          </w:tcPr>
          <w:p w14:paraId="2CA35641" w14:textId="77777777" w:rsidR="00B57652" w:rsidRDefault="00B57652" w:rsidP="007B0CDC">
            <w:r w:rsidRPr="003638DD">
              <w:t>FBgn0037328</w:t>
            </w:r>
          </w:p>
        </w:tc>
        <w:tc>
          <w:tcPr>
            <w:tcW w:w="1959" w:type="dxa"/>
          </w:tcPr>
          <w:p w14:paraId="1130BF47" w14:textId="77777777" w:rsidR="00B57652" w:rsidRDefault="00B57652" w:rsidP="007B0CDC">
            <w:r w:rsidRPr="003638DD">
              <w:t>RpL35A</w:t>
            </w:r>
          </w:p>
        </w:tc>
        <w:tc>
          <w:tcPr>
            <w:tcW w:w="1870" w:type="dxa"/>
          </w:tcPr>
          <w:p w14:paraId="1626BB19" w14:textId="77777777" w:rsidR="00B57652" w:rsidRDefault="00B57652" w:rsidP="007B0CDC">
            <w:r w:rsidRPr="003638DD">
              <w:t>-0.816980688</w:t>
            </w:r>
          </w:p>
        </w:tc>
        <w:tc>
          <w:tcPr>
            <w:tcW w:w="1870" w:type="dxa"/>
          </w:tcPr>
          <w:p w14:paraId="66E45950" w14:textId="77777777" w:rsidR="00B57652" w:rsidRDefault="00B57652" w:rsidP="007B0CDC">
            <w:r w:rsidRPr="003638DD">
              <w:t>-1.334072622</w:t>
            </w:r>
          </w:p>
        </w:tc>
        <w:tc>
          <w:tcPr>
            <w:tcW w:w="1870" w:type="dxa"/>
          </w:tcPr>
          <w:p w14:paraId="61434AD8" w14:textId="77777777" w:rsidR="00B57652" w:rsidRDefault="00B57652" w:rsidP="007B0CDC">
            <w:r w:rsidRPr="003638DD">
              <w:t>0</w:t>
            </w:r>
          </w:p>
        </w:tc>
      </w:tr>
      <w:tr w:rsidR="00B57652" w14:paraId="2A57088A" w14:textId="77777777" w:rsidTr="00B57652">
        <w:tc>
          <w:tcPr>
            <w:tcW w:w="1870" w:type="dxa"/>
          </w:tcPr>
          <w:p w14:paraId="76ED6516" w14:textId="77777777" w:rsidR="00B57652" w:rsidRDefault="00B57652" w:rsidP="007B0CDC">
            <w:r w:rsidRPr="003638DD">
              <w:t>FBgn0004401</w:t>
            </w:r>
          </w:p>
        </w:tc>
        <w:tc>
          <w:tcPr>
            <w:tcW w:w="1959" w:type="dxa"/>
          </w:tcPr>
          <w:p w14:paraId="0C4BF302" w14:textId="77777777" w:rsidR="00B57652" w:rsidRDefault="00B57652" w:rsidP="007B0CDC">
            <w:r w:rsidRPr="003638DD">
              <w:t>Pep</w:t>
            </w:r>
          </w:p>
        </w:tc>
        <w:tc>
          <w:tcPr>
            <w:tcW w:w="1870" w:type="dxa"/>
          </w:tcPr>
          <w:p w14:paraId="58B64A7F" w14:textId="77777777" w:rsidR="00B57652" w:rsidRDefault="00B57652" w:rsidP="007B0CDC">
            <w:r w:rsidRPr="003638DD">
              <w:t>-0.815611374</w:t>
            </w:r>
          </w:p>
        </w:tc>
        <w:tc>
          <w:tcPr>
            <w:tcW w:w="1870" w:type="dxa"/>
          </w:tcPr>
          <w:p w14:paraId="6454E1DF" w14:textId="77777777" w:rsidR="00B57652" w:rsidRDefault="00B57652" w:rsidP="007B0CDC">
            <w:r w:rsidRPr="003638DD">
              <w:t>-0.803494177</w:t>
            </w:r>
          </w:p>
        </w:tc>
        <w:tc>
          <w:tcPr>
            <w:tcW w:w="1870" w:type="dxa"/>
          </w:tcPr>
          <w:p w14:paraId="276A0BE5" w14:textId="77777777" w:rsidR="00B57652" w:rsidRDefault="00B57652" w:rsidP="007B0CDC">
            <w:r w:rsidRPr="003638DD">
              <w:t>1</w:t>
            </w:r>
          </w:p>
        </w:tc>
      </w:tr>
      <w:tr w:rsidR="00B57652" w14:paraId="6D691DFB" w14:textId="77777777" w:rsidTr="00B57652">
        <w:tc>
          <w:tcPr>
            <w:tcW w:w="1870" w:type="dxa"/>
          </w:tcPr>
          <w:p w14:paraId="67EF6062" w14:textId="77777777" w:rsidR="00B57652" w:rsidRDefault="00B57652" w:rsidP="007B0CDC">
            <w:r w:rsidRPr="003638DD">
              <w:t>FBgn0261602</w:t>
            </w:r>
          </w:p>
        </w:tc>
        <w:tc>
          <w:tcPr>
            <w:tcW w:w="1959" w:type="dxa"/>
          </w:tcPr>
          <w:p w14:paraId="65519007" w14:textId="77777777" w:rsidR="00B57652" w:rsidRDefault="00B57652" w:rsidP="007B0CDC">
            <w:r w:rsidRPr="003638DD">
              <w:t>RpL8</w:t>
            </w:r>
          </w:p>
        </w:tc>
        <w:tc>
          <w:tcPr>
            <w:tcW w:w="1870" w:type="dxa"/>
          </w:tcPr>
          <w:p w14:paraId="050F4320" w14:textId="77777777" w:rsidR="00B57652" w:rsidRDefault="00B57652" w:rsidP="007B0CDC">
            <w:r w:rsidRPr="003638DD">
              <w:t>-0.815472697</w:t>
            </w:r>
          </w:p>
        </w:tc>
        <w:tc>
          <w:tcPr>
            <w:tcW w:w="1870" w:type="dxa"/>
          </w:tcPr>
          <w:p w14:paraId="358EC94A" w14:textId="77777777" w:rsidR="00B57652" w:rsidRDefault="00B57652" w:rsidP="007B0CDC">
            <w:r w:rsidRPr="003638DD">
              <w:t>-1.631018384</w:t>
            </w:r>
          </w:p>
        </w:tc>
        <w:tc>
          <w:tcPr>
            <w:tcW w:w="1870" w:type="dxa"/>
          </w:tcPr>
          <w:p w14:paraId="41CCEB3B" w14:textId="77777777" w:rsidR="00B57652" w:rsidRDefault="00B57652" w:rsidP="007B0CDC">
            <w:r w:rsidRPr="003638DD">
              <w:t>1</w:t>
            </w:r>
          </w:p>
        </w:tc>
      </w:tr>
      <w:tr w:rsidR="00B57652" w14:paraId="7A6F02EA" w14:textId="77777777" w:rsidTr="00B57652">
        <w:tc>
          <w:tcPr>
            <w:tcW w:w="1870" w:type="dxa"/>
          </w:tcPr>
          <w:p w14:paraId="74B0276F" w14:textId="77777777" w:rsidR="00B57652" w:rsidRDefault="00B57652" w:rsidP="007B0CDC">
            <w:r w:rsidRPr="003638DD">
              <w:t>FBgn0030468</w:t>
            </w:r>
          </w:p>
        </w:tc>
        <w:tc>
          <w:tcPr>
            <w:tcW w:w="1959" w:type="dxa"/>
          </w:tcPr>
          <w:p w14:paraId="24E5B3E7" w14:textId="77777777" w:rsidR="00B57652" w:rsidRDefault="00B57652" w:rsidP="007B0CDC">
            <w:r w:rsidRPr="003638DD">
              <w:t>CG1622</w:t>
            </w:r>
          </w:p>
        </w:tc>
        <w:tc>
          <w:tcPr>
            <w:tcW w:w="1870" w:type="dxa"/>
          </w:tcPr>
          <w:p w14:paraId="1B337206" w14:textId="77777777" w:rsidR="00B57652" w:rsidRDefault="00B57652" w:rsidP="007B0CDC">
            <w:r w:rsidRPr="003638DD">
              <w:t>-0.815242174</w:t>
            </w:r>
          </w:p>
        </w:tc>
        <w:tc>
          <w:tcPr>
            <w:tcW w:w="1870" w:type="dxa"/>
          </w:tcPr>
          <w:p w14:paraId="1FAA0023" w14:textId="77777777" w:rsidR="00B57652" w:rsidRDefault="00B57652" w:rsidP="007B0CDC">
            <w:r w:rsidRPr="003638DD">
              <w:t>-0.552575988</w:t>
            </w:r>
          </w:p>
        </w:tc>
        <w:tc>
          <w:tcPr>
            <w:tcW w:w="1870" w:type="dxa"/>
          </w:tcPr>
          <w:p w14:paraId="57D3FBC8" w14:textId="77777777" w:rsidR="00B57652" w:rsidRDefault="00B57652" w:rsidP="007B0CDC">
            <w:r w:rsidRPr="003638DD">
              <w:t>0</w:t>
            </w:r>
          </w:p>
        </w:tc>
      </w:tr>
      <w:tr w:rsidR="00B57652" w14:paraId="760777F3" w14:textId="77777777" w:rsidTr="00B57652">
        <w:tc>
          <w:tcPr>
            <w:tcW w:w="1870" w:type="dxa"/>
          </w:tcPr>
          <w:p w14:paraId="0FCFD45B" w14:textId="77777777" w:rsidR="00B57652" w:rsidRDefault="00B57652" w:rsidP="007B0CDC">
            <w:r w:rsidRPr="003638DD">
              <w:t>FBgn0011715</w:t>
            </w:r>
          </w:p>
        </w:tc>
        <w:tc>
          <w:tcPr>
            <w:tcW w:w="1959" w:type="dxa"/>
          </w:tcPr>
          <w:p w14:paraId="33125896" w14:textId="77777777" w:rsidR="00B57652" w:rsidRDefault="00B57652" w:rsidP="007B0CDC">
            <w:r w:rsidRPr="003638DD">
              <w:t>Snr1</w:t>
            </w:r>
          </w:p>
        </w:tc>
        <w:tc>
          <w:tcPr>
            <w:tcW w:w="1870" w:type="dxa"/>
          </w:tcPr>
          <w:p w14:paraId="61DD4ECD" w14:textId="77777777" w:rsidR="00B57652" w:rsidRDefault="00B57652" w:rsidP="007B0CDC">
            <w:r w:rsidRPr="003638DD">
              <w:t>-0.814104636</w:t>
            </w:r>
          </w:p>
        </w:tc>
        <w:tc>
          <w:tcPr>
            <w:tcW w:w="1870" w:type="dxa"/>
          </w:tcPr>
          <w:p w14:paraId="02250649" w14:textId="77777777" w:rsidR="00B57652" w:rsidRDefault="00B57652" w:rsidP="007B0CDC">
            <w:r w:rsidRPr="003638DD">
              <w:t>-0.902232576</w:t>
            </w:r>
          </w:p>
        </w:tc>
        <w:tc>
          <w:tcPr>
            <w:tcW w:w="1870" w:type="dxa"/>
          </w:tcPr>
          <w:p w14:paraId="616EE301" w14:textId="77777777" w:rsidR="00B57652" w:rsidRDefault="00B57652" w:rsidP="007B0CDC">
            <w:r w:rsidRPr="003638DD">
              <w:t>0</w:t>
            </w:r>
          </w:p>
        </w:tc>
      </w:tr>
      <w:tr w:rsidR="00B57652" w14:paraId="497E8184" w14:textId="77777777" w:rsidTr="00B57652">
        <w:tc>
          <w:tcPr>
            <w:tcW w:w="1870" w:type="dxa"/>
          </w:tcPr>
          <w:p w14:paraId="1791AD46" w14:textId="77777777" w:rsidR="00B57652" w:rsidRDefault="00B57652" w:rsidP="007B0CDC">
            <w:r w:rsidRPr="003638DD">
              <w:t>FBgn0261385</w:t>
            </w:r>
          </w:p>
        </w:tc>
        <w:tc>
          <w:tcPr>
            <w:tcW w:w="1959" w:type="dxa"/>
          </w:tcPr>
          <w:p w14:paraId="4AB123FB" w14:textId="77777777" w:rsidR="00B57652" w:rsidRDefault="00B57652" w:rsidP="007B0CDC">
            <w:proofErr w:type="spellStart"/>
            <w:r w:rsidRPr="003638DD">
              <w:t>scra</w:t>
            </w:r>
            <w:proofErr w:type="spellEnd"/>
          </w:p>
        </w:tc>
        <w:tc>
          <w:tcPr>
            <w:tcW w:w="1870" w:type="dxa"/>
          </w:tcPr>
          <w:p w14:paraId="08BE2DF4" w14:textId="77777777" w:rsidR="00B57652" w:rsidRDefault="00B57652" w:rsidP="007B0CDC">
            <w:r w:rsidRPr="003638DD">
              <w:t>-0.811539762</w:t>
            </w:r>
          </w:p>
        </w:tc>
        <w:tc>
          <w:tcPr>
            <w:tcW w:w="1870" w:type="dxa"/>
          </w:tcPr>
          <w:p w14:paraId="02F58DFC" w14:textId="77777777" w:rsidR="00B57652" w:rsidRDefault="00B57652" w:rsidP="007B0CDC">
            <w:r w:rsidRPr="003638DD">
              <w:t>-0.915947731</w:t>
            </w:r>
          </w:p>
        </w:tc>
        <w:tc>
          <w:tcPr>
            <w:tcW w:w="1870" w:type="dxa"/>
          </w:tcPr>
          <w:p w14:paraId="2154B3B2" w14:textId="77777777" w:rsidR="00B57652" w:rsidRDefault="00B57652" w:rsidP="007B0CDC">
            <w:r w:rsidRPr="003638DD">
              <w:t>0</w:t>
            </w:r>
          </w:p>
        </w:tc>
      </w:tr>
      <w:tr w:rsidR="00B57652" w14:paraId="61D6DBCB" w14:textId="77777777" w:rsidTr="00B57652">
        <w:tc>
          <w:tcPr>
            <w:tcW w:w="1870" w:type="dxa"/>
          </w:tcPr>
          <w:p w14:paraId="153B8B3C" w14:textId="77777777" w:rsidR="00B57652" w:rsidRDefault="00B57652" w:rsidP="007B0CDC">
            <w:r w:rsidRPr="003638DD">
              <w:t>FBgn0024841</w:t>
            </w:r>
          </w:p>
        </w:tc>
        <w:tc>
          <w:tcPr>
            <w:tcW w:w="1959" w:type="dxa"/>
          </w:tcPr>
          <w:p w14:paraId="28592DF4" w14:textId="77777777" w:rsidR="00B57652" w:rsidRDefault="00B57652" w:rsidP="007B0CDC">
            <w:proofErr w:type="spellStart"/>
            <w:r w:rsidRPr="003638DD">
              <w:t>Pcd</w:t>
            </w:r>
            <w:proofErr w:type="spellEnd"/>
          </w:p>
        </w:tc>
        <w:tc>
          <w:tcPr>
            <w:tcW w:w="1870" w:type="dxa"/>
          </w:tcPr>
          <w:p w14:paraId="0044A31D" w14:textId="77777777" w:rsidR="00B57652" w:rsidRDefault="00B57652" w:rsidP="007B0CDC">
            <w:r w:rsidRPr="003638DD">
              <w:t>-0.810690379</w:t>
            </w:r>
          </w:p>
        </w:tc>
        <w:tc>
          <w:tcPr>
            <w:tcW w:w="1870" w:type="dxa"/>
          </w:tcPr>
          <w:p w14:paraId="64324F39" w14:textId="77777777" w:rsidR="00B57652" w:rsidRDefault="00B57652" w:rsidP="007B0CDC">
            <w:r w:rsidRPr="003638DD">
              <w:t>-0.770383752</w:t>
            </w:r>
          </w:p>
        </w:tc>
        <w:tc>
          <w:tcPr>
            <w:tcW w:w="1870" w:type="dxa"/>
          </w:tcPr>
          <w:p w14:paraId="791626AE" w14:textId="77777777" w:rsidR="00B57652" w:rsidRDefault="00B57652" w:rsidP="007B0CDC">
            <w:r w:rsidRPr="003638DD">
              <w:t>0</w:t>
            </w:r>
          </w:p>
        </w:tc>
      </w:tr>
      <w:tr w:rsidR="00B57652" w14:paraId="55F2E003" w14:textId="77777777" w:rsidTr="00B57652">
        <w:tc>
          <w:tcPr>
            <w:tcW w:w="1870" w:type="dxa"/>
          </w:tcPr>
          <w:p w14:paraId="0ABADAE2" w14:textId="77777777" w:rsidR="00B57652" w:rsidRDefault="00B57652" w:rsidP="007B0CDC">
            <w:r w:rsidRPr="003638DD">
              <w:t>FBgn0086355</w:t>
            </w:r>
          </w:p>
        </w:tc>
        <w:tc>
          <w:tcPr>
            <w:tcW w:w="1959" w:type="dxa"/>
          </w:tcPr>
          <w:p w14:paraId="3D6BC54D" w14:textId="77777777" w:rsidR="00B57652" w:rsidRDefault="00B57652" w:rsidP="007B0CDC">
            <w:proofErr w:type="spellStart"/>
            <w:r w:rsidRPr="003638DD">
              <w:t>Tpi</w:t>
            </w:r>
            <w:proofErr w:type="spellEnd"/>
          </w:p>
        </w:tc>
        <w:tc>
          <w:tcPr>
            <w:tcW w:w="1870" w:type="dxa"/>
          </w:tcPr>
          <w:p w14:paraId="6A7CF376" w14:textId="77777777" w:rsidR="00B57652" w:rsidRDefault="00B57652" w:rsidP="007B0CDC">
            <w:r w:rsidRPr="003638DD">
              <w:t>-0.803872006</w:t>
            </w:r>
          </w:p>
        </w:tc>
        <w:tc>
          <w:tcPr>
            <w:tcW w:w="1870" w:type="dxa"/>
          </w:tcPr>
          <w:p w14:paraId="5694E390" w14:textId="77777777" w:rsidR="00B57652" w:rsidRDefault="00B57652" w:rsidP="007B0CDC">
            <w:r w:rsidRPr="003638DD">
              <w:t>-1.297976653</w:t>
            </w:r>
          </w:p>
        </w:tc>
        <w:tc>
          <w:tcPr>
            <w:tcW w:w="1870" w:type="dxa"/>
          </w:tcPr>
          <w:p w14:paraId="28EAE228" w14:textId="77777777" w:rsidR="00B57652" w:rsidRDefault="00B57652" w:rsidP="007B0CDC">
            <w:r w:rsidRPr="003638DD">
              <w:t>1</w:t>
            </w:r>
          </w:p>
        </w:tc>
      </w:tr>
      <w:tr w:rsidR="00B57652" w14:paraId="49F8FDAE" w14:textId="77777777" w:rsidTr="00B57652">
        <w:tc>
          <w:tcPr>
            <w:tcW w:w="1870" w:type="dxa"/>
          </w:tcPr>
          <w:p w14:paraId="6188B7DE" w14:textId="77777777" w:rsidR="00B57652" w:rsidRDefault="00B57652" w:rsidP="007B0CDC">
            <w:r w:rsidRPr="003638DD">
              <w:t>FBgn0030658</w:t>
            </w:r>
          </w:p>
        </w:tc>
        <w:tc>
          <w:tcPr>
            <w:tcW w:w="1959" w:type="dxa"/>
          </w:tcPr>
          <w:p w14:paraId="5502A540" w14:textId="77777777" w:rsidR="00B57652" w:rsidRDefault="00B57652" w:rsidP="007B0CDC">
            <w:r w:rsidRPr="003638DD">
              <w:t>CG7872</w:t>
            </w:r>
          </w:p>
        </w:tc>
        <w:tc>
          <w:tcPr>
            <w:tcW w:w="1870" w:type="dxa"/>
          </w:tcPr>
          <w:p w14:paraId="618A6DC7" w14:textId="77777777" w:rsidR="00B57652" w:rsidRDefault="00B57652" w:rsidP="007B0CDC">
            <w:r w:rsidRPr="003638DD">
              <w:t>-0.80128583</w:t>
            </w:r>
          </w:p>
        </w:tc>
        <w:tc>
          <w:tcPr>
            <w:tcW w:w="1870" w:type="dxa"/>
          </w:tcPr>
          <w:p w14:paraId="16A249DB" w14:textId="77777777" w:rsidR="00B57652" w:rsidRDefault="00B57652" w:rsidP="007B0CDC">
            <w:r w:rsidRPr="003638DD">
              <w:t>-0.790831889</w:t>
            </w:r>
          </w:p>
        </w:tc>
        <w:tc>
          <w:tcPr>
            <w:tcW w:w="1870" w:type="dxa"/>
          </w:tcPr>
          <w:p w14:paraId="6AF812E0" w14:textId="77777777" w:rsidR="00B57652" w:rsidRDefault="00B57652" w:rsidP="007B0CDC">
            <w:r w:rsidRPr="003638DD">
              <w:t>1</w:t>
            </w:r>
          </w:p>
        </w:tc>
      </w:tr>
      <w:tr w:rsidR="00B57652" w14:paraId="2EFD663D" w14:textId="77777777" w:rsidTr="00B57652">
        <w:tc>
          <w:tcPr>
            <w:tcW w:w="1870" w:type="dxa"/>
          </w:tcPr>
          <w:p w14:paraId="7028E209" w14:textId="77777777" w:rsidR="00B57652" w:rsidRDefault="00B57652" w:rsidP="007B0CDC">
            <w:r w:rsidRPr="003638DD">
              <w:t>FBgn0034645</w:t>
            </w:r>
          </w:p>
        </w:tc>
        <w:tc>
          <w:tcPr>
            <w:tcW w:w="1959" w:type="dxa"/>
          </w:tcPr>
          <w:p w14:paraId="6B746DB3" w14:textId="77777777" w:rsidR="00B57652" w:rsidRDefault="00B57652" w:rsidP="007B0CDC">
            <w:r w:rsidRPr="003638DD">
              <w:t>CG10320</w:t>
            </w:r>
          </w:p>
        </w:tc>
        <w:tc>
          <w:tcPr>
            <w:tcW w:w="1870" w:type="dxa"/>
          </w:tcPr>
          <w:p w14:paraId="6CA164BC" w14:textId="77777777" w:rsidR="00B57652" w:rsidRDefault="00B57652" w:rsidP="007B0CDC">
            <w:r w:rsidRPr="003638DD">
              <w:t>-0.798652581</w:t>
            </w:r>
          </w:p>
        </w:tc>
        <w:tc>
          <w:tcPr>
            <w:tcW w:w="1870" w:type="dxa"/>
          </w:tcPr>
          <w:p w14:paraId="06A2721E" w14:textId="77777777" w:rsidR="00B57652" w:rsidRDefault="00B57652" w:rsidP="007B0CDC">
            <w:r w:rsidRPr="003638DD">
              <w:t>-1.08431129</w:t>
            </w:r>
          </w:p>
        </w:tc>
        <w:tc>
          <w:tcPr>
            <w:tcW w:w="1870" w:type="dxa"/>
          </w:tcPr>
          <w:p w14:paraId="21009914" w14:textId="77777777" w:rsidR="00B57652" w:rsidRDefault="00B57652" w:rsidP="007B0CDC">
            <w:r w:rsidRPr="003638DD">
              <w:t>0</w:t>
            </w:r>
          </w:p>
        </w:tc>
      </w:tr>
      <w:tr w:rsidR="00B57652" w14:paraId="688CE8AA" w14:textId="77777777" w:rsidTr="00B57652">
        <w:tc>
          <w:tcPr>
            <w:tcW w:w="1870" w:type="dxa"/>
          </w:tcPr>
          <w:p w14:paraId="4A48010F" w14:textId="77777777" w:rsidR="00B57652" w:rsidRDefault="00B57652" w:rsidP="007B0CDC">
            <w:r w:rsidRPr="003638DD">
              <w:t>FBgn0000808</w:t>
            </w:r>
          </w:p>
        </w:tc>
        <w:tc>
          <w:tcPr>
            <w:tcW w:w="1959" w:type="dxa"/>
          </w:tcPr>
          <w:p w14:paraId="475D808E" w14:textId="77777777" w:rsidR="00B57652" w:rsidRDefault="00B57652" w:rsidP="007B0CDC">
            <w:proofErr w:type="spellStart"/>
            <w:r w:rsidRPr="003638DD">
              <w:t>gd</w:t>
            </w:r>
            <w:proofErr w:type="spellEnd"/>
          </w:p>
        </w:tc>
        <w:tc>
          <w:tcPr>
            <w:tcW w:w="1870" w:type="dxa"/>
          </w:tcPr>
          <w:p w14:paraId="691994D6" w14:textId="77777777" w:rsidR="00B57652" w:rsidRDefault="00B57652" w:rsidP="007B0CDC">
            <w:r w:rsidRPr="003638DD">
              <w:t>-0.792461556</w:t>
            </w:r>
          </w:p>
        </w:tc>
        <w:tc>
          <w:tcPr>
            <w:tcW w:w="1870" w:type="dxa"/>
          </w:tcPr>
          <w:p w14:paraId="156FBA00" w14:textId="77777777" w:rsidR="00B57652" w:rsidRDefault="00B57652" w:rsidP="007B0CDC">
            <w:r w:rsidRPr="003638DD">
              <w:t>-0.433583547</w:t>
            </w:r>
          </w:p>
        </w:tc>
        <w:tc>
          <w:tcPr>
            <w:tcW w:w="1870" w:type="dxa"/>
          </w:tcPr>
          <w:p w14:paraId="7A3F46D2" w14:textId="77777777" w:rsidR="00B57652" w:rsidRDefault="00B57652" w:rsidP="007B0CDC">
            <w:r w:rsidRPr="003638DD">
              <w:t>1</w:t>
            </w:r>
          </w:p>
        </w:tc>
      </w:tr>
      <w:tr w:rsidR="00B57652" w14:paraId="5DC0F84D" w14:textId="77777777" w:rsidTr="00B57652">
        <w:tc>
          <w:tcPr>
            <w:tcW w:w="1870" w:type="dxa"/>
          </w:tcPr>
          <w:p w14:paraId="00C69DB3" w14:textId="77777777" w:rsidR="00B57652" w:rsidRDefault="00B57652" w:rsidP="007B0CDC">
            <w:r w:rsidRPr="003638DD">
              <w:t>FBgn0033081</w:t>
            </w:r>
          </w:p>
        </w:tc>
        <w:tc>
          <w:tcPr>
            <w:tcW w:w="1959" w:type="dxa"/>
          </w:tcPr>
          <w:p w14:paraId="5E9C8AA2" w14:textId="77777777" w:rsidR="00B57652" w:rsidRDefault="00B57652" w:rsidP="007B0CDC">
            <w:r w:rsidRPr="003638DD">
              <w:t>geminin</w:t>
            </w:r>
          </w:p>
        </w:tc>
        <w:tc>
          <w:tcPr>
            <w:tcW w:w="1870" w:type="dxa"/>
          </w:tcPr>
          <w:p w14:paraId="367F41F2" w14:textId="77777777" w:rsidR="00B57652" w:rsidRDefault="00B57652" w:rsidP="007B0CDC">
            <w:r w:rsidRPr="003638DD">
              <w:t>-0.787250208</w:t>
            </w:r>
          </w:p>
        </w:tc>
        <w:tc>
          <w:tcPr>
            <w:tcW w:w="1870" w:type="dxa"/>
          </w:tcPr>
          <w:p w14:paraId="4B119EBB" w14:textId="77777777" w:rsidR="00B57652" w:rsidRDefault="00B57652" w:rsidP="007B0CDC">
            <w:r w:rsidRPr="003638DD">
              <w:t>-0.757798051</w:t>
            </w:r>
          </w:p>
        </w:tc>
        <w:tc>
          <w:tcPr>
            <w:tcW w:w="1870" w:type="dxa"/>
          </w:tcPr>
          <w:p w14:paraId="7E034026" w14:textId="77777777" w:rsidR="00B57652" w:rsidRDefault="00B57652" w:rsidP="007B0CDC">
            <w:r w:rsidRPr="003638DD">
              <w:t>1</w:t>
            </w:r>
          </w:p>
        </w:tc>
      </w:tr>
      <w:tr w:rsidR="00B57652" w14:paraId="168B9A66" w14:textId="77777777" w:rsidTr="00B57652">
        <w:tc>
          <w:tcPr>
            <w:tcW w:w="1870" w:type="dxa"/>
          </w:tcPr>
          <w:p w14:paraId="4F027D9C" w14:textId="77777777" w:rsidR="00B57652" w:rsidRDefault="00B57652" w:rsidP="007B0CDC">
            <w:r w:rsidRPr="003638DD">
              <w:t>FBgn0036825</w:t>
            </w:r>
          </w:p>
        </w:tc>
        <w:tc>
          <w:tcPr>
            <w:tcW w:w="1959" w:type="dxa"/>
          </w:tcPr>
          <w:p w14:paraId="2D99A922" w14:textId="77777777" w:rsidR="00B57652" w:rsidRDefault="00B57652" w:rsidP="007B0CDC">
            <w:r w:rsidRPr="003638DD">
              <w:t>RpL26</w:t>
            </w:r>
          </w:p>
        </w:tc>
        <w:tc>
          <w:tcPr>
            <w:tcW w:w="1870" w:type="dxa"/>
          </w:tcPr>
          <w:p w14:paraId="7AFA408F" w14:textId="77777777" w:rsidR="00B57652" w:rsidRDefault="00B57652" w:rsidP="007B0CDC">
            <w:r w:rsidRPr="003638DD">
              <w:t>-0.779361127</w:t>
            </w:r>
          </w:p>
        </w:tc>
        <w:tc>
          <w:tcPr>
            <w:tcW w:w="1870" w:type="dxa"/>
          </w:tcPr>
          <w:p w14:paraId="6D8BAB87" w14:textId="77777777" w:rsidR="00B57652" w:rsidRDefault="00B57652" w:rsidP="007B0CDC">
            <w:r w:rsidRPr="003638DD">
              <w:t>-1.308362302</w:t>
            </w:r>
          </w:p>
        </w:tc>
        <w:tc>
          <w:tcPr>
            <w:tcW w:w="1870" w:type="dxa"/>
          </w:tcPr>
          <w:p w14:paraId="2240445E" w14:textId="77777777" w:rsidR="00B57652" w:rsidRDefault="00B57652" w:rsidP="007B0CDC">
            <w:r w:rsidRPr="003638DD">
              <w:t>0</w:t>
            </w:r>
          </w:p>
        </w:tc>
      </w:tr>
      <w:tr w:rsidR="00B57652" w14:paraId="18C4882F" w14:textId="77777777" w:rsidTr="00B57652">
        <w:tc>
          <w:tcPr>
            <w:tcW w:w="1870" w:type="dxa"/>
          </w:tcPr>
          <w:p w14:paraId="04AF0324" w14:textId="77777777" w:rsidR="00B57652" w:rsidRDefault="00B57652" w:rsidP="007B0CDC">
            <w:r w:rsidRPr="003638DD">
              <w:t>FBgn0026713</w:t>
            </w:r>
          </w:p>
        </w:tc>
        <w:tc>
          <w:tcPr>
            <w:tcW w:w="1959" w:type="dxa"/>
          </w:tcPr>
          <w:p w14:paraId="49182583" w14:textId="77777777" w:rsidR="00B57652" w:rsidRDefault="00B57652" w:rsidP="007B0CDC">
            <w:r w:rsidRPr="003638DD">
              <w:t>l(1)G0007</w:t>
            </w:r>
          </w:p>
        </w:tc>
        <w:tc>
          <w:tcPr>
            <w:tcW w:w="1870" w:type="dxa"/>
          </w:tcPr>
          <w:p w14:paraId="3E63FD96" w14:textId="77777777" w:rsidR="00B57652" w:rsidRDefault="00B57652" w:rsidP="007B0CDC">
            <w:r w:rsidRPr="003638DD">
              <w:t>-0.779052059</w:t>
            </w:r>
          </w:p>
        </w:tc>
        <w:tc>
          <w:tcPr>
            <w:tcW w:w="1870" w:type="dxa"/>
          </w:tcPr>
          <w:p w14:paraId="1D044C05" w14:textId="77777777" w:rsidR="00B57652" w:rsidRDefault="00B57652" w:rsidP="007B0CDC">
            <w:r w:rsidRPr="003638DD">
              <w:t>-1.334634467</w:t>
            </w:r>
          </w:p>
        </w:tc>
        <w:tc>
          <w:tcPr>
            <w:tcW w:w="1870" w:type="dxa"/>
          </w:tcPr>
          <w:p w14:paraId="48E51E34" w14:textId="77777777" w:rsidR="00B57652" w:rsidRDefault="00B57652" w:rsidP="007B0CDC">
            <w:r w:rsidRPr="003638DD">
              <w:t>0</w:t>
            </w:r>
          </w:p>
        </w:tc>
      </w:tr>
      <w:tr w:rsidR="00B57652" w14:paraId="0621FF42" w14:textId="77777777" w:rsidTr="00B57652">
        <w:tc>
          <w:tcPr>
            <w:tcW w:w="1870" w:type="dxa"/>
          </w:tcPr>
          <w:p w14:paraId="46A93E01" w14:textId="77777777" w:rsidR="00B57652" w:rsidRDefault="00B57652" w:rsidP="007B0CDC">
            <w:r w:rsidRPr="003638DD">
              <w:t>FBgn0000084</w:t>
            </w:r>
          </w:p>
        </w:tc>
        <w:tc>
          <w:tcPr>
            <w:tcW w:w="1959" w:type="dxa"/>
          </w:tcPr>
          <w:p w14:paraId="65BC786A" w14:textId="77777777" w:rsidR="00B57652" w:rsidRDefault="00B57652" w:rsidP="007B0CDC">
            <w:r w:rsidRPr="003638DD">
              <w:t>AnxB10</w:t>
            </w:r>
          </w:p>
        </w:tc>
        <w:tc>
          <w:tcPr>
            <w:tcW w:w="1870" w:type="dxa"/>
          </w:tcPr>
          <w:p w14:paraId="0A64625D" w14:textId="77777777" w:rsidR="00B57652" w:rsidRDefault="00B57652" w:rsidP="007B0CDC">
            <w:r w:rsidRPr="003638DD">
              <w:t>-0.776001574</w:t>
            </w:r>
          </w:p>
        </w:tc>
        <w:tc>
          <w:tcPr>
            <w:tcW w:w="1870" w:type="dxa"/>
          </w:tcPr>
          <w:p w14:paraId="481E33D2" w14:textId="77777777" w:rsidR="00B57652" w:rsidRDefault="00B57652" w:rsidP="007B0CDC">
            <w:r w:rsidRPr="003638DD">
              <w:t>-1.123381619</w:t>
            </w:r>
          </w:p>
        </w:tc>
        <w:tc>
          <w:tcPr>
            <w:tcW w:w="1870" w:type="dxa"/>
          </w:tcPr>
          <w:p w14:paraId="49B6D54E" w14:textId="77777777" w:rsidR="00B57652" w:rsidRDefault="00B57652" w:rsidP="007B0CDC">
            <w:r w:rsidRPr="003638DD">
              <w:t>1</w:t>
            </w:r>
          </w:p>
        </w:tc>
      </w:tr>
      <w:tr w:rsidR="00B57652" w14:paraId="3851B92F" w14:textId="77777777" w:rsidTr="00B57652">
        <w:tc>
          <w:tcPr>
            <w:tcW w:w="1870" w:type="dxa"/>
          </w:tcPr>
          <w:p w14:paraId="614A4C5C" w14:textId="77777777" w:rsidR="00B57652" w:rsidRDefault="00B57652" w:rsidP="007B0CDC">
            <w:r w:rsidRPr="003638DD">
              <w:t>FBgn0036365</w:t>
            </w:r>
          </w:p>
        </w:tc>
        <w:tc>
          <w:tcPr>
            <w:tcW w:w="1959" w:type="dxa"/>
          </w:tcPr>
          <w:p w14:paraId="7A6046E6" w14:textId="77777777" w:rsidR="00B57652" w:rsidRDefault="00B57652" w:rsidP="007B0CDC">
            <w:r w:rsidRPr="003638DD">
              <w:t>CG10732</w:t>
            </w:r>
          </w:p>
        </w:tc>
        <w:tc>
          <w:tcPr>
            <w:tcW w:w="1870" w:type="dxa"/>
          </w:tcPr>
          <w:p w14:paraId="5A8CF1D2" w14:textId="77777777" w:rsidR="00B57652" w:rsidRDefault="00B57652" w:rsidP="007B0CDC">
            <w:r w:rsidRPr="003638DD">
              <w:t>-0.77296549</w:t>
            </w:r>
          </w:p>
        </w:tc>
        <w:tc>
          <w:tcPr>
            <w:tcW w:w="1870" w:type="dxa"/>
          </w:tcPr>
          <w:p w14:paraId="6C25E053" w14:textId="77777777" w:rsidR="00B57652" w:rsidRDefault="00B57652" w:rsidP="007B0CDC">
            <w:r w:rsidRPr="003638DD">
              <w:t>-0.679272003</w:t>
            </w:r>
          </w:p>
        </w:tc>
        <w:tc>
          <w:tcPr>
            <w:tcW w:w="1870" w:type="dxa"/>
          </w:tcPr>
          <w:p w14:paraId="041BC498" w14:textId="77777777" w:rsidR="00B57652" w:rsidRDefault="00B57652" w:rsidP="007B0CDC">
            <w:r w:rsidRPr="003638DD">
              <w:t>0</w:t>
            </w:r>
          </w:p>
        </w:tc>
      </w:tr>
      <w:tr w:rsidR="00B57652" w14:paraId="7390CD66" w14:textId="77777777" w:rsidTr="00B57652">
        <w:tc>
          <w:tcPr>
            <w:tcW w:w="1870" w:type="dxa"/>
          </w:tcPr>
          <w:p w14:paraId="323A223B" w14:textId="77777777" w:rsidR="00B57652" w:rsidRDefault="00B57652" w:rsidP="007B0CDC">
            <w:r w:rsidRPr="003638DD">
              <w:t>FBgn0031263</w:t>
            </w:r>
          </w:p>
        </w:tc>
        <w:tc>
          <w:tcPr>
            <w:tcW w:w="1959" w:type="dxa"/>
          </w:tcPr>
          <w:p w14:paraId="7B400952" w14:textId="77777777" w:rsidR="00B57652" w:rsidRDefault="00B57652" w:rsidP="007B0CDC">
            <w:r w:rsidRPr="003638DD">
              <w:t>CG2789</w:t>
            </w:r>
          </w:p>
        </w:tc>
        <w:tc>
          <w:tcPr>
            <w:tcW w:w="1870" w:type="dxa"/>
          </w:tcPr>
          <w:p w14:paraId="62B29176" w14:textId="77777777" w:rsidR="00B57652" w:rsidRDefault="00B57652" w:rsidP="007B0CDC">
            <w:r w:rsidRPr="003638DD">
              <w:t>-0.772709918</w:t>
            </w:r>
          </w:p>
        </w:tc>
        <w:tc>
          <w:tcPr>
            <w:tcW w:w="1870" w:type="dxa"/>
          </w:tcPr>
          <w:p w14:paraId="778353AD" w14:textId="77777777" w:rsidR="00B57652" w:rsidRDefault="00B57652" w:rsidP="007B0CDC">
            <w:r w:rsidRPr="003638DD">
              <w:t>-1.593017918</w:t>
            </w:r>
          </w:p>
        </w:tc>
        <w:tc>
          <w:tcPr>
            <w:tcW w:w="1870" w:type="dxa"/>
          </w:tcPr>
          <w:p w14:paraId="042DFEB3" w14:textId="77777777" w:rsidR="00B57652" w:rsidRDefault="00B57652" w:rsidP="007B0CDC">
            <w:r w:rsidRPr="003638DD">
              <w:t>0</w:t>
            </w:r>
          </w:p>
        </w:tc>
      </w:tr>
      <w:tr w:rsidR="00B57652" w14:paraId="7862614D" w14:textId="77777777" w:rsidTr="00B57652">
        <w:tc>
          <w:tcPr>
            <w:tcW w:w="1870" w:type="dxa"/>
          </w:tcPr>
          <w:p w14:paraId="1524C0FC" w14:textId="77777777" w:rsidR="00B57652" w:rsidRDefault="00B57652" w:rsidP="007B0CDC">
            <w:r w:rsidRPr="003638DD">
              <w:t>FBgn0030365</w:t>
            </w:r>
          </w:p>
        </w:tc>
        <w:tc>
          <w:tcPr>
            <w:tcW w:w="1959" w:type="dxa"/>
          </w:tcPr>
          <w:p w14:paraId="3E0C51FF" w14:textId="77777777" w:rsidR="00B57652" w:rsidRDefault="00B57652" w:rsidP="007B0CDC">
            <w:r w:rsidRPr="003638DD">
              <w:t>Tango4</w:t>
            </w:r>
          </w:p>
        </w:tc>
        <w:tc>
          <w:tcPr>
            <w:tcW w:w="1870" w:type="dxa"/>
          </w:tcPr>
          <w:p w14:paraId="79B2844B" w14:textId="77777777" w:rsidR="00B57652" w:rsidRDefault="00B57652" w:rsidP="007B0CDC">
            <w:r w:rsidRPr="003638DD">
              <w:t>-0.769116203</w:t>
            </w:r>
          </w:p>
        </w:tc>
        <w:tc>
          <w:tcPr>
            <w:tcW w:w="1870" w:type="dxa"/>
          </w:tcPr>
          <w:p w14:paraId="508A1739" w14:textId="77777777" w:rsidR="00B57652" w:rsidRDefault="00B57652" w:rsidP="007B0CDC">
            <w:r w:rsidRPr="003638DD">
              <w:t>-0.99874627</w:t>
            </w:r>
          </w:p>
        </w:tc>
        <w:tc>
          <w:tcPr>
            <w:tcW w:w="1870" w:type="dxa"/>
          </w:tcPr>
          <w:p w14:paraId="5CA9C7C9" w14:textId="77777777" w:rsidR="00B57652" w:rsidRDefault="00B57652" w:rsidP="007B0CDC">
            <w:r w:rsidRPr="003638DD">
              <w:t>0</w:t>
            </w:r>
          </w:p>
        </w:tc>
      </w:tr>
      <w:tr w:rsidR="00B57652" w14:paraId="52A28D01" w14:textId="77777777" w:rsidTr="00B57652">
        <w:tc>
          <w:tcPr>
            <w:tcW w:w="1870" w:type="dxa"/>
          </w:tcPr>
          <w:p w14:paraId="713BCDC4" w14:textId="77777777" w:rsidR="00B57652" w:rsidRDefault="00B57652" w:rsidP="007B0CDC">
            <w:r w:rsidRPr="003638DD">
              <w:t>FBgn0036298</w:t>
            </w:r>
          </w:p>
        </w:tc>
        <w:tc>
          <w:tcPr>
            <w:tcW w:w="1959" w:type="dxa"/>
          </w:tcPr>
          <w:p w14:paraId="1E51CFB7" w14:textId="77777777" w:rsidR="00B57652" w:rsidRDefault="00B57652" w:rsidP="007B0CDC">
            <w:proofErr w:type="spellStart"/>
            <w:r w:rsidRPr="003638DD">
              <w:t>nst</w:t>
            </w:r>
            <w:proofErr w:type="spellEnd"/>
          </w:p>
        </w:tc>
        <w:tc>
          <w:tcPr>
            <w:tcW w:w="1870" w:type="dxa"/>
          </w:tcPr>
          <w:p w14:paraId="439A6E88" w14:textId="77777777" w:rsidR="00B57652" w:rsidRDefault="00B57652" w:rsidP="007B0CDC">
            <w:r w:rsidRPr="003638DD">
              <w:t>-0.76533218</w:t>
            </w:r>
          </w:p>
        </w:tc>
        <w:tc>
          <w:tcPr>
            <w:tcW w:w="1870" w:type="dxa"/>
          </w:tcPr>
          <w:p w14:paraId="168F2316" w14:textId="77777777" w:rsidR="00B57652" w:rsidRDefault="00B57652" w:rsidP="007B0CDC">
            <w:r w:rsidRPr="003638DD">
              <w:t>-0.638737089</w:t>
            </w:r>
          </w:p>
        </w:tc>
        <w:tc>
          <w:tcPr>
            <w:tcW w:w="1870" w:type="dxa"/>
          </w:tcPr>
          <w:p w14:paraId="0C41C801" w14:textId="77777777" w:rsidR="00B57652" w:rsidRDefault="00B57652" w:rsidP="007B0CDC">
            <w:r w:rsidRPr="003638DD">
              <w:t>0</w:t>
            </w:r>
          </w:p>
        </w:tc>
      </w:tr>
      <w:tr w:rsidR="00B57652" w14:paraId="21408705" w14:textId="77777777" w:rsidTr="00B57652">
        <w:tc>
          <w:tcPr>
            <w:tcW w:w="1870" w:type="dxa"/>
          </w:tcPr>
          <w:p w14:paraId="41083382" w14:textId="77777777" w:rsidR="00B57652" w:rsidRDefault="00B57652" w:rsidP="007B0CDC">
            <w:r w:rsidRPr="003638DD">
              <w:t>FBgn0010078</w:t>
            </w:r>
          </w:p>
        </w:tc>
        <w:tc>
          <w:tcPr>
            <w:tcW w:w="1959" w:type="dxa"/>
          </w:tcPr>
          <w:p w14:paraId="72ACDB63" w14:textId="77777777" w:rsidR="00B57652" w:rsidRDefault="00B57652" w:rsidP="007B0CDC">
            <w:r w:rsidRPr="003638DD">
              <w:t>RpL23</w:t>
            </w:r>
          </w:p>
        </w:tc>
        <w:tc>
          <w:tcPr>
            <w:tcW w:w="1870" w:type="dxa"/>
          </w:tcPr>
          <w:p w14:paraId="6C696B02" w14:textId="77777777" w:rsidR="00B57652" w:rsidRDefault="00B57652" w:rsidP="007B0CDC">
            <w:r w:rsidRPr="003638DD">
              <w:t>-0.765248861</w:t>
            </w:r>
          </w:p>
        </w:tc>
        <w:tc>
          <w:tcPr>
            <w:tcW w:w="1870" w:type="dxa"/>
          </w:tcPr>
          <w:p w14:paraId="233B2A48" w14:textId="77777777" w:rsidR="00B57652" w:rsidRDefault="00B57652" w:rsidP="007B0CDC">
            <w:r w:rsidRPr="003638DD">
              <w:t>-0.849058176</w:t>
            </w:r>
          </w:p>
        </w:tc>
        <w:tc>
          <w:tcPr>
            <w:tcW w:w="1870" w:type="dxa"/>
          </w:tcPr>
          <w:p w14:paraId="2FD1DE0E" w14:textId="77777777" w:rsidR="00B57652" w:rsidRDefault="00B57652" w:rsidP="007B0CDC">
            <w:r w:rsidRPr="003638DD">
              <w:t>1</w:t>
            </w:r>
          </w:p>
        </w:tc>
      </w:tr>
      <w:tr w:rsidR="00B57652" w14:paraId="4E242279" w14:textId="77777777" w:rsidTr="00B57652">
        <w:tc>
          <w:tcPr>
            <w:tcW w:w="1870" w:type="dxa"/>
          </w:tcPr>
          <w:p w14:paraId="43888CAE" w14:textId="77777777" w:rsidR="00B57652" w:rsidRDefault="00B57652" w:rsidP="007B0CDC">
            <w:r w:rsidRPr="003638DD">
              <w:t>FBgn0020545</w:t>
            </w:r>
          </w:p>
        </w:tc>
        <w:tc>
          <w:tcPr>
            <w:tcW w:w="1959" w:type="dxa"/>
          </w:tcPr>
          <w:p w14:paraId="6889BC16" w14:textId="77777777" w:rsidR="00B57652" w:rsidRDefault="00B57652" w:rsidP="007B0CDC">
            <w:r w:rsidRPr="003638DD">
              <w:t>kraken</w:t>
            </w:r>
          </w:p>
        </w:tc>
        <w:tc>
          <w:tcPr>
            <w:tcW w:w="1870" w:type="dxa"/>
          </w:tcPr>
          <w:p w14:paraId="07017FC6" w14:textId="77777777" w:rsidR="00B57652" w:rsidRDefault="00B57652" w:rsidP="007B0CDC">
            <w:r w:rsidRPr="003638DD">
              <w:t>-0.765078552</w:t>
            </w:r>
          </w:p>
        </w:tc>
        <w:tc>
          <w:tcPr>
            <w:tcW w:w="1870" w:type="dxa"/>
          </w:tcPr>
          <w:p w14:paraId="5F8F71FF" w14:textId="77777777" w:rsidR="00B57652" w:rsidRDefault="00B57652" w:rsidP="007B0CDC">
            <w:r w:rsidRPr="003638DD">
              <w:t>-1.059467057</w:t>
            </w:r>
          </w:p>
        </w:tc>
        <w:tc>
          <w:tcPr>
            <w:tcW w:w="1870" w:type="dxa"/>
          </w:tcPr>
          <w:p w14:paraId="1D151DC7" w14:textId="77777777" w:rsidR="00B57652" w:rsidRDefault="00B57652" w:rsidP="007B0CDC">
            <w:r w:rsidRPr="003638DD">
              <w:t>0</w:t>
            </w:r>
          </w:p>
        </w:tc>
      </w:tr>
      <w:tr w:rsidR="00B57652" w14:paraId="22495C26" w14:textId="77777777" w:rsidTr="00B57652">
        <w:tc>
          <w:tcPr>
            <w:tcW w:w="1870" w:type="dxa"/>
          </w:tcPr>
          <w:p w14:paraId="5B4B6B39" w14:textId="77777777" w:rsidR="00B57652" w:rsidRDefault="00B57652" w:rsidP="007B0CDC">
            <w:r w:rsidRPr="003638DD">
              <w:t>FBgn0022023</w:t>
            </w:r>
          </w:p>
        </w:tc>
        <w:tc>
          <w:tcPr>
            <w:tcW w:w="1959" w:type="dxa"/>
          </w:tcPr>
          <w:p w14:paraId="775D5FCA" w14:textId="77777777" w:rsidR="00B57652" w:rsidRDefault="00B57652" w:rsidP="007B0CDC">
            <w:r w:rsidRPr="003638DD">
              <w:t>eIF-3p40</w:t>
            </w:r>
          </w:p>
        </w:tc>
        <w:tc>
          <w:tcPr>
            <w:tcW w:w="1870" w:type="dxa"/>
          </w:tcPr>
          <w:p w14:paraId="5430D2C6" w14:textId="77777777" w:rsidR="00B57652" w:rsidRDefault="00B57652" w:rsidP="007B0CDC">
            <w:r w:rsidRPr="003638DD">
              <w:t>-0.764787494</w:t>
            </w:r>
          </w:p>
        </w:tc>
        <w:tc>
          <w:tcPr>
            <w:tcW w:w="1870" w:type="dxa"/>
          </w:tcPr>
          <w:p w14:paraId="7012E2A6" w14:textId="77777777" w:rsidR="00B57652" w:rsidRDefault="00B57652" w:rsidP="007B0CDC">
            <w:r w:rsidRPr="003638DD">
              <w:t>-0.466669513</w:t>
            </w:r>
          </w:p>
        </w:tc>
        <w:tc>
          <w:tcPr>
            <w:tcW w:w="1870" w:type="dxa"/>
          </w:tcPr>
          <w:p w14:paraId="1F8DE9A7" w14:textId="77777777" w:rsidR="00B57652" w:rsidRDefault="00B57652" w:rsidP="007B0CDC">
            <w:r w:rsidRPr="003638DD">
              <w:t>0</w:t>
            </w:r>
          </w:p>
        </w:tc>
      </w:tr>
      <w:tr w:rsidR="00B57652" w14:paraId="5492ACE2" w14:textId="77777777" w:rsidTr="00B57652">
        <w:tc>
          <w:tcPr>
            <w:tcW w:w="1870" w:type="dxa"/>
          </w:tcPr>
          <w:p w14:paraId="7360E549" w14:textId="77777777" w:rsidR="00B57652" w:rsidRDefault="00B57652" w:rsidP="007B0CDC">
            <w:r w:rsidRPr="003638DD">
              <w:lastRenderedPageBreak/>
              <w:t>FBgn0019637</w:t>
            </w:r>
          </w:p>
        </w:tc>
        <w:tc>
          <w:tcPr>
            <w:tcW w:w="1959" w:type="dxa"/>
          </w:tcPr>
          <w:p w14:paraId="6749064C" w14:textId="77777777" w:rsidR="00B57652" w:rsidRDefault="00B57652" w:rsidP="007B0CDC">
            <w:proofErr w:type="spellStart"/>
            <w:r w:rsidRPr="003638DD">
              <w:t>Atu</w:t>
            </w:r>
            <w:proofErr w:type="spellEnd"/>
          </w:p>
        </w:tc>
        <w:tc>
          <w:tcPr>
            <w:tcW w:w="1870" w:type="dxa"/>
          </w:tcPr>
          <w:p w14:paraId="77837749" w14:textId="77777777" w:rsidR="00B57652" w:rsidRDefault="00B57652" w:rsidP="007B0CDC">
            <w:r w:rsidRPr="003638DD">
              <w:t>-0.760091779</w:t>
            </w:r>
          </w:p>
        </w:tc>
        <w:tc>
          <w:tcPr>
            <w:tcW w:w="1870" w:type="dxa"/>
          </w:tcPr>
          <w:p w14:paraId="09841805" w14:textId="77777777" w:rsidR="00B57652" w:rsidRDefault="00B57652" w:rsidP="007B0CDC">
            <w:r w:rsidRPr="003638DD">
              <w:t>-0.704695406</w:t>
            </w:r>
          </w:p>
        </w:tc>
        <w:tc>
          <w:tcPr>
            <w:tcW w:w="1870" w:type="dxa"/>
          </w:tcPr>
          <w:p w14:paraId="2B9A2BE5" w14:textId="77777777" w:rsidR="00B57652" w:rsidRDefault="00B57652" w:rsidP="007B0CDC">
            <w:r w:rsidRPr="003638DD">
              <w:t>1</w:t>
            </w:r>
          </w:p>
        </w:tc>
      </w:tr>
      <w:tr w:rsidR="00B57652" w14:paraId="7035B0D5" w14:textId="77777777" w:rsidTr="00B57652">
        <w:tc>
          <w:tcPr>
            <w:tcW w:w="1870" w:type="dxa"/>
          </w:tcPr>
          <w:p w14:paraId="19FF38E3" w14:textId="77777777" w:rsidR="00B57652" w:rsidRDefault="00B57652" w:rsidP="007B0CDC">
            <w:r w:rsidRPr="003638DD">
              <w:t>FBgn0000927</w:t>
            </w:r>
          </w:p>
        </w:tc>
        <w:tc>
          <w:tcPr>
            <w:tcW w:w="1959" w:type="dxa"/>
          </w:tcPr>
          <w:p w14:paraId="6F362DAF" w14:textId="77777777" w:rsidR="00B57652" w:rsidRDefault="00B57652" w:rsidP="007B0CDC">
            <w:r w:rsidRPr="003638DD">
              <w:t>fs(1)</w:t>
            </w:r>
            <w:proofErr w:type="spellStart"/>
            <w:r w:rsidRPr="003638DD">
              <w:t>Ya</w:t>
            </w:r>
            <w:proofErr w:type="spellEnd"/>
          </w:p>
        </w:tc>
        <w:tc>
          <w:tcPr>
            <w:tcW w:w="1870" w:type="dxa"/>
          </w:tcPr>
          <w:p w14:paraId="0C838EE2" w14:textId="77777777" w:rsidR="00B57652" w:rsidRDefault="00B57652" w:rsidP="007B0CDC">
            <w:r w:rsidRPr="003638DD">
              <w:t>-0.759092057</w:t>
            </w:r>
          </w:p>
        </w:tc>
        <w:tc>
          <w:tcPr>
            <w:tcW w:w="1870" w:type="dxa"/>
          </w:tcPr>
          <w:p w14:paraId="2E0D34C4" w14:textId="77777777" w:rsidR="00B57652" w:rsidRDefault="00B57652" w:rsidP="007B0CDC">
            <w:r w:rsidRPr="003638DD">
              <w:t>-1.718208431</w:t>
            </w:r>
          </w:p>
        </w:tc>
        <w:tc>
          <w:tcPr>
            <w:tcW w:w="1870" w:type="dxa"/>
          </w:tcPr>
          <w:p w14:paraId="4BAE13AD" w14:textId="77777777" w:rsidR="00B57652" w:rsidRDefault="00B57652" w:rsidP="007B0CDC">
            <w:r w:rsidRPr="003638DD">
              <w:t>1</w:t>
            </w:r>
          </w:p>
        </w:tc>
      </w:tr>
      <w:tr w:rsidR="00B57652" w14:paraId="6C0784EB" w14:textId="77777777" w:rsidTr="00B57652">
        <w:tc>
          <w:tcPr>
            <w:tcW w:w="1870" w:type="dxa"/>
          </w:tcPr>
          <w:p w14:paraId="56CDC52D" w14:textId="77777777" w:rsidR="00B57652" w:rsidRDefault="00B57652" w:rsidP="007B0CDC">
            <w:r w:rsidRPr="003638DD">
              <w:t>FBgn0028969</w:t>
            </w:r>
          </w:p>
        </w:tc>
        <w:tc>
          <w:tcPr>
            <w:tcW w:w="1959" w:type="dxa"/>
          </w:tcPr>
          <w:p w14:paraId="2F123B78" w14:textId="77777777" w:rsidR="00B57652" w:rsidRDefault="00B57652" w:rsidP="007B0CDC">
            <w:proofErr w:type="spellStart"/>
            <w:r w:rsidRPr="003638DD">
              <w:t>deltaCOP</w:t>
            </w:r>
            <w:proofErr w:type="spellEnd"/>
          </w:p>
        </w:tc>
        <w:tc>
          <w:tcPr>
            <w:tcW w:w="1870" w:type="dxa"/>
          </w:tcPr>
          <w:p w14:paraId="6980488D" w14:textId="77777777" w:rsidR="00B57652" w:rsidRDefault="00B57652" w:rsidP="007B0CDC">
            <w:r w:rsidRPr="003638DD">
              <w:t>-0.754263755</w:t>
            </w:r>
          </w:p>
        </w:tc>
        <w:tc>
          <w:tcPr>
            <w:tcW w:w="1870" w:type="dxa"/>
          </w:tcPr>
          <w:p w14:paraId="796C40E1" w14:textId="77777777" w:rsidR="00B57652" w:rsidRDefault="00B57652" w:rsidP="007B0CDC">
            <w:r w:rsidRPr="003638DD">
              <w:t>-0.46320039</w:t>
            </w:r>
          </w:p>
        </w:tc>
        <w:tc>
          <w:tcPr>
            <w:tcW w:w="1870" w:type="dxa"/>
          </w:tcPr>
          <w:p w14:paraId="4901FB03" w14:textId="77777777" w:rsidR="00B57652" w:rsidRDefault="00B57652" w:rsidP="007B0CDC">
            <w:r w:rsidRPr="003638DD">
              <w:t>1</w:t>
            </w:r>
          </w:p>
        </w:tc>
      </w:tr>
      <w:tr w:rsidR="00B57652" w14:paraId="0873FDDC" w14:textId="77777777" w:rsidTr="00B57652">
        <w:tc>
          <w:tcPr>
            <w:tcW w:w="1870" w:type="dxa"/>
          </w:tcPr>
          <w:p w14:paraId="77831B9C" w14:textId="77777777" w:rsidR="00B57652" w:rsidRDefault="00B57652" w:rsidP="007B0CDC">
            <w:r w:rsidRPr="003638DD">
              <w:t>FBgn0005696</w:t>
            </w:r>
          </w:p>
        </w:tc>
        <w:tc>
          <w:tcPr>
            <w:tcW w:w="1959" w:type="dxa"/>
          </w:tcPr>
          <w:p w14:paraId="7BC733C4" w14:textId="77777777" w:rsidR="00B57652" w:rsidRDefault="00B57652" w:rsidP="007B0CDC">
            <w:r w:rsidRPr="003638DD">
              <w:t>DNApol-alpha73</w:t>
            </w:r>
          </w:p>
        </w:tc>
        <w:tc>
          <w:tcPr>
            <w:tcW w:w="1870" w:type="dxa"/>
          </w:tcPr>
          <w:p w14:paraId="2419EF66" w14:textId="77777777" w:rsidR="00B57652" w:rsidRDefault="00B57652" w:rsidP="007B0CDC">
            <w:r w:rsidRPr="003638DD">
              <w:t>-0.754247041</w:t>
            </w:r>
          </w:p>
        </w:tc>
        <w:tc>
          <w:tcPr>
            <w:tcW w:w="1870" w:type="dxa"/>
          </w:tcPr>
          <w:p w14:paraId="1201E603" w14:textId="77777777" w:rsidR="00B57652" w:rsidRDefault="00B57652" w:rsidP="007B0CDC">
            <w:r w:rsidRPr="003638DD">
              <w:t>-0.561287178</w:t>
            </w:r>
          </w:p>
        </w:tc>
        <w:tc>
          <w:tcPr>
            <w:tcW w:w="1870" w:type="dxa"/>
          </w:tcPr>
          <w:p w14:paraId="6DE1BF47" w14:textId="77777777" w:rsidR="00B57652" w:rsidRDefault="00B57652" w:rsidP="007B0CDC">
            <w:r w:rsidRPr="003638DD">
              <w:t>0</w:t>
            </w:r>
          </w:p>
        </w:tc>
      </w:tr>
      <w:tr w:rsidR="00B57652" w14:paraId="3BD49736" w14:textId="77777777" w:rsidTr="00B57652">
        <w:tc>
          <w:tcPr>
            <w:tcW w:w="1870" w:type="dxa"/>
          </w:tcPr>
          <w:p w14:paraId="64DE8629" w14:textId="77777777" w:rsidR="00B57652" w:rsidRDefault="00B57652" w:rsidP="007B0CDC">
            <w:r w:rsidRPr="003638DD">
              <w:t>FBgn0037686</w:t>
            </w:r>
          </w:p>
        </w:tc>
        <w:tc>
          <w:tcPr>
            <w:tcW w:w="1959" w:type="dxa"/>
          </w:tcPr>
          <w:p w14:paraId="47CDB74C" w14:textId="77777777" w:rsidR="00B57652" w:rsidRDefault="00B57652" w:rsidP="007B0CDC">
            <w:r w:rsidRPr="003638DD">
              <w:t>RpL34b</w:t>
            </w:r>
          </w:p>
        </w:tc>
        <w:tc>
          <w:tcPr>
            <w:tcW w:w="1870" w:type="dxa"/>
          </w:tcPr>
          <w:p w14:paraId="39FDC7BC" w14:textId="77777777" w:rsidR="00B57652" w:rsidRDefault="00B57652" w:rsidP="007B0CDC">
            <w:r w:rsidRPr="003638DD">
              <w:t>-0.748854662</w:t>
            </w:r>
          </w:p>
        </w:tc>
        <w:tc>
          <w:tcPr>
            <w:tcW w:w="1870" w:type="dxa"/>
          </w:tcPr>
          <w:p w14:paraId="57E44B11" w14:textId="77777777" w:rsidR="00B57652" w:rsidRDefault="00B57652" w:rsidP="007B0CDC">
            <w:r w:rsidRPr="003638DD">
              <w:t>-1.010052288</w:t>
            </w:r>
          </w:p>
        </w:tc>
        <w:tc>
          <w:tcPr>
            <w:tcW w:w="1870" w:type="dxa"/>
          </w:tcPr>
          <w:p w14:paraId="6C20A7DC" w14:textId="77777777" w:rsidR="00B57652" w:rsidRDefault="00B57652" w:rsidP="007B0CDC">
            <w:r w:rsidRPr="003638DD">
              <w:t>1</w:t>
            </w:r>
          </w:p>
        </w:tc>
      </w:tr>
      <w:tr w:rsidR="00B57652" w14:paraId="15DD9DD1" w14:textId="77777777" w:rsidTr="00B57652">
        <w:tc>
          <w:tcPr>
            <w:tcW w:w="1870" w:type="dxa"/>
          </w:tcPr>
          <w:p w14:paraId="65B9C8DC" w14:textId="77777777" w:rsidR="00B57652" w:rsidRDefault="00B57652" w:rsidP="007B0CDC">
            <w:r w:rsidRPr="003638DD">
              <w:t>FBgn0260991</w:t>
            </w:r>
          </w:p>
        </w:tc>
        <w:tc>
          <w:tcPr>
            <w:tcW w:w="1959" w:type="dxa"/>
          </w:tcPr>
          <w:p w14:paraId="235B7C63" w14:textId="77777777" w:rsidR="00B57652" w:rsidRDefault="00B57652" w:rsidP="007B0CDC">
            <w:proofErr w:type="spellStart"/>
            <w:r w:rsidRPr="003638DD">
              <w:t>Incenp</w:t>
            </w:r>
            <w:proofErr w:type="spellEnd"/>
          </w:p>
        </w:tc>
        <w:tc>
          <w:tcPr>
            <w:tcW w:w="1870" w:type="dxa"/>
          </w:tcPr>
          <w:p w14:paraId="07BF9AFD" w14:textId="77777777" w:rsidR="00B57652" w:rsidRDefault="00B57652" w:rsidP="007B0CDC">
            <w:r w:rsidRPr="003638DD">
              <w:t>-0.747868887</w:t>
            </w:r>
          </w:p>
        </w:tc>
        <w:tc>
          <w:tcPr>
            <w:tcW w:w="1870" w:type="dxa"/>
          </w:tcPr>
          <w:p w14:paraId="5CA99827" w14:textId="77777777" w:rsidR="00B57652" w:rsidRDefault="00B57652" w:rsidP="007B0CDC">
            <w:r w:rsidRPr="003638DD">
              <w:t>-1.082137603</w:t>
            </w:r>
          </w:p>
        </w:tc>
        <w:tc>
          <w:tcPr>
            <w:tcW w:w="1870" w:type="dxa"/>
          </w:tcPr>
          <w:p w14:paraId="713EEB81" w14:textId="77777777" w:rsidR="00B57652" w:rsidRDefault="00B57652" w:rsidP="007B0CDC">
            <w:r w:rsidRPr="003638DD">
              <w:t>0</w:t>
            </w:r>
          </w:p>
        </w:tc>
      </w:tr>
      <w:tr w:rsidR="00B57652" w14:paraId="44351024" w14:textId="77777777" w:rsidTr="00B57652">
        <w:tc>
          <w:tcPr>
            <w:tcW w:w="1870" w:type="dxa"/>
          </w:tcPr>
          <w:p w14:paraId="71FC0868" w14:textId="77777777" w:rsidR="00B57652" w:rsidRDefault="00B57652" w:rsidP="007B0CDC">
            <w:r w:rsidRPr="003638DD">
              <w:t>FBgn0001091</w:t>
            </w:r>
          </w:p>
        </w:tc>
        <w:tc>
          <w:tcPr>
            <w:tcW w:w="1959" w:type="dxa"/>
          </w:tcPr>
          <w:p w14:paraId="6CDB616F" w14:textId="77777777" w:rsidR="00B57652" w:rsidRDefault="00B57652" w:rsidP="007B0CDC">
            <w:r w:rsidRPr="003638DD">
              <w:t>Gapdh1</w:t>
            </w:r>
          </w:p>
        </w:tc>
        <w:tc>
          <w:tcPr>
            <w:tcW w:w="1870" w:type="dxa"/>
          </w:tcPr>
          <w:p w14:paraId="3735CFA5" w14:textId="77777777" w:rsidR="00B57652" w:rsidRDefault="00B57652" w:rsidP="007B0CDC">
            <w:r w:rsidRPr="003638DD">
              <w:t>-0.739869328</w:t>
            </w:r>
          </w:p>
        </w:tc>
        <w:tc>
          <w:tcPr>
            <w:tcW w:w="1870" w:type="dxa"/>
          </w:tcPr>
          <w:p w14:paraId="266BAB35" w14:textId="77777777" w:rsidR="00B57652" w:rsidRDefault="00B57652" w:rsidP="007B0CDC">
            <w:r w:rsidRPr="003638DD">
              <w:t>-1.093364954</w:t>
            </w:r>
          </w:p>
        </w:tc>
        <w:tc>
          <w:tcPr>
            <w:tcW w:w="1870" w:type="dxa"/>
          </w:tcPr>
          <w:p w14:paraId="0B93E7EC" w14:textId="77777777" w:rsidR="00B57652" w:rsidRDefault="00B57652" w:rsidP="007B0CDC">
            <w:r w:rsidRPr="003638DD">
              <w:t>0</w:t>
            </w:r>
          </w:p>
        </w:tc>
      </w:tr>
      <w:tr w:rsidR="00B57652" w14:paraId="5589329B" w14:textId="77777777" w:rsidTr="00B57652">
        <w:tc>
          <w:tcPr>
            <w:tcW w:w="1870" w:type="dxa"/>
          </w:tcPr>
          <w:p w14:paraId="42B912E3" w14:textId="77777777" w:rsidR="00B57652" w:rsidRDefault="00B57652" w:rsidP="007B0CDC">
            <w:r w:rsidRPr="003638DD">
              <w:t>FBgn0039601</w:t>
            </w:r>
          </w:p>
        </w:tc>
        <w:tc>
          <w:tcPr>
            <w:tcW w:w="1959" w:type="dxa"/>
          </w:tcPr>
          <w:p w14:paraId="51167830" w14:textId="77777777" w:rsidR="00B57652" w:rsidRDefault="00B57652" w:rsidP="007B0CDC">
            <w:r w:rsidRPr="003638DD">
              <w:t>CG1523</w:t>
            </w:r>
          </w:p>
        </w:tc>
        <w:tc>
          <w:tcPr>
            <w:tcW w:w="1870" w:type="dxa"/>
          </w:tcPr>
          <w:p w14:paraId="660DAE97" w14:textId="77777777" w:rsidR="00B57652" w:rsidRDefault="00B57652" w:rsidP="007B0CDC">
            <w:r w:rsidRPr="003638DD">
              <w:t>-0.737109786</w:t>
            </w:r>
          </w:p>
        </w:tc>
        <w:tc>
          <w:tcPr>
            <w:tcW w:w="1870" w:type="dxa"/>
          </w:tcPr>
          <w:p w14:paraId="35EFB8F0" w14:textId="77777777" w:rsidR="00B57652" w:rsidRDefault="00B57652" w:rsidP="007B0CDC">
            <w:r w:rsidRPr="003638DD">
              <w:t>-0.519533065</w:t>
            </w:r>
          </w:p>
        </w:tc>
        <w:tc>
          <w:tcPr>
            <w:tcW w:w="1870" w:type="dxa"/>
          </w:tcPr>
          <w:p w14:paraId="4896A01C" w14:textId="77777777" w:rsidR="00B57652" w:rsidRDefault="00B57652" w:rsidP="007B0CDC">
            <w:r w:rsidRPr="003638DD">
              <w:t>1</w:t>
            </w:r>
          </w:p>
        </w:tc>
      </w:tr>
      <w:tr w:rsidR="00B57652" w14:paraId="0AABD222" w14:textId="77777777" w:rsidTr="00B57652">
        <w:tc>
          <w:tcPr>
            <w:tcW w:w="1870" w:type="dxa"/>
          </w:tcPr>
          <w:p w14:paraId="0B673562" w14:textId="77777777" w:rsidR="00B57652" w:rsidRDefault="00B57652" w:rsidP="007B0CDC">
            <w:r w:rsidRPr="003638DD">
              <w:t>FBgn0035370</w:t>
            </w:r>
          </w:p>
        </w:tc>
        <w:tc>
          <w:tcPr>
            <w:tcW w:w="1959" w:type="dxa"/>
          </w:tcPr>
          <w:p w14:paraId="1177B89C" w14:textId="77777777" w:rsidR="00B57652" w:rsidRDefault="00B57652" w:rsidP="007B0CDC">
            <w:r w:rsidRPr="003638DD">
              <w:t>Non2</w:t>
            </w:r>
          </w:p>
        </w:tc>
        <w:tc>
          <w:tcPr>
            <w:tcW w:w="1870" w:type="dxa"/>
          </w:tcPr>
          <w:p w14:paraId="38F20181" w14:textId="77777777" w:rsidR="00B57652" w:rsidRDefault="00B57652" w:rsidP="007B0CDC">
            <w:r w:rsidRPr="003638DD">
              <w:t>-0.734887637</w:t>
            </w:r>
          </w:p>
        </w:tc>
        <w:tc>
          <w:tcPr>
            <w:tcW w:w="1870" w:type="dxa"/>
          </w:tcPr>
          <w:p w14:paraId="37307A9F" w14:textId="77777777" w:rsidR="00B57652" w:rsidRDefault="00B57652" w:rsidP="007B0CDC">
            <w:r w:rsidRPr="003638DD">
              <w:t>-0.555276</w:t>
            </w:r>
          </w:p>
        </w:tc>
        <w:tc>
          <w:tcPr>
            <w:tcW w:w="1870" w:type="dxa"/>
          </w:tcPr>
          <w:p w14:paraId="59DCE78C" w14:textId="77777777" w:rsidR="00B57652" w:rsidRDefault="00B57652" w:rsidP="007B0CDC">
            <w:r w:rsidRPr="003638DD">
              <w:t>1</w:t>
            </w:r>
          </w:p>
        </w:tc>
      </w:tr>
      <w:tr w:rsidR="00B57652" w14:paraId="494DF323" w14:textId="77777777" w:rsidTr="00B57652">
        <w:tc>
          <w:tcPr>
            <w:tcW w:w="1870" w:type="dxa"/>
          </w:tcPr>
          <w:p w14:paraId="7CA927E2" w14:textId="77777777" w:rsidR="00B57652" w:rsidRDefault="00B57652" w:rsidP="007B0CDC">
            <w:r w:rsidRPr="003638DD">
              <w:t>FBgn0024509</w:t>
            </w:r>
          </w:p>
        </w:tc>
        <w:tc>
          <w:tcPr>
            <w:tcW w:w="1959" w:type="dxa"/>
          </w:tcPr>
          <w:p w14:paraId="006BF886" w14:textId="77777777" w:rsidR="00B57652" w:rsidRDefault="00B57652" w:rsidP="007B0CDC">
            <w:r w:rsidRPr="003638DD">
              <w:t>Sec13</w:t>
            </w:r>
          </w:p>
        </w:tc>
        <w:tc>
          <w:tcPr>
            <w:tcW w:w="1870" w:type="dxa"/>
          </w:tcPr>
          <w:p w14:paraId="4929E40D" w14:textId="77777777" w:rsidR="00B57652" w:rsidRDefault="00B57652" w:rsidP="007B0CDC">
            <w:r w:rsidRPr="003638DD">
              <w:t>-0.734693481</w:t>
            </w:r>
          </w:p>
        </w:tc>
        <w:tc>
          <w:tcPr>
            <w:tcW w:w="1870" w:type="dxa"/>
          </w:tcPr>
          <w:p w14:paraId="671EA97A" w14:textId="77777777" w:rsidR="00B57652" w:rsidRDefault="00B57652" w:rsidP="007B0CDC">
            <w:r w:rsidRPr="003638DD">
              <w:t>-1.04019643</w:t>
            </w:r>
          </w:p>
        </w:tc>
        <w:tc>
          <w:tcPr>
            <w:tcW w:w="1870" w:type="dxa"/>
          </w:tcPr>
          <w:p w14:paraId="1E58A210" w14:textId="77777777" w:rsidR="00B57652" w:rsidRDefault="00B57652" w:rsidP="007B0CDC">
            <w:r w:rsidRPr="003638DD">
              <w:t>1</w:t>
            </w:r>
          </w:p>
        </w:tc>
      </w:tr>
      <w:tr w:rsidR="00B57652" w14:paraId="11646A2B" w14:textId="77777777" w:rsidTr="00B57652">
        <w:tc>
          <w:tcPr>
            <w:tcW w:w="1870" w:type="dxa"/>
          </w:tcPr>
          <w:p w14:paraId="4E756FD0" w14:textId="77777777" w:rsidR="00B57652" w:rsidRDefault="00B57652" w:rsidP="007B0CDC">
            <w:r w:rsidRPr="003638DD">
              <w:t>FBgn0030316</w:t>
            </w:r>
          </w:p>
        </w:tc>
        <w:tc>
          <w:tcPr>
            <w:tcW w:w="1959" w:type="dxa"/>
          </w:tcPr>
          <w:p w14:paraId="0A4F6033" w14:textId="77777777" w:rsidR="00B57652" w:rsidRDefault="00B57652" w:rsidP="007B0CDC">
            <w:r w:rsidRPr="003638DD">
              <w:t>CG11695</w:t>
            </w:r>
          </w:p>
        </w:tc>
        <w:tc>
          <w:tcPr>
            <w:tcW w:w="1870" w:type="dxa"/>
          </w:tcPr>
          <w:p w14:paraId="222A2BA4" w14:textId="77777777" w:rsidR="00B57652" w:rsidRDefault="00B57652" w:rsidP="007B0CDC">
            <w:r w:rsidRPr="003638DD">
              <w:t>-0.730138029</w:t>
            </w:r>
          </w:p>
        </w:tc>
        <w:tc>
          <w:tcPr>
            <w:tcW w:w="1870" w:type="dxa"/>
          </w:tcPr>
          <w:p w14:paraId="46D90560" w14:textId="77777777" w:rsidR="00B57652" w:rsidRDefault="00B57652" w:rsidP="007B0CDC">
            <w:r w:rsidRPr="003638DD">
              <w:t>-0.890264624</w:t>
            </w:r>
          </w:p>
        </w:tc>
        <w:tc>
          <w:tcPr>
            <w:tcW w:w="1870" w:type="dxa"/>
          </w:tcPr>
          <w:p w14:paraId="0EB002B4" w14:textId="77777777" w:rsidR="00B57652" w:rsidRDefault="00B57652" w:rsidP="007B0CDC">
            <w:r w:rsidRPr="003638DD">
              <w:t>1</w:t>
            </w:r>
          </w:p>
        </w:tc>
      </w:tr>
      <w:tr w:rsidR="00B57652" w14:paraId="731C7ADE" w14:textId="77777777" w:rsidTr="00B57652">
        <w:tc>
          <w:tcPr>
            <w:tcW w:w="1870" w:type="dxa"/>
          </w:tcPr>
          <w:p w14:paraId="54499EA1" w14:textId="77777777" w:rsidR="00B57652" w:rsidRDefault="00B57652" w:rsidP="007B0CDC">
            <w:r w:rsidRPr="003638DD">
              <w:t>FBgn0036919</w:t>
            </w:r>
          </w:p>
        </w:tc>
        <w:tc>
          <w:tcPr>
            <w:tcW w:w="1959" w:type="dxa"/>
          </w:tcPr>
          <w:p w14:paraId="27576A5F" w14:textId="77777777" w:rsidR="00B57652" w:rsidRDefault="00B57652" w:rsidP="007B0CDC">
            <w:r w:rsidRPr="003638DD">
              <w:t>Grasp65</w:t>
            </w:r>
          </w:p>
        </w:tc>
        <w:tc>
          <w:tcPr>
            <w:tcW w:w="1870" w:type="dxa"/>
          </w:tcPr>
          <w:p w14:paraId="5F9876DB" w14:textId="77777777" w:rsidR="00B57652" w:rsidRDefault="00B57652" w:rsidP="007B0CDC">
            <w:r w:rsidRPr="003638DD">
              <w:t>-0.729246944</w:t>
            </w:r>
          </w:p>
        </w:tc>
        <w:tc>
          <w:tcPr>
            <w:tcW w:w="1870" w:type="dxa"/>
          </w:tcPr>
          <w:p w14:paraId="7714A02C" w14:textId="77777777" w:rsidR="00B57652" w:rsidRDefault="00B57652" w:rsidP="007B0CDC">
            <w:r w:rsidRPr="003638DD">
              <w:t>-1.129900901</w:t>
            </w:r>
          </w:p>
        </w:tc>
        <w:tc>
          <w:tcPr>
            <w:tcW w:w="1870" w:type="dxa"/>
          </w:tcPr>
          <w:p w14:paraId="6D51B869" w14:textId="77777777" w:rsidR="00B57652" w:rsidRDefault="00B57652" w:rsidP="007B0CDC">
            <w:r w:rsidRPr="003638DD">
              <w:t>1</w:t>
            </w:r>
          </w:p>
        </w:tc>
      </w:tr>
      <w:tr w:rsidR="00B57652" w14:paraId="77DABAB2" w14:textId="77777777" w:rsidTr="00B57652">
        <w:tc>
          <w:tcPr>
            <w:tcW w:w="1870" w:type="dxa"/>
          </w:tcPr>
          <w:p w14:paraId="26A2980D" w14:textId="77777777" w:rsidR="00B57652" w:rsidRDefault="00B57652" w:rsidP="007B0CDC">
            <w:r w:rsidRPr="003638DD">
              <w:t>FBgn0038675</w:t>
            </w:r>
          </w:p>
        </w:tc>
        <w:tc>
          <w:tcPr>
            <w:tcW w:w="1959" w:type="dxa"/>
          </w:tcPr>
          <w:p w14:paraId="46AFF8DF" w14:textId="77777777" w:rsidR="00B57652" w:rsidRDefault="00B57652" w:rsidP="007B0CDC">
            <w:r w:rsidRPr="003638DD">
              <w:t>CG6013</w:t>
            </w:r>
          </w:p>
        </w:tc>
        <w:tc>
          <w:tcPr>
            <w:tcW w:w="1870" w:type="dxa"/>
          </w:tcPr>
          <w:p w14:paraId="67EB6E28" w14:textId="77777777" w:rsidR="00B57652" w:rsidRDefault="00B57652" w:rsidP="007B0CDC">
            <w:r w:rsidRPr="003638DD">
              <w:t>-0.728818852</w:t>
            </w:r>
          </w:p>
        </w:tc>
        <w:tc>
          <w:tcPr>
            <w:tcW w:w="1870" w:type="dxa"/>
          </w:tcPr>
          <w:p w14:paraId="4DEDEAFE" w14:textId="77777777" w:rsidR="00B57652" w:rsidRDefault="00B57652" w:rsidP="007B0CDC">
            <w:r w:rsidRPr="003638DD">
              <w:t>-0.617658604</w:t>
            </w:r>
          </w:p>
        </w:tc>
        <w:tc>
          <w:tcPr>
            <w:tcW w:w="1870" w:type="dxa"/>
          </w:tcPr>
          <w:p w14:paraId="3B5CF2C8" w14:textId="77777777" w:rsidR="00B57652" w:rsidRDefault="00B57652" w:rsidP="007B0CDC">
            <w:r w:rsidRPr="003638DD">
              <w:t>0</w:t>
            </w:r>
          </w:p>
        </w:tc>
      </w:tr>
      <w:tr w:rsidR="00B57652" w14:paraId="3EA14BAE" w14:textId="77777777" w:rsidTr="00B57652">
        <w:tc>
          <w:tcPr>
            <w:tcW w:w="1870" w:type="dxa"/>
          </w:tcPr>
          <w:p w14:paraId="1D3928EA" w14:textId="77777777" w:rsidR="00B57652" w:rsidRDefault="00B57652" w:rsidP="007B0CDC">
            <w:r w:rsidRPr="003638DD">
              <w:t>FBgn0032833</w:t>
            </w:r>
          </w:p>
        </w:tc>
        <w:tc>
          <w:tcPr>
            <w:tcW w:w="1959" w:type="dxa"/>
          </w:tcPr>
          <w:p w14:paraId="34E3625D" w14:textId="77777777" w:rsidR="00B57652" w:rsidRDefault="00B57652" w:rsidP="007B0CDC">
            <w:proofErr w:type="spellStart"/>
            <w:r w:rsidRPr="003638DD">
              <w:t>CoIV</w:t>
            </w:r>
            <w:proofErr w:type="spellEnd"/>
          </w:p>
        </w:tc>
        <w:tc>
          <w:tcPr>
            <w:tcW w:w="1870" w:type="dxa"/>
          </w:tcPr>
          <w:p w14:paraId="12415CF5" w14:textId="77777777" w:rsidR="00B57652" w:rsidRDefault="00B57652" w:rsidP="007B0CDC">
            <w:r w:rsidRPr="003638DD">
              <w:t>-0.72777454</w:t>
            </w:r>
          </w:p>
        </w:tc>
        <w:tc>
          <w:tcPr>
            <w:tcW w:w="1870" w:type="dxa"/>
          </w:tcPr>
          <w:p w14:paraId="7097EE4E" w14:textId="77777777" w:rsidR="00B57652" w:rsidRDefault="00B57652" w:rsidP="007B0CDC">
            <w:r w:rsidRPr="003638DD">
              <w:t>-0.700497219</w:t>
            </w:r>
          </w:p>
        </w:tc>
        <w:tc>
          <w:tcPr>
            <w:tcW w:w="1870" w:type="dxa"/>
          </w:tcPr>
          <w:p w14:paraId="0F9E153C" w14:textId="77777777" w:rsidR="00B57652" w:rsidRDefault="00B57652" w:rsidP="007B0CDC">
            <w:r w:rsidRPr="003638DD">
              <w:t>0</w:t>
            </w:r>
          </w:p>
        </w:tc>
      </w:tr>
      <w:tr w:rsidR="00B57652" w14:paraId="13A8E37E" w14:textId="77777777" w:rsidTr="00B57652">
        <w:tc>
          <w:tcPr>
            <w:tcW w:w="1870" w:type="dxa"/>
          </w:tcPr>
          <w:p w14:paraId="4CE1247B" w14:textId="77777777" w:rsidR="00B57652" w:rsidRDefault="00B57652" w:rsidP="007B0CDC">
            <w:r w:rsidRPr="003638DD">
              <w:t>FBgn0039581</w:t>
            </w:r>
          </w:p>
        </w:tc>
        <w:tc>
          <w:tcPr>
            <w:tcW w:w="1959" w:type="dxa"/>
          </w:tcPr>
          <w:p w14:paraId="74416D74" w14:textId="77777777" w:rsidR="00B57652" w:rsidRDefault="00B57652" w:rsidP="007B0CDC">
            <w:proofErr w:type="spellStart"/>
            <w:r w:rsidRPr="003638DD">
              <w:t>Moca-cyp</w:t>
            </w:r>
            <w:proofErr w:type="spellEnd"/>
          </w:p>
        </w:tc>
        <w:tc>
          <w:tcPr>
            <w:tcW w:w="1870" w:type="dxa"/>
          </w:tcPr>
          <w:p w14:paraId="0D10F521" w14:textId="77777777" w:rsidR="00B57652" w:rsidRDefault="00B57652" w:rsidP="007B0CDC">
            <w:r w:rsidRPr="003638DD">
              <w:t>-0.725277068</w:t>
            </w:r>
          </w:p>
        </w:tc>
        <w:tc>
          <w:tcPr>
            <w:tcW w:w="1870" w:type="dxa"/>
          </w:tcPr>
          <w:p w14:paraId="5E989B60" w14:textId="77777777" w:rsidR="00B57652" w:rsidRDefault="00B57652" w:rsidP="007B0CDC">
            <w:r w:rsidRPr="003638DD">
              <w:t>-0.680342335</w:t>
            </w:r>
          </w:p>
        </w:tc>
        <w:tc>
          <w:tcPr>
            <w:tcW w:w="1870" w:type="dxa"/>
          </w:tcPr>
          <w:p w14:paraId="1F8D880B" w14:textId="77777777" w:rsidR="00B57652" w:rsidRDefault="00B57652" w:rsidP="007B0CDC">
            <w:r w:rsidRPr="003638DD">
              <w:t>1</w:t>
            </w:r>
          </w:p>
        </w:tc>
      </w:tr>
      <w:tr w:rsidR="00B57652" w14:paraId="6B2A032F" w14:textId="77777777" w:rsidTr="00B57652">
        <w:tc>
          <w:tcPr>
            <w:tcW w:w="1870" w:type="dxa"/>
          </w:tcPr>
          <w:p w14:paraId="512C15EA" w14:textId="77777777" w:rsidR="00B57652" w:rsidRDefault="00B57652" w:rsidP="007B0CDC">
            <w:r w:rsidRPr="003638DD">
              <w:t>FBgn0028837</w:t>
            </w:r>
          </w:p>
        </w:tc>
        <w:tc>
          <w:tcPr>
            <w:tcW w:w="1959" w:type="dxa"/>
          </w:tcPr>
          <w:p w14:paraId="2351943E" w14:textId="77777777" w:rsidR="00B57652" w:rsidRDefault="00B57652" w:rsidP="007B0CDC">
            <w:r w:rsidRPr="003638DD">
              <w:t>CSN6</w:t>
            </w:r>
          </w:p>
        </w:tc>
        <w:tc>
          <w:tcPr>
            <w:tcW w:w="1870" w:type="dxa"/>
          </w:tcPr>
          <w:p w14:paraId="0BB0C706" w14:textId="77777777" w:rsidR="00B57652" w:rsidRDefault="00B57652" w:rsidP="007B0CDC">
            <w:r w:rsidRPr="003638DD">
              <w:t>-0.720983046</w:t>
            </w:r>
          </w:p>
        </w:tc>
        <w:tc>
          <w:tcPr>
            <w:tcW w:w="1870" w:type="dxa"/>
          </w:tcPr>
          <w:p w14:paraId="17CFE303" w14:textId="77777777" w:rsidR="00B57652" w:rsidRDefault="00B57652" w:rsidP="007B0CDC">
            <w:r w:rsidRPr="003638DD">
              <w:t>-0.548173839</w:t>
            </w:r>
          </w:p>
        </w:tc>
        <w:tc>
          <w:tcPr>
            <w:tcW w:w="1870" w:type="dxa"/>
          </w:tcPr>
          <w:p w14:paraId="1D44958D" w14:textId="77777777" w:rsidR="00B57652" w:rsidRDefault="00B57652" w:rsidP="007B0CDC">
            <w:r w:rsidRPr="003638DD">
              <w:t>0</w:t>
            </w:r>
          </w:p>
        </w:tc>
      </w:tr>
      <w:tr w:rsidR="00B57652" w14:paraId="1C682124" w14:textId="77777777" w:rsidTr="00B57652">
        <w:tc>
          <w:tcPr>
            <w:tcW w:w="1870" w:type="dxa"/>
          </w:tcPr>
          <w:p w14:paraId="45C90E6C" w14:textId="77777777" w:rsidR="00B57652" w:rsidRDefault="00B57652" w:rsidP="007B0CDC">
            <w:r w:rsidRPr="003638DD">
              <w:t>FBgn0261609</w:t>
            </w:r>
          </w:p>
        </w:tc>
        <w:tc>
          <w:tcPr>
            <w:tcW w:w="1959" w:type="dxa"/>
          </w:tcPr>
          <w:p w14:paraId="4D3B11E3" w14:textId="77777777" w:rsidR="00B57652" w:rsidRDefault="00B57652" w:rsidP="007B0CDC">
            <w:r w:rsidRPr="003638DD">
              <w:t>eIF-2alpha</w:t>
            </w:r>
          </w:p>
        </w:tc>
        <w:tc>
          <w:tcPr>
            <w:tcW w:w="1870" w:type="dxa"/>
          </w:tcPr>
          <w:p w14:paraId="6E2A0455" w14:textId="77777777" w:rsidR="00B57652" w:rsidRDefault="00B57652" w:rsidP="007B0CDC">
            <w:r w:rsidRPr="003638DD">
              <w:t>-0.719233563</w:t>
            </w:r>
          </w:p>
        </w:tc>
        <w:tc>
          <w:tcPr>
            <w:tcW w:w="1870" w:type="dxa"/>
          </w:tcPr>
          <w:p w14:paraId="5CF52D09" w14:textId="77777777" w:rsidR="00B57652" w:rsidRDefault="00B57652" w:rsidP="007B0CDC">
            <w:r w:rsidRPr="003638DD">
              <w:t>-0.506896327</w:t>
            </w:r>
          </w:p>
        </w:tc>
        <w:tc>
          <w:tcPr>
            <w:tcW w:w="1870" w:type="dxa"/>
          </w:tcPr>
          <w:p w14:paraId="44CD8B5C" w14:textId="77777777" w:rsidR="00B57652" w:rsidRDefault="00B57652" w:rsidP="007B0CDC">
            <w:r w:rsidRPr="003638DD">
              <w:t>1</w:t>
            </w:r>
          </w:p>
        </w:tc>
      </w:tr>
      <w:tr w:rsidR="00B57652" w14:paraId="76B5D83B" w14:textId="77777777" w:rsidTr="00B57652">
        <w:tc>
          <w:tcPr>
            <w:tcW w:w="1870" w:type="dxa"/>
          </w:tcPr>
          <w:p w14:paraId="61CC17F3" w14:textId="77777777" w:rsidR="00B57652" w:rsidRDefault="00B57652" w:rsidP="007B0CDC">
            <w:r w:rsidRPr="003638DD">
              <w:t>FBgn0037312</w:t>
            </w:r>
          </w:p>
        </w:tc>
        <w:tc>
          <w:tcPr>
            <w:tcW w:w="1959" w:type="dxa"/>
          </w:tcPr>
          <w:p w14:paraId="6DBFB61E" w14:textId="77777777" w:rsidR="00B57652" w:rsidRDefault="00B57652" w:rsidP="007B0CDC">
            <w:r w:rsidRPr="003638DD">
              <w:t>CG11999</w:t>
            </w:r>
          </w:p>
        </w:tc>
        <w:tc>
          <w:tcPr>
            <w:tcW w:w="1870" w:type="dxa"/>
          </w:tcPr>
          <w:p w14:paraId="6EBA8BDD" w14:textId="77777777" w:rsidR="00B57652" w:rsidRDefault="00B57652" w:rsidP="007B0CDC">
            <w:r w:rsidRPr="003638DD">
              <w:t>-0.716978784</w:t>
            </w:r>
          </w:p>
        </w:tc>
        <w:tc>
          <w:tcPr>
            <w:tcW w:w="1870" w:type="dxa"/>
          </w:tcPr>
          <w:p w14:paraId="05949DF1" w14:textId="77777777" w:rsidR="00B57652" w:rsidRDefault="00B57652" w:rsidP="007B0CDC">
            <w:r w:rsidRPr="003638DD">
              <w:t>-1.138198443</w:t>
            </w:r>
          </w:p>
        </w:tc>
        <w:tc>
          <w:tcPr>
            <w:tcW w:w="1870" w:type="dxa"/>
          </w:tcPr>
          <w:p w14:paraId="317BD562" w14:textId="77777777" w:rsidR="00B57652" w:rsidRDefault="00B57652" w:rsidP="007B0CDC">
            <w:r w:rsidRPr="003638DD">
              <w:t>1</w:t>
            </w:r>
          </w:p>
        </w:tc>
      </w:tr>
      <w:tr w:rsidR="00B57652" w14:paraId="1CB62F1E" w14:textId="77777777" w:rsidTr="00B57652">
        <w:tc>
          <w:tcPr>
            <w:tcW w:w="1870" w:type="dxa"/>
          </w:tcPr>
          <w:p w14:paraId="39354226" w14:textId="77777777" w:rsidR="00B57652" w:rsidRDefault="00B57652" w:rsidP="007B0CDC">
            <w:r w:rsidRPr="003638DD">
              <w:t>FBgn0040660</w:t>
            </w:r>
          </w:p>
        </w:tc>
        <w:tc>
          <w:tcPr>
            <w:tcW w:w="1959" w:type="dxa"/>
          </w:tcPr>
          <w:p w14:paraId="4B37893D" w14:textId="77777777" w:rsidR="00B57652" w:rsidRDefault="00B57652" w:rsidP="007B0CDC">
            <w:r w:rsidRPr="003638DD">
              <w:t>CG13551</w:t>
            </w:r>
          </w:p>
        </w:tc>
        <w:tc>
          <w:tcPr>
            <w:tcW w:w="1870" w:type="dxa"/>
          </w:tcPr>
          <w:p w14:paraId="2C98D668" w14:textId="77777777" w:rsidR="00B57652" w:rsidRDefault="00B57652" w:rsidP="007B0CDC">
            <w:r w:rsidRPr="003638DD">
              <w:t>-0.710973898</w:t>
            </w:r>
          </w:p>
        </w:tc>
        <w:tc>
          <w:tcPr>
            <w:tcW w:w="1870" w:type="dxa"/>
          </w:tcPr>
          <w:p w14:paraId="7E66272C" w14:textId="77777777" w:rsidR="00B57652" w:rsidRDefault="00B57652" w:rsidP="007B0CDC">
            <w:r w:rsidRPr="003638DD">
              <w:t>-0.980609703</w:t>
            </w:r>
          </w:p>
        </w:tc>
        <w:tc>
          <w:tcPr>
            <w:tcW w:w="1870" w:type="dxa"/>
          </w:tcPr>
          <w:p w14:paraId="2FF9C98F" w14:textId="77777777" w:rsidR="00B57652" w:rsidRDefault="00B57652" w:rsidP="007B0CDC">
            <w:r w:rsidRPr="003638DD">
              <w:t>1</w:t>
            </w:r>
          </w:p>
        </w:tc>
      </w:tr>
      <w:tr w:rsidR="00B57652" w14:paraId="10E04AAE" w14:textId="77777777" w:rsidTr="00B57652">
        <w:tc>
          <w:tcPr>
            <w:tcW w:w="1870" w:type="dxa"/>
          </w:tcPr>
          <w:p w14:paraId="143A6645" w14:textId="77777777" w:rsidR="00B57652" w:rsidRDefault="00B57652" w:rsidP="007B0CDC">
            <w:r w:rsidRPr="003638DD">
              <w:t>FBgn0034704</w:t>
            </w:r>
          </w:p>
        </w:tc>
        <w:tc>
          <w:tcPr>
            <w:tcW w:w="1959" w:type="dxa"/>
          </w:tcPr>
          <w:p w14:paraId="1F722CC6" w14:textId="77777777" w:rsidR="00B57652" w:rsidRDefault="00B57652" w:rsidP="007B0CDC">
            <w:r w:rsidRPr="003638DD">
              <w:t>CG6758</w:t>
            </w:r>
          </w:p>
        </w:tc>
        <w:tc>
          <w:tcPr>
            <w:tcW w:w="1870" w:type="dxa"/>
          </w:tcPr>
          <w:p w14:paraId="7A2C7B3F" w14:textId="77777777" w:rsidR="00B57652" w:rsidRDefault="00B57652" w:rsidP="007B0CDC">
            <w:r w:rsidRPr="003638DD">
              <w:t>-0.709777317</w:t>
            </w:r>
          </w:p>
        </w:tc>
        <w:tc>
          <w:tcPr>
            <w:tcW w:w="1870" w:type="dxa"/>
          </w:tcPr>
          <w:p w14:paraId="17811F7E" w14:textId="77777777" w:rsidR="00B57652" w:rsidRDefault="00B57652" w:rsidP="007B0CDC">
            <w:r w:rsidRPr="003638DD">
              <w:t>-0.627910346</w:t>
            </w:r>
          </w:p>
        </w:tc>
        <w:tc>
          <w:tcPr>
            <w:tcW w:w="1870" w:type="dxa"/>
          </w:tcPr>
          <w:p w14:paraId="4FA1E523" w14:textId="77777777" w:rsidR="00B57652" w:rsidRDefault="00B57652" w:rsidP="007B0CDC">
            <w:r w:rsidRPr="003638DD">
              <w:t>1</w:t>
            </w:r>
          </w:p>
        </w:tc>
      </w:tr>
      <w:tr w:rsidR="00B57652" w14:paraId="227AD96F" w14:textId="77777777" w:rsidTr="00B57652">
        <w:tc>
          <w:tcPr>
            <w:tcW w:w="1870" w:type="dxa"/>
          </w:tcPr>
          <w:p w14:paraId="079DBC52" w14:textId="77777777" w:rsidR="00B57652" w:rsidRDefault="00B57652" w:rsidP="007B0CDC">
            <w:r w:rsidRPr="003638DD">
              <w:t>FBgn0024973</w:t>
            </w:r>
          </w:p>
        </w:tc>
        <w:tc>
          <w:tcPr>
            <w:tcW w:w="1959" w:type="dxa"/>
          </w:tcPr>
          <w:p w14:paraId="494E57BA" w14:textId="77777777" w:rsidR="00B57652" w:rsidRDefault="00B57652" w:rsidP="007B0CDC">
            <w:r w:rsidRPr="003638DD">
              <w:t>CG2701</w:t>
            </w:r>
          </w:p>
        </w:tc>
        <w:tc>
          <w:tcPr>
            <w:tcW w:w="1870" w:type="dxa"/>
          </w:tcPr>
          <w:p w14:paraId="5D884E6A" w14:textId="77777777" w:rsidR="00B57652" w:rsidRDefault="00B57652" w:rsidP="007B0CDC">
            <w:r w:rsidRPr="003638DD">
              <w:t>-0.709467848</w:t>
            </w:r>
          </w:p>
        </w:tc>
        <w:tc>
          <w:tcPr>
            <w:tcW w:w="1870" w:type="dxa"/>
          </w:tcPr>
          <w:p w14:paraId="51351C29" w14:textId="77777777" w:rsidR="00B57652" w:rsidRDefault="00B57652" w:rsidP="007B0CDC">
            <w:r w:rsidRPr="003638DD">
              <w:t>-0.977184152</w:t>
            </w:r>
          </w:p>
        </w:tc>
        <w:tc>
          <w:tcPr>
            <w:tcW w:w="1870" w:type="dxa"/>
          </w:tcPr>
          <w:p w14:paraId="7D86410F" w14:textId="77777777" w:rsidR="00B57652" w:rsidRDefault="00B57652" w:rsidP="007B0CDC">
            <w:r w:rsidRPr="003638DD">
              <w:t>1</w:t>
            </w:r>
          </w:p>
        </w:tc>
      </w:tr>
      <w:tr w:rsidR="00B57652" w14:paraId="55A767CD" w14:textId="77777777" w:rsidTr="00B57652">
        <w:tc>
          <w:tcPr>
            <w:tcW w:w="1870" w:type="dxa"/>
          </w:tcPr>
          <w:p w14:paraId="5DF429E6" w14:textId="77777777" w:rsidR="00B57652" w:rsidRDefault="00B57652" w:rsidP="007B0CDC">
            <w:r w:rsidRPr="003638DD">
              <w:t>FBgn0265184</w:t>
            </w:r>
          </w:p>
        </w:tc>
        <w:tc>
          <w:tcPr>
            <w:tcW w:w="1959" w:type="dxa"/>
          </w:tcPr>
          <w:p w14:paraId="7AF84DB1" w14:textId="77777777" w:rsidR="00B57652" w:rsidRDefault="00B57652" w:rsidP="007B0CDC">
            <w:r w:rsidRPr="003638DD">
              <w:t>CG44249</w:t>
            </w:r>
          </w:p>
        </w:tc>
        <w:tc>
          <w:tcPr>
            <w:tcW w:w="1870" w:type="dxa"/>
          </w:tcPr>
          <w:p w14:paraId="22C98A25" w14:textId="77777777" w:rsidR="00B57652" w:rsidRDefault="00B57652" w:rsidP="007B0CDC">
            <w:r w:rsidRPr="003638DD">
              <w:t>-0.706446052</w:t>
            </w:r>
          </w:p>
        </w:tc>
        <w:tc>
          <w:tcPr>
            <w:tcW w:w="1870" w:type="dxa"/>
          </w:tcPr>
          <w:p w14:paraId="28C5773F" w14:textId="77777777" w:rsidR="00B57652" w:rsidRDefault="00B57652" w:rsidP="007B0CDC">
            <w:r w:rsidRPr="003638DD">
              <w:t>-0.620720824</w:t>
            </w:r>
          </w:p>
        </w:tc>
        <w:tc>
          <w:tcPr>
            <w:tcW w:w="1870" w:type="dxa"/>
          </w:tcPr>
          <w:p w14:paraId="3A7C8281" w14:textId="77777777" w:rsidR="00B57652" w:rsidRDefault="00B57652" w:rsidP="007B0CDC">
            <w:r w:rsidRPr="003638DD">
              <w:t>0</w:t>
            </w:r>
          </w:p>
        </w:tc>
      </w:tr>
      <w:tr w:rsidR="00B57652" w14:paraId="1EC97FF9" w14:textId="77777777" w:rsidTr="00B57652">
        <w:tc>
          <w:tcPr>
            <w:tcW w:w="1870" w:type="dxa"/>
          </w:tcPr>
          <w:p w14:paraId="1246149E" w14:textId="77777777" w:rsidR="00B57652" w:rsidRDefault="00B57652" w:rsidP="007B0CDC">
            <w:r w:rsidRPr="003638DD">
              <w:t>FBgn0014869</w:t>
            </w:r>
          </w:p>
        </w:tc>
        <w:tc>
          <w:tcPr>
            <w:tcW w:w="1959" w:type="dxa"/>
          </w:tcPr>
          <w:p w14:paraId="2591AF84" w14:textId="77777777" w:rsidR="00B57652" w:rsidRDefault="00B57652" w:rsidP="007B0CDC">
            <w:r w:rsidRPr="003638DD">
              <w:t>Pglym78</w:t>
            </w:r>
          </w:p>
        </w:tc>
        <w:tc>
          <w:tcPr>
            <w:tcW w:w="1870" w:type="dxa"/>
          </w:tcPr>
          <w:p w14:paraId="610724AE" w14:textId="77777777" w:rsidR="00B57652" w:rsidRDefault="00B57652" w:rsidP="007B0CDC">
            <w:r w:rsidRPr="003638DD">
              <w:t>-0.705907234</w:t>
            </w:r>
          </w:p>
        </w:tc>
        <w:tc>
          <w:tcPr>
            <w:tcW w:w="1870" w:type="dxa"/>
          </w:tcPr>
          <w:p w14:paraId="6A171D39" w14:textId="77777777" w:rsidR="00B57652" w:rsidRDefault="00B57652" w:rsidP="007B0CDC">
            <w:r w:rsidRPr="003638DD">
              <w:t>-0.998167444</w:t>
            </w:r>
          </w:p>
        </w:tc>
        <w:tc>
          <w:tcPr>
            <w:tcW w:w="1870" w:type="dxa"/>
          </w:tcPr>
          <w:p w14:paraId="13C8F0C5" w14:textId="77777777" w:rsidR="00B57652" w:rsidRDefault="00B57652" w:rsidP="007B0CDC">
            <w:r w:rsidRPr="003638DD">
              <w:t>0</w:t>
            </w:r>
          </w:p>
        </w:tc>
      </w:tr>
      <w:tr w:rsidR="00B57652" w14:paraId="485BE995" w14:textId="77777777" w:rsidTr="00B57652">
        <w:tc>
          <w:tcPr>
            <w:tcW w:w="1870" w:type="dxa"/>
          </w:tcPr>
          <w:p w14:paraId="333F3518" w14:textId="77777777" w:rsidR="00B57652" w:rsidRDefault="00B57652" w:rsidP="007B0CDC">
            <w:r w:rsidRPr="003638DD">
              <w:t>FBgn0015805</w:t>
            </w:r>
          </w:p>
        </w:tc>
        <w:tc>
          <w:tcPr>
            <w:tcW w:w="1959" w:type="dxa"/>
          </w:tcPr>
          <w:p w14:paraId="1AE4B80E" w14:textId="77777777" w:rsidR="00B57652" w:rsidRDefault="00B57652" w:rsidP="007B0CDC">
            <w:r w:rsidRPr="003638DD">
              <w:t>Rpd3</w:t>
            </w:r>
          </w:p>
        </w:tc>
        <w:tc>
          <w:tcPr>
            <w:tcW w:w="1870" w:type="dxa"/>
          </w:tcPr>
          <w:p w14:paraId="5375BEDC" w14:textId="77777777" w:rsidR="00B57652" w:rsidRDefault="00B57652" w:rsidP="007B0CDC">
            <w:r w:rsidRPr="003638DD">
              <w:t>-0.705821849</w:t>
            </w:r>
          </w:p>
        </w:tc>
        <w:tc>
          <w:tcPr>
            <w:tcW w:w="1870" w:type="dxa"/>
          </w:tcPr>
          <w:p w14:paraId="6727EC97" w14:textId="77777777" w:rsidR="00B57652" w:rsidRDefault="00B57652" w:rsidP="007B0CDC">
            <w:r w:rsidRPr="003638DD">
              <w:t>-0.381413772</w:t>
            </w:r>
          </w:p>
        </w:tc>
        <w:tc>
          <w:tcPr>
            <w:tcW w:w="1870" w:type="dxa"/>
          </w:tcPr>
          <w:p w14:paraId="01AC4190" w14:textId="77777777" w:rsidR="00B57652" w:rsidRDefault="00B57652" w:rsidP="007B0CDC">
            <w:r w:rsidRPr="003638DD">
              <w:t>1</w:t>
            </w:r>
          </w:p>
        </w:tc>
      </w:tr>
      <w:tr w:rsidR="00B57652" w14:paraId="73BA8FE1" w14:textId="77777777" w:rsidTr="00B57652">
        <w:tc>
          <w:tcPr>
            <w:tcW w:w="1870" w:type="dxa"/>
          </w:tcPr>
          <w:p w14:paraId="091CE2C9" w14:textId="77777777" w:rsidR="00B57652" w:rsidRDefault="00B57652" w:rsidP="007B0CDC">
            <w:r w:rsidRPr="003638DD">
              <w:t>FBgn0000221</w:t>
            </w:r>
          </w:p>
        </w:tc>
        <w:tc>
          <w:tcPr>
            <w:tcW w:w="1959" w:type="dxa"/>
          </w:tcPr>
          <w:p w14:paraId="3434E17B" w14:textId="77777777" w:rsidR="00B57652" w:rsidRDefault="00B57652" w:rsidP="007B0CDC">
            <w:proofErr w:type="spellStart"/>
            <w:r w:rsidRPr="003638DD">
              <w:t>brn</w:t>
            </w:r>
            <w:proofErr w:type="spellEnd"/>
          </w:p>
        </w:tc>
        <w:tc>
          <w:tcPr>
            <w:tcW w:w="1870" w:type="dxa"/>
          </w:tcPr>
          <w:p w14:paraId="6BBB08D1" w14:textId="77777777" w:rsidR="00B57652" w:rsidRDefault="00B57652" w:rsidP="007B0CDC">
            <w:r w:rsidRPr="003638DD">
              <w:t>-0.705774469</w:t>
            </w:r>
          </w:p>
        </w:tc>
        <w:tc>
          <w:tcPr>
            <w:tcW w:w="1870" w:type="dxa"/>
          </w:tcPr>
          <w:p w14:paraId="014E31AA" w14:textId="77777777" w:rsidR="00B57652" w:rsidRDefault="00B57652" w:rsidP="007B0CDC">
            <w:r w:rsidRPr="003638DD">
              <w:t>-0.698571671</w:t>
            </w:r>
          </w:p>
        </w:tc>
        <w:tc>
          <w:tcPr>
            <w:tcW w:w="1870" w:type="dxa"/>
          </w:tcPr>
          <w:p w14:paraId="2FD4046D" w14:textId="77777777" w:rsidR="00B57652" w:rsidRDefault="00B57652" w:rsidP="007B0CDC">
            <w:r w:rsidRPr="003638DD">
              <w:t>1</w:t>
            </w:r>
          </w:p>
        </w:tc>
      </w:tr>
      <w:tr w:rsidR="00B57652" w14:paraId="3E227736" w14:textId="77777777" w:rsidTr="00B57652">
        <w:tc>
          <w:tcPr>
            <w:tcW w:w="1870" w:type="dxa"/>
          </w:tcPr>
          <w:p w14:paraId="572E9E9D" w14:textId="77777777" w:rsidR="00B57652" w:rsidRDefault="00B57652" w:rsidP="007B0CDC">
            <w:r w:rsidRPr="003638DD">
              <w:t>FBgn0000318</w:t>
            </w:r>
          </w:p>
        </w:tc>
        <w:tc>
          <w:tcPr>
            <w:tcW w:w="1959" w:type="dxa"/>
          </w:tcPr>
          <w:p w14:paraId="3287D69C" w14:textId="77777777" w:rsidR="00B57652" w:rsidRDefault="00B57652" w:rsidP="007B0CDC">
            <w:r w:rsidRPr="003638DD">
              <w:t>cl</w:t>
            </w:r>
          </w:p>
        </w:tc>
        <w:tc>
          <w:tcPr>
            <w:tcW w:w="1870" w:type="dxa"/>
          </w:tcPr>
          <w:p w14:paraId="2040F5E4" w14:textId="77777777" w:rsidR="00B57652" w:rsidRDefault="00B57652" w:rsidP="007B0CDC">
            <w:r w:rsidRPr="003638DD">
              <w:t>-0.70488898</w:t>
            </w:r>
          </w:p>
        </w:tc>
        <w:tc>
          <w:tcPr>
            <w:tcW w:w="1870" w:type="dxa"/>
          </w:tcPr>
          <w:p w14:paraId="7725EFC9" w14:textId="77777777" w:rsidR="00B57652" w:rsidRDefault="00B57652" w:rsidP="007B0CDC">
            <w:r w:rsidRPr="003638DD">
              <w:t>-0.604813622</w:t>
            </w:r>
          </w:p>
        </w:tc>
        <w:tc>
          <w:tcPr>
            <w:tcW w:w="1870" w:type="dxa"/>
          </w:tcPr>
          <w:p w14:paraId="056CE88F" w14:textId="77777777" w:rsidR="00B57652" w:rsidRDefault="00B57652" w:rsidP="007B0CDC">
            <w:r w:rsidRPr="003638DD">
              <w:t>0</w:t>
            </w:r>
          </w:p>
        </w:tc>
      </w:tr>
      <w:tr w:rsidR="00B57652" w14:paraId="4B63004F" w14:textId="77777777" w:rsidTr="00B57652">
        <w:tc>
          <w:tcPr>
            <w:tcW w:w="1870" w:type="dxa"/>
          </w:tcPr>
          <w:p w14:paraId="4B443479" w14:textId="77777777" w:rsidR="00B57652" w:rsidRDefault="00B57652" w:rsidP="007B0CDC">
            <w:r w:rsidRPr="003638DD">
              <w:t>FBgn0036734</w:t>
            </w:r>
          </w:p>
        </w:tc>
        <w:tc>
          <w:tcPr>
            <w:tcW w:w="1959" w:type="dxa"/>
          </w:tcPr>
          <w:p w14:paraId="129DE857" w14:textId="77777777" w:rsidR="00B57652" w:rsidRDefault="00B57652" w:rsidP="007B0CDC">
            <w:r w:rsidRPr="003638DD">
              <w:t>CG7564</w:t>
            </w:r>
          </w:p>
        </w:tc>
        <w:tc>
          <w:tcPr>
            <w:tcW w:w="1870" w:type="dxa"/>
          </w:tcPr>
          <w:p w14:paraId="4EE7180A" w14:textId="77777777" w:rsidR="00B57652" w:rsidRDefault="00B57652" w:rsidP="007B0CDC">
            <w:r w:rsidRPr="003638DD">
              <w:t>-0.702486789</w:t>
            </w:r>
          </w:p>
        </w:tc>
        <w:tc>
          <w:tcPr>
            <w:tcW w:w="1870" w:type="dxa"/>
          </w:tcPr>
          <w:p w14:paraId="12920796" w14:textId="77777777" w:rsidR="00B57652" w:rsidRDefault="00B57652" w:rsidP="007B0CDC">
            <w:r w:rsidRPr="003638DD">
              <w:t>-1.007684957</w:t>
            </w:r>
          </w:p>
        </w:tc>
        <w:tc>
          <w:tcPr>
            <w:tcW w:w="1870" w:type="dxa"/>
          </w:tcPr>
          <w:p w14:paraId="0739B1B4" w14:textId="77777777" w:rsidR="00B57652" w:rsidRDefault="00B57652" w:rsidP="007B0CDC">
            <w:r w:rsidRPr="003638DD">
              <w:t>0</w:t>
            </w:r>
          </w:p>
        </w:tc>
      </w:tr>
      <w:tr w:rsidR="00B57652" w14:paraId="04D05C36" w14:textId="77777777" w:rsidTr="00B57652">
        <w:tc>
          <w:tcPr>
            <w:tcW w:w="1870" w:type="dxa"/>
          </w:tcPr>
          <w:p w14:paraId="300FC033" w14:textId="77777777" w:rsidR="00B57652" w:rsidRDefault="00B57652" w:rsidP="007B0CDC">
            <w:r w:rsidRPr="003638DD">
              <w:t>FBgn0037270</w:t>
            </w:r>
          </w:p>
        </w:tc>
        <w:tc>
          <w:tcPr>
            <w:tcW w:w="1959" w:type="dxa"/>
          </w:tcPr>
          <w:p w14:paraId="674D34C6" w14:textId="77777777" w:rsidR="00B57652" w:rsidRDefault="00B57652" w:rsidP="007B0CDC">
            <w:r w:rsidRPr="003638DD">
              <w:t>CG9769</w:t>
            </w:r>
          </w:p>
        </w:tc>
        <w:tc>
          <w:tcPr>
            <w:tcW w:w="1870" w:type="dxa"/>
          </w:tcPr>
          <w:p w14:paraId="17EE7E60" w14:textId="77777777" w:rsidR="00B57652" w:rsidRDefault="00B57652" w:rsidP="007B0CDC">
            <w:r w:rsidRPr="003638DD">
              <w:t>-0.701237312</w:t>
            </w:r>
          </w:p>
        </w:tc>
        <w:tc>
          <w:tcPr>
            <w:tcW w:w="1870" w:type="dxa"/>
          </w:tcPr>
          <w:p w14:paraId="3372F8AD" w14:textId="77777777" w:rsidR="00B57652" w:rsidRDefault="00B57652" w:rsidP="007B0CDC">
            <w:r w:rsidRPr="003638DD">
              <w:t>-0.869203001</w:t>
            </w:r>
          </w:p>
        </w:tc>
        <w:tc>
          <w:tcPr>
            <w:tcW w:w="1870" w:type="dxa"/>
          </w:tcPr>
          <w:p w14:paraId="5CBAC97B" w14:textId="77777777" w:rsidR="00B57652" w:rsidRDefault="00B57652" w:rsidP="007B0CDC">
            <w:r w:rsidRPr="003638DD">
              <w:t>1</w:t>
            </w:r>
          </w:p>
        </w:tc>
      </w:tr>
      <w:tr w:rsidR="00B57652" w14:paraId="2DA898C2" w14:textId="77777777" w:rsidTr="00B57652">
        <w:tc>
          <w:tcPr>
            <w:tcW w:w="1870" w:type="dxa"/>
          </w:tcPr>
          <w:p w14:paraId="486E4601" w14:textId="77777777" w:rsidR="00B57652" w:rsidRDefault="00B57652" w:rsidP="007B0CDC">
            <w:r w:rsidRPr="003638DD">
              <w:t>FBgn0030314</w:t>
            </w:r>
          </w:p>
        </w:tc>
        <w:tc>
          <w:tcPr>
            <w:tcW w:w="1959" w:type="dxa"/>
          </w:tcPr>
          <w:p w14:paraId="49806BA8" w14:textId="77777777" w:rsidR="00B57652" w:rsidRDefault="00B57652" w:rsidP="007B0CDC">
            <w:r w:rsidRPr="003638DD">
              <w:t>CG11696</w:t>
            </w:r>
          </w:p>
        </w:tc>
        <w:tc>
          <w:tcPr>
            <w:tcW w:w="1870" w:type="dxa"/>
          </w:tcPr>
          <w:p w14:paraId="5EAED6F5" w14:textId="77777777" w:rsidR="00B57652" w:rsidRDefault="00B57652" w:rsidP="007B0CDC">
            <w:r w:rsidRPr="003638DD">
              <w:t>-0.700427593</w:t>
            </w:r>
          </w:p>
        </w:tc>
        <w:tc>
          <w:tcPr>
            <w:tcW w:w="1870" w:type="dxa"/>
          </w:tcPr>
          <w:p w14:paraId="7479676B" w14:textId="77777777" w:rsidR="00B57652" w:rsidRDefault="00B57652" w:rsidP="007B0CDC">
            <w:r w:rsidRPr="003638DD">
              <w:t>-0.659179395</w:t>
            </w:r>
          </w:p>
        </w:tc>
        <w:tc>
          <w:tcPr>
            <w:tcW w:w="1870" w:type="dxa"/>
          </w:tcPr>
          <w:p w14:paraId="70815BB8" w14:textId="77777777" w:rsidR="00B57652" w:rsidRDefault="00B57652" w:rsidP="007B0CDC">
            <w:r w:rsidRPr="003638DD">
              <w:t>1</w:t>
            </w:r>
          </w:p>
        </w:tc>
      </w:tr>
      <w:tr w:rsidR="00B57652" w14:paraId="0F89CB40" w14:textId="77777777" w:rsidTr="00B57652">
        <w:tc>
          <w:tcPr>
            <w:tcW w:w="1870" w:type="dxa"/>
          </w:tcPr>
          <w:p w14:paraId="37F90825" w14:textId="77777777" w:rsidR="00B57652" w:rsidRDefault="00B57652" w:rsidP="007B0CDC">
            <w:r w:rsidRPr="003638DD">
              <w:t>FBgn0033845</w:t>
            </w:r>
          </w:p>
        </w:tc>
        <w:tc>
          <w:tcPr>
            <w:tcW w:w="1959" w:type="dxa"/>
          </w:tcPr>
          <w:p w14:paraId="67BA39B9" w14:textId="77777777" w:rsidR="00B57652" w:rsidRDefault="00B57652" w:rsidP="007B0CDC">
            <w:r w:rsidRPr="003638DD">
              <w:t>mars</w:t>
            </w:r>
          </w:p>
        </w:tc>
        <w:tc>
          <w:tcPr>
            <w:tcW w:w="1870" w:type="dxa"/>
          </w:tcPr>
          <w:p w14:paraId="6E455694" w14:textId="77777777" w:rsidR="00B57652" w:rsidRDefault="00B57652" w:rsidP="007B0CDC">
            <w:r w:rsidRPr="003638DD">
              <w:t>-0.695915259</w:t>
            </w:r>
          </w:p>
        </w:tc>
        <w:tc>
          <w:tcPr>
            <w:tcW w:w="1870" w:type="dxa"/>
          </w:tcPr>
          <w:p w14:paraId="75176CF0" w14:textId="77777777" w:rsidR="00B57652" w:rsidRDefault="00B57652" w:rsidP="007B0CDC">
            <w:r w:rsidRPr="003638DD">
              <w:t>-0.719097674</w:t>
            </w:r>
          </w:p>
        </w:tc>
        <w:tc>
          <w:tcPr>
            <w:tcW w:w="1870" w:type="dxa"/>
          </w:tcPr>
          <w:p w14:paraId="1EBB3916" w14:textId="77777777" w:rsidR="00B57652" w:rsidRDefault="00B57652" w:rsidP="007B0CDC">
            <w:r w:rsidRPr="003638DD">
              <w:t>0</w:t>
            </w:r>
          </w:p>
        </w:tc>
      </w:tr>
      <w:tr w:rsidR="00B57652" w14:paraId="1DE36DED" w14:textId="77777777" w:rsidTr="00B57652">
        <w:tc>
          <w:tcPr>
            <w:tcW w:w="1870" w:type="dxa"/>
          </w:tcPr>
          <w:p w14:paraId="344709F4" w14:textId="77777777" w:rsidR="00B57652" w:rsidRDefault="00B57652" w:rsidP="007B0CDC">
            <w:r w:rsidRPr="003638DD">
              <w:t>FBgn0010391</w:t>
            </w:r>
          </w:p>
        </w:tc>
        <w:tc>
          <w:tcPr>
            <w:tcW w:w="1959" w:type="dxa"/>
          </w:tcPr>
          <w:p w14:paraId="245595DB" w14:textId="77777777" w:rsidR="00B57652" w:rsidRDefault="00B57652" w:rsidP="007B0CDC">
            <w:proofErr w:type="spellStart"/>
            <w:r w:rsidRPr="003638DD">
              <w:t>Gtp-bp</w:t>
            </w:r>
            <w:proofErr w:type="spellEnd"/>
          </w:p>
        </w:tc>
        <w:tc>
          <w:tcPr>
            <w:tcW w:w="1870" w:type="dxa"/>
          </w:tcPr>
          <w:p w14:paraId="0262BF97" w14:textId="77777777" w:rsidR="00B57652" w:rsidRDefault="00B57652" w:rsidP="007B0CDC">
            <w:r w:rsidRPr="003638DD">
              <w:t>-0.694826535</w:t>
            </w:r>
          </w:p>
        </w:tc>
        <w:tc>
          <w:tcPr>
            <w:tcW w:w="1870" w:type="dxa"/>
          </w:tcPr>
          <w:p w14:paraId="215CACD8" w14:textId="77777777" w:rsidR="00B57652" w:rsidRDefault="00B57652" w:rsidP="007B0CDC">
            <w:r w:rsidRPr="003638DD">
              <w:t>-1.072058213</w:t>
            </w:r>
          </w:p>
        </w:tc>
        <w:tc>
          <w:tcPr>
            <w:tcW w:w="1870" w:type="dxa"/>
          </w:tcPr>
          <w:p w14:paraId="7B5F9BA8" w14:textId="77777777" w:rsidR="00B57652" w:rsidRDefault="00B57652" w:rsidP="007B0CDC">
            <w:r w:rsidRPr="003638DD">
              <w:t>1</w:t>
            </w:r>
          </w:p>
        </w:tc>
      </w:tr>
      <w:tr w:rsidR="00B57652" w14:paraId="72AB8C9A" w14:textId="77777777" w:rsidTr="00B57652">
        <w:tc>
          <w:tcPr>
            <w:tcW w:w="1870" w:type="dxa"/>
          </w:tcPr>
          <w:p w14:paraId="38FCD42C" w14:textId="77777777" w:rsidR="00B57652" w:rsidRDefault="00B57652" w:rsidP="007B0CDC">
            <w:r w:rsidRPr="003638DD">
              <w:t>FBgn0035713</w:t>
            </w:r>
          </w:p>
        </w:tc>
        <w:tc>
          <w:tcPr>
            <w:tcW w:w="1959" w:type="dxa"/>
          </w:tcPr>
          <w:p w14:paraId="566462DE" w14:textId="77777777" w:rsidR="00B57652" w:rsidRDefault="00B57652" w:rsidP="007B0CDC">
            <w:proofErr w:type="spellStart"/>
            <w:r w:rsidRPr="003638DD">
              <w:t>velo</w:t>
            </w:r>
            <w:proofErr w:type="spellEnd"/>
          </w:p>
        </w:tc>
        <w:tc>
          <w:tcPr>
            <w:tcW w:w="1870" w:type="dxa"/>
          </w:tcPr>
          <w:p w14:paraId="6431B20B" w14:textId="77777777" w:rsidR="00B57652" w:rsidRDefault="00B57652" w:rsidP="007B0CDC">
            <w:r w:rsidRPr="003638DD">
              <w:t>-0.694209689</w:t>
            </w:r>
          </w:p>
        </w:tc>
        <w:tc>
          <w:tcPr>
            <w:tcW w:w="1870" w:type="dxa"/>
          </w:tcPr>
          <w:p w14:paraId="61883034" w14:textId="77777777" w:rsidR="00B57652" w:rsidRDefault="00B57652" w:rsidP="007B0CDC">
            <w:r w:rsidRPr="003638DD">
              <w:t>-0.827871536</w:t>
            </w:r>
          </w:p>
        </w:tc>
        <w:tc>
          <w:tcPr>
            <w:tcW w:w="1870" w:type="dxa"/>
          </w:tcPr>
          <w:p w14:paraId="40AE1D6C" w14:textId="77777777" w:rsidR="00B57652" w:rsidRDefault="00B57652" w:rsidP="007B0CDC">
            <w:r w:rsidRPr="003638DD">
              <w:t>0</w:t>
            </w:r>
          </w:p>
        </w:tc>
      </w:tr>
      <w:tr w:rsidR="00B57652" w14:paraId="3ADBA811" w14:textId="77777777" w:rsidTr="00B57652">
        <w:tc>
          <w:tcPr>
            <w:tcW w:w="1870" w:type="dxa"/>
          </w:tcPr>
          <w:p w14:paraId="3A3DDE04" w14:textId="77777777" w:rsidR="00B57652" w:rsidRDefault="00B57652" w:rsidP="007B0CDC">
            <w:r w:rsidRPr="003638DD">
              <w:t>FBgn0022702</w:t>
            </w:r>
          </w:p>
        </w:tc>
        <w:tc>
          <w:tcPr>
            <w:tcW w:w="1959" w:type="dxa"/>
          </w:tcPr>
          <w:p w14:paraId="727B12D8" w14:textId="77777777" w:rsidR="00B57652" w:rsidRDefault="00B57652" w:rsidP="007B0CDC">
            <w:r w:rsidRPr="003638DD">
              <w:t>Cht2</w:t>
            </w:r>
          </w:p>
        </w:tc>
        <w:tc>
          <w:tcPr>
            <w:tcW w:w="1870" w:type="dxa"/>
          </w:tcPr>
          <w:p w14:paraId="768EEF09" w14:textId="77777777" w:rsidR="00B57652" w:rsidRDefault="00B57652" w:rsidP="007B0CDC">
            <w:r w:rsidRPr="003638DD">
              <w:t>-0.691784234</w:t>
            </w:r>
          </w:p>
        </w:tc>
        <w:tc>
          <w:tcPr>
            <w:tcW w:w="1870" w:type="dxa"/>
          </w:tcPr>
          <w:p w14:paraId="64753529" w14:textId="77777777" w:rsidR="00B57652" w:rsidRDefault="00B57652" w:rsidP="007B0CDC">
            <w:r w:rsidRPr="003638DD">
              <w:t>-1.353133624</w:t>
            </w:r>
          </w:p>
        </w:tc>
        <w:tc>
          <w:tcPr>
            <w:tcW w:w="1870" w:type="dxa"/>
          </w:tcPr>
          <w:p w14:paraId="7F8560B3" w14:textId="77777777" w:rsidR="00B57652" w:rsidRDefault="00B57652" w:rsidP="007B0CDC">
            <w:r w:rsidRPr="003638DD">
              <w:t>1</w:t>
            </w:r>
          </w:p>
        </w:tc>
      </w:tr>
      <w:tr w:rsidR="00B57652" w14:paraId="6A8D91B2" w14:textId="77777777" w:rsidTr="00B57652">
        <w:tc>
          <w:tcPr>
            <w:tcW w:w="1870" w:type="dxa"/>
          </w:tcPr>
          <w:p w14:paraId="17CB6387" w14:textId="77777777" w:rsidR="00B57652" w:rsidRDefault="00B57652" w:rsidP="007B0CDC">
            <w:r w:rsidRPr="003638DD">
              <w:t>FBgn0265574</w:t>
            </w:r>
          </w:p>
        </w:tc>
        <w:tc>
          <w:tcPr>
            <w:tcW w:w="1959" w:type="dxa"/>
          </w:tcPr>
          <w:p w14:paraId="70B5F33A" w14:textId="77777777" w:rsidR="00B57652" w:rsidRDefault="00B57652" w:rsidP="007B0CDC">
            <w:r w:rsidRPr="003638DD">
              <w:t>Cdc5</w:t>
            </w:r>
          </w:p>
        </w:tc>
        <w:tc>
          <w:tcPr>
            <w:tcW w:w="1870" w:type="dxa"/>
          </w:tcPr>
          <w:p w14:paraId="0F40F953" w14:textId="77777777" w:rsidR="00B57652" w:rsidRDefault="00B57652" w:rsidP="007B0CDC">
            <w:r w:rsidRPr="003638DD">
              <w:t>-0.69104431</w:t>
            </w:r>
          </w:p>
        </w:tc>
        <w:tc>
          <w:tcPr>
            <w:tcW w:w="1870" w:type="dxa"/>
          </w:tcPr>
          <w:p w14:paraId="4AA9A55E" w14:textId="77777777" w:rsidR="00B57652" w:rsidRDefault="00B57652" w:rsidP="007B0CDC">
            <w:r w:rsidRPr="003638DD">
              <w:t>-0.844966957</w:t>
            </w:r>
          </w:p>
        </w:tc>
        <w:tc>
          <w:tcPr>
            <w:tcW w:w="1870" w:type="dxa"/>
          </w:tcPr>
          <w:p w14:paraId="6939D42C" w14:textId="77777777" w:rsidR="00B57652" w:rsidRDefault="00B57652" w:rsidP="007B0CDC">
            <w:r w:rsidRPr="003638DD">
              <w:t>0</w:t>
            </w:r>
          </w:p>
        </w:tc>
      </w:tr>
      <w:tr w:rsidR="00B57652" w14:paraId="3825334F" w14:textId="77777777" w:rsidTr="00B57652">
        <w:tc>
          <w:tcPr>
            <w:tcW w:w="1870" w:type="dxa"/>
          </w:tcPr>
          <w:p w14:paraId="541B4137" w14:textId="77777777" w:rsidR="00B57652" w:rsidRDefault="00B57652" w:rsidP="007B0CDC">
            <w:r w:rsidRPr="003638DD">
              <w:t>FBgn0033716</w:t>
            </w:r>
          </w:p>
        </w:tc>
        <w:tc>
          <w:tcPr>
            <w:tcW w:w="1959" w:type="dxa"/>
          </w:tcPr>
          <w:p w14:paraId="34A1B5DF" w14:textId="77777777" w:rsidR="00B57652" w:rsidRDefault="00B57652" w:rsidP="007B0CDC">
            <w:r w:rsidRPr="003638DD">
              <w:t>Den1</w:t>
            </w:r>
          </w:p>
        </w:tc>
        <w:tc>
          <w:tcPr>
            <w:tcW w:w="1870" w:type="dxa"/>
          </w:tcPr>
          <w:p w14:paraId="3ACAEC27" w14:textId="77777777" w:rsidR="00B57652" w:rsidRDefault="00B57652" w:rsidP="007B0CDC">
            <w:r w:rsidRPr="003638DD">
              <w:t>-0.68957429</w:t>
            </w:r>
          </w:p>
        </w:tc>
        <w:tc>
          <w:tcPr>
            <w:tcW w:w="1870" w:type="dxa"/>
          </w:tcPr>
          <w:p w14:paraId="15D25A3B" w14:textId="77777777" w:rsidR="00B57652" w:rsidRDefault="00B57652" w:rsidP="007B0CDC">
            <w:r w:rsidRPr="003638DD">
              <w:t>-0.454206379</w:t>
            </w:r>
          </w:p>
        </w:tc>
        <w:tc>
          <w:tcPr>
            <w:tcW w:w="1870" w:type="dxa"/>
          </w:tcPr>
          <w:p w14:paraId="41DC368A" w14:textId="77777777" w:rsidR="00B57652" w:rsidRDefault="00B57652" w:rsidP="007B0CDC">
            <w:r w:rsidRPr="003638DD">
              <w:t>1</w:t>
            </w:r>
          </w:p>
        </w:tc>
      </w:tr>
      <w:tr w:rsidR="00B57652" w14:paraId="1118A90F" w14:textId="77777777" w:rsidTr="00B57652">
        <w:tc>
          <w:tcPr>
            <w:tcW w:w="1870" w:type="dxa"/>
          </w:tcPr>
          <w:p w14:paraId="062E3C1D" w14:textId="77777777" w:rsidR="00B57652" w:rsidRDefault="00B57652" w:rsidP="007B0CDC">
            <w:r w:rsidRPr="003638DD">
              <w:t>FBgn0052533</w:t>
            </w:r>
          </w:p>
        </w:tc>
        <w:tc>
          <w:tcPr>
            <w:tcW w:w="1959" w:type="dxa"/>
          </w:tcPr>
          <w:p w14:paraId="36C4D2EB" w14:textId="77777777" w:rsidR="00B57652" w:rsidRDefault="00B57652" w:rsidP="007B0CDC">
            <w:r w:rsidRPr="003638DD">
              <w:t>CG32533</w:t>
            </w:r>
          </w:p>
        </w:tc>
        <w:tc>
          <w:tcPr>
            <w:tcW w:w="1870" w:type="dxa"/>
          </w:tcPr>
          <w:p w14:paraId="37DC458F" w14:textId="77777777" w:rsidR="00B57652" w:rsidRDefault="00B57652" w:rsidP="007B0CDC">
            <w:r w:rsidRPr="003638DD">
              <w:t>-0.689371261</w:t>
            </w:r>
          </w:p>
        </w:tc>
        <w:tc>
          <w:tcPr>
            <w:tcW w:w="1870" w:type="dxa"/>
          </w:tcPr>
          <w:p w14:paraId="18653DAB" w14:textId="77777777" w:rsidR="00B57652" w:rsidRDefault="00B57652" w:rsidP="007B0CDC">
            <w:r w:rsidRPr="003638DD">
              <w:t>-1.06294729</w:t>
            </w:r>
          </w:p>
        </w:tc>
        <w:tc>
          <w:tcPr>
            <w:tcW w:w="1870" w:type="dxa"/>
          </w:tcPr>
          <w:p w14:paraId="7EFB7DDE" w14:textId="77777777" w:rsidR="00B57652" w:rsidRDefault="00B57652" w:rsidP="007B0CDC">
            <w:r w:rsidRPr="003638DD">
              <w:t>1</w:t>
            </w:r>
          </w:p>
        </w:tc>
      </w:tr>
      <w:tr w:rsidR="00B57652" w14:paraId="788DFC08" w14:textId="77777777" w:rsidTr="00B57652">
        <w:tc>
          <w:tcPr>
            <w:tcW w:w="1870" w:type="dxa"/>
          </w:tcPr>
          <w:p w14:paraId="7A1A5E37" w14:textId="77777777" w:rsidR="00B57652" w:rsidRDefault="00B57652" w:rsidP="007B0CDC">
            <w:r w:rsidRPr="003638DD">
              <w:t>FBgn0038768</w:t>
            </w:r>
          </w:p>
        </w:tc>
        <w:tc>
          <w:tcPr>
            <w:tcW w:w="1959" w:type="dxa"/>
          </w:tcPr>
          <w:p w14:paraId="609D65E8" w14:textId="77777777" w:rsidR="00B57652" w:rsidRDefault="00B57652" w:rsidP="007B0CDC">
            <w:r w:rsidRPr="003638DD">
              <w:t>CG4936</w:t>
            </w:r>
          </w:p>
        </w:tc>
        <w:tc>
          <w:tcPr>
            <w:tcW w:w="1870" w:type="dxa"/>
          </w:tcPr>
          <w:p w14:paraId="115B4DED" w14:textId="77777777" w:rsidR="00B57652" w:rsidRDefault="00B57652" w:rsidP="007B0CDC">
            <w:r w:rsidRPr="003638DD">
              <w:t>-0.681089435</w:t>
            </w:r>
          </w:p>
        </w:tc>
        <w:tc>
          <w:tcPr>
            <w:tcW w:w="1870" w:type="dxa"/>
          </w:tcPr>
          <w:p w14:paraId="76C92C00" w14:textId="77777777" w:rsidR="00B57652" w:rsidRDefault="00B57652" w:rsidP="007B0CDC">
            <w:r w:rsidRPr="003638DD">
              <w:t>-0.819801212</w:t>
            </w:r>
          </w:p>
        </w:tc>
        <w:tc>
          <w:tcPr>
            <w:tcW w:w="1870" w:type="dxa"/>
          </w:tcPr>
          <w:p w14:paraId="1EA9F0F7" w14:textId="77777777" w:rsidR="00B57652" w:rsidRDefault="00B57652" w:rsidP="007B0CDC">
            <w:r w:rsidRPr="003638DD">
              <w:t>1</w:t>
            </w:r>
          </w:p>
        </w:tc>
      </w:tr>
      <w:tr w:rsidR="00B57652" w14:paraId="43E7A790" w14:textId="77777777" w:rsidTr="00B57652">
        <w:tc>
          <w:tcPr>
            <w:tcW w:w="1870" w:type="dxa"/>
          </w:tcPr>
          <w:p w14:paraId="7A0AC9F8" w14:textId="77777777" w:rsidR="00B57652" w:rsidRDefault="00B57652" w:rsidP="007B0CDC">
            <w:r w:rsidRPr="003638DD">
              <w:t>FBgn0035035</w:t>
            </w:r>
          </w:p>
        </w:tc>
        <w:tc>
          <w:tcPr>
            <w:tcW w:w="1959" w:type="dxa"/>
          </w:tcPr>
          <w:p w14:paraId="0AF33418" w14:textId="77777777" w:rsidR="00B57652" w:rsidRDefault="00B57652" w:rsidP="007B0CDC">
            <w:r w:rsidRPr="003638DD">
              <w:t>CG3570</w:t>
            </w:r>
          </w:p>
        </w:tc>
        <w:tc>
          <w:tcPr>
            <w:tcW w:w="1870" w:type="dxa"/>
          </w:tcPr>
          <w:p w14:paraId="2F224015" w14:textId="77777777" w:rsidR="00B57652" w:rsidRDefault="00B57652" w:rsidP="007B0CDC">
            <w:r w:rsidRPr="003638DD">
              <w:t>-0.680318762</w:t>
            </w:r>
          </w:p>
        </w:tc>
        <w:tc>
          <w:tcPr>
            <w:tcW w:w="1870" w:type="dxa"/>
          </w:tcPr>
          <w:p w14:paraId="5001246B" w14:textId="77777777" w:rsidR="00B57652" w:rsidRDefault="00B57652" w:rsidP="007B0CDC">
            <w:r w:rsidRPr="003638DD">
              <w:t>-0.741129239</w:t>
            </w:r>
          </w:p>
        </w:tc>
        <w:tc>
          <w:tcPr>
            <w:tcW w:w="1870" w:type="dxa"/>
          </w:tcPr>
          <w:p w14:paraId="56DEFEF3" w14:textId="77777777" w:rsidR="00B57652" w:rsidRDefault="00B57652" w:rsidP="007B0CDC">
            <w:r w:rsidRPr="003638DD">
              <w:t>0</w:t>
            </w:r>
          </w:p>
        </w:tc>
      </w:tr>
      <w:tr w:rsidR="00B57652" w14:paraId="0A18E1E1" w14:textId="77777777" w:rsidTr="00B57652">
        <w:tc>
          <w:tcPr>
            <w:tcW w:w="1870" w:type="dxa"/>
          </w:tcPr>
          <w:p w14:paraId="29141FBF" w14:textId="77777777" w:rsidR="00B57652" w:rsidRDefault="00B57652" w:rsidP="007B0CDC">
            <w:r w:rsidRPr="003638DD">
              <w:t>FBgn0011289</w:t>
            </w:r>
          </w:p>
        </w:tc>
        <w:tc>
          <w:tcPr>
            <w:tcW w:w="1959" w:type="dxa"/>
          </w:tcPr>
          <w:p w14:paraId="0412B377" w14:textId="77777777" w:rsidR="00B57652" w:rsidRDefault="00B57652" w:rsidP="007B0CDC">
            <w:proofErr w:type="spellStart"/>
            <w:r w:rsidRPr="003638DD">
              <w:t>TfIIA</w:t>
            </w:r>
            <w:proofErr w:type="spellEnd"/>
            <w:r w:rsidRPr="003638DD">
              <w:t>-L</w:t>
            </w:r>
          </w:p>
        </w:tc>
        <w:tc>
          <w:tcPr>
            <w:tcW w:w="1870" w:type="dxa"/>
          </w:tcPr>
          <w:p w14:paraId="5C7B7DDF" w14:textId="77777777" w:rsidR="00B57652" w:rsidRDefault="00B57652" w:rsidP="007B0CDC">
            <w:r w:rsidRPr="003638DD">
              <w:t>-0.679685765</w:t>
            </w:r>
          </w:p>
        </w:tc>
        <w:tc>
          <w:tcPr>
            <w:tcW w:w="1870" w:type="dxa"/>
          </w:tcPr>
          <w:p w14:paraId="0898C336" w14:textId="77777777" w:rsidR="00B57652" w:rsidRDefault="00B57652" w:rsidP="007B0CDC">
            <w:r w:rsidRPr="003638DD">
              <w:t>-0.611873593</w:t>
            </w:r>
          </w:p>
        </w:tc>
        <w:tc>
          <w:tcPr>
            <w:tcW w:w="1870" w:type="dxa"/>
          </w:tcPr>
          <w:p w14:paraId="67859102" w14:textId="77777777" w:rsidR="00B57652" w:rsidRDefault="00B57652" w:rsidP="007B0CDC">
            <w:r w:rsidRPr="003638DD">
              <w:t>0</w:t>
            </w:r>
          </w:p>
        </w:tc>
      </w:tr>
      <w:tr w:rsidR="00B57652" w14:paraId="1EF5DEE9" w14:textId="77777777" w:rsidTr="00B57652">
        <w:tc>
          <w:tcPr>
            <w:tcW w:w="1870" w:type="dxa"/>
          </w:tcPr>
          <w:p w14:paraId="779E3AA5" w14:textId="77777777" w:rsidR="00B57652" w:rsidRDefault="00B57652" w:rsidP="007B0CDC">
            <w:r w:rsidRPr="003638DD">
              <w:t>FBgn0261597</w:t>
            </w:r>
          </w:p>
        </w:tc>
        <w:tc>
          <w:tcPr>
            <w:tcW w:w="1959" w:type="dxa"/>
          </w:tcPr>
          <w:p w14:paraId="0C3CB7D7" w14:textId="77777777" w:rsidR="00B57652" w:rsidRDefault="00B57652" w:rsidP="007B0CDC">
            <w:r w:rsidRPr="003638DD">
              <w:t>RpS26</w:t>
            </w:r>
          </w:p>
        </w:tc>
        <w:tc>
          <w:tcPr>
            <w:tcW w:w="1870" w:type="dxa"/>
          </w:tcPr>
          <w:p w14:paraId="10657C2A" w14:textId="77777777" w:rsidR="00B57652" w:rsidRDefault="00B57652" w:rsidP="007B0CDC">
            <w:r w:rsidRPr="003638DD">
              <w:t>-0.679431547</w:t>
            </w:r>
          </w:p>
        </w:tc>
        <w:tc>
          <w:tcPr>
            <w:tcW w:w="1870" w:type="dxa"/>
          </w:tcPr>
          <w:p w14:paraId="20590E8F" w14:textId="77777777" w:rsidR="00B57652" w:rsidRDefault="00B57652" w:rsidP="007B0CDC">
            <w:r w:rsidRPr="003638DD">
              <w:t>-0.94288147</w:t>
            </w:r>
          </w:p>
        </w:tc>
        <w:tc>
          <w:tcPr>
            <w:tcW w:w="1870" w:type="dxa"/>
          </w:tcPr>
          <w:p w14:paraId="13903960" w14:textId="77777777" w:rsidR="00B57652" w:rsidRDefault="00B57652" w:rsidP="007B0CDC">
            <w:r w:rsidRPr="003638DD">
              <w:t>1</w:t>
            </w:r>
          </w:p>
        </w:tc>
      </w:tr>
      <w:tr w:rsidR="00B57652" w14:paraId="40F6EC59" w14:textId="77777777" w:rsidTr="00B57652">
        <w:tc>
          <w:tcPr>
            <w:tcW w:w="1870" w:type="dxa"/>
          </w:tcPr>
          <w:p w14:paraId="59754B9D" w14:textId="77777777" w:rsidR="00B57652" w:rsidRDefault="00B57652" w:rsidP="007B0CDC">
            <w:r w:rsidRPr="003638DD">
              <w:t>FBgn0011272</w:t>
            </w:r>
          </w:p>
        </w:tc>
        <w:tc>
          <w:tcPr>
            <w:tcW w:w="1959" w:type="dxa"/>
          </w:tcPr>
          <w:p w14:paraId="03E29E01" w14:textId="77777777" w:rsidR="00B57652" w:rsidRDefault="00B57652" w:rsidP="007B0CDC">
            <w:r w:rsidRPr="003638DD">
              <w:t>RpL13</w:t>
            </w:r>
          </w:p>
        </w:tc>
        <w:tc>
          <w:tcPr>
            <w:tcW w:w="1870" w:type="dxa"/>
          </w:tcPr>
          <w:p w14:paraId="27D44948" w14:textId="77777777" w:rsidR="00B57652" w:rsidRDefault="00B57652" w:rsidP="007B0CDC">
            <w:r w:rsidRPr="003638DD">
              <w:t>-0.678062377</w:t>
            </w:r>
          </w:p>
        </w:tc>
        <w:tc>
          <w:tcPr>
            <w:tcW w:w="1870" w:type="dxa"/>
          </w:tcPr>
          <w:p w14:paraId="160C1C7C" w14:textId="77777777" w:rsidR="00B57652" w:rsidRDefault="00B57652" w:rsidP="007B0CDC">
            <w:r w:rsidRPr="003638DD">
              <w:t>-0.857376593</w:t>
            </w:r>
          </w:p>
        </w:tc>
        <w:tc>
          <w:tcPr>
            <w:tcW w:w="1870" w:type="dxa"/>
          </w:tcPr>
          <w:p w14:paraId="69AD85E7" w14:textId="77777777" w:rsidR="00B57652" w:rsidRDefault="00B57652" w:rsidP="007B0CDC">
            <w:r w:rsidRPr="003638DD">
              <w:t>0</w:t>
            </w:r>
          </w:p>
        </w:tc>
      </w:tr>
      <w:tr w:rsidR="00B57652" w14:paraId="4B54CC8F" w14:textId="77777777" w:rsidTr="00B57652">
        <w:tc>
          <w:tcPr>
            <w:tcW w:w="1870" w:type="dxa"/>
          </w:tcPr>
          <w:p w14:paraId="5BD5EEB8" w14:textId="77777777" w:rsidR="00B57652" w:rsidRDefault="00B57652" w:rsidP="007B0CDC">
            <w:r w:rsidRPr="003638DD">
              <w:t>FBgn0033566</w:t>
            </w:r>
          </w:p>
        </w:tc>
        <w:tc>
          <w:tcPr>
            <w:tcW w:w="1959" w:type="dxa"/>
          </w:tcPr>
          <w:p w14:paraId="3933E143" w14:textId="77777777" w:rsidR="00B57652" w:rsidRDefault="00B57652" w:rsidP="007B0CDC">
            <w:r w:rsidRPr="003638DD">
              <w:t>CG18004</w:t>
            </w:r>
          </w:p>
        </w:tc>
        <w:tc>
          <w:tcPr>
            <w:tcW w:w="1870" w:type="dxa"/>
          </w:tcPr>
          <w:p w14:paraId="165587B5" w14:textId="77777777" w:rsidR="00B57652" w:rsidRDefault="00B57652" w:rsidP="007B0CDC">
            <w:r w:rsidRPr="003638DD">
              <w:t>-0.677481401</w:t>
            </w:r>
          </w:p>
        </w:tc>
        <w:tc>
          <w:tcPr>
            <w:tcW w:w="1870" w:type="dxa"/>
          </w:tcPr>
          <w:p w14:paraId="6A43DF5A" w14:textId="77777777" w:rsidR="00B57652" w:rsidRDefault="00B57652" w:rsidP="007B0CDC">
            <w:r w:rsidRPr="003638DD">
              <w:t>-0.858634792</w:t>
            </w:r>
          </w:p>
        </w:tc>
        <w:tc>
          <w:tcPr>
            <w:tcW w:w="1870" w:type="dxa"/>
          </w:tcPr>
          <w:p w14:paraId="48DC6D2A" w14:textId="77777777" w:rsidR="00B57652" w:rsidRDefault="00B57652" w:rsidP="007B0CDC">
            <w:r w:rsidRPr="003638DD">
              <w:t>0</w:t>
            </w:r>
          </w:p>
        </w:tc>
      </w:tr>
      <w:tr w:rsidR="00B57652" w14:paraId="5CE792B5" w14:textId="77777777" w:rsidTr="00B57652">
        <w:tc>
          <w:tcPr>
            <w:tcW w:w="1870" w:type="dxa"/>
          </w:tcPr>
          <w:p w14:paraId="0F385DCC" w14:textId="77777777" w:rsidR="00B57652" w:rsidRDefault="00B57652" w:rsidP="007B0CDC">
            <w:r w:rsidRPr="003638DD">
              <w:t>FBgn0010441</w:t>
            </w:r>
          </w:p>
        </w:tc>
        <w:tc>
          <w:tcPr>
            <w:tcW w:w="1959" w:type="dxa"/>
          </w:tcPr>
          <w:p w14:paraId="00731868" w14:textId="77777777" w:rsidR="00B57652" w:rsidRDefault="00B57652" w:rsidP="007B0CDC">
            <w:proofErr w:type="spellStart"/>
            <w:r w:rsidRPr="003638DD">
              <w:t>pll</w:t>
            </w:r>
            <w:proofErr w:type="spellEnd"/>
          </w:p>
        </w:tc>
        <w:tc>
          <w:tcPr>
            <w:tcW w:w="1870" w:type="dxa"/>
          </w:tcPr>
          <w:p w14:paraId="5A7BF139" w14:textId="77777777" w:rsidR="00B57652" w:rsidRDefault="00B57652" w:rsidP="007B0CDC">
            <w:r w:rsidRPr="003638DD">
              <w:t>-0.675976985</w:t>
            </w:r>
          </w:p>
        </w:tc>
        <w:tc>
          <w:tcPr>
            <w:tcW w:w="1870" w:type="dxa"/>
          </w:tcPr>
          <w:p w14:paraId="5FE1EE53" w14:textId="77777777" w:rsidR="00B57652" w:rsidRDefault="00B57652" w:rsidP="007B0CDC">
            <w:r w:rsidRPr="003638DD">
              <w:t>-0.657267025</w:t>
            </w:r>
          </w:p>
        </w:tc>
        <w:tc>
          <w:tcPr>
            <w:tcW w:w="1870" w:type="dxa"/>
          </w:tcPr>
          <w:p w14:paraId="7980CA8E" w14:textId="77777777" w:rsidR="00B57652" w:rsidRDefault="00B57652" w:rsidP="007B0CDC">
            <w:r w:rsidRPr="003638DD">
              <w:t>0</w:t>
            </w:r>
          </w:p>
        </w:tc>
      </w:tr>
      <w:tr w:rsidR="00B57652" w14:paraId="59C7E74F" w14:textId="77777777" w:rsidTr="00B57652">
        <w:tc>
          <w:tcPr>
            <w:tcW w:w="1870" w:type="dxa"/>
          </w:tcPr>
          <w:p w14:paraId="3AF423F6" w14:textId="77777777" w:rsidR="00B57652" w:rsidRDefault="00B57652" w:rsidP="007B0CDC">
            <w:r w:rsidRPr="003638DD">
              <w:t>FBgn0037255</w:t>
            </w:r>
          </w:p>
        </w:tc>
        <w:tc>
          <w:tcPr>
            <w:tcW w:w="1959" w:type="dxa"/>
          </w:tcPr>
          <w:p w14:paraId="43147806" w14:textId="77777777" w:rsidR="00B57652" w:rsidRDefault="00B57652" w:rsidP="007B0CDC">
            <w:r w:rsidRPr="003638DD">
              <w:t>Fip1</w:t>
            </w:r>
          </w:p>
        </w:tc>
        <w:tc>
          <w:tcPr>
            <w:tcW w:w="1870" w:type="dxa"/>
          </w:tcPr>
          <w:p w14:paraId="034D47FD" w14:textId="77777777" w:rsidR="00B57652" w:rsidRDefault="00B57652" w:rsidP="007B0CDC">
            <w:r w:rsidRPr="003638DD">
              <w:t>-0.67577365</w:t>
            </w:r>
          </w:p>
        </w:tc>
        <w:tc>
          <w:tcPr>
            <w:tcW w:w="1870" w:type="dxa"/>
          </w:tcPr>
          <w:p w14:paraId="46CF652A" w14:textId="77777777" w:rsidR="00B57652" w:rsidRDefault="00B57652" w:rsidP="007B0CDC">
            <w:r w:rsidRPr="003638DD">
              <w:t>-0.62799467</w:t>
            </w:r>
          </w:p>
        </w:tc>
        <w:tc>
          <w:tcPr>
            <w:tcW w:w="1870" w:type="dxa"/>
          </w:tcPr>
          <w:p w14:paraId="1D68D534" w14:textId="77777777" w:rsidR="00B57652" w:rsidRDefault="00B57652" w:rsidP="007B0CDC">
            <w:r w:rsidRPr="003638DD">
              <w:t>1</w:t>
            </w:r>
          </w:p>
        </w:tc>
      </w:tr>
      <w:tr w:rsidR="00B57652" w14:paraId="4041C8CD" w14:textId="77777777" w:rsidTr="00B57652">
        <w:tc>
          <w:tcPr>
            <w:tcW w:w="1870" w:type="dxa"/>
          </w:tcPr>
          <w:p w14:paraId="65019D1C" w14:textId="77777777" w:rsidR="00B57652" w:rsidRDefault="00B57652" w:rsidP="007B0CDC">
            <w:r w:rsidRPr="003638DD">
              <w:t>FBgn0052537</w:t>
            </w:r>
          </w:p>
        </w:tc>
        <w:tc>
          <w:tcPr>
            <w:tcW w:w="1959" w:type="dxa"/>
          </w:tcPr>
          <w:p w14:paraId="09F52C18" w14:textId="77777777" w:rsidR="00B57652" w:rsidRDefault="00B57652" w:rsidP="007B0CDC">
            <w:r w:rsidRPr="003638DD">
              <w:t>CG32537</w:t>
            </w:r>
          </w:p>
        </w:tc>
        <w:tc>
          <w:tcPr>
            <w:tcW w:w="1870" w:type="dxa"/>
          </w:tcPr>
          <w:p w14:paraId="1DA93DEF" w14:textId="77777777" w:rsidR="00B57652" w:rsidRDefault="00B57652" w:rsidP="007B0CDC">
            <w:r w:rsidRPr="003638DD">
              <w:t>-0.674982571</w:t>
            </w:r>
          </w:p>
        </w:tc>
        <w:tc>
          <w:tcPr>
            <w:tcW w:w="1870" w:type="dxa"/>
          </w:tcPr>
          <w:p w14:paraId="00B9A98F" w14:textId="77777777" w:rsidR="00B57652" w:rsidRDefault="00B57652" w:rsidP="007B0CDC">
            <w:r w:rsidRPr="003638DD">
              <w:t>-0.769567638</w:t>
            </w:r>
          </w:p>
        </w:tc>
        <w:tc>
          <w:tcPr>
            <w:tcW w:w="1870" w:type="dxa"/>
          </w:tcPr>
          <w:p w14:paraId="6DAA7B1C" w14:textId="77777777" w:rsidR="00B57652" w:rsidRDefault="00B57652" w:rsidP="007B0CDC">
            <w:r w:rsidRPr="003638DD">
              <w:t>0</w:t>
            </w:r>
          </w:p>
        </w:tc>
      </w:tr>
      <w:tr w:rsidR="00B57652" w14:paraId="33945A88" w14:textId="77777777" w:rsidTr="00B57652">
        <w:tc>
          <w:tcPr>
            <w:tcW w:w="1870" w:type="dxa"/>
          </w:tcPr>
          <w:p w14:paraId="36C12795" w14:textId="77777777" w:rsidR="00B57652" w:rsidRDefault="00B57652" w:rsidP="007B0CDC">
            <w:r w:rsidRPr="003638DD">
              <w:lastRenderedPageBreak/>
              <w:t>FBgn0030053</w:t>
            </w:r>
          </w:p>
        </w:tc>
        <w:tc>
          <w:tcPr>
            <w:tcW w:w="1959" w:type="dxa"/>
          </w:tcPr>
          <w:p w14:paraId="2B184111" w14:textId="77777777" w:rsidR="00B57652" w:rsidRDefault="00B57652" w:rsidP="007B0CDC">
            <w:r w:rsidRPr="003638DD">
              <w:t>CG12081</w:t>
            </w:r>
          </w:p>
        </w:tc>
        <w:tc>
          <w:tcPr>
            <w:tcW w:w="1870" w:type="dxa"/>
          </w:tcPr>
          <w:p w14:paraId="5C84FD05" w14:textId="77777777" w:rsidR="00B57652" w:rsidRDefault="00B57652" w:rsidP="007B0CDC">
            <w:r w:rsidRPr="003638DD">
              <w:t>-0.673137654</w:t>
            </w:r>
          </w:p>
        </w:tc>
        <w:tc>
          <w:tcPr>
            <w:tcW w:w="1870" w:type="dxa"/>
          </w:tcPr>
          <w:p w14:paraId="74EB8C78" w14:textId="77777777" w:rsidR="00B57652" w:rsidRDefault="00B57652" w:rsidP="007B0CDC">
            <w:r w:rsidRPr="003638DD">
              <w:t>-0.629612554</w:t>
            </w:r>
          </w:p>
        </w:tc>
        <w:tc>
          <w:tcPr>
            <w:tcW w:w="1870" w:type="dxa"/>
          </w:tcPr>
          <w:p w14:paraId="0B78C7C4" w14:textId="77777777" w:rsidR="00B57652" w:rsidRDefault="00B57652" w:rsidP="007B0CDC">
            <w:r w:rsidRPr="003638DD">
              <w:t>1</w:t>
            </w:r>
          </w:p>
        </w:tc>
      </w:tr>
      <w:tr w:rsidR="00B57652" w14:paraId="636C07C0" w14:textId="77777777" w:rsidTr="00B57652">
        <w:tc>
          <w:tcPr>
            <w:tcW w:w="1870" w:type="dxa"/>
          </w:tcPr>
          <w:p w14:paraId="5D61F350" w14:textId="77777777" w:rsidR="00B57652" w:rsidRDefault="00B57652" w:rsidP="007B0CDC">
            <w:r w:rsidRPr="003638DD">
              <w:t>FBgn0025864</w:t>
            </w:r>
          </w:p>
        </w:tc>
        <w:tc>
          <w:tcPr>
            <w:tcW w:w="1959" w:type="dxa"/>
          </w:tcPr>
          <w:p w14:paraId="11C03116" w14:textId="77777777" w:rsidR="00B57652" w:rsidRDefault="00B57652" w:rsidP="007B0CDC">
            <w:r w:rsidRPr="003638DD">
              <w:t>Crag</w:t>
            </w:r>
          </w:p>
        </w:tc>
        <w:tc>
          <w:tcPr>
            <w:tcW w:w="1870" w:type="dxa"/>
          </w:tcPr>
          <w:p w14:paraId="1527D77C" w14:textId="77777777" w:rsidR="00B57652" w:rsidRDefault="00B57652" w:rsidP="007B0CDC">
            <w:r w:rsidRPr="003638DD">
              <w:t>-0.671993803</w:t>
            </w:r>
          </w:p>
        </w:tc>
        <w:tc>
          <w:tcPr>
            <w:tcW w:w="1870" w:type="dxa"/>
          </w:tcPr>
          <w:p w14:paraId="34827641" w14:textId="77777777" w:rsidR="00B57652" w:rsidRDefault="00B57652" w:rsidP="007B0CDC">
            <w:r w:rsidRPr="003638DD">
              <w:t>-0.699468488</w:t>
            </w:r>
          </w:p>
        </w:tc>
        <w:tc>
          <w:tcPr>
            <w:tcW w:w="1870" w:type="dxa"/>
          </w:tcPr>
          <w:p w14:paraId="0BFF7D06" w14:textId="77777777" w:rsidR="00B57652" w:rsidRDefault="00B57652" w:rsidP="007B0CDC">
            <w:r w:rsidRPr="003638DD">
              <w:t>0</w:t>
            </w:r>
          </w:p>
        </w:tc>
      </w:tr>
      <w:tr w:rsidR="00B57652" w14:paraId="1652D54F" w14:textId="77777777" w:rsidTr="00B57652">
        <w:tc>
          <w:tcPr>
            <w:tcW w:w="1870" w:type="dxa"/>
          </w:tcPr>
          <w:p w14:paraId="42722FE9" w14:textId="77777777" w:rsidR="00B57652" w:rsidRDefault="00B57652" w:rsidP="007B0CDC">
            <w:r w:rsidRPr="003638DD">
              <w:t>FBgn0029778</w:t>
            </w:r>
          </w:p>
        </w:tc>
        <w:tc>
          <w:tcPr>
            <w:tcW w:w="1959" w:type="dxa"/>
          </w:tcPr>
          <w:p w14:paraId="31A4CB59" w14:textId="77777777" w:rsidR="00B57652" w:rsidRDefault="00B57652" w:rsidP="007B0CDC">
            <w:r w:rsidRPr="003638DD">
              <w:t>RhoGAP5A</w:t>
            </w:r>
          </w:p>
        </w:tc>
        <w:tc>
          <w:tcPr>
            <w:tcW w:w="1870" w:type="dxa"/>
          </w:tcPr>
          <w:p w14:paraId="1A19D6AC" w14:textId="77777777" w:rsidR="00B57652" w:rsidRDefault="00B57652" w:rsidP="007B0CDC">
            <w:r w:rsidRPr="003638DD">
              <w:t>-0.670802304</w:t>
            </w:r>
          </w:p>
        </w:tc>
        <w:tc>
          <w:tcPr>
            <w:tcW w:w="1870" w:type="dxa"/>
          </w:tcPr>
          <w:p w14:paraId="6C4D46F2" w14:textId="77777777" w:rsidR="00B57652" w:rsidRDefault="00B57652" w:rsidP="007B0CDC">
            <w:r w:rsidRPr="003638DD">
              <w:t>-0.714206039</w:t>
            </w:r>
          </w:p>
        </w:tc>
        <w:tc>
          <w:tcPr>
            <w:tcW w:w="1870" w:type="dxa"/>
          </w:tcPr>
          <w:p w14:paraId="6BA7902C" w14:textId="77777777" w:rsidR="00B57652" w:rsidRDefault="00B57652" w:rsidP="007B0CDC">
            <w:r w:rsidRPr="003638DD">
              <w:t>1</w:t>
            </w:r>
          </w:p>
        </w:tc>
      </w:tr>
      <w:tr w:rsidR="00B57652" w14:paraId="75ECCD59" w14:textId="77777777" w:rsidTr="00B57652">
        <w:tc>
          <w:tcPr>
            <w:tcW w:w="1870" w:type="dxa"/>
          </w:tcPr>
          <w:p w14:paraId="02CDEBC7" w14:textId="77777777" w:rsidR="00B57652" w:rsidRDefault="00B57652" w:rsidP="007B0CDC">
            <w:r w:rsidRPr="003638DD">
              <w:t>FBgn0037655</w:t>
            </w:r>
          </w:p>
        </w:tc>
        <w:tc>
          <w:tcPr>
            <w:tcW w:w="1959" w:type="dxa"/>
          </w:tcPr>
          <w:p w14:paraId="30DAEDFC" w14:textId="77777777" w:rsidR="00B57652" w:rsidRDefault="00B57652" w:rsidP="007B0CDC">
            <w:r w:rsidRPr="003638DD">
              <w:t>CG11984</w:t>
            </w:r>
          </w:p>
        </w:tc>
        <w:tc>
          <w:tcPr>
            <w:tcW w:w="1870" w:type="dxa"/>
          </w:tcPr>
          <w:p w14:paraId="59E8BB55" w14:textId="77777777" w:rsidR="00B57652" w:rsidRDefault="00B57652" w:rsidP="007B0CDC">
            <w:r w:rsidRPr="003638DD">
              <w:t>-0.669663234</w:t>
            </w:r>
          </w:p>
        </w:tc>
        <w:tc>
          <w:tcPr>
            <w:tcW w:w="1870" w:type="dxa"/>
          </w:tcPr>
          <w:p w14:paraId="5067941A" w14:textId="77777777" w:rsidR="00B57652" w:rsidRDefault="00B57652" w:rsidP="007B0CDC">
            <w:r w:rsidRPr="003638DD">
              <w:t>-0.541909672</w:t>
            </w:r>
          </w:p>
        </w:tc>
        <w:tc>
          <w:tcPr>
            <w:tcW w:w="1870" w:type="dxa"/>
          </w:tcPr>
          <w:p w14:paraId="30A99CB0" w14:textId="77777777" w:rsidR="00B57652" w:rsidRDefault="00B57652" w:rsidP="007B0CDC">
            <w:r w:rsidRPr="003638DD">
              <w:t>1</w:t>
            </w:r>
          </w:p>
        </w:tc>
      </w:tr>
      <w:tr w:rsidR="00B57652" w14:paraId="629D7653" w14:textId="77777777" w:rsidTr="00B57652">
        <w:tc>
          <w:tcPr>
            <w:tcW w:w="1870" w:type="dxa"/>
          </w:tcPr>
          <w:p w14:paraId="188EBF21" w14:textId="77777777" w:rsidR="00B57652" w:rsidRDefault="00B57652" w:rsidP="007B0CDC">
            <w:r w:rsidRPr="003638DD">
              <w:t>FBgn0261119</w:t>
            </w:r>
          </w:p>
        </w:tc>
        <w:tc>
          <w:tcPr>
            <w:tcW w:w="1959" w:type="dxa"/>
          </w:tcPr>
          <w:p w14:paraId="374708C4" w14:textId="77777777" w:rsidR="00B57652" w:rsidRDefault="00B57652" w:rsidP="007B0CDC">
            <w:r w:rsidRPr="003638DD">
              <w:t>Prp19</w:t>
            </w:r>
          </w:p>
        </w:tc>
        <w:tc>
          <w:tcPr>
            <w:tcW w:w="1870" w:type="dxa"/>
          </w:tcPr>
          <w:p w14:paraId="3B280E63" w14:textId="77777777" w:rsidR="00B57652" w:rsidRDefault="00B57652" w:rsidP="007B0CDC">
            <w:r w:rsidRPr="003638DD">
              <w:t>-0.66814942</w:t>
            </w:r>
          </w:p>
        </w:tc>
        <w:tc>
          <w:tcPr>
            <w:tcW w:w="1870" w:type="dxa"/>
          </w:tcPr>
          <w:p w14:paraId="0ABCB4E0" w14:textId="77777777" w:rsidR="00B57652" w:rsidRDefault="00B57652" w:rsidP="007B0CDC">
            <w:r w:rsidRPr="003638DD">
              <w:t>-0.541233517</w:t>
            </w:r>
          </w:p>
        </w:tc>
        <w:tc>
          <w:tcPr>
            <w:tcW w:w="1870" w:type="dxa"/>
          </w:tcPr>
          <w:p w14:paraId="04739EBD" w14:textId="77777777" w:rsidR="00B57652" w:rsidRDefault="00B57652" w:rsidP="007B0CDC">
            <w:r w:rsidRPr="003638DD">
              <w:t>0</w:t>
            </w:r>
          </w:p>
        </w:tc>
      </w:tr>
      <w:tr w:rsidR="00B57652" w14:paraId="2A441CAC" w14:textId="77777777" w:rsidTr="00B57652">
        <w:tc>
          <w:tcPr>
            <w:tcW w:w="1870" w:type="dxa"/>
          </w:tcPr>
          <w:p w14:paraId="4DD13ACC" w14:textId="77777777" w:rsidR="00B57652" w:rsidRDefault="00B57652" w:rsidP="007B0CDC">
            <w:r w:rsidRPr="003638DD">
              <w:t>FBgn0002924</w:t>
            </w:r>
          </w:p>
        </w:tc>
        <w:tc>
          <w:tcPr>
            <w:tcW w:w="1959" w:type="dxa"/>
          </w:tcPr>
          <w:p w14:paraId="6EC98C7B" w14:textId="77777777" w:rsidR="00B57652" w:rsidRDefault="00B57652" w:rsidP="007B0CDC">
            <w:proofErr w:type="spellStart"/>
            <w:r w:rsidRPr="003638DD">
              <w:t>ncd</w:t>
            </w:r>
            <w:proofErr w:type="spellEnd"/>
          </w:p>
        </w:tc>
        <w:tc>
          <w:tcPr>
            <w:tcW w:w="1870" w:type="dxa"/>
          </w:tcPr>
          <w:p w14:paraId="451F4BDC" w14:textId="77777777" w:rsidR="00B57652" w:rsidRDefault="00B57652" w:rsidP="007B0CDC">
            <w:r w:rsidRPr="003638DD">
              <w:t>-0.665917916</w:t>
            </w:r>
          </w:p>
        </w:tc>
        <w:tc>
          <w:tcPr>
            <w:tcW w:w="1870" w:type="dxa"/>
          </w:tcPr>
          <w:p w14:paraId="5CAE1674" w14:textId="77777777" w:rsidR="00B57652" w:rsidRDefault="00B57652" w:rsidP="007B0CDC">
            <w:r w:rsidRPr="003638DD">
              <w:t>-0.9496493</w:t>
            </w:r>
          </w:p>
        </w:tc>
        <w:tc>
          <w:tcPr>
            <w:tcW w:w="1870" w:type="dxa"/>
          </w:tcPr>
          <w:p w14:paraId="1DA050AF" w14:textId="77777777" w:rsidR="00B57652" w:rsidRDefault="00B57652" w:rsidP="007B0CDC">
            <w:r w:rsidRPr="003638DD">
              <w:t>0</w:t>
            </w:r>
          </w:p>
        </w:tc>
      </w:tr>
      <w:tr w:rsidR="00B57652" w14:paraId="42070FB2" w14:textId="77777777" w:rsidTr="00B57652">
        <w:tc>
          <w:tcPr>
            <w:tcW w:w="1870" w:type="dxa"/>
          </w:tcPr>
          <w:p w14:paraId="120CB6D2" w14:textId="77777777" w:rsidR="00B57652" w:rsidRDefault="00B57652" w:rsidP="007B0CDC">
            <w:r w:rsidRPr="003638DD">
              <w:t>FBgn0031021</w:t>
            </w:r>
          </w:p>
        </w:tc>
        <w:tc>
          <w:tcPr>
            <w:tcW w:w="1959" w:type="dxa"/>
          </w:tcPr>
          <w:p w14:paraId="0CCE62F2" w14:textId="77777777" w:rsidR="00B57652" w:rsidRDefault="00B57652" w:rsidP="007B0CDC">
            <w:r w:rsidRPr="003638DD">
              <w:t>CG12203</w:t>
            </w:r>
          </w:p>
        </w:tc>
        <w:tc>
          <w:tcPr>
            <w:tcW w:w="1870" w:type="dxa"/>
          </w:tcPr>
          <w:p w14:paraId="64B68A6B" w14:textId="77777777" w:rsidR="00B57652" w:rsidRDefault="00B57652" w:rsidP="007B0CDC">
            <w:r w:rsidRPr="003638DD">
              <w:t>-0.665324838</w:t>
            </w:r>
          </w:p>
        </w:tc>
        <w:tc>
          <w:tcPr>
            <w:tcW w:w="1870" w:type="dxa"/>
          </w:tcPr>
          <w:p w14:paraId="49E92707" w14:textId="77777777" w:rsidR="00B57652" w:rsidRDefault="00B57652" w:rsidP="007B0CDC">
            <w:r w:rsidRPr="003638DD">
              <w:t>-0.937774468</w:t>
            </w:r>
          </w:p>
        </w:tc>
        <w:tc>
          <w:tcPr>
            <w:tcW w:w="1870" w:type="dxa"/>
          </w:tcPr>
          <w:p w14:paraId="108B1090" w14:textId="77777777" w:rsidR="00B57652" w:rsidRDefault="00B57652" w:rsidP="007B0CDC">
            <w:r w:rsidRPr="003638DD">
              <w:t>1</w:t>
            </w:r>
          </w:p>
        </w:tc>
      </w:tr>
      <w:tr w:rsidR="00B57652" w14:paraId="49096A4A" w14:textId="77777777" w:rsidTr="00B57652">
        <w:tc>
          <w:tcPr>
            <w:tcW w:w="1870" w:type="dxa"/>
          </w:tcPr>
          <w:p w14:paraId="23F20006" w14:textId="77777777" w:rsidR="00B57652" w:rsidRDefault="00B57652" w:rsidP="007B0CDC">
            <w:r w:rsidRPr="003638DD">
              <w:t>FBgn0027497</w:t>
            </w:r>
          </w:p>
        </w:tc>
        <w:tc>
          <w:tcPr>
            <w:tcW w:w="1959" w:type="dxa"/>
          </w:tcPr>
          <w:p w14:paraId="15F7B049" w14:textId="77777777" w:rsidR="00B57652" w:rsidRDefault="00B57652" w:rsidP="007B0CDC">
            <w:proofErr w:type="spellStart"/>
            <w:r w:rsidRPr="003638DD">
              <w:t>Madm</w:t>
            </w:r>
            <w:proofErr w:type="spellEnd"/>
          </w:p>
        </w:tc>
        <w:tc>
          <w:tcPr>
            <w:tcW w:w="1870" w:type="dxa"/>
          </w:tcPr>
          <w:p w14:paraId="5A32ACA5" w14:textId="77777777" w:rsidR="00B57652" w:rsidRDefault="00B57652" w:rsidP="007B0CDC">
            <w:r w:rsidRPr="003638DD">
              <w:t>-0.664053656</w:t>
            </w:r>
          </w:p>
        </w:tc>
        <w:tc>
          <w:tcPr>
            <w:tcW w:w="1870" w:type="dxa"/>
          </w:tcPr>
          <w:p w14:paraId="651624C2" w14:textId="77777777" w:rsidR="00B57652" w:rsidRDefault="00B57652" w:rsidP="007B0CDC">
            <w:r w:rsidRPr="003638DD">
              <w:t>-0.682800929</w:t>
            </w:r>
          </w:p>
        </w:tc>
        <w:tc>
          <w:tcPr>
            <w:tcW w:w="1870" w:type="dxa"/>
          </w:tcPr>
          <w:p w14:paraId="1D8D191F" w14:textId="77777777" w:rsidR="00B57652" w:rsidRDefault="00B57652" w:rsidP="007B0CDC">
            <w:r w:rsidRPr="003638DD">
              <w:t>0</w:t>
            </w:r>
          </w:p>
        </w:tc>
      </w:tr>
      <w:tr w:rsidR="00B57652" w14:paraId="785EC898" w14:textId="77777777" w:rsidTr="00B57652">
        <w:tc>
          <w:tcPr>
            <w:tcW w:w="1870" w:type="dxa"/>
          </w:tcPr>
          <w:p w14:paraId="093F8349" w14:textId="77777777" w:rsidR="00B57652" w:rsidRDefault="00B57652" w:rsidP="007B0CDC">
            <w:r w:rsidRPr="003638DD">
              <w:t>FBgn0030012</w:t>
            </w:r>
          </w:p>
        </w:tc>
        <w:tc>
          <w:tcPr>
            <w:tcW w:w="1959" w:type="dxa"/>
          </w:tcPr>
          <w:p w14:paraId="649C384C" w14:textId="77777777" w:rsidR="00B57652" w:rsidRDefault="00B57652" w:rsidP="007B0CDC">
            <w:r w:rsidRPr="003638DD">
              <w:t>CG18262</w:t>
            </w:r>
          </w:p>
        </w:tc>
        <w:tc>
          <w:tcPr>
            <w:tcW w:w="1870" w:type="dxa"/>
          </w:tcPr>
          <w:p w14:paraId="58289EF7" w14:textId="77777777" w:rsidR="00B57652" w:rsidRDefault="00B57652" w:rsidP="007B0CDC">
            <w:r w:rsidRPr="003638DD">
              <w:t>-0.663473775</w:t>
            </w:r>
          </w:p>
        </w:tc>
        <w:tc>
          <w:tcPr>
            <w:tcW w:w="1870" w:type="dxa"/>
          </w:tcPr>
          <w:p w14:paraId="29673E07" w14:textId="77777777" w:rsidR="00B57652" w:rsidRDefault="00B57652" w:rsidP="007B0CDC">
            <w:r w:rsidRPr="003638DD">
              <w:t>-0.999986518</w:t>
            </w:r>
          </w:p>
        </w:tc>
        <w:tc>
          <w:tcPr>
            <w:tcW w:w="1870" w:type="dxa"/>
          </w:tcPr>
          <w:p w14:paraId="78C35347" w14:textId="77777777" w:rsidR="00B57652" w:rsidRDefault="00B57652" w:rsidP="007B0CDC">
            <w:r w:rsidRPr="003638DD">
              <w:t>1</w:t>
            </w:r>
          </w:p>
        </w:tc>
      </w:tr>
      <w:tr w:rsidR="00B57652" w14:paraId="657AF469" w14:textId="77777777" w:rsidTr="00B57652">
        <w:tc>
          <w:tcPr>
            <w:tcW w:w="1870" w:type="dxa"/>
          </w:tcPr>
          <w:p w14:paraId="67426E85" w14:textId="77777777" w:rsidR="00B57652" w:rsidRDefault="00B57652" w:rsidP="007B0CDC">
            <w:r w:rsidRPr="003638DD">
              <w:t>FBgn0035140</w:t>
            </w:r>
          </w:p>
        </w:tc>
        <w:tc>
          <w:tcPr>
            <w:tcW w:w="1959" w:type="dxa"/>
          </w:tcPr>
          <w:p w14:paraId="7A96D588" w14:textId="77777777" w:rsidR="00B57652" w:rsidRDefault="00B57652" w:rsidP="007B0CDC">
            <w:r w:rsidRPr="003638DD">
              <w:t>CG17180</w:t>
            </w:r>
          </w:p>
        </w:tc>
        <w:tc>
          <w:tcPr>
            <w:tcW w:w="1870" w:type="dxa"/>
          </w:tcPr>
          <w:p w14:paraId="078AADDB" w14:textId="77777777" w:rsidR="00B57652" w:rsidRDefault="00B57652" w:rsidP="007B0CDC">
            <w:r w:rsidRPr="003638DD">
              <w:t>-0.660639227</w:t>
            </w:r>
          </w:p>
        </w:tc>
        <w:tc>
          <w:tcPr>
            <w:tcW w:w="1870" w:type="dxa"/>
          </w:tcPr>
          <w:p w14:paraId="6E3C7050" w14:textId="77777777" w:rsidR="00B57652" w:rsidRDefault="00B57652" w:rsidP="007B0CDC">
            <w:r w:rsidRPr="003638DD">
              <w:t>-0.9326981</w:t>
            </w:r>
          </w:p>
        </w:tc>
        <w:tc>
          <w:tcPr>
            <w:tcW w:w="1870" w:type="dxa"/>
          </w:tcPr>
          <w:p w14:paraId="1FADB163" w14:textId="77777777" w:rsidR="00B57652" w:rsidRDefault="00B57652" w:rsidP="007B0CDC">
            <w:r w:rsidRPr="003638DD">
              <w:t>0</w:t>
            </w:r>
          </w:p>
        </w:tc>
      </w:tr>
      <w:tr w:rsidR="00B57652" w14:paraId="2831E6F0" w14:textId="77777777" w:rsidTr="00B57652">
        <w:tc>
          <w:tcPr>
            <w:tcW w:w="1870" w:type="dxa"/>
          </w:tcPr>
          <w:p w14:paraId="38FF4AFE" w14:textId="77777777" w:rsidR="00B57652" w:rsidRDefault="00B57652" w:rsidP="007B0CDC">
            <w:r w:rsidRPr="003638DD">
              <w:t>FBgn0030648</w:t>
            </w:r>
          </w:p>
        </w:tc>
        <w:tc>
          <w:tcPr>
            <w:tcW w:w="1959" w:type="dxa"/>
          </w:tcPr>
          <w:p w14:paraId="34ECCCDD" w14:textId="77777777" w:rsidR="00B57652" w:rsidRDefault="00B57652" w:rsidP="007B0CDC">
            <w:r w:rsidRPr="003638DD">
              <w:t>CG6340</w:t>
            </w:r>
          </w:p>
        </w:tc>
        <w:tc>
          <w:tcPr>
            <w:tcW w:w="1870" w:type="dxa"/>
          </w:tcPr>
          <w:p w14:paraId="7B7C04E9" w14:textId="77777777" w:rsidR="00B57652" w:rsidRDefault="00B57652" w:rsidP="007B0CDC">
            <w:r w:rsidRPr="003638DD">
              <w:t>-0.659647285</w:t>
            </w:r>
          </w:p>
        </w:tc>
        <w:tc>
          <w:tcPr>
            <w:tcW w:w="1870" w:type="dxa"/>
          </w:tcPr>
          <w:p w14:paraId="5FD55B8C" w14:textId="77777777" w:rsidR="00B57652" w:rsidRDefault="00B57652" w:rsidP="007B0CDC">
            <w:r w:rsidRPr="003638DD">
              <w:t>-0.815122092</w:t>
            </w:r>
          </w:p>
        </w:tc>
        <w:tc>
          <w:tcPr>
            <w:tcW w:w="1870" w:type="dxa"/>
          </w:tcPr>
          <w:p w14:paraId="17260246" w14:textId="77777777" w:rsidR="00B57652" w:rsidRDefault="00B57652" w:rsidP="007B0CDC">
            <w:r w:rsidRPr="003638DD">
              <w:t>1</w:t>
            </w:r>
          </w:p>
        </w:tc>
      </w:tr>
      <w:tr w:rsidR="00B57652" w14:paraId="16D17076" w14:textId="77777777" w:rsidTr="00B57652">
        <w:tc>
          <w:tcPr>
            <w:tcW w:w="1870" w:type="dxa"/>
          </w:tcPr>
          <w:p w14:paraId="1D753ECF" w14:textId="77777777" w:rsidR="00B57652" w:rsidRDefault="00B57652" w:rsidP="007B0CDC">
            <w:r w:rsidRPr="003638DD">
              <w:t>FBgn0030241</w:t>
            </w:r>
          </w:p>
        </w:tc>
        <w:tc>
          <w:tcPr>
            <w:tcW w:w="1959" w:type="dxa"/>
          </w:tcPr>
          <w:p w14:paraId="35F758D3" w14:textId="77777777" w:rsidR="00B57652" w:rsidRDefault="00B57652" w:rsidP="007B0CDC">
            <w:proofErr w:type="spellStart"/>
            <w:r w:rsidRPr="003638DD">
              <w:t>feo</w:t>
            </w:r>
            <w:proofErr w:type="spellEnd"/>
          </w:p>
        </w:tc>
        <w:tc>
          <w:tcPr>
            <w:tcW w:w="1870" w:type="dxa"/>
          </w:tcPr>
          <w:p w14:paraId="6D177762" w14:textId="77777777" w:rsidR="00B57652" w:rsidRDefault="00B57652" w:rsidP="007B0CDC">
            <w:r w:rsidRPr="003638DD">
              <w:t>-0.657578051</w:t>
            </w:r>
          </w:p>
        </w:tc>
        <w:tc>
          <w:tcPr>
            <w:tcW w:w="1870" w:type="dxa"/>
          </w:tcPr>
          <w:p w14:paraId="384BD78C" w14:textId="77777777" w:rsidR="00B57652" w:rsidRDefault="00B57652" w:rsidP="007B0CDC">
            <w:r w:rsidRPr="003638DD">
              <w:t>-1.022452778</w:t>
            </w:r>
          </w:p>
        </w:tc>
        <w:tc>
          <w:tcPr>
            <w:tcW w:w="1870" w:type="dxa"/>
          </w:tcPr>
          <w:p w14:paraId="5098F3E5" w14:textId="77777777" w:rsidR="00B57652" w:rsidRDefault="00B57652" w:rsidP="007B0CDC">
            <w:r w:rsidRPr="003638DD">
              <w:t>0</w:t>
            </w:r>
          </w:p>
        </w:tc>
      </w:tr>
      <w:tr w:rsidR="00B57652" w14:paraId="1861F349" w14:textId="77777777" w:rsidTr="00B57652">
        <w:tc>
          <w:tcPr>
            <w:tcW w:w="1870" w:type="dxa"/>
          </w:tcPr>
          <w:p w14:paraId="7BD4114A" w14:textId="77777777" w:rsidR="00B57652" w:rsidRDefault="00B57652" w:rsidP="007B0CDC">
            <w:r w:rsidRPr="003638DD">
              <w:t>FBgn0033570</w:t>
            </w:r>
          </w:p>
        </w:tc>
        <w:tc>
          <w:tcPr>
            <w:tcW w:w="1959" w:type="dxa"/>
          </w:tcPr>
          <w:p w14:paraId="11A84D74" w14:textId="77777777" w:rsidR="00B57652" w:rsidRDefault="00B57652" w:rsidP="007B0CDC">
            <w:r w:rsidRPr="003638DD">
              <w:t>CG7712</w:t>
            </w:r>
          </w:p>
        </w:tc>
        <w:tc>
          <w:tcPr>
            <w:tcW w:w="1870" w:type="dxa"/>
          </w:tcPr>
          <w:p w14:paraId="00B02181" w14:textId="77777777" w:rsidR="00B57652" w:rsidRDefault="00B57652" w:rsidP="007B0CDC">
            <w:r w:rsidRPr="003638DD">
              <w:t>-0.652082213</w:t>
            </w:r>
          </w:p>
        </w:tc>
        <w:tc>
          <w:tcPr>
            <w:tcW w:w="1870" w:type="dxa"/>
          </w:tcPr>
          <w:p w14:paraId="0001F47C" w14:textId="77777777" w:rsidR="00B57652" w:rsidRDefault="00B57652" w:rsidP="007B0CDC">
            <w:r w:rsidRPr="003638DD">
              <w:t>-0.754795337</w:t>
            </w:r>
          </w:p>
        </w:tc>
        <w:tc>
          <w:tcPr>
            <w:tcW w:w="1870" w:type="dxa"/>
          </w:tcPr>
          <w:p w14:paraId="660CE960" w14:textId="77777777" w:rsidR="00B57652" w:rsidRDefault="00B57652" w:rsidP="007B0CDC">
            <w:r w:rsidRPr="003638DD">
              <w:t>1</w:t>
            </w:r>
          </w:p>
        </w:tc>
      </w:tr>
      <w:tr w:rsidR="00B57652" w14:paraId="6966EFC1" w14:textId="77777777" w:rsidTr="00B57652">
        <w:tc>
          <w:tcPr>
            <w:tcW w:w="1870" w:type="dxa"/>
          </w:tcPr>
          <w:p w14:paraId="00BEF830" w14:textId="77777777" w:rsidR="00B57652" w:rsidRDefault="00B57652" w:rsidP="007B0CDC">
            <w:r w:rsidRPr="003638DD">
              <w:t>FBgn0040227</w:t>
            </w:r>
          </w:p>
        </w:tc>
        <w:tc>
          <w:tcPr>
            <w:tcW w:w="1959" w:type="dxa"/>
          </w:tcPr>
          <w:p w14:paraId="3943F38C" w14:textId="77777777" w:rsidR="00B57652" w:rsidRDefault="00B57652" w:rsidP="007B0CDC">
            <w:r w:rsidRPr="003638DD">
              <w:t>eIF-3p66</w:t>
            </w:r>
          </w:p>
        </w:tc>
        <w:tc>
          <w:tcPr>
            <w:tcW w:w="1870" w:type="dxa"/>
          </w:tcPr>
          <w:p w14:paraId="7EE31ED8" w14:textId="77777777" w:rsidR="00B57652" w:rsidRDefault="00B57652" w:rsidP="007B0CDC">
            <w:r w:rsidRPr="003638DD">
              <w:t>-0.651817667</w:t>
            </w:r>
          </w:p>
        </w:tc>
        <w:tc>
          <w:tcPr>
            <w:tcW w:w="1870" w:type="dxa"/>
          </w:tcPr>
          <w:p w14:paraId="6A2339BB" w14:textId="77777777" w:rsidR="00B57652" w:rsidRDefault="00B57652" w:rsidP="007B0CDC">
            <w:r w:rsidRPr="003638DD">
              <w:t>-0.695025245</w:t>
            </w:r>
          </w:p>
        </w:tc>
        <w:tc>
          <w:tcPr>
            <w:tcW w:w="1870" w:type="dxa"/>
          </w:tcPr>
          <w:p w14:paraId="646A9F1C" w14:textId="77777777" w:rsidR="00B57652" w:rsidRDefault="00B57652" w:rsidP="007B0CDC">
            <w:r w:rsidRPr="003638DD">
              <w:t>0</w:t>
            </w:r>
          </w:p>
        </w:tc>
      </w:tr>
      <w:tr w:rsidR="00B57652" w14:paraId="0A0AB30A" w14:textId="77777777" w:rsidTr="00B57652">
        <w:tc>
          <w:tcPr>
            <w:tcW w:w="1870" w:type="dxa"/>
          </w:tcPr>
          <w:p w14:paraId="2D089F3F" w14:textId="77777777" w:rsidR="00B57652" w:rsidRDefault="00B57652" w:rsidP="007B0CDC">
            <w:r w:rsidRPr="003638DD">
              <w:t>FBgn0027889</w:t>
            </w:r>
          </w:p>
        </w:tc>
        <w:tc>
          <w:tcPr>
            <w:tcW w:w="1959" w:type="dxa"/>
          </w:tcPr>
          <w:p w14:paraId="3ED20F73" w14:textId="77777777" w:rsidR="00B57652" w:rsidRDefault="00B57652" w:rsidP="007B0CDC">
            <w:r w:rsidRPr="003638DD">
              <w:t>ball</w:t>
            </w:r>
          </w:p>
        </w:tc>
        <w:tc>
          <w:tcPr>
            <w:tcW w:w="1870" w:type="dxa"/>
          </w:tcPr>
          <w:p w14:paraId="1BA78745" w14:textId="77777777" w:rsidR="00B57652" w:rsidRDefault="00B57652" w:rsidP="007B0CDC">
            <w:r w:rsidRPr="003638DD">
              <w:t>-0.650969448</w:t>
            </w:r>
          </w:p>
        </w:tc>
        <w:tc>
          <w:tcPr>
            <w:tcW w:w="1870" w:type="dxa"/>
          </w:tcPr>
          <w:p w14:paraId="04FD2967" w14:textId="77777777" w:rsidR="00B57652" w:rsidRDefault="00B57652" w:rsidP="007B0CDC">
            <w:r w:rsidRPr="003638DD">
              <w:t>-0.470993115</w:t>
            </w:r>
          </w:p>
        </w:tc>
        <w:tc>
          <w:tcPr>
            <w:tcW w:w="1870" w:type="dxa"/>
          </w:tcPr>
          <w:p w14:paraId="7F2A04E5" w14:textId="77777777" w:rsidR="00B57652" w:rsidRDefault="00B57652" w:rsidP="007B0CDC">
            <w:r w:rsidRPr="003638DD">
              <w:t>0</w:t>
            </w:r>
          </w:p>
        </w:tc>
      </w:tr>
      <w:tr w:rsidR="00B57652" w14:paraId="36ABFF15" w14:textId="77777777" w:rsidTr="00B57652">
        <w:tc>
          <w:tcPr>
            <w:tcW w:w="1870" w:type="dxa"/>
          </w:tcPr>
          <w:p w14:paraId="57834532" w14:textId="77777777" w:rsidR="00B57652" w:rsidRDefault="00B57652" w:rsidP="007B0CDC">
            <w:r w:rsidRPr="003638DD">
              <w:t>FBgn0011640</w:t>
            </w:r>
          </w:p>
        </w:tc>
        <w:tc>
          <w:tcPr>
            <w:tcW w:w="1959" w:type="dxa"/>
          </w:tcPr>
          <w:p w14:paraId="620282B4" w14:textId="77777777" w:rsidR="00B57652" w:rsidRDefault="00B57652" w:rsidP="007B0CDC">
            <w:r w:rsidRPr="003638DD">
              <w:t>lark</w:t>
            </w:r>
          </w:p>
        </w:tc>
        <w:tc>
          <w:tcPr>
            <w:tcW w:w="1870" w:type="dxa"/>
          </w:tcPr>
          <w:p w14:paraId="155D10AE" w14:textId="77777777" w:rsidR="00B57652" w:rsidRDefault="00B57652" w:rsidP="007B0CDC">
            <w:r w:rsidRPr="003638DD">
              <w:t>-0.649890185</w:t>
            </w:r>
          </w:p>
        </w:tc>
        <w:tc>
          <w:tcPr>
            <w:tcW w:w="1870" w:type="dxa"/>
          </w:tcPr>
          <w:p w14:paraId="2E559C28" w14:textId="77777777" w:rsidR="00B57652" w:rsidRDefault="00B57652" w:rsidP="007B0CDC">
            <w:r w:rsidRPr="003638DD">
              <w:t>-0.709263024</w:t>
            </w:r>
          </w:p>
        </w:tc>
        <w:tc>
          <w:tcPr>
            <w:tcW w:w="1870" w:type="dxa"/>
          </w:tcPr>
          <w:p w14:paraId="2554862C" w14:textId="77777777" w:rsidR="00B57652" w:rsidRDefault="00B57652" w:rsidP="007B0CDC">
            <w:r w:rsidRPr="003638DD">
              <w:t>0</w:t>
            </w:r>
          </w:p>
        </w:tc>
      </w:tr>
      <w:tr w:rsidR="00B57652" w14:paraId="5CF6FA3E" w14:textId="77777777" w:rsidTr="00B57652">
        <w:tc>
          <w:tcPr>
            <w:tcW w:w="1870" w:type="dxa"/>
          </w:tcPr>
          <w:p w14:paraId="7F658BD6" w14:textId="77777777" w:rsidR="00B57652" w:rsidRDefault="00B57652" w:rsidP="007B0CDC">
            <w:r w:rsidRPr="003638DD">
              <w:t>FBgn0005655</w:t>
            </w:r>
          </w:p>
        </w:tc>
        <w:tc>
          <w:tcPr>
            <w:tcW w:w="1959" w:type="dxa"/>
          </w:tcPr>
          <w:p w14:paraId="75B28E52" w14:textId="77777777" w:rsidR="00B57652" w:rsidRDefault="00B57652" w:rsidP="007B0CDC">
            <w:r w:rsidRPr="003638DD">
              <w:t>PCNA</w:t>
            </w:r>
          </w:p>
        </w:tc>
        <w:tc>
          <w:tcPr>
            <w:tcW w:w="1870" w:type="dxa"/>
          </w:tcPr>
          <w:p w14:paraId="5E0ACA1C" w14:textId="77777777" w:rsidR="00B57652" w:rsidRDefault="00B57652" w:rsidP="007B0CDC">
            <w:r w:rsidRPr="003638DD">
              <w:t>-0.64964388</w:t>
            </w:r>
          </w:p>
        </w:tc>
        <w:tc>
          <w:tcPr>
            <w:tcW w:w="1870" w:type="dxa"/>
          </w:tcPr>
          <w:p w14:paraId="5EF88AC8" w14:textId="77777777" w:rsidR="00B57652" w:rsidRDefault="00B57652" w:rsidP="007B0CDC">
            <w:r w:rsidRPr="003638DD">
              <w:t>-0.732878815</w:t>
            </w:r>
          </w:p>
        </w:tc>
        <w:tc>
          <w:tcPr>
            <w:tcW w:w="1870" w:type="dxa"/>
          </w:tcPr>
          <w:p w14:paraId="7FF10919" w14:textId="77777777" w:rsidR="00B57652" w:rsidRDefault="00B57652" w:rsidP="007B0CDC">
            <w:r w:rsidRPr="003638DD">
              <w:t>0</w:t>
            </w:r>
          </w:p>
        </w:tc>
      </w:tr>
      <w:tr w:rsidR="00B57652" w14:paraId="34E471A9" w14:textId="77777777" w:rsidTr="00B57652">
        <w:tc>
          <w:tcPr>
            <w:tcW w:w="1870" w:type="dxa"/>
          </w:tcPr>
          <w:p w14:paraId="09EB0799" w14:textId="77777777" w:rsidR="00B57652" w:rsidRDefault="00B57652" w:rsidP="007B0CDC">
            <w:r w:rsidRPr="003638DD">
              <w:t>FBgn0003462</w:t>
            </w:r>
          </w:p>
        </w:tc>
        <w:tc>
          <w:tcPr>
            <w:tcW w:w="1959" w:type="dxa"/>
          </w:tcPr>
          <w:p w14:paraId="188F41B7" w14:textId="77777777" w:rsidR="00B57652" w:rsidRDefault="00B57652" w:rsidP="007B0CDC">
            <w:r w:rsidRPr="003638DD">
              <w:t>Sod</w:t>
            </w:r>
          </w:p>
        </w:tc>
        <w:tc>
          <w:tcPr>
            <w:tcW w:w="1870" w:type="dxa"/>
          </w:tcPr>
          <w:p w14:paraId="4AD8C7BF" w14:textId="77777777" w:rsidR="00B57652" w:rsidRDefault="00B57652" w:rsidP="007B0CDC">
            <w:r w:rsidRPr="003638DD">
              <w:t>-0.647779577</w:t>
            </w:r>
          </w:p>
        </w:tc>
        <w:tc>
          <w:tcPr>
            <w:tcW w:w="1870" w:type="dxa"/>
          </w:tcPr>
          <w:p w14:paraId="7973C20D" w14:textId="77777777" w:rsidR="00B57652" w:rsidRDefault="00B57652" w:rsidP="007B0CDC">
            <w:r w:rsidRPr="003638DD">
              <w:t>-0.850745102</w:t>
            </w:r>
          </w:p>
        </w:tc>
        <w:tc>
          <w:tcPr>
            <w:tcW w:w="1870" w:type="dxa"/>
          </w:tcPr>
          <w:p w14:paraId="68E85A7E" w14:textId="77777777" w:rsidR="00B57652" w:rsidRDefault="00B57652" w:rsidP="007B0CDC">
            <w:r w:rsidRPr="003638DD">
              <w:t>0</w:t>
            </w:r>
          </w:p>
        </w:tc>
      </w:tr>
      <w:tr w:rsidR="00B57652" w14:paraId="7422D4EA" w14:textId="77777777" w:rsidTr="00B57652">
        <w:tc>
          <w:tcPr>
            <w:tcW w:w="1870" w:type="dxa"/>
          </w:tcPr>
          <w:p w14:paraId="3AE92AB9" w14:textId="77777777" w:rsidR="00B57652" w:rsidRDefault="00B57652" w:rsidP="007B0CDC">
            <w:r w:rsidRPr="003638DD">
              <w:t>FBgn0266670</w:t>
            </w:r>
          </w:p>
        </w:tc>
        <w:tc>
          <w:tcPr>
            <w:tcW w:w="1959" w:type="dxa"/>
          </w:tcPr>
          <w:p w14:paraId="1E18DC3E" w14:textId="77777777" w:rsidR="00B57652" w:rsidRDefault="00B57652" w:rsidP="007B0CDC">
            <w:r w:rsidRPr="003638DD">
              <w:t>Sec5</w:t>
            </w:r>
          </w:p>
        </w:tc>
        <w:tc>
          <w:tcPr>
            <w:tcW w:w="1870" w:type="dxa"/>
          </w:tcPr>
          <w:p w14:paraId="3AC5F29E" w14:textId="77777777" w:rsidR="00B57652" w:rsidRDefault="00B57652" w:rsidP="007B0CDC">
            <w:r w:rsidRPr="003638DD">
              <w:t>-0.646599243</w:t>
            </w:r>
          </w:p>
        </w:tc>
        <w:tc>
          <w:tcPr>
            <w:tcW w:w="1870" w:type="dxa"/>
          </w:tcPr>
          <w:p w14:paraId="56F964CC" w14:textId="77777777" w:rsidR="00B57652" w:rsidRDefault="00B57652" w:rsidP="007B0CDC">
            <w:r w:rsidRPr="003638DD">
              <w:t>-0.565661095</w:t>
            </w:r>
          </w:p>
        </w:tc>
        <w:tc>
          <w:tcPr>
            <w:tcW w:w="1870" w:type="dxa"/>
          </w:tcPr>
          <w:p w14:paraId="389CD84D" w14:textId="77777777" w:rsidR="00B57652" w:rsidRDefault="00B57652" w:rsidP="007B0CDC">
            <w:r w:rsidRPr="003638DD">
              <w:t>0</w:t>
            </w:r>
          </w:p>
        </w:tc>
      </w:tr>
      <w:tr w:rsidR="00B57652" w14:paraId="1DFC704B" w14:textId="77777777" w:rsidTr="00B57652">
        <w:tc>
          <w:tcPr>
            <w:tcW w:w="1870" w:type="dxa"/>
          </w:tcPr>
          <w:p w14:paraId="774F1821" w14:textId="77777777" w:rsidR="00B57652" w:rsidRDefault="00B57652" w:rsidP="007B0CDC">
            <w:r w:rsidRPr="003638DD">
              <w:t>FBgn0002174</w:t>
            </w:r>
          </w:p>
        </w:tc>
        <w:tc>
          <w:tcPr>
            <w:tcW w:w="1959" w:type="dxa"/>
          </w:tcPr>
          <w:p w14:paraId="305DA565" w14:textId="77777777" w:rsidR="00B57652" w:rsidRDefault="00B57652" w:rsidP="007B0CDC">
            <w:r w:rsidRPr="003638DD">
              <w:t>l(2)</w:t>
            </w:r>
            <w:proofErr w:type="spellStart"/>
            <w:r w:rsidRPr="003638DD">
              <w:t>tid</w:t>
            </w:r>
            <w:proofErr w:type="spellEnd"/>
          </w:p>
        </w:tc>
        <w:tc>
          <w:tcPr>
            <w:tcW w:w="1870" w:type="dxa"/>
          </w:tcPr>
          <w:p w14:paraId="139EF3D4" w14:textId="77777777" w:rsidR="00B57652" w:rsidRDefault="00B57652" w:rsidP="007B0CDC">
            <w:r w:rsidRPr="003638DD">
              <w:t>-0.644614811</w:t>
            </w:r>
          </w:p>
        </w:tc>
        <w:tc>
          <w:tcPr>
            <w:tcW w:w="1870" w:type="dxa"/>
          </w:tcPr>
          <w:p w14:paraId="53FCC137" w14:textId="77777777" w:rsidR="00B57652" w:rsidRDefault="00B57652" w:rsidP="007B0CDC">
            <w:r w:rsidRPr="003638DD">
              <w:t>-0.948032322</w:t>
            </w:r>
          </w:p>
        </w:tc>
        <w:tc>
          <w:tcPr>
            <w:tcW w:w="1870" w:type="dxa"/>
          </w:tcPr>
          <w:p w14:paraId="228D3379" w14:textId="77777777" w:rsidR="00B57652" w:rsidRDefault="00B57652" w:rsidP="007B0CDC">
            <w:r w:rsidRPr="003638DD">
              <w:t>0</w:t>
            </w:r>
          </w:p>
        </w:tc>
      </w:tr>
      <w:tr w:rsidR="00B57652" w14:paraId="7B97324F" w14:textId="77777777" w:rsidTr="00B57652">
        <w:tc>
          <w:tcPr>
            <w:tcW w:w="1870" w:type="dxa"/>
          </w:tcPr>
          <w:p w14:paraId="786C9DB9" w14:textId="77777777" w:rsidR="00B57652" w:rsidRDefault="00B57652" w:rsidP="007B0CDC">
            <w:r w:rsidRPr="003638DD">
              <w:t>FBgn0035878</w:t>
            </w:r>
          </w:p>
        </w:tc>
        <w:tc>
          <w:tcPr>
            <w:tcW w:w="1959" w:type="dxa"/>
          </w:tcPr>
          <w:p w14:paraId="79EBB00C" w14:textId="77777777" w:rsidR="00B57652" w:rsidRDefault="00B57652" w:rsidP="007B0CDC">
            <w:r w:rsidRPr="003638DD">
              <w:t>CG7182</w:t>
            </w:r>
          </w:p>
        </w:tc>
        <w:tc>
          <w:tcPr>
            <w:tcW w:w="1870" w:type="dxa"/>
          </w:tcPr>
          <w:p w14:paraId="61CDC7A6" w14:textId="77777777" w:rsidR="00B57652" w:rsidRDefault="00B57652" w:rsidP="007B0CDC">
            <w:r w:rsidRPr="003638DD">
              <w:t>-0.644552595</w:t>
            </w:r>
          </w:p>
        </w:tc>
        <w:tc>
          <w:tcPr>
            <w:tcW w:w="1870" w:type="dxa"/>
          </w:tcPr>
          <w:p w14:paraId="2E711EEC" w14:textId="77777777" w:rsidR="00B57652" w:rsidRDefault="00B57652" w:rsidP="007B0CDC">
            <w:r w:rsidRPr="003638DD">
              <w:t>-0.72527469</w:t>
            </w:r>
          </w:p>
        </w:tc>
        <w:tc>
          <w:tcPr>
            <w:tcW w:w="1870" w:type="dxa"/>
          </w:tcPr>
          <w:p w14:paraId="44BC01A0" w14:textId="77777777" w:rsidR="00B57652" w:rsidRDefault="00B57652" w:rsidP="007B0CDC">
            <w:r w:rsidRPr="003638DD">
              <w:t>0</w:t>
            </w:r>
          </w:p>
        </w:tc>
      </w:tr>
      <w:tr w:rsidR="00B57652" w14:paraId="0474535B" w14:textId="77777777" w:rsidTr="00B57652">
        <w:tc>
          <w:tcPr>
            <w:tcW w:w="1870" w:type="dxa"/>
          </w:tcPr>
          <w:p w14:paraId="72720312" w14:textId="77777777" w:rsidR="00B57652" w:rsidRDefault="00B57652" w:rsidP="007B0CDC">
            <w:r w:rsidRPr="003638DD">
              <w:t>FBgn0004403</w:t>
            </w:r>
          </w:p>
        </w:tc>
        <w:tc>
          <w:tcPr>
            <w:tcW w:w="1959" w:type="dxa"/>
          </w:tcPr>
          <w:p w14:paraId="1AECCBD8" w14:textId="77777777" w:rsidR="00B57652" w:rsidRDefault="00B57652" w:rsidP="007B0CDC">
            <w:r w:rsidRPr="003638DD">
              <w:t>RpS14a</w:t>
            </w:r>
          </w:p>
        </w:tc>
        <w:tc>
          <w:tcPr>
            <w:tcW w:w="1870" w:type="dxa"/>
          </w:tcPr>
          <w:p w14:paraId="0954CC27" w14:textId="77777777" w:rsidR="00B57652" w:rsidRDefault="00B57652" w:rsidP="007B0CDC">
            <w:r w:rsidRPr="003638DD">
              <w:t>-0.644084385</w:t>
            </w:r>
          </w:p>
        </w:tc>
        <w:tc>
          <w:tcPr>
            <w:tcW w:w="1870" w:type="dxa"/>
          </w:tcPr>
          <w:p w14:paraId="1528ADDE" w14:textId="77777777" w:rsidR="00B57652" w:rsidRDefault="00B57652" w:rsidP="007B0CDC">
            <w:r w:rsidRPr="003638DD">
              <w:t>-0.669549888</w:t>
            </w:r>
          </w:p>
        </w:tc>
        <w:tc>
          <w:tcPr>
            <w:tcW w:w="1870" w:type="dxa"/>
          </w:tcPr>
          <w:p w14:paraId="54A2CBE1" w14:textId="77777777" w:rsidR="00B57652" w:rsidRDefault="00B57652" w:rsidP="007B0CDC">
            <w:r w:rsidRPr="003638DD">
              <w:t>1</w:t>
            </w:r>
          </w:p>
        </w:tc>
      </w:tr>
      <w:tr w:rsidR="00B57652" w14:paraId="3A238CD2" w14:textId="77777777" w:rsidTr="00B57652">
        <w:tc>
          <w:tcPr>
            <w:tcW w:w="1870" w:type="dxa"/>
          </w:tcPr>
          <w:p w14:paraId="7DAE6AA6" w14:textId="77777777" w:rsidR="00B57652" w:rsidRDefault="00B57652" w:rsidP="007B0CDC">
            <w:r w:rsidRPr="003638DD">
              <w:t>FBgn0030530</w:t>
            </w:r>
          </w:p>
        </w:tc>
        <w:tc>
          <w:tcPr>
            <w:tcW w:w="1959" w:type="dxa"/>
          </w:tcPr>
          <w:p w14:paraId="273E6309" w14:textId="77777777" w:rsidR="00B57652" w:rsidRDefault="00B57652" w:rsidP="007B0CDC">
            <w:proofErr w:type="spellStart"/>
            <w:r w:rsidRPr="003638DD">
              <w:t>jub</w:t>
            </w:r>
            <w:proofErr w:type="spellEnd"/>
          </w:p>
        </w:tc>
        <w:tc>
          <w:tcPr>
            <w:tcW w:w="1870" w:type="dxa"/>
          </w:tcPr>
          <w:p w14:paraId="1F6A0625" w14:textId="77777777" w:rsidR="00B57652" w:rsidRDefault="00B57652" w:rsidP="007B0CDC">
            <w:r w:rsidRPr="003638DD">
              <w:t>-0.643553844</w:t>
            </w:r>
          </w:p>
        </w:tc>
        <w:tc>
          <w:tcPr>
            <w:tcW w:w="1870" w:type="dxa"/>
          </w:tcPr>
          <w:p w14:paraId="417A83EC" w14:textId="77777777" w:rsidR="00B57652" w:rsidRDefault="00B57652" w:rsidP="007B0CDC">
            <w:r w:rsidRPr="003638DD">
              <w:t>-0.751343784</w:t>
            </w:r>
          </w:p>
        </w:tc>
        <w:tc>
          <w:tcPr>
            <w:tcW w:w="1870" w:type="dxa"/>
          </w:tcPr>
          <w:p w14:paraId="1423BD58" w14:textId="77777777" w:rsidR="00B57652" w:rsidRDefault="00B57652" w:rsidP="007B0CDC">
            <w:r w:rsidRPr="003638DD">
              <w:t>1</w:t>
            </w:r>
          </w:p>
        </w:tc>
      </w:tr>
      <w:tr w:rsidR="00B57652" w14:paraId="5A1F696C" w14:textId="77777777" w:rsidTr="00B57652">
        <w:tc>
          <w:tcPr>
            <w:tcW w:w="1870" w:type="dxa"/>
          </w:tcPr>
          <w:p w14:paraId="00DE2272" w14:textId="77777777" w:rsidR="00B57652" w:rsidRDefault="00B57652" w:rsidP="007B0CDC">
            <w:r w:rsidRPr="003638DD">
              <w:t>FBgn0035181</w:t>
            </w:r>
          </w:p>
        </w:tc>
        <w:tc>
          <w:tcPr>
            <w:tcW w:w="1959" w:type="dxa"/>
          </w:tcPr>
          <w:p w14:paraId="64DC0DD5" w14:textId="77777777" w:rsidR="00B57652" w:rsidRDefault="00B57652" w:rsidP="007B0CDC">
            <w:r w:rsidRPr="003638DD">
              <w:t>CG9205</w:t>
            </w:r>
          </w:p>
        </w:tc>
        <w:tc>
          <w:tcPr>
            <w:tcW w:w="1870" w:type="dxa"/>
          </w:tcPr>
          <w:p w14:paraId="690B9AD7" w14:textId="77777777" w:rsidR="00B57652" w:rsidRDefault="00B57652" w:rsidP="007B0CDC">
            <w:r w:rsidRPr="003638DD">
              <w:t>-0.642779164</w:t>
            </w:r>
          </w:p>
        </w:tc>
        <w:tc>
          <w:tcPr>
            <w:tcW w:w="1870" w:type="dxa"/>
          </w:tcPr>
          <w:p w14:paraId="7D401613" w14:textId="77777777" w:rsidR="00B57652" w:rsidRDefault="00B57652" w:rsidP="007B0CDC">
            <w:r w:rsidRPr="003638DD">
              <w:t>-1.07155732</w:t>
            </w:r>
          </w:p>
        </w:tc>
        <w:tc>
          <w:tcPr>
            <w:tcW w:w="1870" w:type="dxa"/>
          </w:tcPr>
          <w:p w14:paraId="1E9BCD4B" w14:textId="77777777" w:rsidR="00B57652" w:rsidRDefault="00B57652" w:rsidP="007B0CDC">
            <w:r w:rsidRPr="003638DD">
              <w:t>0</w:t>
            </w:r>
          </w:p>
        </w:tc>
      </w:tr>
      <w:tr w:rsidR="00B57652" w14:paraId="2A05A721" w14:textId="77777777" w:rsidTr="00B57652">
        <w:tc>
          <w:tcPr>
            <w:tcW w:w="1870" w:type="dxa"/>
          </w:tcPr>
          <w:p w14:paraId="021C3066" w14:textId="77777777" w:rsidR="00B57652" w:rsidRDefault="00B57652" w:rsidP="007B0CDC">
            <w:r w:rsidRPr="003638DD">
              <w:t>FBgn0029861</w:t>
            </w:r>
          </w:p>
        </w:tc>
        <w:tc>
          <w:tcPr>
            <w:tcW w:w="1959" w:type="dxa"/>
          </w:tcPr>
          <w:p w14:paraId="0E797C92" w14:textId="77777777" w:rsidR="00B57652" w:rsidRDefault="00B57652" w:rsidP="007B0CDC">
            <w:r w:rsidRPr="003638DD">
              <w:t>CG3815</w:t>
            </w:r>
          </w:p>
        </w:tc>
        <w:tc>
          <w:tcPr>
            <w:tcW w:w="1870" w:type="dxa"/>
          </w:tcPr>
          <w:p w14:paraId="65AC9367" w14:textId="77777777" w:rsidR="00B57652" w:rsidRDefault="00B57652" w:rsidP="007B0CDC">
            <w:r w:rsidRPr="003638DD">
              <w:t>-0.640296382</w:t>
            </w:r>
          </w:p>
        </w:tc>
        <w:tc>
          <w:tcPr>
            <w:tcW w:w="1870" w:type="dxa"/>
          </w:tcPr>
          <w:p w14:paraId="289FC743" w14:textId="77777777" w:rsidR="00B57652" w:rsidRDefault="00B57652" w:rsidP="007B0CDC">
            <w:r w:rsidRPr="003638DD">
              <w:t>-0.91738389</w:t>
            </w:r>
          </w:p>
        </w:tc>
        <w:tc>
          <w:tcPr>
            <w:tcW w:w="1870" w:type="dxa"/>
          </w:tcPr>
          <w:p w14:paraId="14AC1DF3" w14:textId="77777777" w:rsidR="00B57652" w:rsidRDefault="00B57652" w:rsidP="007B0CDC">
            <w:r w:rsidRPr="003638DD">
              <w:t>0</w:t>
            </w:r>
          </w:p>
        </w:tc>
      </w:tr>
      <w:tr w:rsidR="00B57652" w14:paraId="3389E1DE" w14:textId="77777777" w:rsidTr="00B57652">
        <w:tc>
          <w:tcPr>
            <w:tcW w:w="1870" w:type="dxa"/>
          </w:tcPr>
          <w:p w14:paraId="35E96B24" w14:textId="77777777" w:rsidR="00B57652" w:rsidRDefault="00B57652" w:rsidP="007B0CDC">
            <w:r w:rsidRPr="003638DD">
              <w:t>FBgn0014028</w:t>
            </w:r>
          </w:p>
        </w:tc>
        <w:tc>
          <w:tcPr>
            <w:tcW w:w="1959" w:type="dxa"/>
          </w:tcPr>
          <w:p w14:paraId="56C008DC" w14:textId="77777777" w:rsidR="00B57652" w:rsidRDefault="00B57652" w:rsidP="007B0CDC">
            <w:proofErr w:type="spellStart"/>
            <w:r w:rsidRPr="003638DD">
              <w:t>SdhB</w:t>
            </w:r>
            <w:proofErr w:type="spellEnd"/>
          </w:p>
        </w:tc>
        <w:tc>
          <w:tcPr>
            <w:tcW w:w="1870" w:type="dxa"/>
          </w:tcPr>
          <w:p w14:paraId="2020D663" w14:textId="77777777" w:rsidR="00B57652" w:rsidRDefault="00B57652" w:rsidP="007B0CDC">
            <w:r w:rsidRPr="003638DD">
              <w:t>-0.637822659</w:t>
            </w:r>
          </w:p>
        </w:tc>
        <w:tc>
          <w:tcPr>
            <w:tcW w:w="1870" w:type="dxa"/>
          </w:tcPr>
          <w:p w14:paraId="26CD4E1C" w14:textId="77777777" w:rsidR="00B57652" w:rsidRDefault="00B57652" w:rsidP="007B0CDC">
            <w:r w:rsidRPr="003638DD">
              <w:t>-0.795257516</w:t>
            </w:r>
          </w:p>
        </w:tc>
        <w:tc>
          <w:tcPr>
            <w:tcW w:w="1870" w:type="dxa"/>
          </w:tcPr>
          <w:p w14:paraId="2D3A6037" w14:textId="77777777" w:rsidR="00B57652" w:rsidRDefault="00B57652" w:rsidP="007B0CDC">
            <w:r w:rsidRPr="003638DD">
              <w:t>1</w:t>
            </w:r>
          </w:p>
        </w:tc>
      </w:tr>
      <w:tr w:rsidR="00B57652" w14:paraId="754A3841" w14:textId="77777777" w:rsidTr="00B57652">
        <w:tc>
          <w:tcPr>
            <w:tcW w:w="1870" w:type="dxa"/>
          </w:tcPr>
          <w:p w14:paraId="4BAACADA" w14:textId="77777777" w:rsidR="00B57652" w:rsidRDefault="00B57652" w:rsidP="007B0CDC">
            <w:r w:rsidRPr="003638DD">
              <w:t>FBgn0030943</w:t>
            </w:r>
          </w:p>
        </w:tc>
        <w:tc>
          <w:tcPr>
            <w:tcW w:w="1959" w:type="dxa"/>
          </w:tcPr>
          <w:p w14:paraId="7234F8CA" w14:textId="77777777" w:rsidR="00B57652" w:rsidRDefault="00B57652" w:rsidP="007B0CDC">
            <w:r w:rsidRPr="003638DD">
              <w:t>CG6540</w:t>
            </w:r>
          </w:p>
        </w:tc>
        <w:tc>
          <w:tcPr>
            <w:tcW w:w="1870" w:type="dxa"/>
          </w:tcPr>
          <w:p w14:paraId="7539574A" w14:textId="77777777" w:rsidR="00B57652" w:rsidRDefault="00B57652" w:rsidP="007B0CDC">
            <w:r w:rsidRPr="003638DD">
              <w:t>-0.630036034</w:t>
            </w:r>
          </w:p>
        </w:tc>
        <w:tc>
          <w:tcPr>
            <w:tcW w:w="1870" w:type="dxa"/>
          </w:tcPr>
          <w:p w14:paraId="33D6A01A" w14:textId="77777777" w:rsidR="00B57652" w:rsidRDefault="00B57652" w:rsidP="007B0CDC">
            <w:r w:rsidRPr="003638DD">
              <w:t>-0.665336283</w:t>
            </w:r>
          </w:p>
        </w:tc>
        <w:tc>
          <w:tcPr>
            <w:tcW w:w="1870" w:type="dxa"/>
          </w:tcPr>
          <w:p w14:paraId="4BC8E6C7" w14:textId="77777777" w:rsidR="00B57652" w:rsidRDefault="00B57652" w:rsidP="007B0CDC">
            <w:r w:rsidRPr="003638DD">
              <w:t>1</w:t>
            </w:r>
          </w:p>
        </w:tc>
      </w:tr>
      <w:tr w:rsidR="00B57652" w14:paraId="3C926913" w14:textId="77777777" w:rsidTr="00B57652">
        <w:tc>
          <w:tcPr>
            <w:tcW w:w="1870" w:type="dxa"/>
          </w:tcPr>
          <w:p w14:paraId="3B5D1F42" w14:textId="77777777" w:rsidR="00B57652" w:rsidRDefault="00B57652" w:rsidP="007B0CDC">
            <w:r w:rsidRPr="003638DD">
              <w:t>FBgn0250785</w:t>
            </w:r>
          </w:p>
        </w:tc>
        <w:tc>
          <w:tcPr>
            <w:tcW w:w="1959" w:type="dxa"/>
          </w:tcPr>
          <w:p w14:paraId="7E84F460" w14:textId="77777777" w:rsidR="00B57652" w:rsidRDefault="00B57652" w:rsidP="007B0CDC">
            <w:proofErr w:type="spellStart"/>
            <w:r w:rsidRPr="003638DD">
              <w:t>vari</w:t>
            </w:r>
            <w:proofErr w:type="spellEnd"/>
          </w:p>
        </w:tc>
        <w:tc>
          <w:tcPr>
            <w:tcW w:w="1870" w:type="dxa"/>
          </w:tcPr>
          <w:p w14:paraId="4D9FF911" w14:textId="77777777" w:rsidR="00B57652" w:rsidRDefault="00B57652" w:rsidP="007B0CDC">
            <w:r w:rsidRPr="003638DD">
              <w:t>-0.629820544</w:t>
            </w:r>
          </w:p>
        </w:tc>
        <w:tc>
          <w:tcPr>
            <w:tcW w:w="1870" w:type="dxa"/>
          </w:tcPr>
          <w:p w14:paraId="0D22D420" w14:textId="77777777" w:rsidR="00B57652" w:rsidRDefault="00B57652" w:rsidP="007B0CDC">
            <w:r w:rsidRPr="003638DD">
              <w:t>-1.306621959</w:t>
            </w:r>
          </w:p>
        </w:tc>
        <w:tc>
          <w:tcPr>
            <w:tcW w:w="1870" w:type="dxa"/>
          </w:tcPr>
          <w:p w14:paraId="0C308607" w14:textId="77777777" w:rsidR="00B57652" w:rsidRDefault="00B57652" w:rsidP="007B0CDC">
            <w:r w:rsidRPr="003638DD">
              <w:t>1</w:t>
            </w:r>
          </w:p>
        </w:tc>
      </w:tr>
      <w:tr w:rsidR="00B57652" w14:paraId="78C62C68" w14:textId="77777777" w:rsidTr="00B57652">
        <w:tc>
          <w:tcPr>
            <w:tcW w:w="1870" w:type="dxa"/>
          </w:tcPr>
          <w:p w14:paraId="57D5D006" w14:textId="77777777" w:rsidR="00B57652" w:rsidRDefault="00B57652" w:rsidP="007B0CDC">
            <w:r w:rsidRPr="003638DD">
              <w:t>FBgn0010409</w:t>
            </w:r>
          </w:p>
        </w:tc>
        <w:tc>
          <w:tcPr>
            <w:tcW w:w="1959" w:type="dxa"/>
          </w:tcPr>
          <w:p w14:paraId="409A5304" w14:textId="77777777" w:rsidR="00B57652" w:rsidRDefault="00B57652" w:rsidP="007B0CDC">
            <w:r w:rsidRPr="003638DD">
              <w:t>RpL18A</w:t>
            </w:r>
          </w:p>
        </w:tc>
        <w:tc>
          <w:tcPr>
            <w:tcW w:w="1870" w:type="dxa"/>
          </w:tcPr>
          <w:p w14:paraId="7B6F9C50" w14:textId="77777777" w:rsidR="00B57652" w:rsidRDefault="00B57652" w:rsidP="007B0CDC">
            <w:r w:rsidRPr="003638DD">
              <w:t>-0.629672013</w:t>
            </w:r>
          </w:p>
        </w:tc>
        <w:tc>
          <w:tcPr>
            <w:tcW w:w="1870" w:type="dxa"/>
          </w:tcPr>
          <w:p w14:paraId="03CC9D6E" w14:textId="77777777" w:rsidR="00B57652" w:rsidRDefault="00B57652" w:rsidP="007B0CDC">
            <w:r w:rsidRPr="003638DD">
              <w:t>-0.711161253</w:t>
            </w:r>
          </w:p>
        </w:tc>
        <w:tc>
          <w:tcPr>
            <w:tcW w:w="1870" w:type="dxa"/>
          </w:tcPr>
          <w:p w14:paraId="5BC03BE2" w14:textId="77777777" w:rsidR="00B57652" w:rsidRDefault="00B57652" w:rsidP="007B0CDC">
            <w:r w:rsidRPr="003638DD">
              <w:t>1</w:t>
            </w:r>
          </w:p>
        </w:tc>
      </w:tr>
      <w:tr w:rsidR="00B57652" w14:paraId="5D91486C" w14:textId="77777777" w:rsidTr="00B57652">
        <w:tc>
          <w:tcPr>
            <w:tcW w:w="1870" w:type="dxa"/>
          </w:tcPr>
          <w:p w14:paraId="65A293C8" w14:textId="77777777" w:rsidR="00B57652" w:rsidRDefault="00B57652" w:rsidP="007B0CDC">
            <w:r w:rsidRPr="003638DD">
              <w:t>FBgn0000117</w:t>
            </w:r>
          </w:p>
        </w:tc>
        <w:tc>
          <w:tcPr>
            <w:tcW w:w="1959" w:type="dxa"/>
          </w:tcPr>
          <w:p w14:paraId="290C3F31" w14:textId="77777777" w:rsidR="00B57652" w:rsidRDefault="00B57652" w:rsidP="007B0CDC">
            <w:r w:rsidRPr="003638DD">
              <w:t>arm</w:t>
            </w:r>
          </w:p>
        </w:tc>
        <w:tc>
          <w:tcPr>
            <w:tcW w:w="1870" w:type="dxa"/>
          </w:tcPr>
          <w:p w14:paraId="55E104FB" w14:textId="77777777" w:rsidR="00B57652" w:rsidRDefault="00B57652" w:rsidP="007B0CDC">
            <w:r w:rsidRPr="003638DD">
              <w:t>-0.629586934</w:t>
            </w:r>
          </w:p>
        </w:tc>
        <w:tc>
          <w:tcPr>
            <w:tcW w:w="1870" w:type="dxa"/>
          </w:tcPr>
          <w:p w14:paraId="3488E448" w14:textId="77777777" w:rsidR="00B57652" w:rsidRDefault="00B57652" w:rsidP="007B0CDC">
            <w:r w:rsidRPr="003638DD">
              <w:t>-0.589191706</w:t>
            </w:r>
          </w:p>
        </w:tc>
        <w:tc>
          <w:tcPr>
            <w:tcW w:w="1870" w:type="dxa"/>
          </w:tcPr>
          <w:p w14:paraId="02AA627F" w14:textId="77777777" w:rsidR="00B57652" w:rsidRDefault="00B57652" w:rsidP="007B0CDC">
            <w:r w:rsidRPr="003638DD">
              <w:t>0</w:t>
            </w:r>
          </w:p>
        </w:tc>
      </w:tr>
      <w:tr w:rsidR="00B57652" w14:paraId="4FC31FAD" w14:textId="77777777" w:rsidTr="00B57652">
        <w:tc>
          <w:tcPr>
            <w:tcW w:w="1870" w:type="dxa"/>
          </w:tcPr>
          <w:p w14:paraId="29945079" w14:textId="77777777" w:rsidR="00B57652" w:rsidRDefault="00B57652" w:rsidP="007B0CDC">
            <w:r w:rsidRPr="003638DD">
              <w:t>FBgn0030500</w:t>
            </w:r>
          </w:p>
        </w:tc>
        <w:tc>
          <w:tcPr>
            <w:tcW w:w="1959" w:type="dxa"/>
          </w:tcPr>
          <w:p w14:paraId="39DFF864" w14:textId="77777777" w:rsidR="00B57652" w:rsidRDefault="00B57652" w:rsidP="007B0CDC">
            <w:r w:rsidRPr="003638DD">
              <w:t>Ndc80</w:t>
            </w:r>
          </w:p>
        </w:tc>
        <w:tc>
          <w:tcPr>
            <w:tcW w:w="1870" w:type="dxa"/>
          </w:tcPr>
          <w:p w14:paraId="6048E446" w14:textId="77777777" w:rsidR="00B57652" w:rsidRDefault="00B57652" w:rsidP="007B0CDC">
            <w:r w:rsidRPr="003638DD">
              <w:t>-0.627433497</w:t>
            </w:r>
          </w:p>
        </w:tc>
        <w:tc>
          <w:tcPr>
            <w:tcW w:w="1870" w:type="dxa"/>
          </w:tcPr>
          <w:p w14:paraId="676A4A5D" w14:textId="77777777" w:rsidR="00B57652" w:rsidRDefault="00B57652" w:rsidP="007B0CDC">
            <w:r w:rsidRPr="003638DD">
              <w:t>-0.494724229</w:t>
            </w:r>
          </w:p>
        </w:tc>
        <w:tc>
          <w:tcPr>
            <w:tcW w:w="1870" w:type="dxa"/>
          </w:tcPr>
          <w:p w14:paraId="73B3B211" w14:textId="77777777" w:rsidR="00B57652" w:rsidRDefault="00B57652" w:rsidP="007B0CDC">
            <w:r w:rsidRPr="003638DD">
              <w:t>0</w:t>
            </w:r>
          </w:p>
        </w:tc>
      </w:tr>
      <w:tr w:rsidR="00B57652" w14:paraId="70E7B8EA" w14:textId="77777777" w:rsidTr="00B57652">
        <w:tc>
          <w:tcPr>
            <w:tcW w:w="1870" w:type="dxa"/>
          </w:tcPr>
          <w:p w14:paraId="0BA30019" w14:textId="77777777" w:rsidR="00B57652" w:rsidRDefault="00B57652" w:rsidP="007B0CDC">
            <w:r w:rsidRPr="003638DD">
              <w:t>FBgn0014029</w:t>
            </w:r>
          </w:p>
        </w:tc>
        <w:tc>
          <w:tcPr>
            <w:tcW w:w="1959" w:type="dxa"/>
          </w:tcPr>
          <w:p w14:paraId="0747872B" w14:textId="77777777" w:rsidR="00B57652" w:rsidRDefault="00B57652" w:rsidP="007B0CDC">
            <w:r w:rsidRPr="003638DD">
              <w:t>2-Sep</w:t>
            </w:r>
          </w:p>
        </w:tc>
        <w:tc>
          <w:tcPr>
            <w:tcW w:w="1870" w:type="dxa"/>
          </w:tcPr>
          <w:p w14:paraId="5E19260E" w14:textId="77777777" w:rsidR="00B57652" w:rsidRDefault="00B57652" w:rsidP="007B0CDC">
            <w:r w:rsidRPr="003638DD">
              <w:t>-0.625743736</w:t>
            </w:r>
          </w:p>
        </w:tc>
        <w:tc>
          <w:tcPr>
            <w:tcW w:w="1870" w:type="dxa"/>
          </w:tcPr>
          <w:p w14:paraId="05D5D216" w14:textId="77777777" w:rsidR="00B57652" w:rsidRDefault="00B57652" w:rsidP="007B0CDC">
            <w:r w:rsidRPr="003638DD">
              <w:t>-0.738415035</w:t>
            </w:r>
          </w:p>
        </w:tc>
        <w:tc>
          <w:tcPr>
            <w:tcW w:w="1870" w:type="dxa"/>
          </w:tcPr>
          <w:p w14:paraId="76E95827" w14:textId="77777777" w:rsidR="00B57652" w:rsidRDefault="00B57652" w:rsidP="007B0CDC">
            <w:r w:rsidRPr="003638DD">
              <w:t>0</w:t>
            </w:r>
          </w:p>
        </w:tc>
      </w:tr>
      <w:tr w:rsidR="00B57652" w14:paraId="1C2CFE5D" w14:textId="77777777" w:rsidTr="00B57652">
        <w:tc>
          <w:tcPr>
            <w:tcW w:w="1870" w:type="dxa"/>
          </w:tcPr>
          <w:p w14:paraId="04ADE6D1" w14:textId="77777777" w:rsidR="00B57652" w:rsidRDefault="00B57652" w:rsidP="007B0CDC">
            <w:r w:rsidRPr="003638DD">
              <w:t>FBgn0031093</w:t>
            </w:r>
          </w:p>
        </w:tc>
        <w:tc>
          <w:tcPr>
            <w:tcW w:w="1959" w:type="dxa"/>
          </w:tcPr>
          <w:p w14:paraId="1E7C9281" w14:textId="77777777" w:rsidR="00B57652" w:rsidRDefault="00B57652" w:rsidP="007B0CDC">
            <w:r w:rsidRPr="003638DD">
              <w:t>CG9581</w:t>
            </w:r>
          </w:p>
        </w:tc>
        <w:tc>
          <w:tcPr>
            <w:tcW w:w="1870" w:type="dxa"/>
          </w:tcPr>
          <w:p w14:paraId="2C0D29A5" w14:textId="77777777" w:rsidR="00B57652" w:rsidRDefault="00B57652" w:rsidP="007B0CDC">
            <w:r w:rsidRPr="003638DD">
              <w:t>-0.625682915</w:t>
            </w:r>
          </w:p>
        </w:tc>
        <w:tc>
          <w:tcPr>
            <w:tcW w:w="1870" w:type="dxa"/>
          </w:tcPr>
          <w:p w14:paraId="10035D0F" w14:textId="77777777" w:rsidR="00B57652" w:rsidRDefault="00B57652" w:rsidP="007B0CDC">
            <w:r w:rsidRPr="003638DD">
              <w:t>-1.428121458</w:t>
            </w:r>
          </w:p>
        </w:tc>
        <w:tc>
          <w:tcPr>
            <w:tcW w:w="1870" w:type="dxa"/>
          </w:tcPr>
          <w:p w14:paraId="6C15D22D" w14:textId="77777777" w:rsidR="00B57652" w:rsidRDefault="00B57652" w:rsidP="007B0CDC">
            <w:r w:rsidRPr="003638DD">
              <w:t>0</w:t>
            </w:r>
          </w:p>
        </w:tc>
      </w:tr>
      <w:tr w:rsidR="00B57652" w14:paraId="35CC9BEB" w14:textId="77777777" w:rsidTr="00B57652">
        <w:tc>
          <w:tcPr>
            <w:tcW w:w="1870" w:type="dxa"/>
          </w:tcPr>
          <w:p w14:paraId="0526EC90" w14:textId="77777777" w:rsidR="00B57652" w:rsidRDefault="00B57652" w:rsidP="007B0CDC">
            <w:r w:rsidRPr="003638DD">
              <w:t>FBgn0050054</w:t>
            </w:r>
          </w:p>
        </w:tc>
        <w:tc>
          <w:tcPr>
            <w:tcW w:w="1959" w:type="dxa"/>
          </w:tcPr>
          <w:p w14:paraId="414DFB52" w14:textId="77777777" w:rsidR="00B57652" w:rsidRDefault="00B57652" w:rsidP="007B0CDC">
            <w:r w:rsidRPr="003638DD">
              <w:t>CG30054</w:t>
            </w:r>
          </w:p>
        </w:tc>
        <w:tc>
          <w:tcPr>
            <w:tcW w:w="1870" w:type="dxa"/>
          </w:tcPr>
          <w:p w14:paraId="67AF5CAB" w14:textId="77777777" w:rsidR="00B57652" w:rsidRDefault="00B57652" w:rsidP="007B0CDC">
            <w:r w:rsidRPr="003638DD">
              <w:t>-0.625417294</w:t>
            </w:r>
          </w:p>
        </w:tc>
        <w:tc>
          <w:tcPr>
            <w:tcW w:w="1870" w:type="dxa"/>
          </w:tcPr>
          <w:p w14:paraId="4D82EAD4" w14:textId="77777777" w:rsidR="00B57652" w:rsidRDefault="00B57652" w:rsidP="007B0CDC">
            <w:r w:rsidRPr="003638DD">
              <w:t>-0.438270963</w:t>
            </w:r>
          </w:p>
        </w:tc>
        <w:tc>
          <w:tcPr>
            <w:tcW w:w="1870" w:type="dxa"/>
          </w:tcPr>
          <w:p w14:paraId="3277B7A2" w14:textId="77777777" w:rsidR="00B57652" w:rsidRDefault="00B57652" w:rsidP="007B0CDC">
            <w:r w:rsidRPr="003638DD">
              <w:t>0</w:t>
            </w:r>
          </w:p>
        </w:tc>
      </w:tr>
      <w:tr w:rsidR="00B57652" w14:paraId="0B814CFF" w14:textId="77777777" w:rsidTr="00B57652">
        <w:tc>
          <w:tcPr>
            <w:tcW w:w="1870" w:type="dxa"/>
          </w:tcPr>
          <w:p w14:paraId="05864697" w14:textId="77777777" w:rsidR="00B57652" w:rsidRDefault="00B57652" w:rsidP="007B0CDC">
            <w:r w:rsidRPr="003638DD">
              <w:t>FBgn0030292</w:t>
            </w:r>
          </w:p>
        </w:tc>
        <w:tc>
          <w:tcPr>
            <w:tcW w:w="1959" w:type="dxa"/>
          </w:tcPr>
          <w:p w14:paraId="0B4EB586" w14:textId="77777777" w:rsidR="00B57652" w:rsidRDefault="00B57652" w:rsidP="007B0CDC">
            <w:r w:rsidRPr="003638DD">
              <w:t>CG11752</w:t>
            </w:r>
          </w:p>
        </w:tc>
        <w:tc>
          <w:tcPr>
            <w:tcW w:w="1870" w:type="dxa"/>
          </w:tcPr>
          <w:p w14:paraId="65967EAA" w14:textId="77777777" w:rsidR="00B57652" w:rsidRDefault="00B57652" w:rsidP="007B0CDC">
            <w:r w:rsidRPr="003638DD">
              <w:t>-0.625052078</w:t>
            </w:r>
          </w:p>
        </w:tc>
        <w:tc>
          <w:tcPr>
            <w:tcW w:w="1870" w:type="dxa"/>
          </w:tcPr>
          <w:p w14:paraId="5986274F" w14:textId="77777777" w:rsidR="00B57652" w:rsidRDefault="00B57652" w:rsidP="007B0CDC">
            <w:r w:rsidRPr="003638DD">
              <w:t>-0.767786511</w:t>
            </w:r>
          </w:p>
        </w:tc>
        <w:tc>
          <w:tcPr>
            <w:tcW w:w="1870" w:type="dxa"/>
          </w:tcPr>
          <w:p w14:paraId="0A9EDC97" w14:textId="77777777" w:rsidR="00B57652" w:rsidRDefault="00B57652" w:rsidP="007B0CDC">
            <w:r w:rsidRPr="003638DD">
              <w:t>1</w:t>
            </w:r>
          </w:p>
        </w:tc>
      </w:tr>
      <w:tr w:rsidR="00B57652" w14:paraId="3F2BDB0E" w14:textId="77777777" w:rsidTr="00B57652">
        <w:tc>
          <w:tcPr>
            <w:tcW w:w="1870" w:type="dxa"/>
          </w:tcPr>
          <w:p w14:paraId="7A7398B1" w14:textId="77777777" w:rsidR="00B57652" w:rsidRDefault="00B57652" w:rsidP="007B0CDC">
            <w:r w:rsidRPr="003638DD">
              <w:t>FBgn0033309</w:t>
            </w:r>
          </w:p>
        </w:tc>
        <w:tc>
          <w:tcPr>
            <w:tcW w:w="1959" w:type="dxa"/>
          </w:tcPr>
          <w:p w14:paraId="3FB5B822" w14:textId="77777777" w:rsidR="00B57652" w:rsidRDefault="00B57652" w:rsidP="007B0CDC">
            <w:r w:rsidRPr="003638DD">
              <w:t>CG8735</w:t>
            </w:r>
          </w:p>
        </w:tc>
        <w:tc>
          <w:tcPr>
            <w:tcW w:w="1870" w:type="dxa"/>
          </w:tcPr>
          <w:p w14:paraId="3965D7AE" w14:textId="77777777" w:rsidR="00B57652" w:rsidRDefault="00B57652" w:rsidP="007B0CDC">
            <w:r w:rsidRPr="003638DD">
              <w:t>-0.62311747</w:t>
            </w:r>
          </w:p>
        </w:tc>
        <w:tc>
          <w:tcPr>
            <w:tcW w:w="1870" w:type="dxa"/>
          </w:tcPr>
          <w:p w14:paraId="130FF432" w14:textId="77777777" w:rsidR="00B57652" w:rsidRDefault="00B57652" w:rsidP="007B0CDC">
            <w:r w:rsidRPr="003638DD">
              <w:t>-0.52065567</w:t>
            </w:r>
          </w:p>
        </w:tc>
        <w:tc>
          <w:tcPr>
            <w:tcW w:w="1870" w:type="dxa"/>
          </w:tcPr>
          <w:p w14:paraId="6617EEAA" w14:textId="77777777" w:rsidR="00B57652" w:rsidRDefault="00B57652" w:rsidP="007B0CDC">
            <w:r w:rsidRPr="003638DD">
              <w:t>1</w:t>
            </w:r>
          </w:p>
        </w:tc>
      </w:tr>
      <w:tr w:rsidR="00B57652" w14:paraId="1945EC2E" w14:textId="77777777" w:rsidTr="00B57652">
        <w:tc>
          <w:tcPr>
            <w:tcW w:w="1870" w:type="dxa"/>
          </w:tcPr>
          <w:p w14:paraId="107F8620" w14:textId="77777777" w:rsidR="00B57652" w:rsidRDefault="00B57652" w:rsidP="007B0CDC">
            <w:r w:rsidRPr="003638DD">
              <w:t>FBgn0011020</w:t>
            </w:r>
          </w:p>
        </w:tc>
        <w:tc>
          <w:tcPr>
            <w:tcW w:w="1959" w:type="dxa"/>
          </w:tcPr>
          <w:p w14:paraId="07492B88" w14:textId="77777777" w:rsidR="00B57652" w:rsidRDefault="00B57652" w:rsidP="007B0CDC">
            <w:r w:rsidRPr="003638DD">
              <w:t>Sas-4</w:t>
            </w:r>
          </w:p>
        </w:tc>
        <w:tc>
          <w:tcPr>
            <w:tcW w:w="1870" w:type="dxa"/>
          </w:tcPr>
          <w:p w14:paraId="1D17B2D6" w14:textId="77777777" w:rsidR="00B57652" w:rsidRDefault="00B57652" w:rsidP="007B0CDC">
            <w:r w:rsidRPr="003638DD">
              <w:t>-0.622339188</w:t>
            </w:r>
          </w:p>
        </w:tc>
        <w:tc>
          <w:tcPr>
            <w:tcW w:w="1870" w:type="dxa"/>
          </w:tcPr>
          <w:p w14:paraId="31347896" w14:textId="77777777" w:rsidR="00B57652" w:rsidRDefault="00B57652" w:rsidP="007B0CDC">
            <w:r w:rsidRPr="003638DD">
              <w:t>-0.657732639</w:t>
            </w:r>
          </w:p>
        </w:tc>
        <w:tc>
          <w:tcPr>
            <w:tcW w:w="1870" w:type="dxa"/>
          </w:tcPr>
          <w:p w14:paraId="4502D8DA" w14:textId="77777777" w:rsidR="00B57652" w:rsidRDefault="00B57652" w:rsidP="007B0CDC">
            <w:r w:rsidRPr="003638DD">
              <w:t>0</w:t>
            </w:r>
          </w:p>
        </w:tc>
      </w:tr>
      <w:tr w:rsidR="00B57652" w14:paraId="75B02B5E" w14:textId="77777777" w:rsidTr="00B57652">
        <w:tc>
          <w:tcPr>
            <w:tcW w:w="1870" w:type="dxa"/>
          </w:tcPr>
          <w:p w14:paraId="2A82510B" w14:textId="77777777" w:rsidR="00B57652" w:rsidRDefault="00B57652" w:rsidP="007B0CDC">
            <w:r w:rsidRPr="003638DD">
              <w:t>FBgn0037024</w:t>
            </w:r>
          </w:p>
        </w:tc>
        <w:tc>
          <w:tcPr>
            <w:tcW w:w="1959" w:type="dxa"/>
          </w:tcPr>
          <w:p w14:paraId="646BCC8A" w14:textId="77777777" w:rsidR="00B57652" w:rsidRDefault="00B57652" w:rsidP="007B0CDC">
            <w:r w:rsidRPr="003638DD">
              <w:t>CG4365</w:t>
            </w:r>
          </w:p>
        </w:tc>
        <w:tc>
          <w:tcPr>
            <w:tcW w:w="1870" w:type="dxa"/>
          </w:tcPr>
          <w:p w14:paraId="1692B728" w14:textId="77777777" w:rsidR="00B57652" w:rsidRDefault="00B57652" w:rsidP="007B0CDC">
            <w:r w:rsidRPr="003638DD">
              <w:t>-0.619513686</w:t>
            </w:r>
          </w:p>
        </w:tc>
        <w:tc>
          <w:tcPr>
            <w:tcW w:w="1870" w:type="dxa"/>
          </w:tcPr>
          <w:p w14:paraId="15893806" w14:textId="77777777" w:rsidR="00B57652" w:rsidRDefault="00B57652" w:rsidP="007B0CDC">
            <w:r w:rsidRPr="003638DD">
              <w:t>-0.885171548</w:t>
            </w:r>
          </w:p>
        </w:tc>
        <w:tc>
          <w:tcPr>
            <w:tcW w:w="1870" w:type="dxa"/>
          </w:tcPr>
          <w:p w14:paraId="4C370463" w14:textId="77777777" w:rsidR="00B57652" w:rsidRDefault="00B57652" w:rsidP="007B0CDC">
            <w:r w:rsidRPr="003638DD">
              <w:t>0</w:t>
            </w:r>
          </w:p>
        </w:tc>
      </w:tr>
      <w:tr w:rsidR="00B57652" w14:paraId="4F9BA994" w14:textId="77777777" w:rsidTr="00B57652">
        <w:tc>
          <w:tcPr>
            <w:tcW w:w="1870" w:type="dxa"/>
          </w:tcPr>
          <w:p w14:paraId="027CBA73" w14:textId="77777777" w:rsidR="00B57652" w:rsidRDefault="00B57652" w:rsidP="007B0CDC">
            <w:r w:rsidRPr="003638DD">
              <w:t>FBgn0030240</w:t>
            </w:r>
          </w:p>
        </w:tc>
        <w:tc>
          <w:tcPr>
            <w:tcW w:w="1959" w:type="dxa"/>
          </w:tcPr>
          <w:p w14:paraId="060986A7" w14:textId="77777777" w:rsidR="00B57652" w:rsidRDefault="00B57652" w:rsidP="007B0CDC">
            <w:r w:rsidRPr="003638DD">
              <w:t>CG2202</w:t>
            </w:r>
          </w:p>
        </w:tc>
        <w:tc>
          <w:tcPr>
            <w:tcW w:w="1870" w:type="dxa"/>
          </w:tcPr>
          <w:p w14:paraId="367F62FA" w14:textId="77777777" w:rsidR="00B57652" w:rsidRDefault="00B57652" w:rsidP="007B0CDC">
            <w:r w:rsidRPr="003638DD">
              <w:t>-0.61498046</w:t>
            </w:r>
          </w:p>
        </w:tc>
        <w:tc>
          <w:tcPr>
            <w:tcW w:w="1870" w:type="dxa"/>
          </w:tcPr>
          <w:p w14:paraId="5004E508" w14:textId="77777777" w:rsidR="00B57652" w:rsidRDefault="00B57652" w:rsidP="007B0CDC">
            <w:r w:rsidRPr="003638DD">
              <w:t>-0.685217205</w:t>
            </w:r>
          </w:p>
        </w:tc>
        <w:tc>
          <w:tcPr>
            <w:tcW w:w="1870" w:type="dxa"/>
          </w:tcPr>
          <w:p w14:paraId="66D334C0" w14:textId="77777777" w:rsidR="00B57652" w:rsidRDefault="00B57652" w:rsidP="007B0CDC">
            <w:r w:rsidRPr="003638DD">
              <w:t>0</w:t>
            </w:r>
          </w:p>
        </w:tc>
      </w:tr>
      <w:tr w:rsidR="00B57652" w14:paraId="407EE00B" w14:textId="77777777" w:rsidTr="00B57652">
        <w:tc>
          <w:tcPr>
            <w:tcW w:w="1870" w:type="dxa"/>
          </w:tcPr>
          <w:p w14:paraId="21C567F6" w14:textId="77777777" w:rsidR="00B57652" w:rsidRDefault="00B57652" w:rsidP="007B0CDC">
            <w:r w:rsidRPr="003638DD">
              <w:t>FBgn0033178</w:t>
            </w:r>
          </w:p>
        </w:tc>
        <w:tc>
          <w:tcPr>
            <w:tcW w:w="1959" w:type="dxa"/>
          </w:tcPr>
          <w:p w14:paraId="2D321000" w14:textId="77777777" w:rsidR="00B57652" w:rsidRDefault="00B57652" w:rsidP="007B0CDC">
            <w:r w:rsidRPr="003638DD">
              <w:t>CG11127</w:t>
            </w:r>
          </w:p>
        </w:tc>
        <w:tc>
          <w:tcPr>
            <w:tcW w:w="1870" w:type="dxa"/>
          </w:tcPr>
          <w:p w14:paraId="749C9C59" w14:textId="77777777" w:rsidR="00B57652" w:rsidRDefault="00B57652" w:rsidP="007B0CDC">
            <w:r w:rsidRPr="003638DD">
              <w:t>-0.614738602</w:t>
            </w:r>
          </w:p>
        </w:tc>
        <w:tc>
          <w:tcPr>
            <w:tcW w:w="1870" w:type="dxa"/>
          </w:tcPr>
          <w:p w14:paraId="3727060F" w14:textId="77777777" w:rsidR="00B57652" w:rsidRDefault="00B57652" w:rsidP="007B0CDC">
            <w:r w:rsidRPr="003638DD">
              <w:t>-0.465934933</w:t>
            </w:r>
          </w:p>
        </w:tc>
        <w:tc>
          <w:tcPr>
            <w:tcW w:w="1870" w:type="dxa"/>
          </w:tcPr>
          <w:p w14:paraId="6F202D83" w14:textId="77777777" w:rsidR="00B57652" w:rsidRDefault="00B57652" w:rsidP="007B0CDC">
            <w:r w:rsidRPr="003638DD">
              <w:t>0</w:t>
            </w:r>
          </w:p>
        </w:tc>
      </w:tr>
      <w:tr w:rsidR="00B57652" w14:paraId="205204D2" w14:textId="77777777" w:rsidTr="00B57652">
        <w:tc>
          <w:tcPr>
            <w:tcW w:w="1870" w:type="dxa"/>
          </w:tcPr>
          <w:p w14:paraId="5E65DDBC" w14:textId="77777777" w:rsidR="00B57652" w:rsidRDefault="00B57652" w:rsidP="007B0CDC">
            <w:r w:rsidRPr="003638DD">
              <w:t>FBgn0037329</w:t>
            </w:r>
          </w:p>
        </w:tc>
        <w:tc>
          <w:tcPr>
            <w:tcW w:w="1959" w:type="dxa"/>
          </w:tcPr>
          <w:p w14:paraId="04F86A0A" w14:textId="77777777" w:rsidR="00B57652" w:rsidRDefault="00B57652" w:rsidP="007B0CDC">
            <w:r w:rsidRPr="003638DD">
              <w:t>CG12162</w:t>
            </w:r>
          </w:p>
        </w:tc>
        <w:tc>
          <w:tcPr>
            <w:tcW w:w="1870" w:type="dxa"/>
          </w:tcPr>
          <w:p w14:paraId="4908B4F5" w14:textId="77777777" w:rsidR="00B57652" w:rsidRDefault="00B57652" w:rsidP="007B0CDC">
            <w:r w:rsidRPr="003638DD">
              <w:t>-0.613687489</w:t>
            </w:r>
          </w:p>
        </w:tc>
        <w:tc>
          <w:tcPr>
            <w:tcW w:w="1870" w:type="dxa"/>
          </w:tcPr>
          <w:p w14:paraId="6E13051A" w14:textId="77777777" w:rsidR="00B57652" w:rsidRDefault="00B57652" w:rsidP="007B0CDC">
            <w:r w:rsidRPr="003638DD">
              <w:t>-1.030600261</w:t>
            </w:r>
          </w:p>
        </w:tc>
        <w:tc>
          <w:tcPr>
            <w:tcW w:w="1870" w:type="dxa"/>
          </w:tcPr>
          <w:p w14:paraId="6AB79813" w14:textId="77777777" w:rsidR="00B57652" w:rsidRDefault="00B57652" w:rsidP="007B0CDC">
            <w:r w:rsidRPr="003638DD">
              <w:t>0</w:t>
            </w:r>
          </w:p>
        </w:tc>
      </w:tr>
      <w:tr w:rsidR="00B57652" w14:paraId="0F788A8F" w14:textId="77777777" w:rsidTr="00B57652">
        <w:tc>
          <w:tcPr>
            <w:tcW w:w="1870" w:type="dxa"/>
          </w:tcPr>
          <w:p w14:paraId="058F9FB2" w14:textId="77777777" w:rsidR="00B57652" w:rsidRDefault="00B57652" w:rsidP="007B0CDC">
            <w:r w:rsidRPr="003638DD">
              <w:t>FBgn0038046</w:t>
            </w:r>
          </w:p>
        </w:tc>
        <w:tc>
          <w:tcPr>
            <w:tcW w:w="1959" w:type="dxa"/>
          </w:tcPr>
          <w:p w14:paraId="71EE1400" w14:textId="77777777" w:rsidR="00B57652" w:rsidRDefault="00B57652" w:rsidP="007B0CDC">
            <w:r w:rsidRPr="003638DD">
              <w:t>CG5641</w:t>
            </w:r>
          </w:p>
        </w:tc>
        <w:tc>
          <w:tcPr>
            <w:tcW w:w="1870" w:type="dxa"/>
          </w:tcPr>
          <w:p w14:paraId="558247DF" w14:textId="77777777" w:rsidR="00B57652" w:rsidRDefault="00B57652" w:rsidP="007B0CDC">
            <w:r w:rsidRPr="003638DD">
              <w:t>-0.613111714</w:t>
            </w:r>
          </w:p>
        </w:tc>
        <w:tc>
          <w:tcPr>
            <w:tcW w:w="1870" w:type="dxa"/>
          </w:tcPr>
          <w:p w14:paraId="020C2A3B" w14:textId="77777777" w:rsidR="00B57652" w:rsidRDefault="00B57652" w:rsidP="007B0CDC">
            <w:r w:rsidRPr="003638DD">
              <w:t>-0.786077482</w:t>
            </w:r>
          </w:p>
        </w:tc>
        <w:tc>
          <w:tcPr>
            <w:tcW w:w="1870" w:type="dxa"/>
          </w:tcPr>
          <w:p w14:paraId="27BCC259" w14:textId="77777777" w:rsidR="00B57652" w:rsidRDefault="00B57652" w:rsidP="007B0CDC">
            <w:r w:rsidRPr="003638DD">
              <w:t>1</w:t>
            </w:r>
          </w:p>
        </w:tc>
      </w:tr>
      <w:tr w:rsidR="00B57652" w14:paraId="2028E1A4" w14:textId="77777777" w:rsidTr="00B57652">
        <w:tc>
          <w:tcPr>
            <w:tcW w:w="1870" w:type="dxa"/>
          </w:tcPr>
          <w:p w14:paraId="1E68393D" w14:textId="77777777" w:rsidR="00B57652" w:rsidRDefault="00B57652" w:rsidP="007B0CDC">
            <w:r w:rsidRPr="003638DD">
              <w:t>FBgn0021906</w:t>
            </w:r>
          </w:p>
        </w:tc>
        <w:tc>
          <w:tcPr>
            <w:tcW w:w="1959" w:type="dxa"/>
          </w:tcPr>
          <w:p w14:paraId="1F688FDC" w14:textId="77777777" w:rsidR="00B57652" w:rsidRDefault="00B57652" w:rsidP="007B0CDC">
            <w:proofErr w:type="spellStart"/>
            <w:r w:rsidRPr="003638DD">
              <w:t>RFeSP</w:t>
            </w:r>
            <w:proofErr w:type="spellEnd"/>
          </w:p>
        </w:tc>
        <w:tc>
          <w:tcPr>
            <w:tcW w:w="1870" w:type="dxa"/>
          </w:tcPr>
          <w:p w14:paraId="0963B554" w14:textId="77777777" w:rsidR="00B57652" w:rsidRDefault="00B57652" w:rsidP="007B0CDC">
            <w:r w:rsidRPr="003638DD">
              <w:t>-0.608755449</w:t>
            </w:r>
          </w:p>
        </w:tc>
        <w:tc>
          <w:tcPr>
            <w:tcW w:w="1870" w:type="dxa"/>
          </w:tcPr>
          <w:p w14:paraId="51301927" w14:textId="77777777" w:rsidR="00B57652" w:rsidRDefault="00B57652" w:rsidP="007B0CDC">
            <w:r w:rsidRPr="003638DD">
              <w:t>-1.10896364</w:t>
            </w:r>
          </w:p>
        </w:tc>
        <w:tc>
          <w:tcPr>
            <w:tcW w:w="1870" w:type="dxa"/>
          </w:tcPr>
          <w:p w14:paraId="3D41CB81" w14:textId="77777777" w:rsidR="00B57652" w:rsidRDefault="00B57652" w:rsidP="007B0CDC">
            <w:r w:rsidRPr="003638DD">
              <w:t>0</w:t>
            </w:r>
          </w:p>
        </w:tc>
      </w:tr>
      <w:tr w:rsidR="00B57652" w14:paraId="176BA5F5" w14:textId="77777777" w:rsidTr="00B57652">
        <w:tc>
          <w:tcPr>
            <w:tcW w:w="1870" w:type="dxa"/>
          </w:tcPr>
          <w:p w14:paraId="5B6518E2" w14:textId="77777777" w:rsidR="00B57652" w:rsidRDefault="00B57652" w:rsidP="007B0CDC">
            <w:r w:rsidRPr="003638DD">
              <w:t>FBgn0031020</w:t>
            </w:r>
          </w:p>
        </w:tc>
        <w:tc>
          <w:tcPr>
            <w:tcW w:w="1959" w:type="dxa"/>
          </w:tcPr>
          <w:p w14:paraId="50787ACE" w14:textId="77777777" w:rsidR="00B57652" w:rsidRDefault="00B57652" w:rsidP="007B0CDC">
            <w:r w:rsidRPr="003638DD">
              <w:t>Nat1</w:t>
            </w:r>
          </w:p>
        </w:tc>
        <w:tc>
          <w:tcPr>
            <w:tcW w:w="1870" w:type="dxa"/>
          </w:tcPr>
          <w:p w14:paraId="390C0F79" w14:textId="77777777" w:rsidR="00B57652" w:rsidRDefault="00B57652" w:rsidP="007B0CDC">
            <w:r w:rsidRPr="003638DD">
              <w:t>-0.608026518</w:t>
            </w:r>
          </w:p>
        </w:tc>
        <w:tc>
          <w:tcPr>
            <w:tcW w:w="1870" w:type="dxa"/>
          </w:tcPr>
          <w:p w14:paraId="1EBA583F" w14:textId="77777777" w:rsidR="00B57652" w:rsidRDefault="00B57652" w:rsidP="007B0CDC">
            <w:r w:rsidRPr="003638DD">
              <w:t>-0.684320726</w:t>
            </w:r>
          </w:p>
        </w:tc>
        <w:tc>
          <w:tcPr>
            <w:tcW w:w="1870" w:type="dxa"/>
          </w:tcPr>
          <w:p w14:paraId="6DD820B5" w14:textId="77777777" w:rsidR="00B57652" w:rsidRDefault="00B57652" w:rsidP="007B0CDC">
            <w:r w:rsidRPr="003638DD">
              <w:t>1</w:t>
            </w:r>
          </w:p>
        </w:tc>
      </w:tr>
      <w:tr w:rsidR="00B57652" w14:paraId="22786194" w14:textId="77777777" w:rsidTr="00B57652">
        <w:tc>
          <w:tcPr>
            <w:tcW w:w="1870" w:type="dxa"/>
          </w:tcPr>
          <w:p w14:paraId="17CA788E" w14:textId="77777777" w:rsidR="00B57652" w:rsidRDefault="00B57652" w:rsidP="007B0CDC">
            <w:r w:rsidRPr="003638DD">
              <w:t>FBgn0013954</w:t>
            </w:r>
          </w:p>
        </w:tc>
        <w:tc>
          <w:tcPr>
            <w:tcW w:w="1959" w:type="dxa"/>
          </w:tcPr>
          <w:p w14:paraId="4D7F9D2D" w14:textId="77777777" w:rsidR="00B57652" w:rsidRDefault="00B57652" w:rsidP="007B0CDC">
            <w:r w:rsidRPr="003638DD">
              <w:t>FK506-bp2</w:t>
            </w:r>
          </w:p>
        </w:tc>
        <w:tc>
          <w:tcPr>
            <w:tcW w:w="1870" w:type="dxa"/>
          </w:tcPr>
          <w:p w14:paraId="33BDAD07" w14:textId="77777777" w:rsidR="00B57652" w:rsidRDefault="00B57652" w:rsidP="007B0CDC">
            <w:r w:rsidRPr="003638DD">
              <w:t>-0.607800231</w:t>
            </w:r>
          </w:p>
        </w:tc>
        <w:tc>
          <w:tcPr>
            <w:tcW w:w="1870" w:type="dxa"/>
          </w:tcPr>
          <w:p w14:paraId="0EA3ABAE" w14:textId="77777777" w:rsidR="00B57652" w:rsidRDefault="00B57652" w:rsidP="007B0CDC">
            <w:r w:rsidRPr="003638DD">
              <w:t>-0.531333823</w:t>
            </w:r>
          </w:p>
        </w:tc>
        <w:tc>
          <w:tcPr>
            <w:tcW w:w="1870" w:type="dxa"/>
          </w:tcPr>
          <w:p w14:paraId="37FDE649" w14:textId="77777777" w:rsidR="00B57652" w:rsidRDefault="00B57652" w:rsidP="007B0CDC">
            <w:r w:rsidRPr="003638DD">
              <w:t>0</w:t>
            </w:r>
          </w:p>
        </w:tc>
      </w:tr>
      <w:tr w:rsidR="00B57652" w14:paraId="1A69261F" w14:textId="77777777" w:rsidTr="00B57652">
        <w:tc>
          <w:tcPr>
            <w:tcW w:w="1870" w:type="dxa"/>
          </w:tcPr>
          <w:p w14:paraId="7F44232F" w14:textId="77777777" w:rsidR="00B57652" w:rsidRDefault="00B57652" w:rsidP="007B0CDC">
            <w:r w:rsidRPr="003638DD">
              <w:lastRenderedPageBreak/>
              <w:t>FBgn0033341</w:t>
            </w:r>
          </w:p>
        </w:tc>
        <w:tc>
          <w:tcPr>
            <w:tcW w:w="1959" w:type="dxa"/>
          </w:tcPr>
          <w:p w14:paraId="7406B9A8" w14:textId="77777777" w:rsidR="00B57652" w:rsidRDefault="00B57652" w:rsidP="007B0CDC">
            <w:proofErr w:type="spellStart"/>
            <w:r w:rsidRPr="003638DD">
              <w:t>MrgBP</w:t>
            </w:r>
            <w:proofErr w:type="spellEnd"/>
          </w:p>
        </w:tc>
        <w:tc>
          <w:tcPr>
            <w:tcW w:w="1870" w:type="dxa"/>
          </w:tcPr>
          <w:p w14:paraId="410D5E56" w14:textId="77777777" w:rsidR="00B57652" w:rsidRDefault="00B57652" w:rsidP="007B0CDC">
            <w:r w:rsidRPr="003638DD">
              <w:t>-0.606922143</w:t>
            </w:r>
          </w:p>
        </w:tc>
        <w:tc>
          <w:tcPr>
            <w:tcW w:w="1870" w:type="dxa"/>
          </w:tcPr>
          <w:p w14:paraId="38E8F045" w14:textId="77777777" w:rsidR="00B57652" w:rsidRDefault="00B57652" w:rsidP="007B0CDC">
            <w:r w:rsidRPr="003638DD">
              <w:t>-1.151889283</w:t>
            </w:r>
          </w:p>
        </w:tc>
        <w:tc>
          <w:tcPr>
            <w:tcW w:w="1870" w:type="dxa"/>
          </w:tcPr>
          <w:p w14:paraId="5B56578A" w14:textId="77777777" w:rsidR="00B57652" w:rsidRDefault="00B57652" w:rsidP="007B0CDC">
            <w:r w:rsidRPr="003638DD">
              <w:t>1</w:t>
            </w:r>
          </w:p>
        </w:tc>
      </w:tr>
      <w:tr w:rsidR="00B57652" w14:paraId="7546490C" w14:textId="77777777" w:rsidTr="00B57652">
        <w:tc>
          <w:tcPr>
            <w:tcW w:w="1870" w:type="dxa"/>
          </w:tcPr>
          <w:p w14:paraId="4EE836B2" w14:textId="77777777" w:rsidR="00B57652" w:rsidRDefault="00B57652" w:rsidP="007B0CDC">
            <w:r w:rsidRPr="003638DD">
              <w:t>FBgn0046685</w:t>
            </w:r>
          </w:p>
        </w:tc>
        <w:tc>
          <w:tcPr>
            <w:tcW w:w="1959" w:type="dxa"/>
          </w:tcPr>
          <w:p w14:paraId="3D8736C9" w14:textId="77777777" w:rsidR="00B57652" w:rsidRDefault="00B57652" w:rsidP="007B0CDC">
            <w:proofErr w:type="spellStart"/>
            <w:r w:rsidRPr="003638DD">
              <w:t>Wsck</w:t>
            </w:r>
            <w:proofErr w:type="spellEnd"/>
          </w:p>
        </w:tc>
        <w:tc>
          <w:tcPr>
            <w:tcW w:w="1870" w:type="dxa"/>
          </w:tcPr>
          <w:p w14:paraId="074D9AFC" w14:textId="77777777" w:rsidR="00B57652" w:rsidRDefault="00B57652" w:rsidP="007B0CDC">
            <w:r w:rsidRPr="003638DD">
              <w:t>-0.606916298</w:t>
            </w:r>
          </w:p>
        </w:tc>
        <w:tc>
          <w:tcPr>
            <w:tcW w:w="1870" w:type="dxa"/>
          </w:tcPr>
          <w:p w14:paraId="473F607B" w14:textId="77777777" w:rsidR="00B57652" w:rsidRDefault="00B57652" w:rsidP="007B0CDC">
            <w:r w:rsidRPr="003638DD">
              <w:t>-0.573343566</w:t>
            </w:r>
          </w:p>
        </w:tc>
        <w:tc>
          <w:tcPr>
            <w:tcW w:w="1870" w:type="dxa"/>
          </w:tcPr>
          <w:p w14:paraId="65652B98" w14:textId="77777777" w:rsidR="00B57652" w:rsidRDefault="00B57652" w:rsidP="007B0CDC">
            <w:r w:rsidRPr="003638DD">
              <w:t>0</w:t>
            </w:r>
          </w:p>
        </w:tc>
      </w:tr>
      <w:tr w:rsidR="00B57652" w14:paraId="2E823AFC" w14:textId="77777777" w:rsidTr="00B57652">
        <w:tc>
          <w:tcPr>
            <w:tcW w:w="1870" w:type="dxa"/>
          </w:tcPr>
          <w:p w14:paraId="246D419B" w14:textId="77777777" w:rsidR="00B57652" w:rsidRDefault="00B57652" w:rsidP="007B0CDC">
            <w:r w:rsidRPr="003638DD">
              <w:t>FBgn0036815</w:t>
            </w:r>
          </w:p>
        </w:tc>
        <w:tc>
          <w:tcPr>
            <w:tcW w:w="1959" w:type="dxa"/>
          </w:tcPr>
          <w:p w14:paraId="0E7A8EAF" w14:textId="77777777" w:rsidR="00B57652" w:rsidRDefault="00B57652" w:rsidP="007B0CDC">
            <w:proofErr w:type="spellStart"/>
            <w:r w:rsidRPr="003638DD">
              <w:t>HipHop</w:t>
            </w:r>
            <w:proofErr w:type="spellEnd"/>
          </w:p>
        </w:tc>
        <w:tc>
          <w:tcPr>
            <w:tcW w:w="1870" w:type="dxa"/>
          </w:tcPr>
          <w:p w14:paraId="0EC08BF8" w14:textId="77777777" w:rsidR="00B57652" w:rsidRDefault="00B57652" w:rsidP="007B0CDC">
            <w:r w:rsidRPr="003638DD">
              <w:t>-0.606562314</w:t>
            </w:r>
          </w:p>
        </w:tc>
        <w:tc>
          <w:tcPr>
            <w:tcW w:w="1870" w:type="dxa"/>
          </w:tcPr>
          <w:p w14:paraId="0BC66C02" w14:textId="77777777" w:rsidR="00B57652" w:rsidRDefault="00B57652" w:rsidP="007B0CDC">
            <w:r w:rsidRPr="003638DD">
              <w:t>-0.408784351</w:t>
            </w:r>
          </w:p>
        </w:tc>
        <w:tc>
          <w:tcPr>
            <w:tcW w:w="1870" w:type="dxa"/>
          </w:tcPr>
          <w:p w14:paraId="562A4412" w14:textId="77777777" w:rsidR="00B57652" w:rsidRDefault="00B57652" w:rsidP="007B0CDC">
            <w:r w:rsidRPr="003638DD">
              <w:t>0</w:t>
            </w:r>
          </w:p>
        </w:tc>
      </w:tr>
      <w:tr w:rsidR="00B57652" w14:paraId="2B6916C0" w14:textId="77777777" w:rsidTr="00B57652">
        <w:tc>
          <w:tcPr>
            <w:tcW w:w="1870" w:type="dxa"/>
          </w:tcPr>
          <w:p w14:paraId="551DA438" w14:textId="77777777" w:rsidR="00B57652" w:rsidRDefault="00B57652" w:rsidP="007B0CDC">
            <w:r w:rsidRPr="003638DD">
              <w:t>FBgn0040394</w:t>
            </w:r>
          </w:p>
        </w:tc>
        <w:tc>
          <w:tcPr>
            <w:tcW w:w="1959" w:type="dxa"/>
          </w:tcPr>
          <w:p w14:paraId="6D31EDE7" w14:textId="77777777" w:rsidR="00B57652" w:rsidRDefault="00B57652" w:rsidP="007B0CDC">
            <w:r w:rsidRPr="003638DD">
              <w:t>CG16903</w:t>
            </w:r>
          </w:p>
        </w:tc>
        <w:tc>
          <w:tcPr>
            <w:tcW w:w="1870" w:type="dxa"/>
          </w:tcPr>
          <w:p w14:paraId="2F80B6E6" w14:textId="77777777" w:rsidR="00B57652" w:rsidRDefault="00B57652" w:rsidP="007B0CDC">
            <w:r w:rsidRPr="003638DD">
              <w:t>-0.605930953</w:t>
            </w:r>
          </w:p>
        </w:tc>
        <w:tc>
          <w:tcPr>
            <w:tcW w:w="1870" w:type="dxa"/>
          </w:tcPr>
          <w:p w14:paraId="77F55252" w14:textId="77777777" w:rsidR="00B57652" w:rsidRDefault="00B57652" w:rsidP="007B0CDC">
            <w:r w:rsidRPr="003638DD">
              <w:t>-0.729648671</w:t>
            </w:r>
          </w:p>
        </w:tc>
        <w:tc>
          <w:tcPr>
            <w:tcW w:w="1870" w:type="dxa"/>
          </w:tcPr>
          <w:p w14:paraId="1963F98B" w14:textId="77777777" w:rsidR="00B57652" w:rsidRDefault="00B57652" w:rsidP="007B0CDC">
            <w:r w:rsidRPr="003638DD">
              <w:t>0</w:t>
            </w:r>
          </w:p>
        </w:tc>
      </w:tr>
      <w:tr w:rsidR="00B57652" w14:paraId="772991E5" w14:textId="77777777" w:rsidTr="00B57652">
        <w:tc>
          <w:tcPr>
            <w:tcW w:w="1870" w:type="dxa"/>
          </w:tcPr>
          <w:p w14:paraId="799A81A3" w14:textId="77777777" w:rsidR="00B57652" w:rsidRDefault="00B57652" w:rsidP="007B0CDC">
            <w:r w:rsidRPr="003638DD">
              <w:t>FBgn0030447</w:t>
            </w:r>
          </w:p>
        </w:tc>
        <w:tc>
          <w:tcPr>
            <w:tcW w:w="1959" w:type="dxa"/>
          </w:tcPr>
          <w:p w14:paraId="376C4BC4" w14:textId="77777777" w:rsidR="00B57652" w:rsidRDefault="00B57652" w:rsidP="007B0CDC">
            <w:r w:rsidRPr="003638DD">
              <w:t>CG2200</w:t>
            </w:r>
          </w:p>
        </w:tc>
        <w:tc>
          <w:tcPr>
            <w:tcW w:w="1870" w:type="dxa"/>
          </w:tcPr>
          <w:p w14:paraId="50A37A4A" w14:textId="77777777" w:rsidR="00B57652" w:rsidRDefault="00B57652" w:rsidP="007B0CDC">
            <w:r w:rsidRPr="003638DD">
              <w:t>-0.605568386</w:t>
            </w:r>
          </w:p>
        </w:tc>
        <w:tc>
          <w:tcPr>
            <w:tcW w:w="1870" w:type="dxa"/>
          </w:tcPr>
          <w:p w14:paraId="2A974BCA" w14:textId="77777777" w:rsidR="00B57652" w:rsidRDefault="00B57652" w:rsidP="007B0CDC">
            <w:r w:rsidRPr="003638DD">
              <w:t>-0.670119764</w:t>
            </w:r>
          </w:p>
        </w:tc>
        <w:tc>
          <w:tcPr>
            <w:tcW w:w="1870" w:type="dxa"/>
          </w:tcPr>
          <w:p w14:paraId="0943553C" w14:textId="77777777" w:rsidR="00B57652" w:rsidRDefault="00B57652" w:rsidP="007B0CDC">
            <w:r w:rsidRPr="003638DD">
              <w:t>0</w:t>
            </w:r>
          </w:p>
        </w:tc>
      </w:tr>
      <w:tr w:rsidR="00B57652" w14:paraId="7B55279F" w14:textId="77777777" w:rsidTr="00B57652">
        <w:tc>
          <w:tcPr>
            <w:tcW w:w="1870" w:type="dxa"/>
          </w:tcPr>
          <w:p w14:paraId="10CEF9C0" w14:textId="77777777" w:rsidR="00B57652" w:rsidRDefault="00B57652" w:rsidP="007B0CDC">
            <w:r w:rsidRPr="003638DD">
              <w:t>FBgn0051365</w:t>
            </w:r>
          </w:p>
        </w:tc>
        <w:tc>
          <w:tcPr>
            <w:tcW w:w="1959" w:type="dxa"/>
          </w:tcPr>
          <w:p w14:paraId="6F500274" w14:textId="77777777" w:rsidR="00B57652" w:rsidRDefault="00B57652" w:rsidP="007B0CDC">
            <w:r w:rsidRPr="003638DD">
              <w:t>CG31365</w:t>
            </w:r>
          </w:p>
        </w:tc>
        <w:tc>
          <w:tcPr>
            <w:tcW w:w="1870" w:type="dxa"/>
          </w:tcPr>
          <w:p w14:paraId="6B7B15D2" w14:textId="77777777" w:rsidR="00B57652" w:rsidRDefault="00B57652" w:rsidP="007B0CDC">
            <w:r w:rsidRPr="003638DD">
              <w:t>-0.604068844</w:t>
            </w:r>
          </w:p>
        </w:tc>
        <w:tc>
          <w:tcPr>
            <w:tcW w:w="1870" w:type="dxa"/>
          </w:tcPr>
          <w:p w14:paraId="6C0118E4" w14:textId="77777777" w:rsidR="00B57652" w:rsidRDefault="00B57652" w:rsidP="007B0CDC">
            <w:r w:rsidRPr="003638DD">
              <w:t>-0.395856169</w:t>
            </w:r>
          </w:p>
        </w:tc>
        <w:tc>
          <w:tcPr>
            <w:tcW w:w="1870" w:type="dxa"/>
          </w:tcPr>
          <w:p w14:paraId="0124C98F" w14:textId="77777777" w:rsidR="00B57652" w:rsidRDefault="00B57652" w:rsidP="007B0CDC">
            <w:r w:rsidRPr="003638DD">
              <w:t>0</w:t>
            </w:r>
          </w:p>
        </w:tc>
      </w:tr>
      <w:tr w:rsidR="00B57652" w14:paraId="670AEA2F" w14:textId="77777777" w:rsidTr="00B57652">
        <w:tc>
          <w:tcPr>
            <w:tcW w:w="1870" w:type="dxa"/>
          </w:tcPr>
          <w:p w14:paraId="0CDDF334" w14:textId="77777777" w:rsidR="00B57652" w:rsidRDefault="00B57652" w:rsidP="007B0CDC">
            <w:r w:rsidRPr="003638DD">
              <w:t>FBgn0030571</w:t>
            </w:r>
          </w:p>
        </w:tc>
        <w:tc>
          <w:tcPr>
            <w:tcW w:w="1959" w:type="dxa"/>
          </w:tcPr>
          <w:p w14:paraId="39C7DB3F" w14:textId="77777777" w:rsidR="00B57652" w:rsidRDefault="00B57652" w:rsidP="007B0CDC">
            <w:r w:rsidRPr="003638DD">
              <w:t>CG14414</w:t>
            </w:r>
          </w:p>
        </w:tc>
        <w:tc>
          <w:tcPr>
            <w:tcW w:w="1870" w:type="dxa"/>
          </w:tcPr>
          <w:p w14:paraId="4332D30F" w14:textId="77777777" w:rsidR="00B57652" w:rsidRDefault="00B57652" w:rsidP="007B0CDC">
            <w:r w:rsidRPr="003638DD">
              <w:t>-0.599763599</w:t>
            </w:r>
          </w:p>
        </w:tc>
        <w:tc>
          <w:tcPr>
            <w:tcW w:w="1870" w:type="dxa"/>
          </w:tcPr>
          <w:p w14:paraId="0FD7B1C1" w14:textId="77777777" w:rsidR="00B57652" w:rsidRDefault="00B57652" w:rsidP="007B0CDC">
            <w:r w:rsidRPr="003638DD">
              <w:t>-0.627001087</w:t>
            </w:r>
          </w:p>
        </w:tc>
        <w:tc>
          <w:tcPr>
            <w:tcW w:w="1870" w:type="dxa"/>
          </w:tcPr>
          <w:p w14:paraId="60CB01A4" w14:textId="77777777" w:rsidR="00B57652" w:rsidRDefault="00B57652" w:rsidP="007B0CDC">
            <w:r w:rsidRPr="003638DD">
              <w:t>0</w:t>
            </w:r>
          </w:p>
        </w:tc>
      </w:tr>
      <w:tr w:rsidR="00B57652" w14:paraId="484CFE2F" w14:textId="77777777" w:rsidTr="00B57652">
        <w:tc>
          <w:tcPr>
            <w:tcW w:w="1870" w:type="dxa"/>
          </w:tcPr>
          <w:p w14:paraId="28C705B6" w14:textId="77777777" w:rsidR="00B57652" w:rsidRDefault="00B57652" w:rsidP="007B0CDC">
            <w:r w:rsidRPr="003638DD">
              <w:t>FBgn0039559</w:t>
            </w:r>
          </w:p>
        </w:tc>
        <w:tc>
          <w:tcPr>
            <w:tcW w:w="1959" w:type="dxa"/>
          </w:tcPr>
          <w:p w14:paraId="7632DB86" w14:textId="77777777" w:rsidR="00B57652" w:rsidRDefault="00B57652" w:rsidP="007B0CDC">
            <w:r w:rsidRPr="003638DD">
              <w:t>Mes-4</w:t>
            </w:r>
          </w:p>
        </w:tc>
        <w:tc>
          <w:tcPr>
            <w:tcW w:w="1870" w:type="dxa"/>
          </w:tcPr>
          <w:p w14:paraId="181C9DAA" w14:textId="77777777" w:rsidR="00B57652" w:rsidRDefault="00B57652" w:rsidP="007B0CDC">
            <w:r w:rsidRPr="003638DD">
              <w:t>-0.599309522</w:t>
            </w:r>
          </w:p>
        </w:tc>
        <w:tc>
          <w:tcPr>
            <w:tcW w:w="1870" w:type="dxa"/>
          </w:tcPr>
          <w:p w14:paraId="1CD95183" w14:textId="77777777" w:rsidR="00B57652" w:rsidRDefault="00B57652" w:rsidP="007B0CDC">
            <w:r w:rsidRPr="003638DD">
              <w:t>-0.778079476</w:t>
            </w:r>
          </w:p>
        </w:tc>
        <w:tc>
          <w:tcPr>
            <w:tcW w:w="1870" w:type="dxa"/>
          </w:tcPr>
          <w:p w14:paraId="5818BE65" w14:textId="77777777" w:rsidR="00B57652" w:rsidRDefault="00B57652" w:rsidP="007B0CDC">
            <w:r w:rsidRPr="003638DD">
              <w:t>1</w:t>
            </w:r>
          </w:p>
        </w:tc>
      </w:tr>
      <w:tr w:rsidR="00B57652" w14:paraId="1B5B3E92" w14:textId="77777777" w:rsidTr="00B57652">
        <w:tc>
          <w:tcPr>
            <w:tcW w:w="1870" w:type="dxa"/>
          </w:tcPr>
          <w:p w14:paraId="4CC03494" w14:textId="77777777" w:rsidR="00B57652" w:rsidRDefault="00B57652" w:rsidP="007B0CDC">
            <w:r w:rsidRPr="003638DD">
              <w:t>FBgn0037621</w:t>
            </w:r>
          </w:p>
        </w:tc>
        <w:tc>
          <w:tcPr>
            <w:tcW w:w="1959" w:type="dxa"/>
          </w:tcPr>
          <w:p w14:paraId="04ADF400" w14:textId="77777777" w:rsidR="00B57652" w:rsidRDefault="00B57652" w:rsidP="007B0CDC">
            <w:r w:rsidRPr="003638DD">
              <w:t>M1BP</w:t>
            </w:r>
          </w:p>
        </w:tc>
        <w:tc>
          <w:tcPr>
            <w:tcW w:w="1870" w:type="dxa"/>
          </w:tcPr>
          <w:p w14:paraId="20765C80" w14:textId="77777777" w:rsidR="00B57652" w:rsidRDefault="00B57652" w:rsidP="007B0CDC">
            <w:r w:rsidRPr="003638DD">
              <w:t>-0.599091361</w:t>
            </w:r>
          </w:p>
        </w:tc>
        <w:tc>
          <w:tcPr>
            <w:tcW w:w="1870" w:type="dxa"/>
          </w:tcPr>
          <w:p w14:paraId="77C74C53" w14:textId="77777777" w:rsidR="00B57652" w:rsidRDefault="00B57652" w:rsidP="007B0CDC">
            <w:r w:rsidRPr="003638DD">
              <w:t>-0.71813553</w:t>
            </w:r>
          </w:p>
        </w:tc>
        <w:tc>
          <w:tcPr>
            <w:tcW w:w="1870" w:type="dxa"/>
          </w:tcPr>
          <w:p w14:paraId="33C80457" w14:textId="77777777" w:rsidR="00B57652" w:rsidRDefault="00B57652" w:rsidP="007B0CDC">
            <w:r w:rsidRPr="003638DD">
              <w:t>0</w:t>
            </w:r>
          </w:p>
        </w:tc>
      </w:tr>
      <w:tr w:rsidR="00B57652" w14:paraId="361BFF40" w14:textId="77777777" w:rsidTr="00B57652">
        <w:tc>
          <w:tcPr>
            <w:tcW w:w="1870" w:type="dxa"/>
          </w:tcPr>
          <w:p w14:paraId="167C2D06" w14:textId="77777777" w:rsidR="00B57652" w:rsidRDefault="00B57652" w:rsidP="007B0CDC">
            <w:r w:rsidRPr="003638DD">
              <w:t>FBgn0031066</w:t>
            </w:r>
          </w:p>
        </w:tc>
        <w:tc>
          <w:tcPr>
            <w:tcW w:w="1959" w:type="dxa"/>
          </w:tcPr>
          <w:p w14:paraId="34D80BAF" w14:textId="77777777" w:rsidR="00B57652" w:rsidRDefault="00B57652" w:rsidP="007B0CDC">
            <w:proofErr w:type="spellStart"/>
            <w:r w:rsidRPr="003638DD">
              <w:t>CoVIb</w:t>
            </w:r>
            <w:proofErr w:type="spellEnd"/>
          </w:p>
        </w:tc>
        <w:tc>
          <w:tcPr>
            <w:tcW w:w="1870" w:type="dxa"/>
          </w:tcPr>
          <w:p w14:paraId="5F44FD82" w14:textId="77777777" w:rsidR="00B57652" w:rsidRDefault="00B57652" w:rsidP="007B0CDC">
            <w:r w:rsidRPr="003638DD">
              <w:t>-0.598217985</w:t>
            </w:r>
          </w:p>
        </w:tc>
        <w:tc>
          <w:tcPr>
            <w:tcW w:w="1870" w:type="dxa"/>
          </w:tcPr>
          <w:p w14:paraId="74BE4242" w14:textId="77777777" w:rsidR="00B57652" w:rsidRDefault="00B57652" w:rsidP="007B0CDC">
            <w:r w:rsidRPr="003638DD">
              <w:t>-0.421527131</w:t>
            </w:r>
          </w:p>
        </w:tc>
        <w:tc>
          <w:tcPr>
            <w:tcW w:w="1870" w:type="dxa"/>
          </w:tcPr>
          <w:p w14:paraId="4200DC9B" w14:textId="77777777" w:rsidR="00B57652" w:rsidRDefault="00B57652" w:rsidP="007B0CDC">
            <w:r w:rsidRPr="003638DD">
              <w:t>1</w:t>
            </w:r>
          </w:p>
        </w:tc>
      </w:tr>
      <w:tr w:rsidR="00B57652" w14:paraId="4EBF3A4E" w14:textId="77777777" w:rsidTr="00B57652">
        <w:tc>
          <w:tcPr>
            <w:tcW w:w="1870" w:type="dxa"/>
          </w:tcPr>
          <w:p w14:paraId="6B1C0507" w14:textId="77777777" w:rsidR="00B57652" w:rsidRDefault="00B57652" w:rsidP="007B0CDC">
            <w:r w:rsidRPr="003638DD">
              <w:t>FBgn0032934</w:t>
            </w:r>
          </w:p>
        </w:tc>
        <w:tc>
          <w:tcPr>
            <w:tcW w:w="1959" w:type="dxa"/>
          </w:tcPr>
          <w:p w14:paraId="2CF9C206" w14:textId="77777777" w:rsidR="00B57652" w:rsidRDefault="00B57652" w:rsidP="007B0CDC">
            <w:r w:rsidRPr="003638DD">
              <w:t>CG8679</w:t>
            </w:r>
          </w:p>
        </w:tc>
        <w:tc>
          <w:tcPr>
            <w:tcW w:w="1870" w:type="dxa"/>
          </w:tcPr>
          <w:p w14:paraId="049529FD" w14:textId="77777777" w:rsidR="00B57652" w:rsidRDefault="00B57652" w:rsidP="007B0CDC">
            <w:r w:rsidRPr="003638DD">
              <w:t>-0.598077658</w:t>
            </w:r>
          </w:p>
        </w:tc>
        <w:tc>
          <w:tcPr>
            <w:tcW w:w="1870" w:type="dxa"/>
          </w:tcPr>
          <w:p w14:paraId="69787F29" w14:textId="77777777" w:rsidR="00B57652" w:rsidRDefault="00B57652" w:rsidP="007B0CDC">
            <w:r w:rsidRPr="003638DD">
              <w:t>-0.485791731</w:t>
            </w:r>
          </w:p>
        </w:tc>
        <w:tc>
          <w:tcPr>
            <w:tcW w:w="1870" w:type="dxa"/>
          </w:tcPr>
          <w:p w14:paraId="4EB34732" w14:textId="77777777" w:rsidR="00B57652" w:rsidRDefault="00B57652" w:rsidP="007B0CDC">
            <w:r w:rsidRPr="003638DD">
              <w:t>0</w:t>
            </w:r>
          </w:p>
        </w:tc>
      </w:tr>
      <w:tr w:rsidR="00B57652" w14:paraId="2AA8B362" w14:textId="77777777" w:rsidTr="00B57652">
        <w:tc>
          <w:tcPr>
            <w:tcW w:w="1870" w:type="dxa"/>
          </w:tcPr>
          <w:p w14:paraId="192CA6D1" w14:textId="77777777" w:rsidR="00B57652" w:rsidRDefault="00B57652" w:rsidP="007B0CDC">
            <w:r w:rsidRPr="003638DD">
              <w:t>FBgn0038619</w:t>
            </w:r>
          </w:p>
        </w:tc>
        <w:tc>
          <w:tcPr>
            <w:tcW w:w="1959" w:type="dxa"/>
          </w:tcPr>
          <w:p w14:paraId="610869A7" w14:textId="77777777" w:rsidR="00B57652" w:rsidRDefault="00B57652" w:rsidP="007B0CDC">
            <w:r w:rsidRPr="003638DD">
              <w:t>CG7685</w:t>
            </w:r>
          </w:p>
        </w:tc>
        <w:tc>
          <w:tcPr>
            <w:tcW w:w="1870" w:type="dxa"/>
          </w:tcPr>
          <w:p w14:paraId="1ACA21AF" w14:textId="77777777" w:rsidR="00B57652" w:rsidRDefault="00B57652" w:rsidP="007B0CDC">
            <w:r w:rsidRPr="003638DD">
              <w:t>-0.597916386</w:t>
            </w:r>
          </w:p>
        </w:tc>
        <w:tc>
          <w:tcPr>
            <w:tcW w:w="1870" w:type="dxa"/>
          </w:tcPr>
          <w:p w14:paraId="577AED45" w14:textId="77777777" w:rsidR="00B57652" w:rsidRDefault="00B57652" w:rsidP="007B0CDC">
            <w:r w:rsidRPr="003638DD">
              <w:t>-0.606000451</w:t>
            </w:r>
          </w:p>
        </w:tc>
        <w:tc>
          <w:tcPr>
            <w:tcW w:w="1870" w:type="dxa"/>
          </w:tcPr>
          <w:p w14:paraId="21ED60D6" w14:textId="77777777" w:rsidR="00B57652" w:rsidRDefault="00B57652" w:rsidP="007B0CDC">
            <w:r w:rsidRPr="003638DD">
              <w:t>0</w:t>
            </w:r>
          </w:p>
        </w:tc>
      </w:tr>
      <w:tr w:rsidR="00B57652" w14:paraId="30F287E8" w14:textId="77777777" w:rsidTr="00B57652">
        <w:tc>
          <w:tcPr>
            <w:tcW w:w="1870" w:type="dxa"/>
          </w:tcPr>
          <w:p w14:paraId="24F66E93" w14:textId="77777777" w:rsidR="00B57652" w:rsidRDefault="00B57652" w:rsidP="007B0CDC">
            <w:r w:rsidRPr="003638DD">
              <w:t>FBgn0011704</w:t>
            </w:r>
          </w:p>
        </w:tc>
        <w:tc>
          <w:tcPr>
            <w:tcW w:w="1959" w:type="dxa"/>
          </w:tcPr>
          <w:p w14:paraId="1CFCCB2E" w14:textId="77777777" w:rsidR="00B57652" w:rsidRDefault="00B57652" w:rsidP="007B0CDC">
            <w:proofErr w:type="spellStart"/>
            <w:r w:rsidRPr="003638DD">
              <w:t>RnrS</w:t>
            </w:r>
            <w:proofErr w:type="spellEnd"/>
          </w:p>
        </w:tc>
        <w:tc>
          <w:tcPr>
            <w:tcW w:w="1870" w:type="dxa"/>
          </w:tcPr>
          <w:p w14:paraId="290B6C05" w14:textId="77777777" w:rsidR="00B57652" w:rsidRDefault="00B57652" w:rsidP="007B0CDC">
            <w:r w:rsidRPr="003638DD">
              <w:t>-0.591576147</w:t>
            </w:r>
          </w:p>
        </w:tc>
        <w:tc>
          <w:tcPr>
            <w:tcW w:w="1870" w:type="dxa"/>
          </w:tcPr>
          <w:p w14:paraId="363BBA28" w14:textId="77777777" w:rsidR="00B57652" w:rsidRDefault="00B57652" w:rsidP="007B0CDC">
            <w:r w:rsidRPr="003638DD">
              <w:t>-0.51906307</w:t>
            </w:r>
          </w:p>
        </w:tc>
        <w:tc>
          <w:tcPr>
            <w:tcW w:w="1870" w:type="dxa"/>
          </w:tcPr>
          <w:p w14:paraId="2C616F2B" w14:textId="77777777" w:rsidR="00B57652" w:rsidRDefault="00B57652" w:rsidP="007B0CDC">
            <w:r w:rsidRPr="003638DD">
              <w:t>0</w:t>
            </w:r>
          </w:p>
        </w:tc>
      </w:tr>
      <w:tr w:rsidR="00B57652" w14:paraId="382C7348" w14:textId="77777777" w:rsidTr="00B57652">
        <w:tc>
          <w:tcPr>
            <w:tcW w:w="1870" w:type="dxa"/>
          </w:tcPr>
          <w:p w14:paraId="6354AD77" w14:textId="77777777" w:rsidR="00B57652" w:rsidRDefault="00B57652" w:rsidP="007B0CDC">
            <w:r w:rsidRPr="003638DD">
              <w:t>FBgn0031148</w:t>
            </w:r>
          </w:p>
        </w:tc>
        <w:tc>
          <w:tcPr>
            <w:tcW w:w="1959" w:type="dxa"/>
          </w:tcPr>
          <w:p w14:paraId="428F946F" w14:textId="77777777" w:rsidR="00B57652" w:rsidRDefault="00B57652" w:rsidP="007B0CDC">
            <w:proofErr w:type="spellStart"/>
            <w:r w:rsidRPr="003638DD">
              <w:t>Cbs</w:t>
            </w:r>
            <w:proofErr w:type="spellEnd"/>
          </w:p>
        </w:tc>
        <w:tc>
          <w:tcPr>
            <w:tcW w:w="1870" w:type="dxa"/>
          </w:tcPr>
          <w:p w14:paraId="193E36E0" w14:textId="77777777" w:rsidR="00B57652" w:rsidRDefault="00B57652" w:rsidP="007B0CDC">
            <w:r w:rsidRPr="003638DD">
              <w:t>-0.591343765</w:t>
            </w:r>
          </w:p>
        </w:tc>
        <w:tc>
          <w:tcPr>
            <w:tcW w:w="1870" w:type="dxa"/>
          </w:tcPr>
          <w:p w14:paraId="02CBECF8" w14:textId="77777777" w:rsidR="00B57652" w:rsidRDefault="00B57652" w:rsidP="007B0CDC">
            <w:r w:rsidRPr="003638DD">
              <w:t>-0.866365947</w:t>
            </w:r>
          </w:p>
        </w:tc>
        <w:tc>
          <w:tcPr>
            <w:tcW w:w="1870" w:type="dxa"/>
          </w:tcPr>
          <w:p w14:paraId="644EA568" w14:textId="77777777" w:rsidR="00B57652" w:rsidRDefault="00B57652" w:rsidP="007B0CDC">
            <w:r w:rsidRPr="003638DD">
              <w:t>1</w:t>
            </w:r>
          </w:p>
        </w:tc>
      </w:tr>
      <w:tr w:rsidR="00B57652" w14:paraId="2715CA83" w14:textId="77777777" w:rsidTr="00B57652">
        <w:tc>
          <w:tcPr>
            <w:tcW w:w="1870" w:type="dxa"/>
          </w:tcPr>
          <w:p w14:paraId="1C4F5C3D" w14:textId="77777777" w:rsidR="00B57652" w:rsidRDefault="00B57652" w:rsidP="007B0CDC">
            <w:r w:rsidRPr="003638DD">
              <w:t>FBgn0037351</w:t>
            </w:r>
          </w:p>
        </w:tc>
        <w:tc>
          <w:tcPr>
            <w:tcW w:w="1959" w:type="dxa"/>
          </w:tcPr>
          <w:p w14:paraId="2B9243CA" w14:textId="77777777" w:rsidR="00B57652" w:rsidRDefault="00B57652" w:rsidP="007B0CDC">
            <w:r w:rsidRPr="003638DD">
              <w:t>RpL13A</w:t>
            </w:r>
          </w:p>
        </w:tc>
        <w:tc>
          <w:tcPr>
            <w:tcW w:w="1870" w:type="dxa"/>
          </w:tcPr>
          <w:p w14:paraId="253F55A1" w14:textId="77777777" w:rsidR="00B57652" w:rsidRDefault="00B57652" w:rsidP="007B0CDC">
            <w:r w:rsidRPr="003638DD">
              <w:t>-0.590350804</w:t>
            </w:r>
          </w:p>
        </w:tc>
        <w:tc>
          <w:tcPr>
            <w:tcW w:w="1870" w:type="dxa"/>
          </w:tcPr>
          <w:p w14:paraId="09C4D2A4" w14:textId="77777777" w:rsidR="00B57652" w:rsidRDefault="00B57652" w:rsidP="007B0CDC">
            <w:r w:rsidRPr="003638DD">
              <w:t>-1.16410521</w:t>
            </w:r>
          </w:p>
        </w:tc>
        <w:tc>
          <w:tcPr>
            <w:tcW w:w="1870" w:type="dxa"/>
          </w:tcPr>
          <w:p w14:paraId="5ED18630" w14:textId="77777777" w:rsidR="00B57652" w:rsidRDefault="00B57652" w:rsidP="007B0CDC">
            <w:r w:rsidRPr="003638DD">
              <w:t>1</w:t>
            </w:r>
          </w:p>
        </w:tc>
      </w:tr>
      <w:tr w:rsidR="00B57652" w14:paraId="0E0373B5" w14:textId="77777777" w:rsidTr="00B57652">
        <w:tc>
          <w:tcPr>
            <w:tcW w:w="1870" w:type="dxa"/>
          </w:tcPr>
          <w:p w14:paraId="0A06CCB9" w14:textId="77777777" w:rsidR="00B57652" w:rsidRDefault="00B57652" w:rsidP="007B0CDC">
            <w:r w:rsidRPr="003638DD">
              <w:t>FBgn0039733</w:t>
            </w:r>
          </w:p>
        </w:tc>
        <w:tc>
          <w:tcPr>
            <w:tcW w:w="1959" w:type="dxa"/>
          </w:tcPr>
          <w:p w14:paraId="41E89379" w14:textId="77777777" w:rsidR="00B57652" w:rsidRDefault="00B57652" w:rsidP="007B0CDC">
            <w:r w:rsidRPr="003638DD">
              <w:t>CG11504</w:t>
            </w:r>
          </w:p>
        </w:tc>
        <w:tc>
          <w:tcPr>
            <w:tcW w:w="1870" w:type="dxa"/>
          </w:tcPr>
          <w:p w14:paraId="126E60A0" w14:textId="77777777" w:rsidR="00B57652" w:rsidRDefault="00B57652" w:rsidP="007B0CDC">
            <w:r w:rsidRPr="003638DD">
              <w:t>-0.588430547</w:t>
            </w:r>
          </w:p>
        </w:tc>
        <w:tc>
          <w:tcPr>
            <w:tcW w:w="1870" w:type="dxa"/>
          </w:tcPr>
          <w:p w14:paraId="2F7DA188" w14:textId="77777777" w:rsidR="00B57652" w:rsidRDefault="00B57652" w:rsidP="007B0CDC">
            <w:r w:rsidRPr="003638DD">
              <w:t>-0.860186129</w:t>
            </w:r>
          </w:p>
        </w:tc>
        <w:tc>
          <w:tcPr>
            <w:tcW w:w="1870" w:type="dxa"/>
          </w:tcPr>
          <w:p w14:paraId="01AABC38" w14:textId="77777777" w:rsidR="00B57652" w:rsidRDefault="00B57652" w:rsidP="007B0CDC">
            <w:r w:rsidRPr="003638DD">
              <w:t>0</w:t>
            </w:r>
          </w:p>
        </w:tc>
      </w:tr>
      <w:tr w:rsidR="00B57652" w14:paraId="5F6DCEC7" w14:textId="77777777" w:rsidTr="00B57652">
        <w:tc>
          <w:tcPr>
            <w:tcW w:w="1870" w:type="dxa"/>
          </w:tcPr>
          <w:p w14:paraId="357AA58C" w14:textId="77777777" w:rsidR="00B57652" w:rsidRDefault="00B57652" w:rsidP="007B0CDC">
            <w:r w:rsidRPr="003638DD">
              <w:t>FBgn0250906</w:t>
            </w:r>
          </w:p>
        </w:tc>
        <w:tc>
          <w:tcPr>
            <w:tcW w:w="1959" w:type="dxa"/>
          </w:tcPr>
          <w:p w14:paraId="3D2DBE95" w14:textId="77777777" w:rsidR="00B57652" w:rsidRDefault="00B57652" w:rsidP="007B0CDC">
            <w:proofErr w:type="spellStart"/>
            <w:r w:rsidRPr="003638DD">
              <w:t>Pgk</w:t>
            </w:r>
            <w:proofErr w:type="spellEnd"/>
          </w:p>
        </w:tc>
        <w:tc>
          <w:tcPr>
            <w:tcW w:w="1870" w:type="dxa"/>
          </w:tcPr>
          <w:p w14:paraId="1EF521FD" w14:textId="77777777" w:rsidR="00B57652" w:rsidRDefault="00B57652" w:rsidP="007B0CDC">
            <w:r w:rsidRPr="003638DD">
              <w:t>-0.587351052</w:t>
            </w:r>
          </w:p>
        </w:tc>
        <w:tc>
          <w:tcPr>
            <w:tcW w:w="1870" w:type="dxa"/>
          </w:tcPr>
          <w:p w14:paraId="3D25A1CE" w14:textId="77777777" w:rsidR="00B57652" w:rsidRDefault="00B57652" w:rsidP="007B0CDC">
            <w:r w:rsidRPr="003638DD">
              <w:t>-0.827408788</w:t>
            </w:r>
          </w:p>
        </w:tc>
        <w:tc>
          <w:tcPr>
            <w:tcW w:w="1870" w:type="dxa"/>
          </w:tcPr>
          <w:p w14:paraId="67BD2CD5" w14:textId="77777777" w:rsidR="00B57652" w:rsidRDefault="00B57652" w:rsidP="007B0CDC">
            <w:r w:rsidRPr="003638DD">
              <w:t>1</w:t>
            </w:r>
          </w:p>
        </w:tc>
      </w:tr>
      <w:tr w:rsidR="00B57652" w14:paraId="35BEBAF8" w14:textId="77777777" w:rsidTr="00B57652">
        <w:tc>
          <w:tcPr>
            <w:tcW w:w="1870" w:type="dxa"/>
          </w:tcPr>
          <w:p w14:paraId="12A29B9C" w14:textId="77777777" w:rsidR="00B57652" w:rsidRDefault="00B57652" w:rsidP="007B0CDC">
            <w:r w:rsidRPr="003638DD">
              <w:t>FBgn0267487</w:t>
            </w:r>
          </w:p>
        </w:tc>
        <w:tc>
          <w:tcPr>
            <w:tcW w:w="1959" w:type="dxa"/>
          </w:tcPr>
          <w:p w14:paraId="0338780F" w14:textId="77777777" w:rsidR="00B57652" w:rsidRDefault="00B57652" w:rsidP="007B0CDC">
            <w:r w:rsidRPr="003638DD">
              <w:t>Ptp61F</w:t>
            </w:r>
          </w:p>
        </w:tc>
        <w:tc>
          <w:tcPr>
            <w:tcW w:w="1870" w:type="dxa"/>
          </w:tcPr>
          <w:p w14:paraId="28627665" w14:textId="77777777" w:rsidR="00B57652" w:rsidRDefault="00B57652" w:rsidP="007B0CDC">
            <w:r w:rsidRPr="003638DD">
              <w:t>-0.586827745</w:t>
            </w:r>
          </w:p>
        </w:tc>
        <w:tc>
          <w:tcPr>
            <w:tcW w:w="1870" w:type="dxa"/>
          </w:tcPr>
          <w:p w14:paraId="6464DB35" w14:textId="77777777" w:rsidR="00B57652" w:rsidRDefault="00B57652" w:rsidP="007B0CDC">
            <w:r w:rsidRPr="003638DD">
              <w:t>-0.543507368</w:t>
            </w:r>
          </w:p>
        </w:tc>
        <w:tc>
          <w:tcPr>
            <w:tcW w:w="1870" w:type="dxa"/>
          </w:tcPr>
          <w:p w14:paraId="0C3A5AEC" w14:textId="77777777" w:rsidR="00B57652" w:rsidRDefault="00B57652" w:rsidP="007B0CDC">
            <w:r w:rsidRPr="003638DD">
              <w:t>1</w:t>
            </w:r>
          </w:p>
        </w:tc>
      </w:tr>
      <w:tr w:rsidR="00B57652" w14:paraId="7D85778B" w14:textId="77777777" w:rsidTr="00B57652">
        <w:tc>
          <w:tcPr>
            <w:tcW w:w="1870" w:type="dxa"/>
          </w:tcPr>
          <w:p w14:paraId="71178E83" w14:textId="77777777" w:rsidR="00B57652" w:rsidRDefault="00B57652" w:rsidP="007B0CDC">
            <w:r w:rsidRPr="003638DD">
              <w:t>FBgn0036710</w:t>
            </w:r>
          </w:p>
        </w:tc>
        <w:tc>
          <w:tcPr>
            <w:tcW w:w="1959" w:type="dxa"/>
          </w:tcPr>
          <w:p w14:paraId="2FC3304D" w14:textId="77777777" w:rsidR="00B57652" w:rsidRDefault="00B57652" w:rsidP="007B0CDC">
            <w:r w:rsidRPr="003638DD">
              <w:t>CG6479</w:t>
            </w:r>
          </w:p>
        </w:tc>
        <w:tc>
          <w:tcPr>
            <w:tcW w:w="1870" w:type="dxa"/>
          </w:tcPr>
          <w:p w14:paraId="6E20C56C" w14:textId="77777777" w:rsidR="00B57652" w:rsidRDefault="00B57652" w:rsidP="007B0CDC">
            <w:r w:rsidRPr="003638DD">
              <w:t>-0.585201888</w:t>
            </w:r>
          </w:p>
        </w:tc>
        <w:tc>
          <w:tcPr>
            <w:tcW w:w="1870" w:type="dxa"/>
          </w:tcPr>
          <w:p w14:paraId="7A42BD10" w14:textId="77777777" w:rsidR="00B57652" w:rsidRDefault="00B57652" w:rsidP="007B0CDC">
            <w:r w:rsidRPr="003638DD">
              <w:t>-0.44149502</w:t>
            </w:r>
          </w:p>
        </w:tc>
        <w:tc>
          <w:tcPr>
            <w:tcW w:w="1870" w:type="dxa"/>
          </w:tcPr>
          <w:p w14:paraId="6D5C0054" w14:textId="77777777" w:rsidR="00B57652" w:rsidRDefault="00B57652" w:rsidP="007B0CDC">
            <w:r w:rsidRPr="003638DD">
              <w:t>0</w:t>
            </w:r>
          </w:p>
        </w:tc>
      </w:tr>
      <w:tr w:rsidR="00B57652" w14:paraId="333B1A3D" w14:textId="77777777" w:rsidTr="00B57652">
        <w:tc>
          <w:tcPr>
            <w:tcW w:w="1870" w:type="dxa"/>
          </w:tcPr>
          <w:p w14:paraId="04481865" w14:textId="77777777" w:rsidR="00B57652" w:rsidRDefault="00B57652" w:rsidP="007B0CDC">
            <w:r w:rsidRPr="003638DD">
              <w:t>FBgn0017566</w:t>
            </w:r>
          </w:p>
        </w:tc>
        <w:tc>
          <w:tcPr>
            <w:tcW w:w="1959" w:type="dxa"/>
          </w:tcPr>
          <w:p w14:paraId="5CDC88C5" w14:textId="77777777" w:rsidR="00B57652" w:rsidRDefault="00B57652" w:rsidP="007B0CDC">
            <w:r w:rsidRPr="003638DD">
              <w:t>ND75</w:t>
            </w:r>
          </w:p>
        </w:tc>
        <w:tc>
          <w:tcPr>
            <w:tcW w:w="1870" w:type="dxa"/>
          </w:tcPr>
          <w:p w14:paraId="1377E29C" w14:textId="77777777" w:rsidR="00B57652" w:rsidRDefault="00B57652" w:rsidP="007B0CDC">
            <w:r w:rsidRPr="003638DD">
              <w:t>-0.540067496</w:t>
            </w:r>
          </w:p>
        </w:tc>
        <w:tc>
          <w:tcPr>
            <w:tcW w:w="1870" w:type="dxa"/>
          </w:tcPr>
          <w:p w14:paraId="793D2381" w14:textId="77777777" w:rsidR="00B57652" w:rsidRDefault="00B57652" w:rsidP="007B0CDC">
            <w:r w:rsidRPr="003638DD">
              <w:t>-1.440728176</w:t>
            </w:r>
          </w:p>
        </w:tc>
        <w:tc>
          <w:tcPr>
            <w:tcW w:w="1870" w:type="dxa"/>
          </w:tcPr>
          <w:p w14:paraId="39880BD7" w14:textId="77777777" w:rsidR="00B57652" w:rsidRDefault="00B57652" w:rsidP="007B0CDC">
            <w:r w:rsidRPr="003638DD">
              <w:t>0</w:t>
            </w:r>
          </w:p>
        </w:tc>
      </w:tr>
      <w:tr w:rsidR="00B57652" w14:paraId="5FB61D1F" w14:textId="77777777" w:rsidTr="00B57652">
        <w:tc>
          <w:tcPr>
            <w:tcW w:w="1870" w:type="dxa"/>
          </w:tcPr>
          <w:p w14:paraId="7D6A558C" w14:textId="77777777" w:rsidR="00B57652" w:rsidRDefault="00B57652" w:rsidP="007B0CDC">
            <w:r w:rsidRPr="003638DD">
              <w:t>FBgn0034753</w:t>
            </w:r>
          </w:p>
        </w:tc>
        <w:tc>
          <w:tcPr>
            <w:tcW w:w="1959" w:type="dxa"/>
          </w:tcPr>
          <w:p w14:paraId="7360CF52" w14:textId="77777777" w:rsidR="00B57652" w:rsidRDefault="00B57652" w:rsidP="007B0CDC">
            <w:r w:rsidRPr="003638DD">
              <w:t>CG2852</w:t>
            </w:r>
          </w:p>
        </w:tc>
        <w:tc>
          <w:tcPr>
            <w:tcW w:w="1870" w:type="dxa"/>
          </w:tcPr>
          <w:p w14:paraId="63FE798B" w14:textId="77777777" w:rsidR="00B57652" w:rsidRDefault="00B57652" w:rsidP="007B0CDC">
            <w:r w:rsidRPr="003638DD">
              <w:t>-0.487677847</w:t>
            </w:r>
          </w:p>
        </w:tc>
        <w:tc>
          <w:tcPr>
            <w:tcW w:w="1870" w:type="dxa"/>
          </w:tcPr>
          <w:p w14:paraId="3489B3F8" w14:textId="77777777" w:rsidR="00B57652" w:rsidRDefault="00B57652" w:rsidP="007B0CDC">
            <w:r w:rsidRPr="003638DD">
              <w:t>-1.400797835</w:t>
            </w:r>
          </w:p>
        </w:tc>
        <w:tc>
          <w:tcPr>
            <w:tcW w:w="1870" w:type="dxa"/>
          </w:tcPr>
          <w:p w14:paraId="21CA0F35" w14:textId="77777777" w:rsidR="00B57652" w:rsidRDefault="00B57652" w:rsidP="007B0CDC">
            <w:r w:rsidRPr="003638DD">
              <w:t>0</w:t>
            </w:r>
          </w:p>
        </w:tc>
      </w:tr>
      <w:tr w:rsidR="00B57652" w14:paraId="6DE054A0" w14:textId="77777777" w:rsidTr="00B57652">
        <w:tc>
          <w:tcPr>
            <w:tcW w:w="1870" w:type="dxa"/>
          </w:tcPr>
          <w:p w14:paraId="6888294B" w14:textId="77777777" w:rsidR="00B57652" w:rsidRDefault="00B57652" w:rsidP="007B0CDC">
            <w:r w:rsidRPr="003638DD">
              <w:t>FBgn0028990</w:t>
            </w:r>
          </w:p>
        </w:tc>
        <w:tc>
          <w:tcPr>
            <w:tcW w:w="1959" w:type="dxa"/>
          </w:tcPr>
          <w:p w14:paraId="4AA505D3" w14:textId="77777777" w:rsidR="00B57652" w:rsidRDefault="00B57652" w:rsidP="007B0CDC">
            <w:r w:rsidRPr="003638DD">
              <w:t>Spn27A</w:t>
            </w:r>
          </w:p>
        </w:tc>
        <w:tc>
          <w:tcPr>
            <w:tcW w:w="1870" w:type="dxa"/>
          </w:tcPr>
          <w:p w14:paraId="37DD58DA" w14:textId="77777777" w:rsidR="00B57652" w:rsidRDefault="00B57652" w:rsidP="007B0CDC">
            <w:r w:rsidRPr="003638DD">
              <w:t>-0.561205643</w:t>
            </w:r>
          </w:p>
        </w:tc>
        <w:tc>
          <w:tcPr>
            <w:tcW w:w="1870" w:type="dxa"/>
          </w:tcPr>
          <w:p w14:paraId="41A67DEF" w14:textId="77777777" w:rsidR="00B57652" w:rsidRDefault="00B57652" w:rsidP="007B0CDC">
            <w:r w:rsidRPr="003638DD">
              <w:t>-1.350048623</w:t>
            </w:r>
          </w:p>
        </w:tc>
        <w:tc>
          <w:tcPr>
            <w:tcW w:w="1870" w:type="dxa"/>
          </w:tcPr>
          <w:p w14:paraId="2B3A1264" w14:textId="77777777" w:rsidR="00B57652" w:rsidRDefault="00B57652" w:rsidP="007B0CDC">
            <w:r w:rsidRPr="003638DD">
              <w:t>1</w:t>
            </w:r>
          </w:p>
        </w:tc>
      </w:tr>
      <w:tr w:rsidR="00B57652" w14:paraId="682D3CF4" w14:textId="77777777" w:rsidTr="00B57652">
        <w:tc>
          <w:tcPr>
            <w:tcW w:w="1870" w:type="dxa"/>
          </w:tcPr>
          <w:p w14:paraId="521B7735" w14:textId="77777777" w:rsidR="00B57652" w:rsidRDefault="00B57652" w:rsidP="007B0CDC">
            <w:r w:rsidRPr="003638DD">
              <w:t>FBgn0003279</w:t>
            </w:r>
          </w:p>
        </w:tc>
        <w:tc>
          <w:tcPr>
            <w:tcW w:w="1959" w:type="dxa"/>
          </w:tcPr>
          <w:p w14:paraId="02B91A7A" w14:textId="77777777" w:rsidR="00B57652" w:rsidRDefault="00B57652" w:rsidP="007B0CDC">
            <w:r w:rsidRPr="003638DD">
              <w:t>RpL4</w:t>
            </w:r>
          </w:p>
        </w:tc>
        <w:tc>
          <w:tcPr>
            <w:tcW w:w="1870" w:type="dxa"/>
          </w:tcPr>
          <w:p w14:paraId="12397538" w14:textId="77777777" w:rsidR="00B57652" w:rsidRDefault="00B57652" w:rsidP="007B0CDC">
            <w:r w:rsidRPr="003638DD">
              <w:t>-0.509804516</w:t>
            </w:r>
          </w:p>
        </w:tc>
        <w:tc>
          <w:tcPr>
            <w:tcW w:w="1870" w:type="dxa"/>
          </w:tcPr>
          <w:p w14:paraId="41528FFB" w14:textId="77777777" w:rsidR="00B57652" w:rsidRDefault="00B57652" w:rsidP="007B0CDC">
            <w:r w:rsidRPr="003638DD">
              <w:t>-1.325441209</w:t>
            </w:r>
          </w:p>
        </w:tc>
        <w:tc>
          <w:tcPr>
            <w:tcW w:w="1870" w:type="dxa"/>
          </w:tcPr>
          <w:p w14:paraId="176A683A" w14:textId="77777777" w:rsidR="00B57652" w:rsidRDefault="00B57652" w:rsidP="007B0CDC">
            <w:r w:rsidRPr="003638DD">
              <w:t>0</w:t>
            </w:r>
          </w:p>
        </w:tc>
      </w:tr>
      <w:tr w:rsidR="00B57652" w14:paraId="0BEA83D2" w14:textId="77777777" w:rsidTr="00B57652">
        <w:tc>
          <w:tcPr>
            <w:tcW w:w="1870" w:type="dxa"/>
          </w:tcPr>
          <w:p w14:paraId="2A884C36" w14:textId="77777777" w:rsidR="00B57652" w:rsidRDefault="00B57652" w:rsidP="007B0CDC">
            <w:r w:rsidRPr="003638DD">
              <w:t>FBgn0033978</w:t>
            </w:r>
          </w:p>
        </w:tc>
        <w:tc>
          <w:tcPr>
            <w:tcW w:w="1959" w:type="dxa"/>
          </w:tcPr>
          <w:p w14:paraId="49E078DA" w14:textId="77777777" w:rsidR="00B57652" w:rsidRDefault="00B57652" w:rsidP="007B0CDC">
            <w:r w:rsidRPr="003638DD">
              <w:t>Cyp6a23</w:t>
            </w:r>
          </w:p>
        </w:tc>
        <w:tc>
          <w:tcPr>
            <w:tcW w:w="1870" w:type="dxa"/>
          </w:tcPr>
          <w:p w14:paraId="438916BE" w14:textId="77777777" w:rsidR="00B57652" w:rsidRDefault="00B57652" w:rsidP="007B0CDC">
            <w:r w:rsidRPr="003638DD">
              <w:t>-0.496807468</w:t>
            </w:r>
          </w:p>
        </w:tc>
        <w:tc>
          <w:tcPr>
            <w:tcW w:w="1870" w:type="dxa"/>
          </w:tcPr>
          <w:p w14:paraId="7D3A3ECD" w14:textId="77777777" w:rsidR="00B57652" w:rsidRDefault="00B57652" w:rsidP="007B0CDC">
            <w:r w:rsidRPr="003638DD">
              <w:t>-1.317620222</w:t>
            </w:r>
          </w:p>
        </w:tc>
        <w:tc>
          <w:tcPr>
            <w:tcW w:w="1870" w:type="dxa"/>
          </w:tcPr>
          <w:p w14:paraId="3E883F20" w14:textId="77777777" w:rsidR="00B57652" w:rsidRDefault="00B57652" w:rsidP="007B0CDC">
            <w:r w:rsidRPr="003638DD">
              <w:t>1</w:t>
            </w:r>
          </w:p>
        </w:tc>
      </w:tr>
      <w:tr w:rsidR="00B57652" w14:paraId="4F67824A" w14:textId="77777777" w:rsidTr="00B57652">
        <w:tc>
          <w:tcPr>
            <w:tcW w:w="1870" w:type="dxa"/>
          </w:tcPr>
          <w:p w14:paraId="3ECFD6EC" w14:textId="77777777" w:rsidR="00B57652" w:rsidRDefault="00B57652" w:rsidP="007B0CDC">
            <w:r w:rsidRPr="003638DD">
              <w:t>FBgn0000150</w:t>
            </w:r>
          </w:p>
        </w:tc>
        <w:tc>
          <w:tcPr>
            <w:tcW w:w="1959" w:type="dxa"/>
          </w:tcPr>
          <w:p w14:paraId="4674E816" w14:textId="77777777" w:rsidR="00B57652" w:rsidRDefault="00B57652" w:rsidP="007B0CDC">
            <w:proofErr w:type="spellStart"/>
            <w:r w:rsidRPr="003638DD">
              <w:t>awd</w:t>
            </w:r>
            <w:proofErr w:type="spellEnd"/>
          </w:p>
        </w:tc>
        <w:tc>
          <w:tcPr>
            <w:tcW w:w="1870" w:type="dxa"/>
          </w:tcPr>
          <w:p w14:paraId="0DF8715B" w14:textId="77777777" w:rsidR="00B57652" w:rsidRDefault="00B57652" w:rsidP="007B0CDC">
            <w:r w:rsidRPr="003638DD">
              <w:t>-0.267177826</w:t>
            </w:r>
          </w:p>
        </w:tc>
        <w:tc>
          <w:tcPr>
            <w:tcW w:w="1870" w:type="dxa"/>
          </w:tcPr>
          <w:p w14:paraId="0F216FFA" w14:textId="77777777" w:rsidR="00B57652" w:rsidRDefault="00B57652" w:rsidP="007B0CDC">
            <w:r w:rsidRPr="003638DD">
              <w:t>-1.287650929</w:t>
            </w:r>
          </w:p>
        </w:tc>
        <w:tc>
          <w:tcPr>
            <w:tcW w:w="1870" w:type="dxa"/>
          </w:tcPr>
          <w:p w14:paraId="10D17AFA" w14:textId="77777777" w:rsidR="00B57652" w:rsidRDefault="00B57652" w:rsidP="007B0CDC">
            <w:r w:rsidRPr="003638DD">
              <w:t>1</w:t>
            </w:r>
          </w:p>
        </w:tc>
      </w:tr>
      <w:tr w:rsidR="00B57652" w14:paraId="1BE3F82D" w14:textId="77777777" w:rsidTr="00B57652">
        <w:tc>
          <w:tcPr>
            <w:tcW w:w="1870" w:type="dxa"/>
          </w:tcPr>
          <w:p w14:paraId="50FE36EF" w14:textId="77777777" w:rsidR="00B57652" w:rsidRDefault="00B57652" w:rsidP="007B0CDC">
            <w:r w:rsidRPr="003638DD">
              <w:t>FBgn0003887</w:t>
            </w:r>
          </w:p>
        </w:tc>
        <w:tc>
          <w:tcPr>
            <w:tcW w:w="1959" w:type="dxa"/>
          </w:tcPr>
          <w:p w14:paraId="438E57CD" w14:textId="77777777" w:rsidR="00B57652" w:rsidRDefault="00B57652" w:rsidP="007B0CDC">
            <w:r w:rsidRPr="003638DD">
              <w:t>betaTub56D</w:t>
            </w:r>
          </w:p>
        </w:tc>
        <w:tc>
          <w:tcPr>
            <w:tcW w:w="1870" w:type="dxa"/>
          </w:tcPr>
          <w:p w14:paraId="46CB194E" w14:textId="77777777" w:rsidR="00B57652" w:rsidRDefault="00B57652" w:rsidP="007B0CDC">
            <w:r w:rsidRPr="003638DD">
              <w:t>-0.567489017</w:t>
            </w:r>
          </w:p>
        </w:tc>
        <w:tc>
          <w:tcPr>
            <w:tcW w:w="1870" w:type="dxa"/>
          </w:tcPr>
          <w:p w14:paraId="7896AA43" w14:textId="77777777" w:rsidR="00B57652" w:rsidRDefault="00B57652" w:rsidP="007B0CDC">
            <w:r w:rsidRPr="003638DD">
              <w:t>-1.276699601</w:t>
            </w:r>
          </w:p>
        </w:tc>
        <w:tc>
          <w:tcPr>
            <w:tcW w:w="1870" w:type="dxa"/>
          </w:tcPr>
          <w:p w14:paraId="470EBFE1" w14:textId="77777777" w:rsidR="00B57652" w:rsidRDefault="00B57652" w:rsidP="007B0CDC">
            <w:r w:rsidRPr="003638DD">
              <w:t>1</w:t>
            </w:r>
          </w:p>
        </w:tc>
      </w:tr>
      <w:tr w:rsidR="00B57652" w14:paraId="3096321D" w14:textId="77777777" w:rsidTr="00B57652">
        <w:tc>
          <w:tcPr>
            <w:tcW w:w="1870" w:type="dxa"/>
          </w:tcPr>
          <w:p w14:paraId="13B49D3C" w14:textId="77777777" w:rsidR="00B57652" w:rsidRDefault="00B57652" w:rsidP="007B0CDC">
            <w:r w:rsidRPr="003638DD">
              <w:t>FBgn0033879</w:t>
            </w:r>
          </w:p>
        </w:tc>
        <w:tc>
          <w:tcPr>
            <w:tcW w:w="1959" w:type="dxa"/>
          </w:tcPr>
          <w:p w14:paraId="1300B3D5" w14:textId="77777777" w:rsidR="00B57652" w:rsidRDefault="00B57652" w:rsidP="007B0CDC">
            <w:r w:rsidRPr="003638DD">
              <w:t>CG6543</w:t>
            </w:r>
          </w:p>
        </w:tc>
        <w:tc>
          <w:tcPr>
            <w:tcW w:w="1870" w:type="dxa"/>
          </w:tcPr>
          <w:p w14:paraId="1CFFAC3A" w14:textId="77777777" w:rsidR="00B57652" w:rsidRDefault="00B57652" w:rsidP="007B0CDC">
            <w:r w:rsidRPr="003638DD">
              <w:t>-0.339358035</w:t>
            </w:r>
          </w:p>
        </w:tc>
        <w:tc>
          <w:tcPr>
            <w:tcW w:w="1870" w:type="dxa"/>
          </w:tcPr>
          <w:p w14:paraId="177EE93E" w14:textId="77777777" w:rsidR="00B57652" w:rsidRDefault="00B57652" w:rsidP="007B0CDC">
            <w:r w:rsidRPr="003638DD">
              <w:t>-1.267794346</w:t>
            </w:r>
          </w:p>
        </w:tc>
        <w:tc>
          <w:tcPr>
            <w:tcW w:w="1870" w:type="dxa"/>
          </w:tcPr>
          <w:p w14:paraId="7AC69D87" w14:textId="77777777" w:rsidR="00B57652" w:rsidRDefault="00B57652" w:rsidP="007B0CDC">
            <w:r w:rsidRPr="003638DD">
              <w:t>1</w:t>
            </w:r>
          </w:p>
        </w:tc>
      </w:tr>
      <w:tr w:rsidR="00B57652" w14:paraId="19767FEE" w14:textId="77777777" w:rsidTr="00B57652">
        <w:tc>
          <w:tcPr>
            <w:tcW w:w="1870" w:type="dxa"/>
          </w:tcPr>
          <w:p w14:paraId="0D0D55EF" w14:textId="77777777" w:rsidR="00B57652" w:rsidRDefault="00B57652" w:rsidP="007B0CDC">
            <w:r w:rsidRPr="003638DD">
              <w:t>FBgn0033961</w:t>
            </w:r>
          </w:p>
        </w:tc>
        <w:tc>
          <w:tcPr>
            <w:tcW w:w="1959" w:type="dxa"/>
          </w:tcPr>
          <w:p w14:paraId="53A66BAB" w14:textId="77777777" w:rsidR="00B57652" w:rsidRDefault="00B57652" w:rsidP="007B0CDC">
            <w:r w:rsidRPr="003638DD">
              <w:t>CG12859</w:t>
            </w:r>
          </w:p>
        </w:tc>
        <w:tc>
          <w:tcPr>
            <w:tcW w:w="1870" w:type="dxa"/>
          </w:tcPr>
          <w:p w14:paraId="327D61A7" w14:textId="77777777" w:rsidR="00B57652" w:rsidRDefault="00B57652" w:rsidP="007B0CDC">
            <w:r w:rsidRPr="003638DD">
              <w:t>-0.407382238</w:t>
            </w:r>
          </w:p>
        </w:tc>
        <w:tc>
          <w:tcPr>
            <w:tcW w:w="1870" w:type="dxa"/>
          </w:tcPr>
          <w:p w14:paraId="0F18180A" w14:textId="77777777" w:rsidR="00B57652" w:rsidRDefault="00B57652" w:rsidP="007B0CDC">
            <w:r w:rsidRPr="003638DD">
              <w:t>-1.264954703</w:t>
            </w:r>
          </w:p>
        </w:tc>
        <w:tc>
          <w:tcPr>
            <w:tcW w:w="1870" w:type="dxa"/>
          </w:tcPr>
          <w:p w14:paraId="2A5EFF57" w14:textId="77777777" w:rsidR="00B57652" w:rsidRDefault="00B57652" w:rsidP="007B0CDC">
            <w:r w:rsidRPr="003638DD">
              <w:t>1</w:t>
            </w:r>
          </w:p>
        </w:tc>
      </w:tr>
      <w:tr w:rsidR="00B57652" w14:paraId="596DDC16" w14:textId="77777777" w:rsidTr="00B57652">
        <w:tc>
          <w:tcPr>
            <w:tcW w:w="1870" w:type="dxa"/>
          </w:tcPr>
          <w:p w14:paraId="72168056" w14:textId="77777777" w:rsidR="00B57652" w:rsidRDefault="00B57652" w:rsidP="007B0CDC">
            <w:r w:rsidRPr="003638DD">
              <w:t>FBgn0038043</w:t>
            </w:r>
          </w:p>
        </w:tc>
        <w:tc>
          <w:tcPr>
            <w:tcW w:w="1959" w:type="dxa"/>
          </w:tcPr>
          <w:p w14:paraId="644649E4" w14:textId="77777777" w:rsidR="00B57652" w:rsidRDefault="00B57652" w:rsidP="007B0CDC">
            <w:r w:rsidRPr="003638DD">
              <w:t>CG17202</w:t>
            </w:r>
          </w:p>
        </w:tc>
        <w:tc>
          <w:tcPr>
            <w:tcW w:w="1870" w:type="dxa"/>
          </w:tcPr>
          <w:p w14:paraId="778DAA55" w14:textId="77777777" w:rsidR="00B57652" w:rsidRDefault="00B57652" w:rsidP="007B0CDC">
            <w:r w:rsidRPr="003638DD">
              <w:t>-0.530720828</w:t>
            </w:r>
          </w:p>
        </w:tc>
        <w:tc>
          <w:tcPr>
            <w:tcW w:w="1870" w:type="dxa"/>
          </w:tcPr>
          <w:p w14:paraId="10CC7E69" w14:textId="77777777" w:rsidR="00B57652" w:rsidRDefault="00B57652" w:rsidP="007B0CDC">
            <w:r w:rsidRPr="003638DD">
              <w:t>-1.209056005</w:t>
            </w:r>
          </w:p>
        </w:tc>
        <w:tc>
          <w:tcPr>
            <w:tcW w:w="1870" w:type="dxa"/>
          </w:tcPr>
          <w:p w14:paraId="101A3B9E" w14:textId="77777777" w:rsidR="00B57652" w:rsidRDefault="00B57652" w:rsidP="007B0CDC">
            <w:r w:rsidRPr="003638DD">
              <w:t>1</w:t>
            </w:r>
          </w:p>
        </w:tc>
      </w:tr>
      <w:tr w:rsidR="00B57652" w14:paraId="7E08AE5E" w14:textId="77777777" w:rsidTr="00B57652">
        <w:tc>
          <w:tcPr>
            <w:tcW w:w="1870" w:type="dxa"/>
          </w:tcPr>
          <w:p w14:paraId="66A120F7" w14:textId="77777777" w:rsidR="00B57652" w:rsidRDefault="00B57652" w:rsidP="007B0CDC">
            <w:r w:rsidRPr="003638DD">
              <w:t>FBgn0039635</w:t>
            </w:r>
          </w:p>
        </w:tc>
        <w:tc>
          <w:tcPr>
            <w:tcW w:w="1959" w:type="dxa"/>
          </w:tcPr>
          <w:p w14:paraId="4E7A8FED" w14:textId="77777777" w:rsidR="00B57652" w:rsidRDefault="00B57652" w:rsidP="007B0CDC">
            <w:r w:rsidRPr="003638DD">
              <w:t>CG11876</w:t>
            </w:r>
          </w:p>
        </w:tc>
        <w:tc>
          <w:tcPr>
            <w:tcW w:w="1870" w:type="dxa"/>
          </w:tcPr>
          <w:p w14:paraId="4EF05C07" w14:textId="77777777" w:rsidR="00B57652" w:rsidRDefault="00B57652" w:rsidP="007B0CDC">
            <w:r w:rsidRPr="003638DD">
              <w:t>-0.411711694</w:t>
            </w:r>
          </w:p>
        </w:tc>
        <w:tc>
          <w:tcPr>
            <w:tcW w:w="1870" w:type="dxa"/>
          </w:tcPr>
          <w:p w14:paraId="760745B7" w14:textId="77777777" w:rsidR="00B57652" w:rsidRDefault="00B57652" w:rsidP="007B0CDC">
            <w:r w:rsidRPr="003638DD">
              <w:t>-1.202058796</w:t>
            </w:r>
          </w:p>
        </w:tc>
        <w:tc>
          <w:tcPr>
            <w:tcW w:w="1870" w:type="dxa"/>
          </w:tcPr>
          <w:p w14:paraId="100A8122" w14:textId="77777777" w:rsidR="00B57652" w:rsidRDefault="00B57652" w:rsidP="007B0CDC">
            <w:r w:rsidRPr="003638DD">
              <w:t>0</w:t>
            </w:r>
          </w:p>
        </w:tc>
      </w:tr>
      <w:tr w:rsidR="00B57652" w14:paraId="3DFB5061" w14:textId="77777777" w:rsidTr="00B57652">
        <w:tc>
          <w:tcPr>
            <w:tcW w:w="1870" w:type="dxa"/>
          </w:tcPr>
          <w:p w14:paraId="2E16551E" w14:textId="77777777" w:rsidR="00B57652" w:rsidRDefault="00B57652" w:rsidP="007B0CDC">
            <w:r w:rsidRPr="003638DD">
              <w:t>FBgn0029912</w:t>
            </w:r>
          </w:p>
        </w:tc>
        <w:tc>
          <w:tcPr>
            <w:tcW w:w="1959" w:type="dxa"/>
          </w:tcPr>
          <w:p w14:paraId="29CC3B3D" w14:textId="77777777" w:rsidR="00B57652" w:rsidRDefault="00B57652" w:rsidP="007B0CDC">
            <w:r w:rsidRPr="003638DD">
              <w:t>CG4557</w:t>
            </w:r>
          </w:p>
        </w:tc>
        <w:tc>
          <w:tcPr>
            <w:tcW w:w="1870" w:type="dxa"/>
          </w:tcPr>
          <w:p w14:paraId="1B0956C0" w14:textId="77777777" w:rsidR="00B57652" w:rsidRDefault="00B57652" w:rsidP="007B0CDC">
            <w:r w:rsidRPr="003638DD">
              <w:t>-0.520617751</w:t>
            </w:r>
          </w:p>
        </w:tc>
        <w:tc>
          <w:tcPr>
            <w:tcW w:w="1870" w:type="dxa"/>
          </w:tcPr>
          <w:p w14:paraId="5051B115" w14:textId="77777777" w:rsidR="00B57652" w:rsidRDefault="00B57652" w:rsidP="007B0CDC">
            <w:r w:rsidRPr="003638DD">
              <w:t>-1.157748601</w:t>
            </w:r>
          </w:p>
        </w:tc>
        <w:tc>
          <w:tcPr>
            <w:tcW w:w="1870" w:type="dxa"/>
          </w:tcPr>
          <w:p w14:paraId="69034858" w14:textId="77777777" w:rsidR="00B57652" w:rsidRDefault="00B57652" w:rsidP="007B0CDC">
            <w:r w:rsidRPr="003638DD">
              <w:t>0</w:t>
            </w:r>
          </w:p>
        </w:tc>
      </w:tr>
      <w:tr w:rsidR="00B57652" w14:paraId="52BCA4AE" w14:textId="77777777" w:rsidTr="00B57652">
        <w:tc>
          <w:tcPr>
            <w:tcW w:w="1870" w:type="dxa"/>
          </w:tcPr>
          <w:p w14:paraId="6D476F1B" w14:textId="77777777" w:rsidR="00B57652" w:rsidRDefault="00B57652" w:rsidP="007B0CDC">
            <w:r w:rsidRPr="003638DD">
              <w:t>FBgn0083961</w:t>
            </w:r>
          </w:p>
        </w:tc>
        <w:tc>
          <w:tcPr>
            <w:tcW w:w="1959" w:type="dxa"/>
          </w:tcPr>
          <w:p w14:paraId="687E3ECA" w14:textId="77777777" w:rsidR="00B57652" w:rsidRDefault="00B57652" w:rsidP="007B0CDC">
            <w:r w:rsidRPr="003638DD">
              <w:t>CG34125</w:t>
            </w:r>
          </w:p>
        </w:tc>
        <w:tc>
          <w:tcPr>
            <w:tcW w:w="1870" w:type="dxa"/>
          </w:tcPr>
          <w:p w14:paraId="4E3BBF72" w14:textId="77777777" w:rsidR="00B57652" w:rsidRDefault="00B57652" w:rsidP="007B0CDC">
            <w:r w:rsidRPr="003638DD">
              <w:t>-0.292194481</w:t>
            </w:r>
          </w:p>
        </w:tc>
        <w:tc>
          <w:tcPr>
            <w:tcW w:w="1870" w:type="dxa"/>
          </w:tcPr>
          <w:p w14:paraId="652C601D" w14:textId="77777777" w:rsidR="00B57652" w:rsidRDefault="00B57652" w:rsidP="007B0CDC">
            <w:r w:rsidRPr="003638DD">
              <w:t>-1.136774853</w:t>
            </w:r>
          </w:p>
        </w:tc>
        <w:tc>
          <w:tcPr>
            <w:tcW w:w="1870" w:type="dxa"/>
          </w:tcPr>
          <w:p w14:paraId="7270215B" w14:textId="77777777" w:rsidR="00B57652" w:rsidRDefault="00B57652" w:rsidP="007B0CDC">
            <w:r w:rsidRPr="003638DD">
              <w:t>1</w:t>
            </w:r>
          </w:p>
        </w:tc>
      </w:tr>
      <w:tr w:rsidR="00B57652" w14:paraId="17D8EDB8" w14:textId="77777777" w:rsidTr="00B57652">
        <w:tc>
          <w:tcPr>
            <w:tcW w:w="1870" w:type="dxa"/>
          </w:tcPr>
          <w:p w14:paraId="2A069488" w14:textId="77777777" w:rsidR="00B57652" w:rsidRDefault="00B57652" w:rsidP="007B0CDC">
            <w:r w:rsidRPr="003638DD">
              <w:t>FBgn0028499</w:t>
            </w:r>
          </w:p>
        </w:tc>
        <w:tc>
          <w:tcPr>
            <w:tcW w:w="1959" w:type="dxa"/>
          </w:tcPr>
          <w:p w14:paraId="597CFFC5" w14:textId="77777777" w:rsidR="00B57652" w:rsidRDefault="00B57652" w:rsidP="007B0CDC">
            <w:r w:rsidRPr="003638DD">
              <w:t>CG7985</w:t>
            </w:r>
          </w:p>
        </w:tc>
        <w:tc>
          <w:tcPr>
            <w:tcW w:w="1870" w:type="dxa"/>
          </w:tcPr>
          <w:p w14:paraId="2B6D04A8" w14:textId="77777777" w:rsidR="00B57652" w:rsidRDefault="00B57652" w:rsidP="007B0CDC">
            <w:r w:rsidRPr="003638DD">
              <w:t>-0.460036702</w:t>
            </w:r>
          </w:p>
        </w:tc>
        <w:tc>
          <w:tcPr>
            <w:tcW w:w="1870" w:type="dxa"/>
          </w:tcPr>
          <w:p w14:paraId="10585D94" w14:textId="77777777" w:rsidR="00B57652" w:rsidRDefault="00B57652" w:rsidP="007B0CDC">
            <w:r w:rsidRPr="003638DD">
              <w:t>-1.130734484</w:t>
            </w:r>
          </w:p>
        </w:tc>
        <w:tc>
          <w:tcPr>
            <w:tcW w:w="1870" w:type="dxa"/>
          </w:tcPr>
          <w:p w14:paraId="290AA140" w14:textId="77777777" w:rsidR="00B57652" w:rsidRDefault="00B57652" w:rsidP="007B0CDC">
            <w:r w:rsidRPr="003638DD">
              <w:t>1</w:t>
            </w:r>
          </w:p>
        </w:tc>
      </w:tr>
      <w:tr w:rsidR="00B57652" w14:paraId="600037B8" w14:textId="77777777" w:rsidTr="00B57652">
        <w:tc>
          <w:tcPr>
            <w:tcW w:w="1870" w:type="dxa"/>
          </w:tcPr>
          <w:p w14:paraId="78245AAC" w14:textId="77777777" w:rsidR="00B57652" w:rsidRDefault="00B57652" w:rsidP="007B0CDC">
            <w:r w:rsidRPr="003638DD">
              <w:t>FBgn0039110</w:t>
            </w:r>
          </w:p>
        </w:tc>
        <w:tc>
          <w:tcPr>
            <w:tcW w:w="1959" w:type="dxa"/>
          </w:tcPr>
          <w:p w14:paraId="25B7667B" w14:textId="77777777" w:rsidR="00B57652" w:rsidRDefault="00B57652" w:rsidP="007B0CDC">
            <w:r w:rsidRPr="003638DD">
              <w:t>RanBP3</w:t>
            </w:r>
          </w:p>
        </w:tc>
        <w:tc>
          <w:tcPr>
            <w:tcW w:w="1870" w:type="dxa"/>
          </w:tcPr>
          <w:p w14:paraId="07E3490A" w14:textId="77777777" w:rsidR="00B57652" w:rsidRDefault="00B57652" w:rsidP="007B0CDC">
            <w:r w:rsidRPr="003638DD">
              <w:t>-0.29811128</w:t>
            </w:r>
          </w:p>
        </w:tc>
        <w:tc>
          <w:tcPr>
            <w:tcW w:w="1870" w:type="dxa"/>
          </w:tcPr>
          <w:p w14:paraId="3575BBA2" w14:textId="77777777" w:rsidR="00B57652" w:rsidRDefault="00B57652" w:rsidP="007B0CDC">
            <w:r w:rsidRPr="003638DD">
              <w:t>-1.106795792</w:t>
            </w:r>
          </w:p>
        </w:tc>
        <w:tc>
          <w:tcPr>
            <w:tcW w:w="1870" w:type="dxa"/>
          </w:tcPr>
          <w:p w14:paraId="00ABF5C5" w14:textId="77777777" w:rsidR="00B57652" w:rsidRDefault="00B57652" w:rsidP="007B0CDC">
            <w:r w:rsidRPr="003638DD">
              <w:t>0</w:t>
            </w:r>
          </w:p>
        </w:tc>
      </w:tr>
      <w:tr w:rsidR="00B57652" w14:paraId="355615FD" w14:textId="77777777" w:rsidTr="00B57652">
        <w:tc>
          <w:tcPr>
            <w:tcW w:w="1870" w:type="dxa"/>
          </w:tcPr>
          <w:p w14:paraId="03666DAF" w14:textId="77777777" w:rsidR="00B57652" w:rsidRDefault="00B57652" w:rsidP="007B0CDC">
            <w:r w:rsidRPr="003638DD">
              <w:t>FBgn0039697</w:t>
            </w:r>
          </w:p>
        </w:tc>
        <w:tc>
          <w:tcPr>
            <w:tcW w:w="1959" w:type="dxa"/>
          </w:tcPr>
          <w:p w14:paraId="0B8A775E" w14:textId="77777777" w:rsidR="00B57652" w:rsidRDefault="00B57652" w:rsidP="007B0CDC">
            <w:r w:rsidRPr="003638DD">
              <w:t>CG7834</w:t>
            </w:r>
          </w:p>
        </w:tc>
        <w:tc>
          <w:tcPr>
            <w:tcW w:w="1870" w:type="dxa"/>
          </w:tcPr>
          <w:p w14:paraId="5A120BBE" w14:textId="77777777" w:rsidR="00B57652" w:rsidRDefault="00B57652" w:rsidP="007B0CDC">
            <w:r w:rsidRPr="003638DD">
              <w:t>-0.501646288</w:t>
            </w:r>
          </w:p>
        </w:tc>
        <w:tc>
          <w:tcPr>
            <w:tcW w:w="1870" w:type="dxa"/>
          </w:tcPr>
          <w:p w14:paraId="01595384" w14:textId="77777777" w:rsidR="00B57652" w:rsidRDefault="00B57652" w:rsidP="007B0CDC">
            <w:r w:rsidRPr="003638DD">
              <w:t>-1.105944941</w:t>
            </w:r>
          </w:p>
        </w:tc>
        <w:tc>
          <w:tcPr>
            <w:tcW w:w="1870" w:type="dxa"/>
          </w:tcPr>
          <w:p w14:paraId="5AE59A1C" w14:textId="77777777" w:rsidR="00B57652" w:rsidRDefault="00B57652" w:rsidP="007B0CDC">
            <w:r w:rsidRPr="003638DD">
              <w:t>0</w:t>
            </w:r>
          </w:p>
        </w:tc>
      </w:tr>
      <w:tr w:rsidR="00B57652" w14:paraId="3A3874A7" w14:textId="77777777" w:rsidTr="00B57652">
        <w:tc>
          <w:tcPr>
            <w:tcW w:w="1870" w:type="dxa"/>
          </w:tcPr>
          <w:p w14:paraId="42966CD7" w14:textId="77777777" w:rsidR="00B57652" w:rsidRDefault="00B57652" w:rsidP="007B0CDC">
            <w:r w:rsidRPr="003638DD">
              <w:t>FBgn0028577</w:t>
            </w:r>
          </w:p>
        </w:tc>
        <w:tc>
          <w:tcPr>
            <w:tcW w:w="1959" w:type="dxa"/>
          </w:tcPr>
          <w:p w14:paraId="1FDA5D75" w14:textId="77777777" w:rsidR="00B57652" w:rsidRDefault="00B57652" w:rsidP="007B0CDC">
            <w:r w:rsidRPr="003638DD">
              <w:t>pUf68</w:t>
            </w:r>
          </w:p>
        </w:tc>
        <w:tc>
          <w:tcPr>
            <w:tcW w:w="1870" w:type="dxa"/>
          </w:tcPr>
          <w:p w14:paraId="174013D1" w14:textId="77777777" w:rsidR="00B57652" w:rsidRDefault="00B57652" w:rsidP="007B0CDC">
            <w:r w:rsidRPr="003638DD">
              <w:t>-0.206513547</w:t>
            </w:r>
          </w:p>
        </w:tc>
        <w:tc>
          <w:tcPr>
            <w:tcW w:w="1870" w:type="dxa"/>
          </w:tcPr>
          <w:p w14:paraId="10450941" w14:textId="77777777" w:rsidR="00B57652" w:rsidRDefault="00B57652" w:rsidP="007B0CDC">
            <w:r w:rsidRPr="003638DD">
              <w:t>-1.095609015</w:t>
            </w:r>
          </w:p>
        </w:tc>
        <w:tc>
          <w:tcPr>
            <w:tcW w:w="1870" w:type="dxa"/>
          </w:tcPr>
          <w:p w14:paraId="4380AB4D" w14:textId="77777777" w:rsidR="00B57652" w:rsidRDefault="00B57652" w:rsidP="007B0CDC">
            <w:r w:rsidRPr="003638DD">
              <w:t>0</w:t>
            </w:r>
          </w:p>
        </w:tc>
      </w:tr>
      <w:tr w:rsidR="00B57652" w14:paraId="1D5EF15E" w14:textId="77777777" w:rsidTr="00B57652">
        <w:tc>
          <w:tcPr>
            <w:tcW w:w="1870" w:type="dxa"/>
          </w:tcPr>
          <w:p w14:paraId="22DFEFAE" w14:textId="77777777" w:rsidR="00B57652" w:rsidRDefault="00B57652" w:rsidP="007B0CDC">
            <w:r w:rsidRPr="003638DD">
              <w:t>FBgn0004867</w:t>
            </w:r>
          </w:p>
        </w:tc>
        <w:tc>
          <w:tcPr>
            <w:tcW w:w="1959" w:type="dxa"/>
          </w:tcPr>
          <w:p w14:paraId="03FAA4DB" w14:textId="77777777" w:rsidR="00B57652" w:rsidRDefault="00B57652" w:rsidP="007B0CDC">
            <w:r w:rsidRPr="003638DD">
              <w:t>RpS2</w:t>
            </w:r>
          </w:p>
        </w:tc>
        <w:tc>
          <w:tcPr>
            <w:tcW w:w="1870" w:type="dxa"/>
          </w:tcPr>
          <w:p w14:paraId="41931357" w14:textId="77777777" w:rsidR="00B57652" w:rsidRDefault="00B57652" w:rsidP="007B0CDC">
            <w:r w:rsidRPr="003638DD">
              <w:t>-0.507089435</w:t>
            </w:r>
          </w:p>
        </w:tc>
        <w:tc>
          <w:tcPr>
            <w:tcW w:w="1870" w:type="dxa"/>
          </w:tcPr>
          <w:p w14:paraId="4259C9C5" w14:textId="77777777" w:rsidR="00B57652" w:rsidRDefault="00B57652" w:rsidP="007B0CDC">
            <w:r w:rsidRPr="003638DD">
              <w:t>-1.076736922</w:t>
            </w:r>
          </w:p>
        </w:tc>
        <w:tc>
          <w:tcPr>
            <w:tcW w:w="1870" w:type="dxa"/>
          </w:tcPr>
          <w:p w14:paraId="099E6A41" w14:textId="77777777" w:rsidR="00B57652" w:rsidRDefault="00B57652" w:rsidP="007B0CDC">
            <w:r w:rsidRPr="003638DD">
              <w:t>1</w:t>
            </w:r>
          </w:p>
        </w:tc>
      </w:tr>
      <w:tr w:rsidR="00B57652" w14:paraId="3FB131F1" w14:textId="77777777" w:rsidTr="00B57652">
        <w:tc>
          <w:tcPr>
            <w:tcW w:w="1870" w:type="dxa"/>
          </w:tcPr>
          <w:p w14:paraId="5E5E6E00" w14:textId="77777777" w:rsidR="00B57652" w:rsidRDefault="00B57652" w:rsidP="007B0CDC">
            <w:r w:rsidRPr="003638DD">
              <w:t>FBgn0014857</w:t>
            </w:r>
          </w:p>
        </w:tc>
        <w:tc>
          <w:tcPr>
            <w:tcW w:w="1959" w:type="dxa"/>
          </w:tcPr>
          <w:p w14:paraId="67AEE172" w14:textId="77777777" w:rsidR="00B57652" w:rsidRDefault="00B57652" w:rsidP="007B0CDC">
            <w:r w:rsidRPr="003638DD">
              <w:t>His3.3A</w:t>
            </w:r>
          </w:p>
        </w:tc>
        <w:tc>
          <w:tcPr>
            <w:tcW w:w="1870" w:type="dxa"/>
          </w:tcPr>
          <w:p w14:paraId="3B0BBE63" w14:textId="77777777" w:rsidR="00B57652" w:rsidRDefault="00B57652" w:rsidP="007B0CDC">
            <w:r w:rsidRPr="003638DD">
              <w:t>-0.364919446</w:t>
            </w:r>
          </w:p>
        </w:tc>
        <w:tc>
          <w:tcPr>
            <w:tcW w:w="1870" w:type="dxa"/>
          </w:tcPr>
          <w:p w14:paraId="4C93ABFD" w14:textId="77777777" w:rsidR="00B57652" w:rsidRDefault="00B57652" w:rsidP="007B0CDC">
            <w:r w:rsidRPr="003638DD">
              <w:t>-1.076151873</w:t>
            </w:r>
          </w:p>
        </w:tc>
        <w:tc>
          <w:tcPr>
            <w:tcW w:w="1870" w:type="dxa"/>
          </w:tcPr>
          <w:p w14:paraId="5839E273" w14:textId="77777777" w:rsidR="00B57652" w:rsidRDefault="00B57652" w:rsidP="007B0CDC">
            <w:r w:rsidRPr="003638DD">
              <w:t>0</w:t>
            </w:r>
          </w:p>
        </w:tc>
      </w:tr>
      <w:tr w:rsidR="00B57652" w14:paraId="676A5376" w14:textId="77777777" w:rsidTr="00B57652">
        <w:tc>
          <w:tcPr>
            <w:tcW w:w="1870" w:type="dxa"/>
          </w:tcPr>
          <w:p w14:paraId="0BD5AE11" w14:textId="77777777" w:rsidR="00B57652" w:rsidRDefault="00B57652" w:rsidP="007B0CDC">
            <w:r w:rsidRPr="003638DD">
              <w:t>FBgn0020261</w:t>
            </w:r>
          </w:p>
        </w:tc>
        <w:tc>
          <w:tcPr>
            <w:tcW w:w="1959" w:type="dxa"/>
          </w:tcPr>
          <w:p w14:paraId="1F83688B" w14:textId="77777777" w:rsidR="00B57652" w:rsidRDefault="00B57652" w:rsidP="007B0CDC">
            <w:proofErr w:type="spellStart"/>
            <w:r w:rsidRPr="003638DD">
              <w:t>pcm</w:t>
            </w:r>
            <w:proofErr w:type="spellEnd"/>
          </w:p>
        </w:tc>
        <w:tc>
          <w:tcPr>
            <w:tcW w:w="1870" w:type="dxa"/>
          </w:tcPr>
          <w:p w14:paraId="0F4E4FFA" w14:textId="77777777" w:rsidR="00B57652" w:rsidRDefault="00B57652" w:rsidP="007B0CDC">
            <w:r w:rsidRPr="003638DD">
              <w:t>-0.515874068</w:t>
            </w:r>
          </w:p>
        </w:tc>
        <w:tc>
          <w:tcPr>
            <w:tcW w:w="1870" w:type="dxa"/>
          </w:tcPr>
          <w:p w14:paraId="4A5ED521" w14:textId="77777777" w:rsidR="00B57652" w:rsidRDefault="00B57652" w:rsidP="007B0CDC">
            <w:r w:rsidRPr="003638DD">
              <w:t>-1.073635099</w:t>
            </w:r>
          </w:p>
        </w:tc>
        <w:tc>
          <w:tcPr>
            <w:tcW w:w="1870" w:type="dxa"/>
          </w:tcPr>
          <w:p w14:paraId="33232C61" w14:textId="77777777" w:rsidR="00B57652" w:rsidRDefault="00B57652" w:rsidP="007B0CDC">
            <w:r w:rsidRPr="003638DD">
              <w:t>1</w:t>
            </w:r>
          </w:p>
        </w:tc>
      </w:tr>
      <w:tr w:rsidR="00B57652" w14:paraId="08E2D9AB" w14:textId="77777777" w:rsidTr="00B57652">
        <w:tc>
          <w:tcPr>
            <w:tcW w:w="1870" w:type="dxa"/>
          </w:tcPr>
          <w:p w14:paraId="7510C7FB" w14:textId="77777777" w:rsidR="00B57652" w:rsidRDefault="00B57652" w:rsidP="007B0CDC">
            <w:r w:rsidRPr="003638DD">
              <w:t>FBgn0045862</w:t>
            </w:r>
          </w:p>
        </w:tc>
        <w:tc>
          <w:tcPr>
            <w:tcW w:w="1959" w:type="dxa"/>
          </w:tcPr>
          <w:p w14:paraId="1FD4DA87" w14:textId="77777777" w:rsidR="00B57652" w:rsidRDefault="00B57652" w:rsidP="007B0CDC">
            <w:proofErr w:type="spellStart"/>
            <w:r w:rsidRPr="003638DD">
              <w:t>btz</w:t>
            </w:r>
            <w:proofErr w:type="spellEnd"/>
          </w:p>
        </w:tc>
        <w:tc>
          <w:tcPr>
            <w:tcW w:w="1870" w:type="dxa"/>
          </w:tcPr>
          <w:p w14:paraId="43D027B6" w14:textId="77777777" w:rsidR="00B57652" w:rsidRDefault="00B57652" w:rsidP="007B0CDC">
            <w:r w:rsidRPr="003638DD">
              <w:t>-0.492297722</w:t>
            </w:r>
          </w:p>
        </w:tc>
        <w:tc>
          <w:tcPr>
            <w:tcW w:w="1870" w:type="dxa"/>
          </w:tcPr>
          <w:p w14:paraId="23905393" w14:textId="77777777" w:rsidR="00B57652" w:rsidRDefault="00B57652" w:rsidP="007B0CDC">
            <w:r w:rsidRPr="003638DD">
              <w:t>-1.067180139</w:t>
            </w:r>
          </w:p>
        </w:tc>
        <w:tc>
          <w:tcPr>
            <w:tcW w:w="1870" w:type="dxa"/>
          </w:tcPr>
          <w:p w14:paraId="72E2FBCD" w14:textId="77777777" w:rsidR="00B57652" w:rsidRDefault="00B57652" w:rsidP="007B0CDC">
            <w:r w:rsidRPr="003638DD">
              <w:t>0</w:t>
            </w:r>
          </w:p>
        </w:tc>
      </w:tr>
      <w:tr w:rsidR="00B57652" w14:paraId="6E7FC6F7" w14:textId="77777777" w:rsidTr="00B57652">
        <w:tc>
          <w:tcPr>
            <w:tcW w:w="1870" w:type="dxa"/>
          </w:tcPr>
          <w:p w14:paraId="01C521B5" w14:textId="77777777" w:rsidR="00B57652" w:rsidRDefault="00B57652" w:rsidP="007B0CDC">
            <w:r w:rsidRPr="003638DD">
              <w:t>FBgn0026372</w:t>
            </w:r>
          </w:p>
        </w:tc>
        <w:tc>
          <w:tcPr>
            <w:tcW w:w="1959" w:type="dxa"/>
          </w:tcPr>
          <w:p w14:paraId="02AAD328" w14:textId="77777777" w:rsidR="00B57652" w:rsidRDefault="00B57652" w:rsidP="007B0CDC">
            <w:r w:rsidRPr="003638DD">
              <w:t>RpL23A</w:t>
            </w:r>
          </w:p>
        </w:tc>
        <w:tc>
          <w:tcPr>
            <w:tcW w:w="1870" w:type="dxa"/>
          </w:tcPr>
          <w:p w14:paraId="6E735410" w14:textId="77777777" w:rsidR="00B57652" w:rsidRDefault="00B57652" w:rsidP="007B0CDC">
            <w:r w:rsidRPr="003638DD">
              <w:t>-0.427074747</w:t>
            </w:r>
          </w:p>
        </w:tc>
        <w:tc>
          <w:tcPr>
            <w:tcW w:w="1870" w:type="dxa"/>
          </w:tcPr>
          <w:p w14:paraId="596CD2EE" w14:textId="77777777" w:rsidR="00B57652" w:rsidRDefault="00B57652" w:rsidP="007B0CDC">
            <w:r w:rsidRPr="003638DD">
              <w:t>-1.058980913</w:t>
            </w:r>
          </w:p>
        </w:tc>
        <w:tc>
          <w:tcPr>
            <w:tcW w:w="1870" w:type="dxa"/>
          </w:tcPr>
          <w:p w14:paraId="3EE4E707" w14:textId="77777777" w:rsidR="00B57652" w:rsidRDefault="00B57652" w:rsidP="007B0CDC">
            <w:r w:rsidRPr="003638DD">
              <w:t>0</w:t>
            </w:r>
          </w:p>
        </w:tc>
      </w:tr>
      <w:tr w:rsidR="00B57652" w14:paraId="62B49CB7" w14:textId="77777777" w:rsidTr="00B57652">
        <w:tc>
          <w:tcPr>
            <w:tcW w:w="1870" w:type="dxa"/>
          </w:tcPr>
          <w:p w14:paraId="3700E040" w14:textId="77777777" w:rsidR="00B57652" w:rsidRDefault="00B57652" w:rsidP="007B0CDC">
            <w:r w:rsidRPr="003638DD">
              <w:t>FBgn0039713</w:t>
            </w:r>
          </w:p>
        </w:tc>
        <w:tc>
          <w:tcPr>
            <w:tcW w:w="1959" w:type="dxa"/>
          </w:tcPr>
          <w:p w14:paraId="37A7CE18" w14:textId="77777777" w:rsidR="00B57652" w:rsidRDefault="00B57652" w:rsidP="007B0CDC">
            <w:r w:rsidRPr="003638DD">
              <w:t>RpS8</w:t>
            </w:r>
          </w:p>
        </w:tc>
        <w:tc>
          <w:tcPr>
            <w:tcW w:w="1870" w:type="dxa"/>
          </w:tcPr>
          <w:p w14:paraId="3B9A3633" w14:textId="77777777" w:rsidR="00B57652" w:rsidRDefault="00B57652" w:rsidP="007B0CDC">
            <w:r w:rsidRPr="003638DD">
              <w:t>-0.576041321</w:t>
            </w:r>
          </w:p>
        </w:tc>
        <w:tc>
          <w:tcPr>
            <w:tcW w:w="1870" w:type="dxa"/>
          </w:tcPr>
          <w:p w14:paraId="261E274F" w14:textId="77777777" w:rsidR="00B57652" w:rsidRDefault="00B57652" w:rsidP="007B0CDC">
            <w:r w:rsidRPr="003638DD">
              <w:t>-1.056284811</w:t>
            </w:r>
          </w:p>
        </w:tc>
        <w:tc>
          <w:tcPr>
            <w:tcW w:w="1870" w:type="dxa"/>
          </w:tcPr>
          <w:p w14:paraId="6DD6C0F0" w14:textId="77777777" w:rsidR="00B57652" w:rsidRDefault="00B57652" w:rsidP="007B0CDC">
            <w:r w:rsidRPr="003638DD">
              <w:t>1</w:t>
            </w:r>
          </w:p>
        </w:tc>
      </w:tr>
      <w:tr w:rsidR="00B57652" w14:paraId="3AF93CEE" w14:textId="77777777" w:rsidTr="00B57652">
        <w:tc>
          <w:tcPr>
            <w:tcW w:w="1870" w:type="dxa"/>
          </w:tcPr>
          <w:p w14:paraId="45ECF71D" w14:textId="77777777" w:rsidR="00B57652" w:rsidRDefault="00B57652" w:rsidP="007B0CDC">
            <w:r w:rsidRPr="003638DD">
              <w:t>FBgn0040931</w:t>
            </w:r>
          </w:p>
        </w:tc>
        <w:tc>
          <w:tcPr>
            <w:tcW w:w="1959" w:type="dxa"/>
          </w:tcPr>
          <w:p w14:paraId="2ED0FD2F" w14:textId="77777777" w:rsidR="00B57652" w:rsidRDefault="00B57652" w:rsidP="007B0CDC">
            <w:r w:rsidRPr="003638DD">
              <w:t>CG9034</w:t>
            </w:r>
          </w:p>
        </w:tc>
        <w:tc>
          <w:tcPr>
            <w:tcW w:w="1870" w:type="dxa"/>
          </w:tcPr>
          <w:p w14:paraId="228DD243" w14:textId="77777777" w:rsidR="00B57652" w:rsidRDefault="00B57652" w:rsidP="007B0CDC">
            <w:r w:rsidRPr="003638DD">
              <w:t>-0.440376741</w:t>
            </w:r>
          </w:p>
        </w:tc>
        <w:tc>
          <w:tcPr>
            <w:tcW w:w="1870" w:type="dxa"/>
          </w:tcPr>
          <w:p w14:paraId="35C8142E" w14:textId="77777777" w:rsidR="00B57652" w:rsidRDefault="00B57652" w:rsidP="007B0CDC">
            <w:r w:rsidRPr="003638DD">
              <w:t>-1.049648348</w:t>
            </w:r>
          </w:p>
        </w:tc>
        <w:tc>
          <w:tcPr>
            <w:tcW w:w="1870" w:type="dxa"/>
          </w:tcPr>
          <w:p w14:paraId="57BAF942" w14:textId="77777777" w:rsidR="00B57652" w:rsidRDefault="00B57652" w:rsidP="007B0CDC">
            <w:r w:rsidRPr="003638DD">
              <w:t>1</w:t>
            </w:r>
          </w:p>
        </w:tc>
      </w:tr>
      <w:tr w:rsidR="00B57652" w14:paraId="41F92382" w14:textId="77777777" w:rsidTr="00B57652">
        <w:tc>
          <w:tcPr>
            <w:tcW w:w="1870" w:type="dxa"/>
          </w:tcPr>
          <w:p w14:paraId="06A35C24" w14:textId="77777777" w:rsidR="00B57652" w:rsidRDefault="00B57652" w:rsidP="007B0CDC">
            <w:r w:rsidRPr="003638DD">
              <w:t>FBgn0027785</w:t>
            </w:r>
          </w:p>
        </w:tc>
        <w:tc>
          <w:tcPr>
            <w:tcW w:w="1959" w:type="dxa"/>
          </w:tcPr>
          <w:p w14:paraId="44129736" w14:textId="77777777" w:rsidR="00B57652" w:rsidRDefault="00B57652" w:rsidP="007B0CDC">
            <w:r w:rsidRPr="003638DD">
              <w:t>NP15.6</w:t>
            </w:r>
          </w:p>
        </w:tc>
        <w:tc>
          <w:tcPr>
            <w:tcW w:w="1870" w:type="dxa"/>
          </w:tcPr>
          <w:p w14:paraId="183FCD0F" w14:textId="77777777" w:rsidR="00B57652" w:rsidRDefault="00B57652" w:rsidP="007B0CDC">
            <w:r w:rsidRPr="003638DD">
              <w:t>-0.394834669</w:t>
            </w:r>
          </w:p>
        </w:tc>
        <w:tc>
          <w:tcPr>
            <w:tcW w:w="1870" w:type="dxa"/>
          </w:tcPr>
          <w:p w14:paraId="62AA7524" w14:textId="77777777" w:rsidR="00B57652" w:rsidRDefault="00B57652" w:rsidP="007B0CDC">
            <w:r w:rsidRPr="003638DD">
              <w:t>-1.048933208</w:t>
            </w:r>
          </w:p>
        </w:tc>
        <w:tc>
          <w:tcPr>
            <w:tcW w:w="1870" w:type="dxa"/>
          </w:tcPr>
          <w:p w14:paraId="405CC4DD" w14:textId="77777777" w:rsidR="00B57652" w:rsidRDefault="00B57652" w:rsidP="007B0CDC">
            <w:r w:rsidRPr="003638DD">
              <w:t>0</w:t>
            </w:r>
          </w:p>
        </w:tc>
      </w:tr>
      <w:tr w:rsidR="00B57652" w14:paraId="3350059C" w14:textId="77777777" w:rsidTr="00B57652">
        <w:tc>
          <w:tcPr>
            <w:tcW w:w="1870" w:type="dxa"/>
          </w:tcPr>
          <w:p w14:paraId="0DD4082C" w14:textId="77777777" w:rsidR="00B57652" w:rsidRDefault="00B57652" w:rsidP="007B0CDC">
            <w:r w:rsidRPr="003638DD">
              <w:t>FBgn0040477</w:t>
            </w:r>
          </w:p>
        </w:tc>
        <w:tc>
          <w:tcPr>
            <w:tcW w:w="1959" w:type="dxa"/>
          </w:tcPr>
          <w:p w14:paraId="1A4A4093" w14:textId="77777777" w:rsidR="00B57652" w:rsidRDefault="00B57652" w:rsidP="007B0CDC">
            <w:proofErr w:type="spellStart"/>
            <w:r w:rsidRPr="003638DD">
              <w:t>cid</w:t>
            </w:r>
            <w:proofErr w:type="spellEnd"/>
          </w:p>
        </w:tc>
        <w:tc>
          <w:tcPr>
            <w:tcW w:w="1870" w:type="dxa"/>
          </w:tcPr>
          <w:p w14:paraId="2D9C10E9" w14:textId="77777777" w:rsidR="00B57652" w:rsidRDefault="00B57652" w:rsidP="007B0CDC">
            <w:r w:rsidRPr="003638DD">
              <w:t>-0.583552949</w:t>
            </w:r>
          </w:p>
        </w:tc>
        <w:tc>
          <w:tcPr>
            <w:tcW w:w="1870" w:type="dxa"/>
          </w:tcPr>
          <w:p w14:paraId="57417563" w14:textId="77777777" w:rsidR="00B57652" w:rsidRDefault="00B57652" w:rsidP="007B0CDC">
            <w:r w:rsidRPr="003638DD">
              <w:t>-1.037049495</w:t>
            </w:r>
          </w:p>
        </w:tc>
        <w:tc>
          <w:tcPr>
            <w:tcW w:w="1870" w:type="dxa"/>
          </w:tcPr>
          <w:p w14:paraId="05414065" w14:textId="77777777" w:rsidR="00B57652" w:rsidRDefault="00B57652" w:rsidP="007B0CDC">
            <w:r w:rsidRPr="003638DD">
              <w:t>0</w:t>
            </w:r>
          </w:p>
        </w:tc>
      </w:tr>
      <w:tr w:rsidR="00B57652" w14:paraId="365BAA34" w14:textId="77777777" w:rsidTr="00B57652">
        <w:tc>
          <w:tcPr>
            <w:tcW w:w="1870" w:type="dxa"/>
          </w:tcPr>
          <w:p w14:paraId="1FF3FDE0" w14:textId="77777777" w:rsidR="00B57652" w:rsidRDefault="00B57652" w:rsidP="007B0CDC">
            <w:r w:rsidRPr="003638DD">
              <w:lastRenderedPageBreak/>
              <w:t>FBgn0020618</w:t>
            </w:r>
          </w:p>
        </w:tc>
        <w:tc>
          <w:tcPr>
            <w:tcW w:w="1959" w:type="dxa"/>
          </w:tcPr>
          <w:p w14:paraId="6E5F49CC" w14:textId="77777777" w:rsidR="00B57652" w:rsidRDefault="00B57652" w:rsidP="007B0CDC">
            <w:r w:rsidRPr="003638DD">
              <w:t>Rack1</w:t>
            </w:r>
          </w:p>
        </w:tc>
        <w:tc>
          <w:tcPr>
            <w:tcW w:w="1870" w:type="dxa"/>
          </w:tcPr>
          <w:p w14:paraId="589F05A1" w14:textId="77777777" w:rsidR="00B57652" w:rsidRDefault="00B57652" w:rsidP="007B0CDC">
            <w:r w:rsidRPr="003638DD">
              <w:t>-0.17471754</w:t>
            </w:r>
          </w:p>
        </w:tc>
        <w:tc>
          <w:tcPr>
            <w:tcW w:w="1870" w:type="dxa"/>
          </w:tcPr>
          <w:p w14:paraId="67A7C854" w14:textId="77777777" w:rsidR="00B57652" w:rsidRDefault="00B57652" w:rsidP="007B0CDC">
            <w:r w:rsidRPr="003638DD">
              <w:t>-1.014089917</w:t>
            </w:r>
          </w:p>
        </w:tc>
        <w:tc>
          <w:tcPr>
            <w:tcW w:w="1870" w:type="dxa"/>
          </w:tcPr>
          <w:p w14:paraId="2ABD2C5D" w14:textId="77777777" w:rsidR="00B57652" w:rsidRDefault="00B57652" w:rsidP="007B0CDC">
            <w:r w:rsidRPr="003638DD">
              <w:t>0</w:t>
            </w:r>
          </w:p>
        </w:tc>
      </w:tr>
      <w:tr w:rsidR="00B57652" w14:paraId="431CEC9E" w14:textId="77777777" w:rsidTr="00B57652">
        <w:tc>
          <w:tcPr>
            <w:tcW w:w="1870" w:type="dxa"/>
          </w:tcPr>
          <w:p w14:paraId="759D4C21" w14:textId="77777777" w:rsidR="00B57652" w:rsidRDefault="00B57652" w:rsidP="007B0CDC">
            <w:r w:rsidRPr="003638DD">
              <w:t>FBgn0016120</w:t>
            </w:r>
          </w:p>
        </w:tc>
        <w:tc>
          <w:tcPr>
            <w:tcW w:w="1959" w:type="dxa"/>
          </w:tcPr>
          <w:p w14:paraId="2E7E7384" w14:textId="77777777" w:rsidR="00B57652" w:rsidRDefault="00B57652" w:rsidP="007B0CDC">
            <w:proofErr w:type="spellStart"/>
            <w:r w:rsidRPr="003638DD">
              <w:t>ATPsyn</w:t>
            </w:r>
            <w:proofErr w:type="spellEnd"/>
            <w:r w:rsidRPr="003638DD">
              <w:t>-d</w:t>
            </w:r>
          </w:p>
        </w:tc>
        <w:tc>
          <w:tcPr>
            <w:tcW w:w="1870" w:type="dxa"/>
          </w:tcPr>
          <w:p w14:paraId="44226D96" w14:textId="77777777" w:rsidR="00B57652" w:rsidRDefault="00B57652" w:rsidP="007B0CDC">
            <w:r w:rsidRPr="003638DD">
              <w:t>-0.446305189</w:t>
            </w:r>
          </w:p>
        </w:tc>
        <w:tc>
          <w:tcPr>
            <w:tcW w:w="1870" w:type="dxa"/>
          </w:tcPr>
          <w:p w14:paraId="77D2FD23" w14:textId="77777777" w:rsidR="00B57652" w:rsidRDefault="00B57652" w:rsidP="007B0CDC">
            <w:r w:rsidRPr="003638DD">
              <w:t>-1.012919816</w:t>
            </w:r>
          </w:p>
        </w:tc>
        <w:tc>
          <w:tcPr>
            <w:tcW w:w="1870" w:type="dxa"/>
          </w:tcPr>
          <w:p w14:paraId="74462C43" w14:textId="77777777" w:rsidR="00B57652" w:rsidRDefault="00B57652" w:rsidP="007B0CDC">
            <w:r w:rsidRPr="003638DD">
              <w:t>0</w:t>
            </w:r>
          </w:p>
        </w:tc>
      </w:tr>
      <w:tr w:rsidR="00B57652" w14:paraId="6AFDA194" w14:textId="77777777" w:rsidTr="00B57652">
        <w:tc>
          <w:tcPr>
            <w:tcW w:w="1870" w:type="dxa"/>
          </w:tcPr>
          <w:p w14:paraId="47AE40FD" w14:textId="77777777" w:rsidR="00B57652" w:rsidRDefault="00B57652" w:rsidP="007B0CDC">
            <w:r w:rsidRPr="003638DD">
              <w:t>FBgn0003517</w:t>
            </w:r>
          </w:p>
        </w:tc>
        <w:tc>
          <w:tcPr>
            <w:tcW w:w="1959" w:type="dxa"/>
          </w:tcPr>
          <w:p w14:paraId="030010B7" w14:textId="77777777" w:rsidR="00B57652" w:rsidRDefault="00B57652" w:rsidP="007B0CDC">
            <w:proofErr w:type="spellStart"/>
            <w:r w:rsidRPr="003638DD">
              <w:t>sta</w:t>
            </w:r>
            <w:proofErr w:type="spellEnd"/>
          </w:p>
        </w:tc>
        <w:tc>
          <w:tcPr>
            <w:tcW w:w="1870" w:type="dxa"/>
          </w:tcPr>
          <w:p w14:paraId="348DF80D" w14:textId="77777777" w:rsidR="00B57652" w:rsidRDefault="00B57652" w:rsidP="007B0CDC">
            <w:r w:rsidRPr="003638DD">
              <w:t>-0.240285142</w:t>
            </w:r>
          </w:p>
        </w:tc>
        <w:tc>
          <w:tcPr>
            <w:tcW w:w="1870" w:type="dxa"/>
          </w:tcPr>
          <w:p w14:paraId="4571CDB6" w14:textId="77777777" w:rsidR="00B57652" w:rsidRDefault="00B57652" w:rsidP="007B0CDC">
            <w:r w:rsidRPr="003638DD">
              <w:t>-1.010608628</w:t>
            </w:r>
          </w:p>
        </w:tc>
        <w:tc>
          <w:tcPr>
            <w:tcW w:w="1870" w:type="dxa"/>
          </w:tcPr>
          <w:p w14:paraId="39ED986F" w14:textId="77777777" w:rsidR="00B57652" w:rsidRDefault="00B57652" w:rsidP="007B0CDC">
            <w:r w:rsidRPr="003638DD">
              <w:t>1</w:t>
            </w:r>
          </w:p>
        </w:tc>
      </w:tr>
      <w:tr w:rsidR="00B57652" w14:paraId="23F548C8" w14:textId="77777777" w:rsidTr="00B57652">
        <w:tc>
          <w:tcPr>
            <w:tcW w:w="1870" w:type="dxa"/>
          </w:tcPr>
          <w:p w14:paraId="1F2CA101" w14:textId="77777777" w:rsidR="00B57652" w:rsidRDefault="00B57652" w:rsidP="007B0CDC">
            <w:r w:rsidRPr="003638DD">
              <w:t>FBgn0035267</w:t>
            </w:r>
          </w:p>
        </w:tc>
        <w:tc>
          <w:tcPr>
            <w:tcW w:w="1959" w:type="dxa"/>
          </w:tcPr>
          <w:p w14:paraId="0E296F1F" w14:textId="77777777" w:rsidR="00B57652" w:rsidRDefault="00B57652" w:rsidP="007B0CDC">
            <w:r w:rsidRPr="003638DD">
              <w:t>CG13921</w:t>
            </w:r>
          </w:p>
        </w:tc>
        <w:tc>
          <w:tcPr>
            <w:tcW w:w="1870" w:type="dxa"/>
          </w:tcPr>
          <w:p w14:paraId="66989DE0" w14:textId="77777777" w:rsidR="00B57652" w:rsidRDefault="00B57652" w:rsidP="007B0CDC">
            <w:r w:rsidRPr="003638DD">
              <w:t>-0.493963074</w:t>
            </w:r>
          </w:p>
        </w:tc>
        <w:tc>
          <w:tcPr>
            <w:tcW w:w="1870" w:type="dxa"/>
          </w:tcPr>
          <w:p w14:paraId="07ED7B43" w14:textId="77777777" w:rsidR="00B57652" w:rsidRDefault="00B57652" w:rsidP="007B0CDC">
            <w:r w:rsidRPr="003638DD">
              <w:t>-1.003012995</w:t>
            </w:r>
          </w:p>
        </w:tc>
        <w:tc>
          <w:tcPr>
            <w:tcW w:w="1870" w:type="dxa"/>
          </w:tcPr>
          <w:p w14:paraId="3C9E677F" w14:textId="77777777" w:rsidR="00B57652" w:rsidRDefault="00B57652" w:rsidP="007B0CDC">
            <w:r w:rsidRPr="003638DD">
              <w:t>0</w:t>
            </w:r>
          </w:p>
        </w:tc>
      </w:tr>
      <w:tr w:rsidR="00B57652" w14:paraId="46AAA403" w14:textId="77777777" w:rsidTr="00B57652">
        <w:tc>
          <w:tcPr>
            <w:tcW w:w="1870" w:type="dxa"/>
          </w:tcPr>
          <w:p w14:paraId="13F5EBBD" w14:textId="77777777" w:rsidR="00B57652" w:rsidRDefault="00B57652" w:rsidP="007B0CDC">
            <w:r w:rsidRPr="003638DD">
              <w:t>FBgn0038948</w:t>
            </w:r>
          </w:p>
        </w:tc>
        <w:tc>
          <w:tcPr>
            <w:tcW w:w="1959" w:type="dxa"/>
          </w:tcPr>
          <w:p w14:paraId="5C616549" w14:textId="77777777" w:rsidR="00B57652" w:rsidRDefault="00B57652" w:rsidP="007B0CDC">
            <w:r w:rsidRPr="003638DD">
              <w:t>PSR</w:t>
            </w:r>
          </w:p>
        </w:tc>
        <w:tc>
          <w:tcPr>
            <w:tcW w:w="1870" w:type="dxa"/>
          </w:tcPr>
          <w:p w14:paraId="1F778121" w14:textId="77777777" w:rsidR="00B57652" w:rsidRDefault="00B57652" w:rsidP="007B0CDC">
            <w:r w:rsidRPr="003638DD">
              <w:t>-0.578493837</w:t>
            </w:r>
          </w:p>
        </w:tc>
        <w:tc>
          <w:tcPr>
            <w:tcW w:w="1870" w:type="dxa"/>
          </w:tcPr>
          <w:p w14:paraId="46A1A023" w14:textId="77777777" w:rsidR="00B57652" w:rsidRDefault="00B57652" w:rsidP="007B0CDC">
            <w:r w:rsidRPr="003638DD">
              <w:t>-1.000870835</w:t>
            </w:r>
          </w:p>
        </w:tc>
        <w:tc>
          <w:tcPr>
            <w:tcW w:w="1870" w:type="dxa"/>
          </w:tcPr>
          <w:p w14:paraId="41892DB1" w14:textId="77777777" w:rsidR="00B57652" w:rsidRDefault="00B57652" w:rsidP="007B0CDC">
            <w:r w:rsidRPr="003638DD">
              <w:t>0</w:t>
            </w:r>
          </w:p>
        </w:tc>
      </w:tr>
      <w:tr w:rsidR="00B57652" w14:paraId="13C4B135" w14:textId="77777777" w:rsidTr="00B57652">
        <w:tc>
          <w:tcPr>
            <w:tcW w:w="1870" w:type="dxa"/>
          </w:tcPr>
          <w:p w14:paraId="1B62D039" w14:textId="77777777" w:rsidR="00B57652" w:rsidRDefault="00B57652" w:rsidP="007B0CDC">
            <w:r w:rsidRPr="003638DD">
              <w:t>FBgn0024984</w:t>
            </w:r>
          </w:p>
        </w:tc>
        <w:tc>
          <w:tcPr>
            <w:tcW w:w="1959" w:type="dxa"/>
          </w:tcPr>
          <w:p w14:paraId="38DAD8F9" w14:textId="77777777" w:rsidR="00B57652" w:rsidRDefault="00B57652" w:rsidP="007B0CDC">
            <w:r w:rsidRPr="003638DD">
              <w:t>CG3457</w:t>
            </w:r>
          </w:p>
        </w:tc>
        <w:tc>
          <w:tcPr>
            <w:tcW w:w="1870" w:type="dxa"/>
          </w:tcPr>
          <w:p w14:paraId="3EC2A020" w14:textId="77777777" w:rsidR="00B57652" w:rsidRDefault="00B57652" w:rsidP="007B0CDC">
            <w:r w:rsidRPr="003638DD">
              <w:t>-0.334463769</w:t>
            </w:r>
          </w:p>
        </w:tc>
        <w:tc>
          <w:tcPr>
            <w:tcW w:w="1870" w:type="dxa"/>
          </w:tcPr>
          <w:p w14:paraId="4B85B308" w14:textId="77777777" w:rsidR="00B57652" w:rsidRDefault="00B57652" w:rsidP="007B0CDC">
            <w:r w:rsidRPr="003638DD">
              <w:t>-0.998260447</w:t>
            </w:r>
          </w:p>
        </w:tc>
        <w:tc>
          <w:tcPr>
            <w:tcW w:w="1870" w:type="dxa"/>
          </w:tcPr>
          <w:p w14:paraId="633217B7" w14:textId="77777777" w:rsidR="00B57652" w:rsidRDefault="00B57652" w:rsidP="007B0CDC">
            <w:r w:rsidRPr="003638DD">
              <w:t>0</w:t>
            </w:r>
          </w:p>
        </w:tc>
      </w:tr>
      <w:tr w:rsidR="00B57652" w14:paraId="752EDA33" w14:textId="77777777" w:rsidTr="00B57652">
        <w:tc>
          <w:tcPr>
            <w:tcW w:w="1870" w:type="dxa"/>
          </w:tcPr>
          <w:p w14:paraId="7BCEFD0A" w14:textId="77777777" w:rsidR="00B57652" w:rsidRDefault="00B57652" w:rsidP="007B0CDC">
            <w:r w:rsidRPr="003638DD">
              <w:t>FBgn0034796</w:t>
            </w:r>
          </w:p>
        </w:tc>
        <w:tc>
          <w:tcPr>
            <w:tcW w:w="1959" w:type="dxa"/>
          </w:tcPr>
          <w:p w14:paraId="4ECE7114" w14:textId="77777777" w:rsidR="00B57652" w:rsidRDefault="00B57652" w:rsidP="007B0CDC">
            <w:r w:rsidRPr="003638DD">
              <w:t>CG3700</w:t>
            </w:r>
          </w:p>
        </w:tc>
        <w:tc>
          <w:tcPr>
            <w:tcW w:w="1870" w:type="dxa"/>
          </w:tcPr>
          <w:p w14:paraId="60D4DD43" w14:textId="77777777" w:rsidR="00B57652" w:rsidRDefault="00B57652" w:rsidP="007B0CDC">
            <w:r w:rsidRPr="003638DD">
              <w:t>-0.54457411</w:t>
            </w:r>
          </w:p>
        </w:tc>
        <w:tc>
          <w:tcPr>
            <w:tcW w:w="1870" w:type="dxa"/>
          </w:tcPr>
          <w:p w14:paraId="61393ABD" w14:textId="77777777" w:rsidR="00B57652" w:rsidRDefault="00B57652" w:rsidP="007B0CDC">
            <w:r w:rsidRPr="003638DD">
              <w:t>-0.987463624</w:t>
            </w:r>
          </w:p>
        </w:tc>
        <w:tc>
          <w:tcPr>
            <w:tcW w:w="1870" w:type="dxa"/>
          </w:tcPr>
          <w:p w14:paraId="6B8F57F9" w14:textId="77777777" w:rsidR="00B57652" w:rsidRDefault="00B57652" w:rsidP="007B0CDC">
            <w:r w:rsidRPr="003638DD">
              <w:t>0</w:t>
            </w:r>
          </w:p>
        </w:tc>
      </w:tr>
      <w:tr w:rsidR="00B57652" w14:paraId="6938D4F1" w14:textId="77777777" w:rsidTr="00B57652">
        <w:tc>
          <w:tcPr>
            <w:tcW w:w="1870" w:type="dxa"/>
          </w:tcPr>
          <w:p w14:paraId="2175C25A" w14:textId="77777777" w:rsidR="00B57652" w:rsidRDefault="00B57652" w:rsidP="007B0CDC">
            <w:r w:rsidRPr="003638DD">
              <w:t>FBgn0030640</w:t>
            </w:r>
          </w:p>
        </w:tc>
        <w:tc>
          <w:tcPr>
            <w:tcW w:w="1959" w:type="dxa"/>
          </w:tcPr>
          <w:p w14:paraId="3DADB8DC" w14:textId="77777777" w:rsidR="00B57652" w:rsidRDefault="00B57652" w:rsidP="007B0CDC">
            <w:r w:rsidRPr="003638DD">
              <w:t>CG6294</w:t>
            </w:r>
          </w:p>
        </w:tc>
        <w:tc>
          <w:tcPr>
            <w:tcW w:w="1870" w:type="dxa"/>
          </w:tcPr>
          <w:p w14:paraId="4C99924F" w14:textId="77777777" w:rsidR="00B57652" w:rsidRDefault="00B57652" w:rsidP="007B0CDC">
            <w:r w:rsidRPr="003638DD">
              <w:t>-0.388568782</w:t>
            </w:r>
          </w:p>
        </w:tc>
        <w:tc>
          <w:tcPr>
            <w:tcW w:w="1870" w:type="dxa"/>
          </w:tcPr>
          <w:p w14:paraId="3A8EB7FE" w14:textId="77777777" w:rsidR="00B57652" w:rsidRDefault="00B57652" w:rsidP="007B0CDC">
            <w:r w:rsidRPr="003638DD">
              <w:t>-0.972864532</w:t>
            </w:r>
          </w:p>
        </w:tc>
        <w:tc>
          <w:tcPr>
            <w:tcW w:w="1870" w:type="dxa"/>
          </w:tcPr>
          <w:p w14:paraId="10355634" w14:textId="77777777" w:rsidR="00B57652" w:rsidRDefault="00B57652" w:rsidP="007B0CDC">
            <w:r w:rsidRPr="003638DD">
              <w:t>0</w:t>
            </w:r>
          </w:p>
        </w:tc>
      </w:tr>
      <w:tr w:rsidR="00B57652" w14:paraId="048F3C34" w14:textId="77777777" w:rsidTr="00B57652">
        <w:tc>
          <w:tcPr>
            <w:tcW w:w="1870" w:type="dxa"/>
          </w:tcPr>
          <w:p w14:paraId="444E0967" w14:textId="77777777" w:rsidR="00B57652" w:rsidRDefault="00B57652" w:rsidP="007B0CDC">
            <w:r w:rsidRPr="003638DD">
              <w:t>FBgn0030641</w:t>
            </w:r>
          </w:p>
        </w:tc>
        <w:tc>
          <w:tcPr>
            <w:tcW w:w="1959" w:type="dxa"/>
          </w:tcPr>
          <w:p w14:paraId="00CB84D2" w14:textId="77777777" w:rsidR="00B57652" w:rsidRDefault="00B57652" w:rsidP="007B0CDC">
            <w:r w:rsidRPr="003638DD">
              <w:t>CG6299</w:t>
            </w:r>
          </w:p>
        </w:tc>
        <w:tc>
          <w:tcPr>
            <w:tcW w:w="1870" w:type="dxa"/>
          </w:tcPr>
          <w:p w14:paraId="1AB31BF2" w14:textId="77777777" w:rsidR="00B57652" w:rsidRDefault="00B57652" w:rsidP="007B0CDC">
            <w:r w:rsidRPr="003638DD">
              <w:t>-0.388568782</w:t>
            </w:r>
          </w:p>
        </w:tc>
        <w:tc>
          <w:tcPr>
            <w:tcW w:w="1870" w:type="dxa"/>
          </w:tcPr>
          <w:p w14:paraId="6443DA78" w14:textId="77777777" w:rsidR="00B57652" w:rsidRDefault="00B57652" w:rsidP="007B0CDC">
            <w:r w:rsidRPr="003638DD">
              <w:t>-0.972864532</w:t>
            </w:r>
          </w:p>
        </w:tc>
        <w:tc>
          <w:tcPr>
            <w:tcW w:w="1870" w:type="dxa"/>
          </w:tcPr>
          <w:p w14:paraId="1A2124D8" w14:textId="77777777" w:rsidR="00B57652" w:rsidRDefault="00B57652" w:rsidP="007B0CDC">
            <w:r w:rsidRPr="003638DD">
              <w:t>0</w:t>
            </w:r>
          </w:p>
        </w:tc>
      </w:tr>
      <w:tr w:rsidR="00B57652" w14:paraId="466F4AC1" w14:textId="77777777" w:rsidTr="00B57652">
        <w:tc>
          <w:tcPr>
            <w:tcW w:w="1870" w:type="dxa"/>
          </w:tcPr>
          <w:p w14:paraId="0605402E" w14:textId="77777777" w:rsidR="00B57652" w:rsidRDefault="00B57652" w:rsidP="007B0CDC">
            <w:r w:rsidRPr="003638DD">
              <w:t>FBgn0036354</w:t>
            </w:r>
          </w:p>
        </w:tc>
        <w:tc>
          <w:tcPr>
            <w:tcW w:w="1959" w:type="dxa"/>
          </w:tcPr>
          <w:p w14:paraId="127BDB69" w14:textId="77777777" w:rsidR="00B57652" w:rsidRDefault="00B57652" w:rsidP="007B0CDC">
            <w:r w:rsidRPr="003638DD">
              <w:t>Poc1</w:t>
            </w:r>
          </w:p>
        </w:tc>
        <w:tc>
          <w:tcPr>
            <w:tcW w:w="1870" w:type="dxa"/>
          </w:tcPr>
          <w:p w14:paraId="349D158D" w14:textId="77777777" w:rsidR="00B57652" w:rsidRDefault="00B57652" w:rsidP="007B0CDC">
            <w:r w:rsidRPr="003638DD">
              <w:t>-0.482016033</w:t>
            </w:r>
          </w:p>
        </w:tc>
        <w:tc>
          <w:tcPr>
            <w:tcW w:w="1870" w:type="dxa"/>
          </w:tcPr>
          <w:p w14:paraId="095083DD" w14:textId="77777777" w:rsidR="00B57652" w:rsidRDefault="00B57652" w:rsidP="007B0CDC">
            <w:r w:rsidRPr="003638DD">
              <w:t>-0.972774194</w:t>
            </w:r>
          </w:p>
        </w:tc>
        <w:tc>
          <w:tcPr>
            <w:tcW w:w="1870" w:type="dxa"/>
          </w:tcPr>
          <w:p w14:paraId="70DF6D41" w14:textId="77777777" w:rsidR="00B57652" w:rsidRDefault="00B57652" w:rsidP="007B0CDC">
            <w:r w:rsidRPr="003638DD">
              <w:t>0</w:t>
            </w:r>
          </w:p>
        </w:tc>
      </w:tr>
      <w:tr w:rsidR="00B57652" w14:paraId="5290FF9A" w14:textId="77777777" w:rsidTr="00B57652">
        <w:tc>
          <w:tcPr>
            <w:tcW w:w="1870" w:type="dxa"/>
          </w:tcPr>
          <w:p w14:paraId="36939692" w14:textId="77777777" w:rsidR="00B57652" w:rsidRDefault="00B57652" w:rsidP="007B0CDC">
            <w:r w:rsidRPr="003638DD">
              <w:t>FBgn0030638</w:t>
            </w:r>
          </w:p>
        </w:tc>
        <w:tc>
          <w:tcPr>
            <w:tcW w:w="1959" w:type="dxa"/>
          </w:tcPr>
          <w:p w14:paraId="57042B51" w14:textId="77777777" w:rsidR="00B57652" w:rsidRDefault="00B57652" w:rsidP="007B0CDC">
            <w:r w:rsidRPr="003638DD">
              <w:t>CG11655</w:t>
            </w:r>
          </w:p>
        </w:tc>
        <w:tc>
          <w:tcPr>
            <w:tcW w:w="1870" w:type="dxa"/>
          </w:tcPr>
          <w:p w14:paraId="55FE98D1" w14:textId="77777777" w:rsidR="00B57652" w:rsidRDefault="00B57652" w:rsidP="007B0CDC">
            <w:r w:rsidRPr="003638DD">
              <w:t>-0.541498469</w:t>
            </w:r>
          </w:p>
        </w:tc>
        <w:tc>
          <w:tcPr>
            <w:tcW w:w="1870" w:type="dxa"/>
          </w:tcPr>
          <w:p w14:paraId="23397453" w14:textId="77777777" w:rsidR="00B57652" w:rsidRDefault="00B57652" w:rsidP="007B0CDC">
            <w:r w:rsidRPr="003638DD">
              <w:t>-0.96789308</w:t>
            </w:r>
          </w:p>
        </w:tc>
        <w:tc>
          <w:tcPr>
            <w:tcW w:w="1870" w:type="dxa"/>
          </w:tcPr>
          <w:p w14:paraId="6E306B4B" w14:textId="77777777" w:rsidR="00B57652" w:rsidRDefault="00B57652" w:rsidP="007B0CDC">
            <w:r w:rsidRPr="003638DD">
              <w:t>1</w:t>
            </w:r>
          </w:p>
        </w:tc>
      </w:tr>
      <w:tr w:rsidR="00B57652" w14:paraId="73B933B6" w14:textId="77777777" w:rsidTr="00B57652">
        <w:tc>
          <w:tcPr>
            <w:tcW w:w="1870" w:type="dxa"/>
          </w:tcPr>
          <w:p w14:paraId="1FAA8B64" w14:textId="77777777" w:rsidR="00B57652" w:rsidRDefault="00B57652" w:rsidP="007B0CDC">
            <w:r w:rsidRPr="003638DD">
              <w:t>FBgn0026015</w:t>
            </w:r>
          </w:p>
        </w:tc>
        <w:tc>
          <w:tcPr>
            <w:tcW w:w="1959" w:type="dxa"/>
          </w:tcPr>
          <w:p w14:paraId="6CB24A00" w14:textId="77777777" w:rsidR="00B57652" w:rsidRDefault="00B57652" w:rsidP="007B0CDC">
            <w:r w:rsidRPr="003638DD">
              <w:t>Top3beta</w:t>
            </w:r>
          </w:p>
        </w:tc>
        <w:tc>
          <w:tcPr>
            <w:tcW w:w="1870" w:type="dxa"/>
          </w:tcPr>
          <w:p w14:paraId="0ECDD791" w14:textId="77777777" w:rsidR="00B57652" w:rsidRDefault="00B57652" w:rsidP="007B0CDC">
            <w:r w:rsidRPr="003638DD">
              <w:t>-0.46981272</w:t>
            </w:r>
          </w:p>
        </w:tc>
        <w:tc>
          <w:tcPr>
            <w:tcW w:w="1870" w:type="dxa"/>
          </w:tcPr>
          <w:p w14:paraId="09D38901" w14:textId="77777777" w:rsidR="00B57652" w:rsidRDefault="00B57652" w:rsidP="007B0CDC">
            <w:r w:rsidRPr="003638DD">
              <w:t>-0.963930864</w:t>
            </w:r>
          </w:p>
        </w:tc>
        <w:tc>
          <w:tcPr>
            <w:tcW w:w="1870" w:type="dxa"/>
          </w:tcPr>
          <w:p w14:paraId="133BAF1A" w14:textId="77777777" w:rsidR="00B57652" w:rsidRDefault="00B57652" w:rsidP="007B0CDC">
            <w:r w:rsidRPr="003638DD">
              <w:t>0</w:t>
            </w:r>
          </w:p>
        </w:tc>
      </w:tr>
      <w:tr w:rsidR="00B57652" w14:paraId="5BE3D118" w14:textId="77777777" w:rsidTr="00B57652">
        <w:tc>
          <w:tcPr>
            <w:tcW w:w="1870" w:type="dxa"/>
          </w:tcPr>
          <w:p w14:paraId="2301C0F5" w14:textId="77777777" w:rsidR="00B57652" w:rsidRDefault="00B57652" w:rsidP="007B0CDC">
            <w:r w:rsidRPr="003638DD">
              <w:t>FBgn0029857</w:t>
            </w:r>
          </w:p>
        </w:tc>
        <w:tc>
          <w:tcPr>
            <w:tcW w:w="1959" w:type="dxa"/>
          </w:tcPr>
          <w:p w14:paraId="155449F4" w14:textId="77777777" w:rsidR="00B57652" w:rsidRDefault="00B57652" w:rsidP="007B0CDC">
            <w:proofErr w:type="spellStart"/>
            <w:r w:rsidRPr="003638DD">
              <w:t>wuho</w:t>
            </w:r>
            <w:proofErr w:type="spellEnd"/>
          </w:p>
        </w:tc>
        <w:tc>
          <w:tcPr>
            <w:tcW w:w="1870" w:type="dxa"/>
          </w:tcPr>
          <w:p w14:paraId="5DA5CC09" w14:textId="77777777" w:rsidR="00B57652" w:rsidRDefault="00B57652" w:rsidP="007B0CDC">
            <w:r w:rsidRPr="003638DD">
              <w:t>-0.523849106</w:t>
            </w:r>
          </w:p>
        </w:tc>
        <w:tc>
          <w:tcPr>
            <w:tcW w:w="1870" w:type="dxa"/>
          </w:tcPr>
          <w:p w14:paraId="3C917087" w14:textId="77777777" w:rsidR="00B57652" w:rsidRDefault="00B57652" w:rsidP="007B0CDC">
            <w:r w:rsidRPr="003638DD">
              <w:t>-0.961216233</w:t>
            </w:r>
          </w:p>
        </w:tc>
        <w:tc>
          <w:tcPr>
            <w:tcW w:w="1870" w:type="dxa"/>
          </w:tcPr>
          <w:p w14:paraId="3296BD2A" w14:textId="77777777" w:rsidR="00B57652" w:rsidRDefault="00B57652" w:rsidP="007B0CDC">
            <w:r w:rsidRPr="003638DD">
              <w:t>0</w:t>
            </w:r>
          </w:p>
        </w:tc>
      </w:tr>
      <w:tr w:rsidR="00B57652" w14:paraId="76C17F03" w14:textId="77777777" w:rsidTr="00B57652">
        <w:tc>
          <w:tcPr>
            <w:tcW w:w="1870" w:type="dxa"/>
          </w:tcPr>
          <w:p w14:paraId="4DD96195" w14:textId="77777777" w:rsidR="00B57652" w:rsidRDefault="00B57652" w:rsidP="007B0CDC">
            <w:r w:rsidRPr="003638DD">
              <w:t>FBgn0039664</w:t>
            </w:r>
          </w:p>
        </w:tc>
        <w:tc>
          <w:tcPr>
            <w:tcW w:w="1959" w:type="dxa"/>
          </w:tcPr>
          <w:p w14:paraId="27815F22" w14:textId="77777777" w:rsidR="00B57652" w:rsidRDefault="00B57652" w:rsidP="007B0CDC">
            <w:r w:rsidRPr="003638DD">
              <w:t>CG2006</w:t>
            </w:r>
          </w:p>
        </w:tc>
        <w:tc>
          <w:tcPr>
            <w:tcW w:w="1870" w:type="dxa"/>
          </w:tcPr>
          <w:p w14:paraId="292B5233" w14:textId="77777777" w:rsidR="00B57652" w:rsidRDefault="00B57652" w:rsidP="007B0CDC">
            <w:r w:rsidRPr="003638DD">
              <w:t>-0.55934601</w:t>
            </w:r>
          </w:p>
        </w:tc>
        <w:tc>
          <w:tcPr>
            <w:tcW w:w="1870" w:type="dxa"/>
          </w:tcPr>
          <w:p w14:paraId="7DFD46DD" w14:textId="77777777" w:rsidR="00B57652" w:rsidRDefault="00B57652" w:rsidP="007B0CDC">
            <w:r w:rsidRPr="003638DD">
              <w:t>-0.960671062</w:t>
            </w:r>
          </w:p>
        </w:tc>
        <w:tc>
          <w:tcPr>
            <w:tcW w:w="1870" w:type="dxa"/>
          </w:tcPr>
          <w:p w14:paraId="78949267" w14:textId="77777777" w:rsidR="00B57652" w:rsidRDefault="00B57652" w:rsidP="007B0CDC">
            <w:r w:rsidRPr="003638DD">
              <w:t>0</w:t>
            </w:r>
          </w:p>
        </w:tc>
      </w:tr>
      <w:tr w:rsidR="00B57652" w14:paraId="4B4D8E5F" w14:textId="77777777" w:rsidTr="00B57652">
        <w:tc>
          <w:tcPr>
            <w:tcW w:w="1870" w:type="dxa"/>
          </w:tcPr>
          <w:p w14:paraId="78329132" w14:textId="77777777" w:rsidR="00B57652" w:rsidRDefault="00B57652" w:rsidP="007B0CDC">
            <w:r w:rsidRPr="003638DD">
              <w:t>FBgn0000579</w:t>
            </w:r>
          </w:p>
        </w:tc>
        <w:tc>
          <w:tcPr>
            <w:tcW w:w="1959" w:type="dxa"/>
          </w:tcPr>
          <w:p w14:paraId="46F915C9" w14:textId="77777777" w:rsidR="00B57652" w:rsidRDefault="00B57652" w:rsidP="007B0CDC">
            <w:proofErr w:type="spellStart"/>
            <w:r w:rsidRPr="003638DD">
              <w:t>Eno</w:t>
            </w:r>
            <w:proofErr w:type="spellEnd"/>
          </w:p>
        </w:tc>
        <w:tc>
          <w:tcPr>
            <w:tcW w:w="1870" w:type="dxa"/>
          </w:tcPr>
          <w:p w14:paraId="5CC5AC24" w14:textId="77777777" w:rsidR="00B57652" w:rsidRDefault="00B57652" w:rsidP="007B0CDC">
            <w:r w:rsidRPr="003638DD">
              <w:t>-0.437947467</w:t>
            </w:r>
          </w:p>
        </w:tc>
        <w:tc>
          <w:tcPr>
            <w:tcW w:w="1870" w:type="dxa"/>
          </w:tcPr>
          <w:p w14:paraId="2669BF0A" w14:textId="77777777" w:rsidR="00B57652" w:rsidRDefault="00B57652" w:rsidP="007B0CDC">
            <w:r w:rsidRPr="003638DD">
              <w:t>-0.957223555</w:t>
            </w:r>
          </w:p>
        </w:tc>
        <w:tc>
          <w:tcPr>
            <w:tcW w:w="1870" w:type="dxa"/>
          </w:tcPr>
          <w:p w14:paraId="41D2B3EE" w14:textId="77777777" w:rsidR="00B57652" w:rsidRDefault="00B57652" w:rsidP="007B0CDC">
            <w:r w:rsidRPr="003638DD">
              <w:t>0</w:t>
            </w:r>
          </w:p>
        </w:tc>
      </w:tr>
      <w:tr w:rsidR="00B57652" w14:paraId="7F809980" w14:textId="77777777" w:rsidTr="00B57652">
        <w:tc>
          <w:tcPr>
            <w:tcW w:w="1870" w:type="dxa"/>
          </w:tcPr>
          <w:p w14:paraId="795BB557" w14:textId="77777777" w:rsidR="00B57652" w:rsidRDefault="00B57652" w:rsidP="007B0CDC">
            <w:r w:rsidRPr="003638DD">
              <w:t>FBgn0039562</w:t>
            </w:r>
          </w:p>
        </w:tc>
        <w:tc>
          <w:tcPr>
            <w:tcW w:w="1959" w:type="dxa"/>
          </w:tcPr>
          <w:p w14:paraId="4E48BAD9" w14:textId="77777777" w:rsidR="00B57652" w:rsidRDefault="00B57652" w:rsidP="007B0CDC">
            <w:r w:rsidRPr="003638DD">
              <w:t>Gp93</w:t>
            </w:r>
          </w:p>
        </w:tc>
        <w:tc>
          <w:tcPr>
            <w:tcW w:w="1870" w:type="dxa"/>
          </w:tcPr>
          <w:p w14:paraId="5734F491" w14:textId="77777777" w:rsidR="00B57652" w:rsidRDefault="00B57652" w:rsidP="007B0CDC">
            <w:r w:rsidRPr="003638DD">
              <w:t>-0.47724902</w:t>
            </w:r>
          </w:p>
        </w:tc>
        <w:tc>
          <w:tcPr>
            <w:tcW w:w="1870" w:type="dxa"/>
          </w:tcPr>
          <w:p w14:paraId="2597416F" w14:textId="77777777" w:rsidR="00B57652" w:rsidRDefault="00B57652" w:rsidP="007B0CDC">
            <w:r w:rsidRPr="003638DD">
              <w:t>-0.954717499</w:t>
            </w:r>
          </w:p>
        </w:tc>
        <w:tc>
          <w:tcPr>
            <w:tcW w:w="1870" w:type="dxa"/>
          </w:tcPr>
          <w:p w14:paraId="36B6023C" w14:textId="77777777" w:rsidR="00B57652" w:rsidRDefault="00B57652" w:rsidP="007B0CDC">
            <w:r w:rsidRPr="003638DD">
              <w:t>1</w:t>
            </w:r>
          </w:p>
        </w:tc>
      </w:tr>
      <w:tr w:rsidR="00B57652" w14:paraId="02152C89" w14:textId="77777777" w:rsidTr="00B57652">
        <w:tc>
          <w:tcPr>
            <w:tcW w:w="1870" w:type="dxa"/>
          </w:tcPr>
          <w:p w14:paraId="038DBE50" w14:textId="77777777" w:rsidR="00B57652" w:rsidRDefault="00B57652" w:rsidP="007B0CDC">
            <w:r w:rsidRPr="003638DD">
              <w:t>FBgn0026239</w:t>
            </w:r>
          </w:p>
        </w:tc>
        <w:tc>
          <w:tcPr>
            <w:tcW w:w="1959" w:type="dxa"/>
          </w:tcPr>
          <w:p w14:paraId="6FCAAB72" w14:textId="77777777" w:rsidR="00B57652" w:rsidRDefault="00B57652" w:rsidP="007B0CDC">
            <w:proofErr w:type="spellStart"/>
            <w:r w:rsidRPr="003638DD">
              <w:t>gukh</w:t>
            </w:r>
            <w:proofErr w:type="spellEnd"/>
          </w:p>
        </w:tc>
        <w:tc>
          <w:tcPr>
            <w:tcW w:w="1870" w:type="dxa"/>
          </w:tcPr>
          <w:p w14:paraId="4D2030F2" w14:textId="77777777" w:rsidR="00B57652" w:rsidRDefault="00B57652" w:rsidP="007B0CDC">
            <w:r w:rsidRPr="003638DD">
              <w:t>-0.275210948</w:t>
            </w:r>
          </w:p>
        </w:tc>
        <w:tc>
          <w:tcPr>
            <w:tcW w:w="1870" w:type="dxa"/>
          </w:tcPr>
          <w:p w14:paraId="6702898E" w14:textId="77777777" w:rsidR="00B57652" w:rsidRDefault="00B57652" w:rsidP="007B0CDC">
            <w:r w:rsidRPr="003638DD">
              <w:t>-0.949909658</w:t>
            </w:r>
          </w:p>
        </w:tc>
        <w:tc>
          <w:tcPr>
            <w:tcW w:w="1870" w:type="dxa"/>
          </w:tcPr>
          <w:p w14:paraId="6763FE06" w14:textId="77777777" w:rsidR="00B57652" w:rsidRDefault="00B57652" w:rsidP="007B0CDC">
            <w:r w:rsidRPr="003638DD">
              <w:t>0</w:t>
            </w:r>
          </w:p>
        </w:tc>
      </w:tr>
      <w:tr w:rsidR="00B57652" w14:paraId="40946A3C" w14:textId="77777777" w:rsidTr="00B57652">
        <w:tc>
          <w:tcPr>
            <w:tcW w:w="1870" w:type="dxa"/>
          </w:tcPr>
          <w:p w14:paraId="015A3D05" w14:textId="77777777" w:rsidR="00B57652" w:rsidRDefault="00B57652" w:rsidP="007B0CDC">
            <w:r w:rsidRPr="003638DD">
              <w:t>FBgn0013548</w:t>
            </w:r>
          </w:p>
        </w:tc>
        <w:tc>
          <w:tcPr>
            <w:tcW w:w="1959" w:type="dxa"/>
          </w:tcPr>
          <w:p w14:paraId="7DE39399" w14:textId="77777777" w:rsidR="00B57652" w:rsidRDefault="00B57652" w:rsidP="007B0CDC">
            <w:r w:rsidRPr="003638DD">
              <w:t>l(2)</w:t>
            </w:r>
            <w:proofErr w:type="spellStart"/>
            <w:r w:rsidRPr="003638DD">
              <w:t>dtl</w:t>
            </w:r>
            <w:proofErr w:type="spellEnd"/>
          </w:p>
        </w:tc>
        <w:tc>
          <w:tcPr>
            <w:tcW w:w="1870" w:type="dxa"/>
          </w:tcPr>
          <w:p w14:paraId="1EA260EB" w14:textId="77777777" w:rsidR="00B57652" w:rsidRDefault="00B57652" w:rsidP="007B0CDC">
            <w:r w:rsidRPr="003638DD">
              <w:t>-0.453686713</w:t>
            </w:r>
          </w:p>
        </w:tc>
        <w:tc>
          <w:tcPr>
            <w:tcW w:w="1870" w:type="dxa"/>
          </w:tcPr>
          <w:p w14:paraId="566CE645" w14:textId="77777777" w:rsidR="00B57652" w:rsidRDefault="00B57652" w:rsidP="007B0CDC">
            <w:r w:rsidRPr="003638DD">
              <w:t>-0.943358336</w:t>
            </w:r>
          </w:p>
        </w:tc>
        <w:tc>
          <w:tcPr>
            <w:tcW w:w="1870" w:type="dxa"/>
          </w:tcPr>
          <w:p w14:paraId="2ACAC92C" w14:textId="77777777" w:rsidR="00B57652" w:rsidRDefault="00B57652" w:rsidP="007B0CDC">
            <w:r w:rsidRPr="003638DD">
              <w:t>0</w:t>
            </w:r>
          </w:p>
        </w:tc>
      </w:tr>
      <w:tr w:rsidR="00B57652" w14:paraId="34DEF8E7" w14:textId="77777777" w:rsidTr="00B57652">
        <w:tc>
          <w:tcPr>
            <w:tcW w:w="1870" w:type="dxa"/>
          </w:tcPr>
          <w:p w14:paraId="18BC640E" w14:textId="77777777" w:rsidR="00B57652" w:rsidRDefault="00B57652" w:rsidP="007B0CDC">
            <w:r w:rsidRPr="003638DD">
              <w:t>FBgn0035294</w:t>
            </w:r>
          </w:p>
        </w:tc>
        <w:tc>
          <w:tcPr>
            <w:tcW w:w="1959" w:type="dxa"/>
          </w:tcPr>
          <w:p w14:paraId="0E5721EA" w14:textId="77777777" w:rsidR="00B57652" w:rsidRDefault="00B57652" w:rsidP="007B0CDC">
            <w:r w:rsidRPr="003638DD">
              <w:t>Mfap1</w:t>
            </w:r>
          </w:p>
        </w:tc>
        <w:tc>
          <w:tcPr>
            <w:tcW w:w="1870" w:type="dxa"/>
          </w:tcPr>
          <w:p w14:paraId="3FBCC3A8" w14:textId="77777777" w:rsidR="00B57652" w:rsidRDefault="00B57652" w:rsidP="007B0CDC">
            <w:r w:rsidRPr="003638DD">
              <w:t>-0.458767916</w:t>
            </w:r>
          </w:p>
        </w:tc>
        <w:tc>
          <w:tcPr>
            <w:tcW w:w="1870" w:type="dxa"/>
          </w:tcPr>
          <w:p w14:paraId="47AADFF8" w14:textId="77777777" w:rsidR="00B57652" w:rsidRDefault="00B57652" w:rsidP="007B0CDC">
            <w:r w:rsidRPr="003638DD">
              <w:t>-0.94138832</w:t>
            </w:r>
          </w:p>
        </w:tc>
        <w:tc>
          <w:tcPr>
            <w:tcW w:w="1870" w:type="dxa"/>
          </w:tcPr>
          <w:p w14:paraId="015F0211" w14:textId="77777777" w:rsidR="00B57652" w:rsidRDefault="00B57652" w:rsidP="007B0CDC">
            <w:r w:rsidRPr="003638DD">
              <w:t>0</w:t>
            </w:r>
          </w:p>
        </w:tc>
      </w:tr>
      <w:tr w:rsidR="00B57652" w14:paraId="347BE341" w14:textId="77777777" w:rsidTr="00B57652">
        <w:tc>
          <w:tcPr>
            <w:tcW w:w="1870" w:type="dxa"/>
          </w:tcPr>
          <w:p w14:paraId="68FF8EA2" w14:textId="77777777" w:rsidR="00B57652" w:rsidRDefault="00B57652" w:rsidP="007B0CDC">
            <w:r w:rsidRPr="003638DD">
              <w:t>FBgn0025352</w:t>
            </w:r>
          </w:p>
        </w:tc>
        <w:tc>
          <w:tcPr>
            <w:tcW w:w="1959" w:type="dxa"/>
          </w:tcPr>
          <w:p w14:paraId="2F0FC497" w14:textId="77777777" w:rsidR="00B57652" w:rsidRDefault="00B57652" w:rsidP="007B0CDC">
            <w:proofErr w:type="spellStart"/>
            <w:r w:rsidRPr="003638DD">
              <w:t>Thiolase</w:t>
            </w:r>
            <w:proofErr w:type="spellEnd"/>
          </w:p>
        </w:tc>
        <w:tc>
          <w:tcPr>
            <w:tcW w:w="1870" w:type="dxa"/>
          </w:tcPr>
          <w:p w14:paraId="0AF5AE06" w14:textId="77777777" w:rsidR="00B57652" w:rsidRDefault="00B57652" w:rsidP="007B0CDC">
            <w:r w:rsidRPr="003638DD">
              <w:t>-0.38797505</w:t>
            </w:r>
          </w:p>
        </w:tc>
        <w:tc>
          <w:tcPr>
            <w:tcW w:w="1870" w:type="dxa"/>
          </w:tcPr>
          <w:p w14:paraId="0E21D581" w14:textId="77777777" w:rsidR="00B57652" w:rsidRDefault="00B57652" w:rsidP="007B0CDC">
            <w:r w:rsidRPr="003638DD">
              <w:t>-0.937033347</w:t>
            </w:r>
          </w:p>
        </w:tc>
        <w:tc>
          <w:tcPr>
            <w:tcW w:w="1870" w:type="dxa"/>
          </w:tcPr>
          <w:p w14:paraId="4308679E" w14:textId="77777777" w:rsidR="00B57652" w:rsidRDefault="00B57652" w:rsidP="007B0CDC">
            <w:r w:rsidRPr="003638DD">
              <w:t>1</w:t>
            </w:r>
          </w:p>
        </w:tc>
      </w:tr>
      <w:tr w:rsidR="00B57652" w14:paraId="4E3A2150" w14:textId="77777777" w:rsidTr="00B57652">
        <w:tc>
          <w:tcPr>
            <w:tcW w:w="1870" w:type="dxa"/>
          </w:tcPr>
          <w:p w14:paraId="0FC9F9B3" w14:textId="77777777" w:rsidR="00B57652" w:rsidRDefault="00B57652" w:rsidP="007B0CDC">
            <w:r w:rsidRPr="003638DD">
              <w:t>FBgn0023540</w:t>
            </w:r>
          </w:p>
        </w:tc>
        <w:tc>
          <w:tcPr>
            <w:tcW w:w="1959" w:type="dxa"/>
          </w:tcPr>
          <w:p w14:paraId="527D0DA3" w14:textId="77777777" w:rsidR="00B57652" w:rsidRDefault="00B57652" w:rsidP="007B0CDC">
            <w:r w:rsidRPr="003638DD">
              <w:t>CG3630</w:t>
            </w:r>
          </w:p>
        </w:tc>
        <w:tc>
          <w:tcPr>
            <w:tcW w:w="1870" w:type="dxa"/>
          </w:tcPr>
          <w:p w14:paraId="2280F63E" w14:textId="77777777" w:rsidR="00B57652" w:rsidRDefault="00B57652" w:rsidP="007B0CDC">
            <w:r w:rsidRPr="003638DD">
              <w:t>-0.420417502</w:t>
            </w:r>
          </w:p>
        </w:tc>
        <w:tc>
          <w:tcPr>
            <w:tcW w:w="1870" w:type="dxa"/>
          </w:tcPr>
          <w:p w14:paraId="48735BB3" w14:textId="77777777" w:rsidR="00B57652" w:rsidRDefault="00B57652" w:rsidP="007B0CDC">
            <w:r w:rsidRPr="003638DD">
              <w:t>-0.933625257</w:t>
            </w:r>
          </w:p>
        </w:tc>
        <w:tc>
          <w:tcPr>
            <w:tcW w:w="1870" w:type="dxa"/>
          </w:tcPr>
          <w:p w14:paraId="0C91BE31" w14:textId="77777777" w:rsidR="00B57652" w:rsidRDefault="00B57652" w:rsidP="007B0CDC">
            <w:r w:rsidRPr="003638DD">
              <w:t>0</w:t>
            </w:r>
          </w:p>
        </w:tc>
      </w:tr>
      <w:tr w:rsidR="00B57652" w14:paraId="6EC4093B" w14:textId="77777777" w:rsidTr="00B57652">
        <w:tc>
          <w:tcPr>
            <w:tcW w:w="1870" w:type="dxa"/>
          </w:tcPr>
          <w:p w14:paraId="271CC6CA" w14:textId="77777777" w:rsidR="00B57652" w:rsidRDefault="00B57652" w:rsidP="007B0CDC">
            <w:r w:rsidRPr="003638DD">
              <w:t>FBgn0038271</w:t>
            </w:r>
          </w:p>
        </w:tc>
        <w:tc>
          <w:tcPr>
            <w:tcW w:w="1959" w:type="dxa"/>
          </w:tcPr>
          <w:p w14:paraId="16030D3A" w14:textId="77777777" w:rsidR="00B57652" w:rsidRDefault="00B57652" w:rsidP="007B0CDC">
            <w:r w:rsidRPr="003638DD">
              <w:t>CG3731</w:t>
            </w:r>
          </w:p>
        </w:tc>
        <w:tc>
          <w:tcPr>
            <w:tcW w:w="1870" w:type="dxa"/>
          </w:tcPr>
          <w:p w14:paraId="0E1F1562" w14:textId="77777777" w:rsidR="00B57652" w:rsidRDefault="00B57652" w:rsidP="007B0CDC">
            <w:r w:rsidRPr="003638DD">
              <w:t>-0.547403025</w:t>
            </w:r>
          </w:p>
        </w:tc>
        <w:tc>
          <w:tcPr>
            <w:tcW w:w="1870" w:type="dxa"/>
          </w:tcPr>
          <w:p w14:paraId="598403A0" w14:textId="77777777" w:rsidR="00B57652" w:rsidRDefault="00B57652" w:rsidP="007B0CDC">
            <w:r w:rsidRPr="003638DD">
              <w:t>-0.930824479</w:t>
            </w:r>
          </w:p>
        </w:tc>
        <w:tc>
          <w:tcPr>
            <w:tcW w:w="1870" w:type="dxa"/>
          </w:tcPr>
          <w:p w14:paraId="388C05B7" w14:textId="77777777" w:rsidR="00B57652" w:rsidRDefault="00B57652" w:rsidP="007B0CDC">
            <w:r w:rsidRPr="003638DD">
              <w:t>0</w:t>
            </w:r>
          </w:p>
        </w:tc>
      </w:tr>
      <w:tr w:rsidR="00B57652" w14:paraId="72D6D127" w14:textId="77777777" w:rsidTr="00B57652">
        <w:tc>
          <w:tcPr>
            <w:tcW w:w="1870" w:type="dxa"/>
          </w:tcPr>
          <w:p w14:paraId="71A30EC5" w14:textId="77777777" w:rsidR="00B57652" w:rsidRDefault="00B57652" w:rsidP="007B0CDC">
            <w:r w:rsidRPr="003638DD">
              <w:t>FBgn0029858</w:t>
            </w:r>
          </w:p>
        </w:tc>
        <w:tc>
          <w:tcPr>
            <w:tcW w:w="1959" w:type="dxa"/>
          </w:tcPr>
          <w:p w14:paraId="177AA2F7" w14:textId="77777777" w:rsidR="00B57652" w:rsidRDefault="00B57652" w:rsidP="007B0CDC">
            <w:r w:rsidRPr="003638DD">
              <w:t>CG15896</w:t>
            </w:r>
          </w:p>
        </w:tc>
        <w:tc>
          <w:tcPr>
            <w:tcW w:w="1870" w:type="dxa"/>
          </w:tcPr>
          <w:p w14:paraId="56CA99E6" w14:textId="77777777" w:rsidR="00B57652" w:rsidRDefault="00B57652" w:rsidP="007B0CDC">
            <w:r w:rsidRPr="003638DD">
              <w:t>-0.322239187</w:t>
            </w:r>
          </w:p>
        </w:tc>
        <w:tc>
          <w:tcPr>
            <w:tcW w:w="1870" w:type="dxa"/>
          </w:tcPr>
          <w:p w14:paraId="357EE0ED" w14:textId="77777777" w:rsidR="00B57652" w:rsidRDefault="00B57652" w:rsidP="007B0CDC">
            <w:r w:rsidRPr="003638DD">
              <w:t>-0.92953626</w:t>
            </w:r>
          </w:p>
        </w:tc>
        <w:tc>
          <w:tcPr>
            <w:tcW w:w="1870" w:type="dxa"/>
          </w:tcPr>
          <w:p w14:paraId="5F87ABCD" w14:textId="77777777" w:rsidR="00B57652" w:rsidRDefault="00B57652" w:rsidP="007B0CDC">
            <w:r w:rsidRPr="003638DD">
              <w:t>0</w:t>
            </w:r>
          </w:p>
        </w:tc>
      </w:tr>
      <w:tr w:rsidR="00B57652" w14:paraId="6A0C05DA" w14:textId="77777777" w:rsidTr="00B57652">
        <w:tc>
          <w:tcPr>
            <w:tcW w:w="1870" w:type="dxa"/>
          </w:tcPr>
          <w:p w14:paraId="3622C4C6" w14:textId="77777777" w:rsidR="00B57652" w:rsidRDefault="00B57652" w:rsidP="007B0CDC">
            <w:r w:rsidRPr="003638DD">
              <w:t>FBgn0008635</w:t>
            </w:r>
          </w:p>
        </w:tc>
        <w:tc>
          <w:tcPr>
            <w:tcW w:w="1959" w:type="dxa"/>
          </w:tcPr>
          <w:p w14:paraId="6EE3A04A" w14:textId="77777777" w:rsidR="00B57652" w:rsidRDefault="00B57652" w:rsidP="007B0CDC">
            <w:proofErr w:type="spellStart"/>
            <w:r w:rsidRPr="003638DD">
              <w:t>betaCOP</w:t>
            </w:r>
            <w:proofErr w:type="spellEnd"/>
          </w:p>
        </w:tc>
        <w:tc>
          <w:tcPr>
            <w:tcW w:w="1870" w:type="dxa"/>
          </w:tcPr>
          <w:p w14:paraId="2D893836" w14:textId="77777777" w:rsidR="00B57652" w:rsidRDefault="00B57652" w:rsidP="007B0CDC">
            <w:r w:rsidRPr="003638DD">
              <w:t>-0.569047672</w:t>
            </w:r>
          </w:p>
        </w:tc>
        <w:tc>
          <w:tcPr>
            <w:tcW w:w="1870" w:type="dxa"/>
          </w:tcPr>
          <w:p w14:paraId="043E36E1" w14:textId="77777777" w:rsidR="00B57652" w:rsidRDefault="00B57652" w:rsidP="007B0CDC">
            <w:r w:rsidRPr="003638DD">
              <w:t>-0.928680507</w:t>
            </w:r>
          </w:p>
        </w:tc>
        <w:tc>
          <w:tcPr>
            <w:tcW w:w="1870" w:type="dxa"/>
          </w:tcPr>
          <w:p w14:paraId="61CBFF3F" w14:textId="77777777" w:rsidR="00B57652" w:rsidRDefault="00B57652" w:rsidP="007B0CDC">
            <w:r w:rsidRPr="003638DD">
              <w:t>0</w:t>
            </w:r>
          </w:p>
        </w:tc>
      </w:tr>
      <w:tr w:rsidR="00B57652" w14:paraId="41E01125" w14:textId="77777777" w:rsidTr="00B57652">
        <w:tc>
          <w:tcPr>
            <w:tcW w:w="1870" w:type="dxa"/>
          </w:tcPr>
          <w:p w14:paraId="6A496099" w14:textId="77777777" w:rsidR="00B57652" w:rsidRDefault="00B57652" w:rsidP="007B0CDC">
            <w:r w:rsidRPr="003638DD">
              <w:t>FBgn0031070</w:t>
            </w:r>
          </w:p>
        </w:tc>
        <w:tc>
          <w:tcPr>
            <w:tcW w:w="1959" w:type="dxa"/>
          </w:tcPr>
          <w:p w14:paraId="1C0BB6B5" w14:textId="77777777" w:rsidR="00B57652" w:rsidRDefault="00B57652" w:rsidP="007B0CDC">
            <w:r w:rsidRPr="003638DD">
              <w:t>CG12702</w:t>
            </w:r>
          </w:p>
        </w:tc>
        <w:tc>
          <w:tcPr>
            <w:tcW w:w="1870" w:type="dxa"/>
          </w:tcPr>
          <w:p w14:paraId="086D1187" w14:textId="77777777" w:rsidR="00B57652" w:rsidRDefault="00B57652" w:rsidP="007B0CDC">
            <w:r w:rsidRPr="003638DD">
              <w:t>-0.335297596</w:t>
            </w:r>
          </w:p>
        </w:tc>
        <w:tc>
          <w:tcPr>
            <w:tcW w:w="1870" w:type="dxa"/>
          </w:tcPr>
          <w:p w14:paraId="5B461E5D" w14:textId="77777777" w:rsidR="00B57652" w:rsidRDefault="00B57652" w:rsidP="007B0CDC">
            <w:r w:rsidRPr="003638DD">
              <w:t>-0.924471611</w:t>
            </w:r>
          </w:p>
        </w:tc>
        <w:tc>
          <w:tcPr>
            <w:tcW w:w="1870" w:type="dxa"/>
          </w:tcPr>
          <w:p w14:paraId="2C07CA13" w14:textId="77777777" w:rsidR="00B57652" w:rsidRDefault="00B57652" w:rsidP="007B0CDC">
            <w:r w:rsidRPr="003638DD">
              <w:t>0</w:t>
            </w:r>
          </w:p>
        </w:tc>
      </w:tr>
      <w:tr w:rsidR="00B57652" w14:paraId="481AA389" w14:textId="77777777" w:rsidTr="00B57652">
        <w:tc>
          <w:tcPr>
            <w:tcW w:w="1870" w:type="dxa"/>
          </w:tcPr>
          <w:p w14:paraId="4BFE94E7" w14:textId="77777777" w:rsidR="00B57652" w:rsidRDefault="00B57652" w:rsidP="007B0CDC">
            <w:r w:rsidRPr="003638DD">
              <w:t>FBgn0011211</w:t>
            </w:r>
          </w:p>
        </w:tc>
        <w:tc>
          <w:tcPr>
            <w:tcW w:w="1959" w:type="dxa"/>
          </w:tcPr>
          <w:p w14:paraId="00A3414E" w14:textId="77777777" w:rsidR="00B57652" w:rsidRDefault="00B57652" w:rsidP="007B0CDC">
            <w:proofErr w:type="spellStart"/>
            <w:r w:rsidRPr="003638DD">
              <w:t>blw</w:t>
            </w:r>
            <w:proofErr w:type="spellEnd"/>
          </w:p>
        </w:tc>
        <w:tc>
          <w:tcPr>
            <w:tcW w:w="1870" w:type="dxa"/>
          </w:tcPr>
          <w:p w14:paraId="120D0995" w14:textId="77777777" w:rsidR="00B57652" w:rsidRDefault="00B57652" w:rsidP="007B0CDC">
            <w:r w:rsidRPr="003638DD">
              <w:t>-0.399317876</w:t>
            </w:r>
          </w:p>
        </w:tc>
        <w:tc>
          <w:tcPr>
            <w:tcW w:w="1870" w:type="dxa"/>
          </w:tcPr>
          <w:p w14:paraId="19354E1B" w14:textId="77777777" w:rsidR="00B57652" w:rsidRDefault="00B57652" w:rsidP="007B0CDC">
            <w:r w:rsidRPr="003638DD">
              <w:t>-0.921673752</w:t>
            </w:r>
          </w:p>
        </w:tc>
        <w:tc>
          <w:tcPr>
            <w:tcW w:w="1870" w:type="dxa"/>
          </w:tcPr>
          <w:p w14:paraId="2D0230E6" w14:textId="77777777" w:rsidR="00B57652" w:rsidRDefault="00B57652" w:rsidP="007B0CDC">
            <w:r w:rsidRPr="003638DD">
              <w:t>1</w:t>
            </w:r>
          </w:p>
        </w:tc>
      </w:tr>
      <w:tr w:rsidR="00B57652" w14:paraId="4DED71DF" w14:textId="77777777" w:rsidTr="00B57652">
        <w:tc>
          <w:tcPr>
            <w:tcW w:w="1870" w:type="dxa"/>
          </w:tcPr>
          <w:p w14:paraId="410094E6" w14:textId="77777777" w:rsidR="00B57652" w:rsidRDefault="00B57652" w:rsidP="007B0CDC">
            <w:r w:rsidRPr="003638DD">
              <w:t>FBgn0030631</w:t>
            </w:r>
          </w:p>
        </w:tc>
        <w:tc>
          <w:tcPr>
            <w:tcW w:w="1959" w:type="dxa"/>
          </w:tcPr>
          <w:p w14:paraId="4E5D20B5" w14:textId="77777777" w:rsidR="00B57652" w:rsidRDefault="00B57652" w:rsidP="007B0CDC">
            <w:r w:rsidRPr="003638DD">
              <w:t>CG6227</w:t>
            </w:r>
          </w:p>
        </w:tc>
        <w:tc>
          <w:tcPr>
            <w:tcW w:w="1870" w:type="dxa"/>
          </w:tcPr>
          <w:p w14:paraId="65BCA1D5" w14:textId="77777777" w:rsidR="00B57652" w:rsidRDefault="00B57652" w:rsidP="007B0CDC">
            <w:r w:rsidRPr="003638DD">
              <w:t>-0.448366957</w:t>
            </w:r>
          </w:p>
        </w:tc>
        <w:tc>
          <w:tcPr>
            <w:tcW w:w="1870" w:type="dxa"/>
          </w:tcPr>
          <w:p w14:paraId="10995FAB" w14:textId="77777777" w:rsidR="00B57652" w:rsidRDefault="00B57652" w:rsidP="007B0CDC">
            <w:r w:rsidRPr="003638DD">
              <w:t>-0.919150183</w:t>
            </w:r>
          </w:p>
        </w:tc>
        <w:tc>
          <w:tcPr>
            <w:tcW w:w="1870" w:type="dxa"/>
          </w:tcPr>
          <w:p w14:paraId="66F7DD30" w14:textId="77777777" w:rsidR="00B57652" w:rsidRDefault="00B57652" w:rsidP="007B0CDC">
            <w:r w:rsidRPr="003638DD">
              <w:t>1</w:t>
            </w:r>
          </w:p>
        </w:tc>
      </w:tr>
      <w:tr w:rsidR="00B57652" w14:paraId="62617030" w14:textId="77777777" w:rsidTr="00B57652">
        <w:tc>
          <w:tcPr>
            <w:tcW w:w="1870" w:type="dxa"/>
          </w:tcPr>
          <w:p w14:paraId="29366662" w14:textId="77777777" w:rsidR="00B57652" w:rsidRDefault="00B57652" w:rsidP="007B0CDC">
            <w:r w:rsidRPr="003638DD">
              <w:t>FBgn0020653</w:t>
            </w:r>
          </w:p>
        </w:tc>
        <w:tc>
          <w:tcPr>
            <w:tcW w:w="1959" w:type="dxa"/>
          </w:tcPr>
          <w:p w14:paraId="2702866F" w14:textId="77777777" w:rsidR="00B57652" w:rsidRDefault="00B57652" w:rsidP="007B0CDC">
            <w:r w:rsidRPr="003638DD">
              <w:t>Trxr-1</w:t>
            </w:r>
          </w:p>
        </w:tc>
        <w:tc>
          <w:tcPr>
            <w:tcW w:w="1870" w:type="dxa"/>
          </w:tcPr>
          <w:p w14:paraId="26EC1915" w14:textId="77777777" w:rsidR="00B57652" w:rsidRDefault="00B57652" w:rsidP="007B0CDC">
            <w:r w:rsidRPr="003638DD">
              <w:t>-0.335000278</w:t>
            </w:r>
          </w:p>
        </w:tc>
        <w:tc>
          <w:tcPr>
            <w:tcW w:w="1870" w:type="dxa"/>
          </w:tcPr>
          <w:p w14:paraId="4A8AFC6A" w14:textId="77777777" w:rsidR="00B57652" w:rsidRDefault="00B57652" w:rsidP="007B0CDC">
            <w:r w:rsidRPr="003638DD">
              <w:t>-0.912006682</w:t>
            </w:r>
          </w:p>
        </w:tc>
        <w:tc>
          <w:tcPr>
            <w:tcW w:w="1870" w:type="dxa"/>
          </w:tcPr>
          <w:p w14:paraId="51025AC7" w14:textId="77777777" w:rsidR="00B57652" w:rsidRDefault="00B57652" w:rsidP="007B0CDC">
            <w:r w:rsidRPr="003638DD">
              <w:t>0</w:t>
            </w:r>
          </w:p>
        </w:tc>
      </w:tr>
      <w:tr w:rsidR="00B57652" w14:paraId="4203BECA" w14:textId="77777777" w:rsidTr="00B57652">
        <w:tc>
          <w:tcPr>
            <w:tcW w:w="1870" w:type="dxa"/>
          </w:tcPr>
          <w:p w14:paraId="4F19D0DB" w14:textId="77777777" w:rsidR="00B57652" w:rsidRDefault="00B57652" w:rsidP="007B0CDC">
            <w:r w:rsidRPr="003638DD">
              <w:t>FBgn0262559</w:t>
            </w:r>
          </w:p>
        </w:tc>
        <w:tc>
          <w:tcPr>
            <w:tcW w:w="1959" w:type="dxa"/>
          </w:tcPr>
          <w:p w14:paraId="2C6E3F38" w14:textId="77777777" w:rsidR="00B57652" w:rsidRDefault="00B57652" w:rsidP="007B0CDC">
            <w:r w:rsidRPr="003638DD">
              <w:t>Mdh2</w:t>
            </w:r>
          </w:p>
        </w:tc>
        <w:tc>
          <w:tcPr>
            <w:tcW w:w="1870" w:type="dxa"/>
          </w:tcPr>
          <w:p w14:paraId="1C7C2322" w14:textId="77777777" w:rsidR="00B57652" w:rsidRDefault="00B57652" w:rsidP="007B0CDC">
            <w:r w:rsidRPr="003638DD">
              <w:t>-0.368283548</w:t>
            </w:r>
          </w:p>
        </w:tc>
        <w:tc>
          <w:tcPr>
            <w:tcW w:w="1870" w:type="dxa"/>
          </w:tcPr>
          <w:p w14:paraId="615C9662" w14:textId="77777777" w:rsidR="00B57652" w:rsidRDefault="00B57652" w:rsidP="007B0CDC">
            <w:r w:rsidRPr="003638DD">
              <w:t>-0.911459464</w:t>
            </w:r>
          </w:p>
        </w:tc>
        <w:tc>
          <w:tcPr>
            <w:tcW w:w="1870" w:type="dxa"/>
          </w:tcPr>
          <w:p w14:paraId="38020EEF" w14:textId="77777777" w:rsidR="00B57652" w:rsidRDefault="00B57652" w:rsidP="007B0CDC">
            <w:r w:rsidRPr="003638DD">
              <w:t>1</w:t>
            </w:r>
          </w:p>
        </w:tc>
      </w:tr>
      <w:tr w:rsidR="00B57652" w14:paraId="36064073" w14:textId="77777777" w:rsidTr="00B57652">
        <w:tc>
          <w:tcPr>
            <w:tcW w:w="1870" w:type="dxa"/>
          </w:tcPr>
          <w:p w14:paraId="24BB2EAA" w14:textId="77777777" w:rsidR="00B57652" w:rsidRDefault="00B57652" w:rsidP="007B0CDC">
            <w:r w:rsidRPr="003638DD">
              <w:t>FBgn0031497</w:t>
            </w:r>
          </w:p>
        </w:tc>
        <w:tc>
          <w:tcPr>
            <w:tcW w:w="1959" w:type="dxa"/>
          </w:tcPr>
          <w:p w14:paraId="3BF9FD16" w14:textId="77777777" w:rsidR="00B57652" w:rsidRDefault="00B57652" w:rsidP="007B0CDC">
            <w:r w:rsidRPr="003638DD">
              <w:t>CG17259</w:t>
            </w:r>
          </w:p>
        </w:tc>
        <w:tc>
          <w:tcPr>
            <w:tcW w:w="1870" w:type="dxa"/>
          </w:tcPr>
          <w:p w14:paraId="006EF9DB" w14:textId="77777777" w:rsidR="00B57652" w:rsidRDefault="00B57652" w:rsidP="007B0CDC">
            <w:r w:rsidRPr="003638DD">
              <w:t>-0.383584558</w:t>
            </w:r>
          </w:p>
        </w:tc>
        <w:tc>
          <w:tcPr>
            <w:tcW w:w="1870" w:type="dxa"/>
          </w:tcPr>
          <w:p w14:paraId="3C73F743" w14:textId="77777777" w:rsidR="00B57652" w:rsidRDefault="00B57652" w:rsidP="007B0CDC">
            <w:r w:rsidRPr="003638DD">
              <w:t>-0.91078608</w:t>
            </w:r>
          </w:p>
        </w:tc>
        <w:tc>
          <w:tcPr>
            <w:tcW w:w="1870" w:type="dxa"/>
          </w:tcPr>
          <w:p w14:paraId="47E1A1BA" w14:textId="77777777" w:rsidR="00B57652" w:rsidRDefault="00B57652" w:rsidP="007B0CDC">
            <w:r w:rsidRPr="003638DD">
              <w:t>0</w:t>
            </w:r>
          </w:p>
        </w:tc>
      </w:tr>
      <w:tr w:rsidR="00B57652" w14:paraId="5C0D3D32" w14:textId="77777777" w:rsidTr="00B57652">
        <w:tc>
          <w:tcPr>
            <w:tcW w:w="1870" w:type="dxa"/>
          </w:tcPr>
          <w:p w14:paraId="28E35A7D" w14:textId="77777777" w:rsidR="00B57652" w:rsidRDefault="00B57652" w:rsidP="007B0CDC">
            <w:r w:rsidRPr="003638DD">
              <w:t>FBgn0027868</w:t>
            </w:r>
          </w:p>
        </w:tc>
        <w:tc>
          <w:tcPr>
            <w:tcW w:w="1959" w:type="dxa"/>
          </w:tcPr>
          <w:p w14:paraId="351337AA" w14:textId="77777777" w:rsidR="00B57652" w:rsidRDefault="00B57652" w:rsidP="007B0CDC">
            <w:r w:rsidRPr="003638DD">
              <w:t>Nup107</w:t>
            </w:r>
          </w:p>
        </w:tc>
        <w:tc>
          <w:tcPr>
            <w:tcW w:w="1870" w:type="dxa"/>
          </w:tcPr>
          <w:p w14:paraId="3D4B4ED2" w14:textId="77777777" w:rsidR="00B57652" w:rsidRDefault="00B57652" w:rsidP="007B0CDC">
            <w:r w:rsidRPr="003638DD">
              <w:t>-0.29833337</w:t>
            </w:r>
          </w:p>
        </w:tc>
        <w:tc>
          <w:tcPr>
            <w:tcW w:w="1870" w:type="dxa"/>
          </w:tcPr>
          <w:p w14:paraId="0D1BB4DF" w14:textId="77777777" w:rsidR="00B57652" w:rsidRDefault="00B57652" w:rsidP="007B0CDC">
            <w:r w:rsidRPr="003638DD">
              <w:t>-0.909075536</w:t>
            </w:r>
          </w:p>
        </w:tc>
        <w:tc>
          <w:tcPr>
            <w:tcW w:w="1870" w:type="dxa"/>
          </w:tcPr>
          <w:p w14:paraId="7AF675AC" w14:textId="77777777" w:rsidR="00B57652" w:rsidRDefault="00B57652" w:rsidP="007B0CDC">
            <w:r w:rsidRPr="003638DD">
              <w:t>1</w:t>
            </w:r>
          </w:p>
        </w:tc>
      </w:tr>
      <w:tr w:rsidR="00B57652" w14:paraId="1B8530D6" w14:textId="77777777" w:rsidTr="00B57652">
        <w:tc>
          <w:tcPr>
            <w:tcW w:w="1870" w:type="dxa"/>
          </w:tcPr>
          <w:p w14:paraId="02F18ECB" w14:textId="77777777" w:rsidR="00B57652" w:rsidRDefault="00B57652" w:rsidP="007B0CDC">
            <w:r w:rsidRPr="003638DD">
              <w:t>FBgn0042712</w:t>
            </w:r>
          </w:p>
        </w:tc>
        <w:tc>
          <w:tcPr>
            <w:tcW w:w="1959" w:type="dxa"/>
          </w:tcPr>
          <w:p w14:paraId="07FFBD3E" w14:textId="77777777" w:rsidR="00B57652" w:rsidRDefault="00B57652" w:rsidP="007B0CDC">
            <w:r w:rsidRPr="003638DD">
              <w:t>HBS1</w:t>
            </w:r>
          </w:p>
        </w:tc>
        <w:tc>
          <w:tcPr>
            <w:tcW w:w="1870" w:type="dxa"/>
          </w:tcPr>
          <w:p w14:paraId="790BAF8A" w14:textId="77777777" w:rsidR="00B57652" w:rsidRDefault="00B57652" w:rsidP="007B0CDC">
            <w:r w:rsidRPr="003638DD">
              <w:t>-0.341452289</w:t>
            </w:r>
          </w:p>
        </w:tc>
        <w:tc>
          <w:tcPr>
            <w:tcW w:w="1870" w:type="dxa"/>
          </w:tcPr>
          <w:p w14:paraId="505A44EC" w14:textId="77777777" w:rsidR="00B57652" w:rsidRDefault="00B57652" w:rsidP="007B0CDC">
            <w:r w:rsidRPr="003638DD">
              <w:t>-0.905216368</w:t>
            </w:r>
          </w:p>
        </w:tc>
        <w:tc>
          <w:tcPr>
            <w:tcW w:w="1870" w:type="dxa"/>
          </w:tcPr>
          <w:p w14:paraId="3212EFC5" w14:textId="77777777" w:rsidR="00B57652" w:rsidRDefault="00B57652" w:rsidP="007B0CDC">
            <w:r w:rsidRPr="003638DD">
              <w:t>1</w:t>
            </w:r>
          </w:p>
        </w:tc>
      </w:tr>
      <w:tr w:rsidR="00B57652" w14:paraId="0C1DB129" w14:textId="77777777" w:rsidTr="00B57652">
        <w:tc>
          <w:tcPr>
            <w:tcW w:w="1870" w:type="dxa"/>
          </w:tcPr>
          <w:p w14:paraId="5FAF342B" w14:textId="77777777" w:rsidR="00B57652" w:rsidRDefault="00B57652" w:rsidP="007B0CDC">
            <w:r w:rsidRPr="003638DD">
              <w:t>FBgn0039212</w:t>
            </w:r>
          </w:p>
        </w:tc>
        <w:tc>
          <w:tcPr>
            <w:tcW w:w="1959" w:type="dxa"/>
          </w:tcPr>
          <w:p w14:paraId="5F7138D3" w14:textId="77777777" w:rsidR="00B57652" w:rsidRDefault="00B57652" w:rsidP="007B0CDC">
            <w:r w:rsidRPr="003638DD">
              <w:t>Syx18</w:t>
            </w:r>
          </w:p>
        </w:tc>
        <w:tc>
          <w:tcPr>
            <w:tcW w:w="1870" w:type="dxa"/>
          </w:tcPr>
          <w:p w14:paraId="159DE360" w14:textId="77777777" w:rsidR="00B57652" w:rsidRDefault="00B57652" w:rsidP="007B0CDC">
            <w:r w:rsidRPr="003638DD">
              <w:t>-0.369758979</w:t>
            </w:r>
          </w:p>
        </w:tc>
        <w:tc>
          <w:tcPr>
            <w:tcW w:w="1870" w:type="dxa"/>
          </w:tcPr>
          <w:p w14:paraId="6528A2DA" w14:textId="77777777" w:rsidR="00B57652" w:rsidRDefault="00B57652" w:rsidP="007B0CDC">
            <w:r w:rsidRPr="003638DD">
              <w:t>-0.901235199</w:t>
            </w:r>
          </w:p>
        </w:tc>
        <w:tc>
          <w:tcPr>
            <w:tcW w:w="1870" w:type="dxa"/>
          </w:tcPr>
          <w:p w14:paraId="62FC8240" w14:textId="77777777" w:rsidR="00B57652" w:rsidRDefault="00B57652" w:rsidP="007B0CDC">
            <w:r w:rsidRPr="003638DD">
              <w:t>0</w:t>
            </w:r>
          </w:p>
        </w:tc>
      </w:tr>
      <w:tr w:rsidR="00B57652" w14:paraId="1E3F3A01" w14:textId="77777777" w:rsidTr="00B57652">
        <w:tc>
          <w:tcPr>
            <w:tcW w:w="1870" w:type="dxa"/>
          </w:tcPr>
          <w:p w14:paraId="6A22388D" w14:textId="77777777" w:rsidR="00B57652" w:rsidRDefault="00B57652" w:rsidP="007B0CDC">
            <w:r w:rsidRPr="003638DD">
              <w:t>FBgn0000482</w:t>
            </w:r>
          </w:p>
        </w:tc>
        <w:tc>
          <w:tcPr>
            <w:tcW w:w="1959" w:type="dxa"/>
          </w:tcPr>
          <w:p w14:paraId="3DE05E14" w14:textId="77777777" w:rsidR="00B57652" w:rsidRDefault="00B57652" w:rsidP="007B0CDC">
            <w:proofErr w:type="spellStart"/>
            <w:r w:rsidRPr="003638DD">
              <w:t>dor</w:t>
            </w:r>
            <w:proofErr w:type="spellEnd"/>
          </w:p>
        </w:tc>
        <w:tc>
          <w:tcPr>
            <w:tcW w:w="1870" w:type="dxa"/>
          </w:tcPr>
          <w:p w14:paraId="6385EB79" w14:textId="77777777" w:rsidR="00B57652" w:rsidRDefault="00B57652" w:rsidP="007B0CDC">
            <w:r w:rsidRPr="003638DD">
              <w:t>-0.298002175</w:t>
            </w:r>
          </w:p>
        </w:tc>
        <w:tc>
          <w:tcPr>
            <w:tcW w:w="1870" w:type="dxa"/>
          </w:tcPr>
          <w:p w14:paraId="23A7625E" w14:textId="77777777" w:rsidR="00B57652" w:rsidRDefault="00B57652" w:rsidP="007B0CDC">
            <w:r w:rsidRPr="003638DD">
              <w:t>-0.894992592</w:t>
            </w:r>
          </w:p>
        </w:tc>
        <w:tc>
          <w:tcPr>
            <w:tcW w:w="1870" w:type="dxa"/>
          </w:tcPr>
          <w:p w14:paraId="677568B8" w14:textId="77777777" w:rsidR="00B57652" w:rsidRDefault="00B57652" w:rsidP="007B0CDC">
            <w:r w:rsidRPr="003638DD">
              <w:t>0</w:t>
            </w:r>
          </w:p>
        </w:tc>
      </w:tr>
      <w:tr w:rsidR="00B57652" w14:paraId="7079A860" w14:textId="77777777" w:rsidTr="00B57652">
        <w:tc>
          <w:tcPr>
            <w:tcW w:w="1870" w:type="dxa"/>
          </w:tcPr>
          <w:p w14:paraId="7AA10610" w14:textId="77777777" w:rsidR="00B57652" w:rsidRDefault="00B57652" w:rsidP="007B0CDC">
            <w:r w:rsidRPr="003638DD">
              <w:t>FBgn0038277</w:t>
            </w:r>
          </w:p>
        </w:tc>
        <w:tc>
          <w:tcPr>
            <w:tcW w:w="1959" w:type="dxa"/>
          </w:tcPr>
          <w:p w14:paraId="0E727B84" w14:textId="77777777" w:rsidR="00B57652" w:rsidRDefault="00B57652" w:rsidP="007B0CDC">
            <w:r w:rsidRPr="003638DD">
              <w:t>RpS5b</w:t>
            </w:r>
          </w:p>
        </w:tc>
        <w:tc>
          <w:tcPr>
            <w:tcW w:w="1870" w:type="dxa"/>
          </w:tcPr>
          <w:p w14:paraId="58F9396A" w14:textId="77777777" w:rsidR="00B57652" w:rsidRDefault="00B57652" w:rsidP="007B0CDC">
            <w:r w:rsidRPr="003638DD">
              <w:t>-0.429607047</w:t>
            </w:r>
          </w:p>
        </w:tc>
        <w:tc>
          <w:tcPr>
            <w:tcW w:w="1870" w:type="dxa"/>
          </w:tcPr>
          <w:p w14:paraId="6C1C75C4" w14:textId="77777777" w:rsidR="00B57652" w:rsidRDefault="00B57652" w:rsidP="007B0CDC">
            <w:r w:rsidRPr="003638DD">
              <w:t>-0.893849942</w:t>
            </w:r>
          </w:p>
        </w:tc>
        <w:tc>
          <w:tcPr>
            <w:tcW w:w="1870" w:type="dxa"/>
          </w:tcPr>
          <w:p w14:paraId="1ADECD60" w14:textId="77777777" w:rsidR="00B57652" w:rsidRDefault="00B57652" w:rsidP="007B0CDC">
            <w:r w:rsidRPr="003638DD">
              <w:t>0</w:t>
            </w:r>
          </w:p>
        </w:tc>
      </w:tr>
      <w:tr w:rsidR="00B57652" w14:paraId="0F8CAF68" w14:textId="77777777" w:rsidTr="00B57652">
        <w:tc>
          <w:tcPr>
            <w:tcW w:w="1870" w:type="dxa"/>
          </w:tcPr>
          <w:p w14:paraId="063D562D" w14:textId="77777777" w:rsidR="00B57652" w:rsidRDefault="00B57652" w:rsidP="007B0CDC">
            <w:r w:rsidRPr="003638DD">
              <w:t>FBgn0020626</w:t>
            </w:r>
          </w:p>
        </w:tc>
        <w:tc>
          <w:tcPr>
            <w:tcW w:w="1959" w:type="dxa"/>
          </w:tcPr>
          <w:p w14:paraId="7A1FB404" w14:textId="77777777" w:rsidR="00B57652" w:rsidRDefault="00B57652" w:rsidP="007B0CDC">
            <w:proofErr w:type="spellStart"/>
            <w:r w:rsidRPr="003638DD">
              <w:t>Osbp</w:t>
            </w:r>
            <w:proofErr w:type="spellEnd"/>
          </w:p>
        </w:tc>
        <w:tc>
          <w:tcPr>
            <w:tcW w:w="1870" w:type="dxa"/>
          </w:tcPr>
          <w:p w14:paraId="2D49FC15" w14:textId="77777777" w:rsidR="00B57652" w:rsidRDefault="00B57652" w:rsidP="007B0CDC">
            <w:r w:rsidRPr="003638DD">
              <w:t>-0.268827157</w:t>
            </w:r>
          </w:p>
        </w:tc>
        <w:tc>
          <w:tcPr>
            <w:tcW w:w="1870" w:type="dxa"/>
          </w:tcPr>
          <w:p w14:paraId="0A588A93" w14:textId="77777777" w:rsidR="00B57652" w:rsidRDefault="00B57652" w:rsidP="007B0CDC">
            <w:r w:rsidRPr="003638DD">
              <w:t>-0.89087121</w:t>
            </w:r>
          </w:p>
        </w:tc>
        <w:tc>
          <w:tcPr>
            <w:tcW w:w="1870" w:type="dxa"/>
          </w:tcPr>
          <w:p w14:paraId="01C8CDD2" w14:textId="77777777" w:rsidR="00B57652" w:rsidRDefault="00B57652" w:rsidP="007B0CDC">
            <w:r w:rsidRPr="003638DD">
              <w:t>0</w:t>
            </w:r>
          </w:p>
        </w:tc>
      </w:tr>
      <w:tr w:rsidR="00B57652" w14:paraId="78A73B99" w14:textId="77777777" w:rsidTr="00B57652">
        <w:tc>
          <w:tcPr>
            <w:tcW w:w="1870" w:type="dxa"/>
          </w:tcPr>
          <w:p w14:paraId="2331F284" w14:textId="77777777" w:rsidR="00B57652" w:rsidRDefault="00B57652" w:rsidP="007B0CDC">
            <w:r w:rsidRPr="003638DD">
              <w:t>FBgn0031078</w:t>
            </w:r>
          </w:p>
        </w:tc>
        <w:tc>
          <w:tcPr>
            <w:tcW w:w="1959" w:type="dxa"/>
          </w:tcPr>
          <w:p w14:paraId="4E31723E" w14:textId="77777777" w:rsidR="00B57652" w:rsidRDefault="00B57652" w:rsidP="007B0CDC">
            <w:r w:rsidRPr="003638DD">
              <w:t>Nup205</w:t>
            </w:r>
          </w:p>
        </w:tc>
        <w:tc>
          <w:tcPr>
            <w:tcW w:w="1870" w:type="dxa"/>
          </w:tcPr>
          <w:p w14:paraId="59F88884" w14:textId="77777777" w:rsidR="00B57652" w:rsidRDefault="00B57652" w:rsidP="007B0CDC">
            <w:r w:rsidRPr="003638DD">
              <w:t>-0.201546405</w:t>
            </w:r>
          </w:p>
        </w:tc>
        <w:tc>
          <w:tcPr>
            <w:tcW w:w="1870" w:type="dxa"/>
          </w:tcPr>
          <w:p w14:paraId="2E9A218C" w14:textId="77777777" w:rsidR="00B57652" w:rsidRDefault="00B57652" w:rsidP="007B0CDC">
            <w:r w:rsidRPr="003638DD">
              <w:t>-0.890503092</w:t>
            </w:r>
          </w:p>
        </w:tc>
        <w:tc>
          <w:tcPr>
            <w:tcW w:w="1870" w:type="dxa"/>
          </w:tcPr>
          <w:p w14:paraId="6A05B96B" w14:textId="77777777" w:rsidR="00B57652" w:rsidRDefault="00B57652" w:rsidP="007B0CDC">
            <w:r w:rsidRPr="003638DD">
              <w:t>1</w:t>
            </w:r>
          </w:p>
        </w:tc>
      </w:tr>
      <w:tr w:rsidR="00B57652" w14:paraId="66DD12AB" w14:textId="77777777" w:rsidTr="00B57652">
        <w:tc>
          <w:tcPr>
            <w:tcW w:w="1870" w:type="dxa"/>
          </w:tcPr>
          <w:p w14:paraId="42A654D8" w14:textId="77777777" w:rsidR="00B57652" w:rsidRDefault="00B57652" w:rsidP="007B0CDC">
            <w:r w:rsidRPr="003638DD">
              <w:t>FBgn0025742</w:t>
            </w:r>
          </w:p>
        </w:tc>
        <w:tc>
          <w:tcPr>
            <w:tcW w:w="1959" w:type="dxa"/>
          </w:tcPr>
          <w:p w14:paraId="0211AA7B" w14:textId="77777777" w:rsidR="00B57652" w:rsidRDefault="00B57652" w:rsidP="007B0CDC">
            <w:proofErr w:type="spellStart"/>
            <w:r w:rsidRPr="003638DD">
              <w:t>mtm</w:t>
            </w:r>
            <w:proofErr w:type="spellEnd"/>
          </w:p>
        </w:tc>
        <w:tc>
          <w:tcPr>
            <w:tcW w:w="1870" w:type="dxa"/>
          </w:tcPr>
          <w:p w14:paraId="7AC5D326" w14:textId="77777777" w:rsidR="00B57652" w:rsidRDefault="00B57652" w:rsidP="007B0CDC">
            <w:r w:rsidRPr="003638DD">
              <w:t>-0.388314282</w:t>
            </w:r>
          </w:p>
        </w:tc>
        <w:tc>
          <w:tcPr>
            <w:tcW w:w="1870" w:type="dxa"/>
          </w:tcPr>
          <w:p w14:paraId="124247EE" w14:textId="77777777" w:rsidR="00B57652" w:rsidRDefault="00B57652" w:rsidP="007B0CDC">
            <w:r w:rsidRPr="003638DD">
              <w:t>-0.890136567</w:t>
            </w:r>
          </w:p>
        </w:tc>
        <w:tc>
          <w:tcPr>
            <w:tcW w:w="1870" w:type="dxa"/>
          </w:tcPr>
          <w:p w14:paraId="13CE27E4" w14:textId="77777777" w:rsidR="00B57652" w:rsidRDefault="00B57652" w:rsidP="007B0CDC">
            <w:r w:rsidRPr="003638DD">
              <w:t>0</w:t>
            </w:r>
          </w:p>
        </w:tc>
      </w:tr>
      <w:tr w:rsidR="00B57652" w14:paraId="65A0242B" w14:textId="77777777" w:rsidTr="00B57652">
        <w:tc>
          <w:tcPr>
            <w:tcW w:w="1870" w:type="dxa"/>
          </w:tcPr>
          <w:p w14:paraId="4A2216D7" w14:textId="77777777" w:rsidR="00B57652" w:rsidRDefault="00B57652" w:rsidP="007B0CDC">
            <w:r w:rsidRPr="003638DD">
              <w:t>FBgn0027500</w:t>
            </w:r>
          </w:p>
        </w:tc>
        <w:tc>
          <w:tcPr>
            <w:tcW w:w="1959" w:type="dxa"/>
          </w:tcPr>
          <w:p w14:paraId="18D32574" w14:textId="77777777" w:rsidR="00B57652" w:rsidRDefault="00B57652" w:rsidP="007B0CDC">
            <w:r w:rsidRPr="003638DD">
              <w:t>spd-2</w:t>
            </w:r>
          </w:p>
        </w:tc>
        <w:tc>
          <w:tcPr>
            <w:tcW w:w="1870" w:type="dxa"/>
          </w:tcPr>
          <w:p w14:paraId="77508377" w14:textId="77777777" w:rsidR="00B57652" w:rsidRDefault="00B57652" w:rsidP="007B0CDC">
            <w:r w:rsidRPr="003638DD">
              <w:t>-0.218518394</w:t>
            </w:r>
          </w:p>
        </w:tc>
        <w:tc>
          <w:tcPr>
            <w:tcW w:w="1870" w:type="dxa"/>
          </w:tcPr>
          <w:p w14:paraId="66D07280" w14:textId="77777777" w:rsidR="00B57652" w:rsidRDefault="00B57652" w:rsidP="007B0CDC">
            <w:r w:rsidRPr="003638DD">
              <w:t>-0.886712422</w:t>
            </w:r>
          </w:p>
        </w:tc>
        <w:tc>
          <w:tcPr>
            <w:tcW w:w="1870" w:type="dxa"/>
          </w:tcPr>
          <w:p w14:paraId="65C58585" w14:textId="77777777" w:rsidR="00B57652" w:rsidRDefault="00B57652" w:rsidP="007B0CDC">
            <w:r w:rsidRPr="003638DD">
              <w:t>0</w:t>
            </w:r>
          </w:p>
        </w:tc>
      </w:tr>
      <w:tr w:rsidR="00B57652" w14:paraId="4B9853DB" w14:textId="77777777" w:rsidTr="00B57652">
        <w:tc>
          <w:tcPr>
            <w:tcW w:w="1870" w:type="dxa"/>
          </w:tcPr>
          <w:p w14:paraId="4B987231" w14:textId="77777777" w:rsidR="00B57652" w:rsidRDefault="00B57652" w:rsidP="007B0CDC">
            <w:r w:rsidRPr="003638DD">
              <w:t>FBgn0035811</w:t>
            </w:r>
          </w:p>
        </w:tc>
        <w:tc>
          <w:tcPr>
            <w:tcW w:w="1959" w:type="dxa"/>
          </w:tcPr>
          <w:p w14:paraId="3261A335" w14:textId="77777777" w:rsidR="00B57652" w:rsidRDefault="00B57652" w:rsidP="007B0CDC">
            <w:r w:rsidRPr="003638DD">
              <w:t>CG12262</w:t>
            </w:r>
          </w:p>
        </w:tc>
        <w:tc>
          <w:tcPr>
            <w:tcW w:w="1870" w:type="dxa"/>
          </w:tcPr>
          <w:p w14:paraId="66BF0730" w14:textId="77777777" w:rsidR="00B57652" w:rsidRDefault="00B57652" w:rsidP="007B0CDC">
            <w:r w:rsidRPr="003638DD">
              <w:t>-0.314896644</w:t>
            </w:r>
          </w:p>
        </w:tc>
        <w:tc>
          <w:tcPr>
            <w:tcW w:w="1870" w:type="dxa"/>
          </w:tcPr>
          <w:p w14:paraId="49839B99" w14:textId="77777777" w:rsidR="00B57652" w:rsidRDefault="00B57652" w:rsidP="007B0CDC">
            <w:r w:rsidRPr="003638DD">
              <w:t>-0.884041111</w:t>
            </w:r>
          </w:p>
        </w:tc>
        <w:tc>
          <w:tcPr>
            <w:tcW w:w="1870" w:type="dxa"/>
          </w:tcPr>
          <w:p w14:paraId="58F50A48" w14:textId="77777777" w:rsidR="00B57652" w:rsidRDefault="00B57652" w:rsidP="007B0CDC">
            <w:r w:rsidRPr="003638DD">
              <w:t>0</w:t>
            </w:r>
          </w:p>
        </w:tc>
      </w:tr>
      <w:tr w:rsidR="00B57652" w14:paraId="4BC2B6EF" w14:textId="77777777" w:rsidTr="00B57652">
        <w:tc>
          <w:tcPr>
            <w:tcW w:w="1870" w:type="dxa"/>
          </w:tcPr>
          <w:p w14:paraId="2DD5E162" w14:textId="77777777" w:rsidR="00B57652" w:rsidRDefault="00B57652" w:rsidP="007B0CDC">
            <w:r w:rsidRPr="003638DD">
              <w:t>FBgn0030853</w:t>
            </w:r>
          </w:p>
        </w:tc>
        <w:tc>
          <w:tcPr>
            <w:tcW w:w="1959" w:type="dxa"/>
          </w:tcPr>
          <w:p w14:paraId="01344ADE" w14:textId="77777777" w:rsidR="00B57652" w:rsidRDefault="00B57652" w:rsidP="007B0CDC">
            <w:r w:rsidRPr="003638DD">
              <w:t>CG5703</w:t>
            </w:r>
          </w:p>
        </w:tc>
        <w:tc>
          <w:tcPr>
            <w:tcW w:w="1870" w:type="dxa"/>
          </w:tcPr>
          <w:p w14:paraId="4E28C718" w14:textId="77777777" w:rsidR="00B57652" w:rsidRDefault="00B57652" w:rsidP="007B0CDC">
            <w:r w:rsidRPr="003638DD">
              <w:t>-0.390074831</w:t>
            </w:r>
          </w:p>
        </w:tc>
        <w:tc>
          <w:tcPr>
            <w:tcW w:w="1870" w:type="dxa"/>
          </w:tcPr>
          <w:p w14:paraId="0D6AB026" w14:textId="77777777" w:rsidR="00B57652" w:rsidRDefault="00B57652" w:rsidP="007B0CDC">
            <w:r w:rsidRPr="003638DD">
              <w:t>-0.877835397</w:t>
            </w:r>
          </w:p>
        </w:tc>
        <w:tc>
          <w:tcPr>
            <w:tcW w:w="1870" w:type="dxa"/>
          </w:tcPr>
          <w:p w14:paraId="50F46B3C" w14:textId="77777777" w:rsidR="00B57652" w:rsidRDefault="00B57652" w:rsidP="007B0CDC">
            <w:r w:rsidRPr="003638DD">
              <w:t>1</w:t>
            </w:r>
          </w:p>
        </w:tc>
      </w:tr>
      <w:tr w:rsidR="00B57652" w14:paraId="793D4EC7" w14:textId="77777777" w:rsidTr="00B57652">
        <w:tc>
          <w:tcPr>
            <w:tcW w:w="1870" w:type="dxa"/>
          </w:tcPr>
          <w:p w14:paraId="07F0DC60" w14:textId="77777777" w:rsidR="00B57652" w:rsidRDefault="00B57652" w:rsidP="007B0CDC">
            <w:r w:rsidRPr="003638DD">
              <w:t>FBgn0030289</w:t>
            </w:r>
          </w:p>
        </w:tc>
        <w:tc>
          <w:tcPr>
            <w:tcW w:w="1959" w:type="dxa"/>
          </w:tcPr>
          <w:p w14:paraId="3E42F16B" w14:textId="77777777" w:rsidR="00B57652" w:rsidRDefault="00B57652" w:rsidP="007B0CDC">
            <w:r w:rsidRPr="003638DD">
              <w:t>CG1597</w:t>
            </w:r>
          </w:p>
        </w:tc>
        <w:tc>
          <w:tcPr>
            <w:tcW w:w="1870" w:type="dxa"/>
          </w:tcPr>
          <w:p w14:paraId="29346599" w14:textId="77777777" w:rsidR="00B57652" w:rsidRDefault="00B57652" w:rsidP="007B0CDC">
            <w:r w:rsidRPr="003638DD">
              <w:t>-0.33542889</w:t>
            </w:r>
          </w:p>
        </w:tc>
        <w:tc>
          <w:tcPr>
            <w:tcW w:w="1870" w:type="dxa"/>
          </w:tcPr>
          <w:p w14:paraId="5A2A5C3F" w14:textId="77777777" w:rsidR="00B57652" w:rsidRDefault="00B57652" w:rsidP="007B0CDC">
            <w:r w:rsidRPr="003638DD">
              <w:t>-0.875158545</w:t>
            </w:r>
          </w:p>
        </w:tc>
        <w:tc>
          <w:tcPr>
            <w:tcW w:w="1870" w:type="dxa"/>
          </w:tcPr>
          <w:p w14:paraId="2621C989" w14:textId="77777777" w:rsidR="00B57652" w:rsidRDefault="00B57652" w:rsidP="007B0CDC">
            <w:r w:rsidRPr="003638DD">
              <w:t>1</w:t>
            </w:r>
          </w:p>
        </w:tc>
      </w:tr>
      <w:tr w:rsidR="00B57652" w14:paraId="7E05D003" w14:textId="77777777" w:rsidTr="00B57652">
        <w:tc>
          <w:tcPr>
            <w:tcW w:w="1870" w:type="dxa"/>
          </w:tcPr>
          <w:p w14:paraId="40042978" w14:textId="77777777" w:rsidR="00B57652" w:rsidRDefault="00B57652" w:rsidP="007B0CDC">
            <w:r w:rsidRPr="003638DD">
              <w:t>FBgn0003512</w:t>
            </w:r>
          </w:p>
        </w:tc>
        <w:tc>
          <w:tcPr>
            <w:tcW w:w="1959" w:type="dxa"/>
          </w:tcPr>
          <w:p w14:paraId="7AB7C020" w14:textId="77777777" w:rsidR="00B57652" w:rsidRDefault="00B57652" w:rsidP="007B0CDC">
            <w:proofErr w:type="spellStart"/>
            <w:r w:rsidRPr="003638DD">
              <w:t>Sry</w:t>
            </w:r>
            <w:proofErr w:type="spellEnd"/>
            <w:r w:rsidRPr="003638DD">
              <w:t>-delta</w:t>
            </w:r>
          </w:p>
        </w:tc>
        <w:tc>
          <w:tcPr>
            <w:tcW w:w="1870" w:type="dxa"/>
          </w:tcPr>
          <w:p w14:paraId="76527C2A" w14:textId="77777777" w:rsidR="00B57652" w:rsidRDefault="00B57652" w:rsidP="007B0CDC">
            <w:r w:rsidRPr="003638DD">
              <w:t>-0.474975861</w:t>
            </w:r>
          </w:p>
        </w:tc>
        <w:tc>
          <w:tcPr>
            <w:tcW w:w="1870" w:type="dxa"/>
          </w:tcPr>
          <w:p w14:paraId="557250DE" w14:textId="77777777" w:rsidR="00B57652" w:rsidRDefault="00B57652" w:rsidP="007B0CDC">
            <w:r w:rsidRPr="003638DD">
              <w:t>-0.871211435</w:t>
            </w:r>
          </w:p>
        </w:tc>
        <w:tc>
          <w:tcPr>
            <w:tcW w:w="1870" w:type="dxa"/>
          </w:tcPr>
          <w:p w14:paraId="1D9526FF" w14:textId="77777777" w:rsidR="00B57652" w:rsidRDefault="00B57652" w:rsidP="007B0CDC">
            <w:r w:rsidRPr="003638DD">
              <w:t>1</w:t>
            </w:r>
          </w:p>
        </w:tc>
      </w:tr>
      <w:tr w:rsidR="00B57652" w14:paraId="4889BB97" w14:textId="77777777" w:rsidTr="00B57652">
        <w:tc>
          <w:tcPr>
            <w:tcW w:w="1870" w:type="dxa"/>
          </w:tcPr>
          <w:p w14:paraId="4009F8F4" w14:textId="77777777" w:rsidR="00B57652" w:rsidRDefault="00B57652" w:rsidP="007B0CDC">
            <w:r w:rsidRPr="003638DD">
              <w:t>FBgn0003884</w:t>
            </w:r>
          </w:p>
        </w:tc>
        <w:tc>
          <w:tcPr>
            <w:tcW w:w="1959" w:type="dxa"/>
          </w:tcPr>
          <w:p w14:paraId="59A077D7" w14:textId="77777777" w:rsidR="00B57652" w:rsidRDefault="00B57652" w:rsidP="007B0CDC">
            <w:r w:rsidRPr="003638DD">
              <w:t>alphaTub84B</w:t>
            </w:r>
          </w:p>
        </w:tc>
        <w:tc>
          <w:tcPr>
            <w:tcW w:w="1870" w:type="dxa"/>
          </w:tcPr>
          <w:p w14:paraId="7C224CB7" w14:textId="77777777" w:rsidR="00B57652" w:rsidRDefault="00B57652" w:rsidP="007B0CDC">
            <w:r w:rsidRPr="003638DD">
              <w:t>-0.556628655</w:t>
            </w:r>
          </w:p>
        </w:tc>
        <w:tc>
          <w:tcPr>
            <w:tcW w:w="1870" w:type="dxa"/>
          </w:tcPr>
          <w:p w14:paraId="4AE611F9" w14:textId="77777777" w:rsidR="00B57652" w:rsidRDefault="00B57652" w:rsidP="007B0CDC">
            <w:r w:rsidRPr="003638DD">
              <w:t>-0.869399947</w:t>
            </w:r>
          </w:p>
        </w:tc>
        <w:tc>
          <w:tcPr>
            <w:tcW w:w="1870" w:type="dxa"/>
          </w:tcPr>
          <w:p w14:paraId="774C6348" w14:textId="77777777" w:rsidR="00B57652" w:rsidRDefault="00B57652" w:rsidP="007B0CDC">
            <w:r w:rsidRPr="003638DD">
              <w:t>1</w:t>
            </w:r>
          </w:p>
        </w:tc>
      </w:tr>
      <w:tr w:rsidR="00B57652" w14:paraId="7EBC6425" w14:textId="77777777" w:rsidTr="00B57652">
        <w:tc>
          <w:tcPr>
            <w:tcW w:w="1870" w:type="dxa"/>
          </w:tcPr>
          <w:p w14:paraId="66EE6233" w14:textId="77777777" w:rsidR="00B57652" w:rsidRDefault="00B57652" w:rsidP="007B0CDC">
            <w:r w:rsidRPr="003638DD">
              <w:t>FBgn0039757</w:t>
            </w:r>
          </w:p>
        </w:tc>
        <w:tc>
          <w:tcPr>
            <w:tcW w:w="1959" w:type="dxa"/>
          </w:tcPr>
          <w:p w14:paraId="623A3044" w14:textId="77777777" w:rsidR="00B57652" w:rsidRDefault="00B57652" w:rsidP="007B0CDC">
            <w:r w:rsidRPr="003638DD">
              <w:t>RpS7</w:t>
            </w:r>
          </w:p>
        </w:tc>
        <w:tc>
          <w:tcPr>
            <w:tcW w:w="1870" w:type="dxa"/>
          </w:tcPr>
          <w:p w14:paraId="6D5A9690" w14:textId="77777777" w:rsidR="00B57652" w:rsidRDefault="00B57652" w:rsidP="007B0CDC">
            <w:r w:rsidRPr="003638DD">
              <w:t>-0.539154952</w:t>
            </w:r>
          </w:p>
        </w:tc>
        <w:tc>
          <w:tcPr>
            <w:tcW w:w="1870" w:type="dxa"/>
          </w:tcPr>
          <w:p w14:paraId="474F07CD" w14:textId="77777777" w:rsidR="00B57652" w:rsidRDefault="00B57652" w:rsidP="007B0CDC">
            <w:r w:rsidRPr="003638DD">
              <w:t>-0.868649257</w:t>
            </w:r>
          </w:p>
        </w:tc>
        <w:tc>
          <w:tcPr>
            <w:tcW w:w="1870" w:type="dxa"/>
          </w:tcPr>
          <w:p w14:paraId="3DEB161E" w14:textId="77777777" w:rsidR="00B57652" w:rsidRDefault="00B57652" w:rsidP="007B0CDC">
            <w:r w:rsidRPr="003638DD">
              <w:t>0</w:t>
            </w:r>
          </w:p>
        </w:tc>
      </w:tr>
      <w:tr w:rsidR="00B57652" w14:paraId="550543B8" w14:textId="77777777" w:rsidTr="00B57652">
        <w:tc>
          <w:tcPr>
            <w:tcW w:w="1870" w:type="dxa"/>
          </w:tcPr>
          <w:p w14:paraId="1C5AEB2F" w14:textId="77777777" w:rsidR="00B57652" w:rsidRDefault="00B57652" w:rsidP="007B0CDC">
            <w:r w:rsidRPr="003638DD">
              <w:lastRenderedPageBreak/>
              <w:t>FBgn0029937</w:t>
            </w:r>
          </w:p>
        </w:tc>
        <w:tc>
          <w:tcPr>
            <w:tcW w:w="1959" w:type="dxa"/>
          </w:tcPr>
          <w:p w14:paraId="66FD3AC5" w14:textId="77777777" w:rsidR="00B57652" w:rsidRDefault="00B57652" w:rsidP="007B0CDC">
            <w:r w:rsidRPr="003638DD">
              <w:t>CG8300</w:t>
            </w:r>
          </w:p>
        </w:tc>
        <w:tc>
          <w:tcPr>
            <w:tcW w:w="1870" w:type="dxa"/>
          </w:tcPr>
          <w:p w14:paraId="1BC48976" w14:textId="77777777" w:rsidR="00B57652" w:rsidRDefault="00B57652" w:rsidP="007B0CDC">
            <w:r w:rsidRPr="003638DD">
              <w:t>-0.431514061</w:t>
            </w:r>
          </w:p>
        </w:tc>
        <w:tc>
          <w:tcPr>
            <w:tcW w:w="1870" w:type="dxa"/>
          </w:tcPr>
          <w:p w14:paraId="5DDA2AF0" w14:textId="77777777" w:rsidR="00B57652" w:rsidRDefault="00B57652" w:rsidP="007B0CDC">
            <w:r w:rsidRPr="003638DD">
              <w:t>-0.865176462</w:t>
            </w:r>
          </w:p>
        </w:tc>
        <w:tc>
          <w:tcPr>
            <w:tcW w:w="1870" w:type="dxa"/>
          </w:tcPr>
          <w:p w14:paraId="15AE2670" w14:textId="77777777" w:rsidR="00B57652" w:rsidRDefault="00B57652" w:rsidP="007B0CDC">
            <w:r w:rsidRPr="003638DD">
              <w:t>0</w:t>
            </w:r>
          </w:p>
        </w:tc>
      </w:tr>
      <w:tr w:rsidR="00B57652" w14:paraId="6C72D910" w14:textId="77777777" w:rsidTr="00B57652">
        <w:tc>
          <w:tcPr>
            <w:tcW w:w="1870" w:type="dxa"/>
          </w:tcPr>
          <w:p w14:paraId="4603CA0D" w14:textId="77777777" w:rsidR="00B57652" w:rsidRDefault="00B57652" w:rsidP="007B0CDC">
            <w:r w:rsidRPr="003638DD">
              <w:t>FBgn0001098</w:t>
            </w:r>
          </w:p>
        </w:tc>
        <w:tc>
          <w:tcPr>
            <w:tcW w:w="1959" w:type="dxa"/>
          </w:tcPr>
          <w:p w14:paraId="1A6B3742" w14:textId="77777777" w:rsidR="00B57652" w:rsidRDefault="00B57652" w:rsidP="007B0CDC">
            <w:proofErr w:type="spellStart"/>
            <w:r w:rsidRPr="003638DD">
              <w:t>Gdh</w:t>
            </w:r>
            <w:proofErr w:type="spellEnd"/>
          </w:p>
        </w:tc>
        <w:tc>
          <w:tcPr>
            <w:tcW w:w="1870" w:type="dxa"/>
          </w:tcPr>
          <w:p w14:paraId="1E338CFC" w14:textId="77777777" w:rsidR="00B57652" w:rsidRDefault="00B57652" w:rsidP="007B0CDC">
            <w:r w:rsidRPr="003638DD">
              <w:t>-0.441087308</w:t>
            </w:r>
          </w:p>
        </w:tc>
        <w:tc>
          <w:tcPr>
            <w:tcW w:w="1870" w:type="dxa"/>
          </w:tcPr>
          <w:p w14:paraId="3AB46741" w14:textId="77777777" w:rsidR="00B57652" w:rsidRDefault="00B57652" w:rsidP="007B0CDC">
            <w:r w:rsidRPr="003638DD">
              <w:t>-0.862830861</w:t>
            </w:r>
          </w:p>
        </w:tc>
        <w:tc>
          <w:tcPr>
            <w:tcW w:w="1870" w:type="dxa"/>
          </w:tcPr>
          <w:p w14:paraId="35E9FBEF" w14:textId="77777777" w:rsidR="00B57652" w:rsidRDefault="00B57652" w:rsidP="007B0CDC">
            <w:r w:rsidRPr="003638DD">
              <w:t>0</w:t>
            </w:r>
          </w:p>
        </w:tc>
      </w:tr>
      <w:tr w:rsidR="00B57652" w14:paraId="55D4F738" w14:textId="77777777" w:rsidTr="00B57652">
        <w:tc>
          <w:tcPr>
            <w:tcW w:w="1870" w:type="dxa"/>
          </w:tcPr>
          <w:p w14:paraId="0CFE2178" w14:textId="77777777" w:rsidR="00B57652" w:rsidRDefault="00B57652" w:rsidP="007B0CDC">
            <w:r w:rsidRPr="003638DD">
              <w:t>FBgn0001149</w:t>
            </w:r>
          </w:p>
        </w:tc>
        <w:tc>
          <w:tcPr>
            <w:tcW w:w="1959" w:type="dxa"/>
          </w:tcPr>
          <w:p w14:paraId="0C56A661" w14:textId="77777777" w:rsidR="00B57652" w:rsidRDefault="00B57652" w:rsidP="007B0CDC">
            <w:r w:rsidRPr="003638DD">
              <w:t>GstD1</w:t>
            </w:r>
          </w:p>
        </w:tc>
        <w:tc>
          <w:tcPr>
            <w:tcW w:w="1870" w:type="dxa"/>
          </w:tcPr>
          <w:p w14:paraId="73398A09" w14:textId="77777777" w:rsidR="00B57652" w:rsidRDefault="00B57652" w:rsidP="007B0CDC">
            <w:r w:rsidRPr="003638DD">
              <w:t>-0.38792068</w:t>
            </w:r>
          </w:p>
        </w:tc>
        <w:tc>
          <w:tcPr>
            <w:tcW w:w="1870" w:type="dxa"/>
          </w:tcPr>
          <w:p w14:paraId="01718152" w14:textId="77777777" w:rsidR="00B57652" w:rsidRDefault="00B57652" w:rsidP="007B0CDC">
            <w:r w:rsidRPr="003638DD">
              <w:t>-0.858427503</w:t>
            </w:r>
          </w:p>
        </w:tc>
        <w:tc>
          <w:tcPr>
            <w:tcW w:w="1870" w:type="dxa"/>
          </w:tcPr>
          <w:p w14:paraId="7A7AD89D" w14:textId="77777777" w:rsidR="00B57652" w:rsidRDefault="00B57652" w:rsidP="007B0CDC">
            <w:r w:rsidRPr="003638DD">
              <w:t>1</w:t>
            </w:r>
          </w:p>
        </w:tc>
      </w:tr>
      <w:tr w:rsidR="00B57652" w14:paraId="6F8A7444" w14:textId="77777777" w:rsidTr="00B57652">
        <w:tc>
          <w:tcPr>
            <w:tcW w:w="1870" w:type="dxa"/>
          </w:tcPr>
          <w:p w14:paraId="661D1235" w14:textId="77777777" w:rsidR="00B57652" w:rsidRDefault="00B57652" w:rsidP="007B0CDC">
            <w:r w:rsidRPr="003638DD">
              <w:t>FBgn0052373</w:t>
            </w:r>
          </w:p>
        </w:tc>
        <w:tc>
          <w:tcPr>
            <w:tcW w:w="1959" w:type="dxa"/>
          </w:tcPr>
          <w:p w14:paraId="0450668E" w14:textId="77777777" w:rsidR="00B57652" w:rsidRDefault="00B57652" w:rsidP="007B0CDC">
            <w:r w:rsidRPr="003638DD">
              <w:t>CG32373</w:t>
            </w:r>
          </w:p>
        </w:tc>
        <w:tc>
          <w:tcPr>
            <w:tcW w:w="1870" w:type="dxa"/>
          </w:tcPr>
          <w:p w14:paraId="1B7B0D43" w14:textId="77777777" w:rsidR="00B57652" w:rsidRDefault="00B57652" w:rsidP="007B0CDC">
            <w:r w:rsidRPr="003638DD">
              <w:t>-0.297352091</w:t>
            </w:r>
          </w:p>
        </w:tc>
        <w:tc>
          <w:tcPr>
            <w:tcW w:w="1870" w:type="dxa"/>
          </w:tcPr>
          <w:p w14:paraId="5AB8753E" w14:textId="77777777" w:rsidR="00B57652" w:rsidRDefault="00B57652" w:rsidP="007B0CDC">
            <w:r w:rsidRPr="003638DD">
              <w:t>-0.858100632</w:t>
            </w:r>
          </w:p>
        </w:tc>
        <w:tc>
          <w:tcPr>
            <w:tcW w:w="1870" w:type="dxa"/>
          </w:tcPr>
          <w:p w14:paraId="7176A450" w14:textId="77777777" w:rsidR="00B57652" w:rsidRDefault="00B57652" w:rsidP="007B0CDC">
            <w:r w:rsidRPr="003638DD">
              <w:t>0</w:t>
            </w:r>
          </w:p>
        </w:tc>
      </w:tr>
      <w:tr w:rsidR="00B57652" w14:paraId="44F8D37B" w14:textId="77777777" w:rsidTr="00B57652">
        <w:tc>
          <w:tcPr>
            <w:tcW w:w="1870" w:type="dxa"/>
          </w:tcPr>
          <w:p w14:paraId="2D9B416D" w14:textId="77777777" w:rsidR="00B57652" w:rsidRDefault="00B57652" w:rsidP="007B0CDC">
            <w:r w:rsidRPr="003638DD">
              <w:t>FBgn0267385</w:t>
            </w:r>
          </w:p>
        </w:tc>
        <w:tc>
          <w:tcPr>
            <w:tcW w:w="1959" w:type="dxa"/>
          </w:tcPr>
          <w:p w14:paraId="3829BBA7" w14:textId="77777777" w:rsidR="00B57652" w:rsidRDefault="00B57652" w:rsidP="007B0CDC">
            <w:proofErr w:type="spellStart"/>
            <w:r w:rsidRPr="003638DD">
              <w:t>PyK</w:t>
            </w:r>
            <w:proofErr w:type="spellEnd"/>
          </w:p>
        </w:tc>
        <w:tc>
          <w:tcPr>
            <w:tcW w:w="1870" w:type="dxa"/>
          </w:tcPr>
          <w:p w14:paraId="3410D354" w14:textId="77777777" w:rsidR="00B57652" w:rsidRDefault="00B57652" w:rsidP="007B0CDC">
            <w:r w:rsidRPr="003638DD">
              <w:t>-0.333194817</w:t>
            </w:r>
          </w:p>
        </w:tc>
        <w:tc>
          <w:tcPr>
            <w:tcW w:w="1870" w:type="dxa"/>
          </w:tcPr>
          <w:p w14:paraId="0488194F" w14:textId="77777777" w:rsidR="00B57652" w:rsidRDefault="00B57652" w:rsidP="007B0CDC">
            <w:r w:rsidRPr="003638DD">
              <w:t>-0.855965634</w:t>
            </w:r>
          </w:p>
        </w:tc>
        <w:tc>
          <w:tcPr>
            <w:tcW w:w="1870" w:type="dxa"/>
          </w:tcPr>
          <w:p w14:paraId="743F8C5D" w14:textId="77777777" w:rsidR="00B57652" w:rsidRDefault="00B57652" w:rsidP="007B0CDC">
            <w:r w:rsidRPr="003638DD">
              <w:t>0</w:t>
            </w:r>
          </w:p>
        </w:tc>
      </w:tr>
      <w:tr w:rsidR="00B57652" w14:paraId="00CED64F" w14:textId="77777777" w:rsidTr="00B57652">
        <w:tc>
          <w:tcPr>
            <w:tcW w:w="1870" w:type="dxa"/>
          </w:tcPr>
          <w:p w14:paraId="18D5EDBA" w14:textId="77777777" w:rsidR="00B57652" w:rsidRDefault="00B57652" w:rsidP="007B0CDC">
            <w:r w:rsidRPr="003638DD">
              <w:t>FBgn0031664</w:t>
            </w:r>
          </w:p>
        </w:tc>
        <w:tc>
          <w:tcPr>
            <w:tcW w:w="1959" w:type="dxa"/>
          </w:tcPr>
          <w:p w14:paraId="620DBC74" w14:textId="77777777" w:rsidR="00B57652" w:rsidRDefault="00B57652" w:rsidP="007B0CDC">
            <w:r w:rsidRPr="003638DD">
              <w:t>CG8892</w:t>
            </w:r>
          </w:p>
        </w:tc>
        <w:tc>
          <w:tcPr>
            <w:tcW w:w="1870" w:type="dxa"/>
          </w:tcPr>
          <w:p w14:paraId="44039DB5" w14:textId="77777777" w:rsidR="00B57652" w:rsidRDefault="00B57652" w:rsidP="007B0CDC">
            <w:r w:rsidRPr="003638DD">
              <w:t>-0.498288507</w:t>
            </w:r>
          </w:p>
        </w:tc>
        <w:tc>
          <w:tcPr>
            <w:tcW w:w="1870" w:type="dxa"/>
          </w:tcPr>
          <w:p w14:paraId="59C6145A" w14:textId="77777777" w:rsidR="00B57652" w:rsidRDefault="00B57652" w:rsidP="007B0CDC">
            <w:r w:rsidRPr="003638DD">
              <w:t>-0.852426553</w:t>
            </w:r>
          </w:p>
        </w:tc>
        <w:tc>
          <w:tcPr>
            <w:tcW w:w="1870" w:type="dxa"/>
          </w:tcPr>
          <w:p w14:paraId="1F07943E" w14:textId="77777777" w:rsidR="00B57652" w:rsidRDefault="00B57652" w:rsidP="007B0CDC">
            <w:r w:rsidRPr="003638DD">
              <w:t>0</w:t>
            </w:r>
          </w:p>
        </w:tc>
      </w:tr>
      <w:tr w:rsidR="00B57652" w14:paraId="0CDC0B4C" w14:textId="77777777" w:rsidTr="00B57652">
        <w:tc>
          <w:tcPr>
            <w:tcW w:w="1870" w:type="dxa"/>
          </w:tcPr>
          <w:p w14:paraId="1A0048A1" w14:textId="77777777" w:rsidR="00B57652" w:rsidRDefault="00B57652" w:rsidP="007B0CDC">
            <w:r w:rsidRPr="003638DD">
              <w:t>FBgn0052484</w:t>
            </w:r>
          </w:p>
        </w:tc>
        <w:tc>
          <w:tcPr>
            <w:tcW w:w="1959" w:type="dxa"/>
          </w:tcPr>
          <w:p w14:paraId="17EEF73F" w14:textId="77777777" w:rsidR="00B57652" w:rsidRDefault="00B57652" w:rsidP="007B0CDC">
            <w:r w:rsidRPr="003638DD">
              <w:t>Sk2</w:t>
            </w:r>
          </w:p>
        </w:tc>
        <w:tc>
          <w:tcPr>
            <w:tcW w:w="1870" w:type="dxa"/>
          </w:tcPr>
          <w:p w14:paraId="458FF80D" w14:textId="77777777" w:rsidR="00B57652" w:rsidRDefault="00B57652" w:rsidP="007B0CDC">
            <w:r w:rsidRPr="003638DD">
              <w:t>-0.317182198</w:t>
            </w:r>
          </w:p>
        </w:tc>
        <w:tc>
          <w:tcPr>
            <w:tcW w:w="1870" w:type="dxa"/>
          </w:tcPr>
          <w:p w14:paraId="3F2BE9D8" w14:textId="77777777" w:rsidR="00B57652" w:rsidRDefault="00B57652" w:rsidP="007B0CDC">
            <w:r w:rsidRPr="003638DD">
              <w:t>-0.850260775</w:t>
            </w:r>
          </w:p>
        </w:tc>
        <w:tc>
          <w:tcPr>
            <w:tcW w:w="1870" w:type="dxa"/>
          </w:tcPr>
          <w:p w14:paraId="12B6E0D5" w14:textId="77777777" w:rsidR="00B57652" w:rsidRDefault="00B57652" w:rsidP="007B0CDC">
            <w:r w:rsidRPr="003638DD">
              <w:t>0</w:t>
            </w:r>
          </w:p>
        </w:tc>
      </w:tr>
      <w:tr w:rsidR="00B57652" w14:paraId="6AEE8537" w14:textId="77777777" w:rsidTr="00B57652">
        <w:tc>
          <w:tcPr>
            <w:tcW w:w="1870" w:type="dxa"/>
          </w:tcPr>
          <w:p w14:paraId="70AA13C2" w14:textId="77777777" w:rsidR="00B57652" w:rsidRDefault="00B57652" w:rsidP="007B0CDC">
            <w:r w:rsidRPr="003638DD">
              <w:t>FBgn0030915</w:t>
            </w:r>
          </w:p>
        </w:tc>
        <w:tc>
          <w:tcPr>
            <w:tcW w:w="1959" w:type="dxa"/>
          </w:tcPr>
          <w:p w14:paraId="47C4FFAC" w14:textId="77777777" w:rsidR="00B57652" w:rsidRDefault="00B57652" w:rsidP="007B0CDC">
            <w:r w:rsidRPr="003638DD">
              <w:t>CG6179</w:t>
            </w:r>
          </w:p>
        </w:tc>
        <w:tc>
          <w:tcPr>
            <w:tcW w:w="1870" w:type="dxa"/>
          </w:tcPr>
          <w:p w14:paraId="6B914F9C" w14:textId="77777777" w:rsidR="00B57652" w:rsidRDefault="00B57652" w:rsidP="007B0CDC">
            <w:r w:rsidRPr="003638DD">
              <w:t>-0.433970106</w:t>
            </w:r>
          </w:p>
        </w:tc>
        <w:tc>
          <w:tcPr>
            <w:tcW w:w="1870" w:type="dxa"/>
          </w:tcPr>
          <w:p w14:paraId="40A8039D" w14:textId="77777777" w:rsidR="00B57652" w:rsidRDefault="00B57652" w:rsidP="007B0CDC">
            <w:r w:rsidRPr="003638DD">
              <w:t>-0.843581576</w:t>
            </w:r>
          </w:p>
        </w:tc>
        <w:tc>
          <w:tcPr>
            <w:tcW w:w="1870" w:type="dxa"/>
          </w:tcPr>
          <w:p w14:paraId="089F8644" w14:textId="77777777" w:rsidR="00B57652" w:rsidRDefault="00B57652" w:rsidP="007B0CDC">
            <w:r w:rsidRPr="003638DD">
              <w:t>0</w:t>
            </w:r>
          </w:p>
        </w:tc>
      </w:tr>
      <w:tr w:rsidR="00B57652" w14:paraId="6765AB62" w14:textId="77777777" w:rsidTr="00B57652">
        <w:tc>
          <w:tcPr>
            <w:tcW w:w="1870" w:type="dxa"/>
          </w:tcPr>
          <w:p w14:paraId="5B7976C1" w14:textId="77777777" w:rsidR="00B57652" w:rsidRDefault="00B57652" w:rsidP="007B0CDC">
            <w:r w:rsidRPr="003638DD">
              <w:t>FBgn0022772</w:t>
            </w:r>
          </w:p>
        </w:tc>
        <w:tc>
          <w:tcPr>
            <w:tcW w:w="1959" w:type="dxa"/>
          </w:tcPr>
          <w:p w14:paraId="5DCDB9FB" w14:textId="77777777" w:rsidR="00B57652" w:rsidRDefault="00B57652" w:rsidP="007B0CDC">
            <w:r w:rsidRPr="003638DD">
              <w:t>Orc1</w:t>
            </w:r>
          </w:p>
        </w:tc>
        <w:tc>
          <w:tcPr>
            <w:tcW w:w="1870" w:type="dxa"/>
          </w:tcPr>
          <w:p w14:paraId="3864B34B" w14:textId="77777777" w:rsidR="00B57652" w:rsidRDefault="00B57652" w:rsidP="007B0CDC">
            <w:r w:rsidRPr="003638DD">
              <w:t>-0.467967859</w:t>
            </w:r>
          </w:p>
        </w:tc>
        <w:tc>
          <w:tcPr>
            <w:tcW w:w="1870" w:type="dxa"/>
          </w:tcPr>
          <w:p w14:paraId="0A3F074F" w14:textId="77777777" w:rsidR="00B57652" w:rsidRDefault="00B57652" w:rsidP="007B0CDC">
            <w:r w:rsidRPr="003638DD">
              <w:t>-0.836691612</w:t>
            </w:r>
          </w:p>
        </w:tc>
        <w:tc>
          <w:tcPr>
            <w:tcW w:w="1870" w:type="dxa"/>
          </w:tcPr>
          <w:p w14:paraId="2F082AFB" w14:textId="77777777" w:rsidR="00B57652" w:rsidRDefault="00B57652" w:rsidP="007B0CDC">
            <w:r w:rsidRPr="003638DD">
              <w:t>0</w:t>
            </w:r>
          </w:p>
        </w:tc>
      </w:tr>
      <w:tr w:rsidR="00B57652" w14:paraId="52745DB8" w14:textId="77777777" w:rsidTr="00B57652">
        <w:tc>
          <w:tcPr>
            <w:tcW w:w="1870" w:type="dxa"/>
          </w:tcPr>
          <w:p w14:paraId="426CC464" w14:textId="77777777" w:rsidR="00B57652" w:rsidRDefault="00B57652" w:rsidP="007B0CDC">
            <w:r w:rsidRPr="003638DD">
              <w:t>FBgn0024227</w:t>
            </w:r>
          </w:p>
        </w:tc>
        <w:tc>
          <w:tcPr>
            <w:tcW w:w="1959" w:type="dxa"/>
          </w:tcPr>
          <w:p w14:paraId="61B6F87B" w14:textId="77777777" w:rsidR="00B57652" w:rsidRDefault="00B57652" w:rsidP="007B0CDC">
            <w:proofErr w:type="spellStart"/>
            <w:r w:rsidRPr="003638DD">
              <w:t>aurB</w:t>
            </w:r>
            <w:proofErr w:type="spellEnd"/>
          </w:p>
        </w:tc>
        <w:tc>
          <w:tcPr>
            <w:tcW w:w="1870" w:type="dxa"/>
          </w:tcPr>
          <w:p w14:paraId="436783D0" w14:textId="77777777" w:rsidR="00B57652" w:rsidRDefault="00B57652" w:rsidP="007B0CDC">
            <w:r w:rsidRPr="003638DD">
              <w:t>-0.55158363</w:t>
            </w:r>
          </w:p>
        </w:tc>
        <w:tc>
          <w:tcPr>
            <w:tcW w:w="1870" w:type="dxa"/>
          </w:tcPr>
          <w:p w14:paraId="7538A970" w14:textId="77777777" w:rsidR="00B57652" w:rsidRDefault="00B57652" w:rsidP="007B0CDC">
            <w:r w:rsidRPr="003638DD">
              <w:t>-0.835571011</w:t>
            </w:r>
          </w:p>
        </w:tc>
        <w:tc>
          <w:tcPr>
            <w:tcW w:w="1870" w:type="dxa"/>
          </w:tcPr>
          <w:p w14:paraId="19C91697" w14:textId="77777777" w:rsidR="00B57652" w:rsidRDefault="00B57652" w:rsidP="007B0CDC">
            <w:r w:rsidRPr="003638DD">
              <w:t>0</w:t>
            </w:r>
          </w:p>
        </w:tc>
      </w:tr>
      <w:tr w:rsidR="00B57652" w14:paraId="528F3A06" w14:textId="77777777" w:rsidTr="00B57652">
        <w:tc>
          <w:tcPr>
            <w:tcW w:w="1870" w:type="dxa"/>
          </w:tcPr>
          <w:p w14:paraId="553C44E4" w14:textId="77777777" w:rsidR="00B57652" w:rsidRDefault="00B57652" w:rsidP="007B0CDC">
            <w:r w:rsidRPr="003638DD">
              <w:t>FBgn0028342</w:t>
            </w:r>
          </w:p>
        </w:tc>
        <w:tc>
          <w:tcPr>
            <w:tcW w:w="1959" w:type="dxa"/>
          </w:tcPr>
          <w:p w14:paraId="042BD1FF" w14:textId="77777777" w:rsidR="00B57652" w:rsidRDefault="00B57652" w:rsidP="007B0CDC">
            <w:r w:rsidRPr="003638DD">
              <w:t>l(1)G0230</w:t>
            </w:r>
          </w:p>
        </w:tc>
        <w:tc>
          <w:tcPr>
            <w:tcW w:w="1870" w:type="dxa"/>
          </w:tcPr>
          <w:p w14:paraId="2023DE15" w14:textId="77777777" w:rsidR="00B57652" w:rsidRDefault="00B57652" w:rsidP="007B0CDC">
            <w:r w:rsidRPr="003638DD">
              <w:t>-0.527107355</w:t>
            </w:r>
          </w:p>
        </w:tc>
        <w:tc>
          <w:tcPr>
            <w:tcW w:w="1870" w:type="dxa"/>
          </w:tcPr>
          <w:p w14:paraId="1B0B992F" w14:textId="77777777" w:rsidR="00B57652" w:rsidRDefault="00B57652" w:rsidP="007B0CDC">
            <w:r w:rsidRPr="003638DD">
              <w:t>-0.8328688</w:t>
            </w:r>
          </w:p>
        </w:tc>
        <w:tc>
          <w:tcPr>
            <w:tcW w:w="1870" w:type="dxa"/>
          </w:tcPr>
          <w:p w14:paraId="2700537A" w14:textId="77777777" w:rsidR="00B57652" w:rsidRDefault="00B57652" w:rsidP="007B0CDC">
            <w:r w:rsidRPr="003638DD">
              <w:t>0</w:t>
            </w:r>
          </w:p>
        </w:tc>
      </w:tr>
      <w:tr w:rsidR="00B57652" w14:paraId="372FF50B" w14:textId="77777777" w:rsidTr="00B57652">
        <w:tc>
          <w:tcPr>
            <w:tcW w:w="1870" w:type="dxa"/>
          </w:tcPr>
          <w:p w14:paraId="5BB1D5B0" w14:textId="77777777" w:rsidR="00B57652" w:rsidRDefault="00B57652" w:rsidP="007B0CDC">
            <w:r w:rsidRPr="003638DD">
              <w:t>FBgn0003464</w:t>
            </w:r>
          </w:p>
        </w:tc>
        <w:tc>
          <w:tcPr>
            <w:tcW w:w="1959" w:type="dxa"/>
          </w:tcPr>
          <w:p w14:paraId="505FB527" w14:textId="77777777" w:rsidR="00B57652" w:rsidRDefault="00B57652" w:rsidP="007B0CDC">
            <w:r w:rsidRPr="003638DD">
              <w:t>sol</w:t>
            </w:r>
          </w:p>
        </w:tc>
        <w:tc>
          <w:tcPr>
            <w:tcW w:w="1870" w:type="dxa"/>
          </w:tcPr>
          <w:p w14:paraId="02B56872" w14:textId="77777777" w:rsidR="00B57652" w:rsidRDefault="00B57652" w:rsidP="007B0CDC">
            <w:r w:rsidRPr="003638DD">
              <w:t>-0.352601353</w:t>
            </w:r>
          </w:p>
        </w:tc>
        <w:tc>
          <w:tcPr>
            <w:tcW w:w="1870" w:type="dxa"/>
          </w:tcPr>
          <w:p w14:paraId="047497A3" w14:textId="77777777" w:rsidR="00B57652" w:rsidRDefault="00B57652" w:rsidP="007B0CDC">
            <w:r w:rsidRPr="003638DD">
              <w:t>-0.831021829</w:t>
            </w:r>
          </w:p>
        </w:tc>
        <w:tc>
          <w:tcPr>
            <w:tcW w:w="1870" w:type="dxa"/>
          </w:tcPr>
          <w:p w14:paraId="07EA00DE" w14:textId="77777777" w:rsidR="00B57652" w:rsidRDefault="00B57652" w:rsidP="007B0CDC">
            <w:r w:rsidRPr="003638DD">
              <w:t>1</w:t>
            </w:r>
          </w:p>
        </w:tc>
      </w:tr>
      <w:tr w:rsidR="00B57652" w14:paraId="4CDAFFF0" w14:textId="77777777" w:rsidTr="00B57652">
        <w:tc>
          <w:tcPr>
            <w:tcW w:w="1870" w:type="dxa"/>
          </w:tcPr>
          <w:p w14:paraId="45D87E9E" w14:textId="77777777" w:rsidR="00B57652" w:rsidRDefault="00B57652" w:rsidP="007B0CDC">
            <w:r w:rsidRPr="003638DD">
              <w:t>FBgn0031114</w:t>
            </w:r>
          </w:p>
        </w:tc>
        <w:tc>
          <w:tcPr>
            <w:tcW w:w="1959" w:type="dxa"/>
          </w:tcPr>
          <w:p w14:paraId="1D7E3B42" w14:textId="77777777" w:rsidR="00B57652" w:rsidRDefault="00B57652" w:rsidP="007B0CDC">
            <w:proofErr w:type="spellStart"/>
            <w:r w:rsidRPr="003638DD">
              <w:t>cactin</w:t>
            </w:r>
            <w:proofErr w:type="spellEnd"/>
          </w:p>
        </w:tc>
        <w:tc>
          <w:tcPr>
            <w:tcW w:w="1870" w:type="dxa"/>
          </w:tcPr>
          <w:p w14:paraId="0EB40DE0" w14:textId="77777777" w:rsidR="00B57652" w:rsidRDefault="00B57652" w:rsidP="007B0CDC">
            <w:r w:rsidRPr="003638DD">
              <w:t>-0.50534467</w:t>
            </w:r>
          </w:p>
        </w:tc>
        <w:tc>
          <w:tcPr>
            <w:tcW w:w="1870" w:type="dxa"/>
          </w:tcPr>
          <w:p w14:paraId="2C84F503" w14:textId="77777777" w:rsidR="00B57652" w:rsidRDefault="00B57652" w:rsidP="007B0CDC">
            <w:r w:rsidRPr="003638DD">
              <w:t>-0.82637496</w:t>
            </w:r>
          </w:p>
        </w:tc>
        <w:tc>
          <w:tcPr>
            <w:tcW w:w="1870" w:type="dxa"/>
          </w:tcPr>
          <w:p w14:paraId="03B83522" w14:textId="77777777" w:rsidR="00B57652" w:rsidRDefault="00B57652" w:rsidP="007B0CDC">
            <w:r w:rsidRPr="003638DD">
              <w:t>0</w:t>
            </w:r>
          </w:p>
        </w:tc>
      </w:tr>
      <w:tr w:rsidR="00B57652" w14:paraId="0FD66E89" w14:textId="77777777" w:rsidTr="00B57652">
        <w:tc>
          <w:tcPr>
            <w:tcW w:w="1870" w:type="dxa"/>
          </w:tcPr>
          <w:p w14:paraId="089988EF" w14:textId="77777777" w:rsidR="00B57652" w:rsidRDefault="00B57652" w:rsidP="007B0CDC">
            <w:r w:rsidRPr="003638DD">
              <w:t>FBgn0004397</w:t>
            </w:r>
          </w:p>
        </w:tc>
        <w:tc>
          <w:tcPr>
            <w:tcW w:w="1959" w:type="dxa"/>
          </w:tcPr>
          <w:p w14:paraId="0526FE23" w14:textId="77777777" w:rsidR="00B57652" w:rsidRDefault="00B57652" w:rsidP="007B0CDC">
            <w:proofErr w:type="spellStart"/>
            <w:r w:rsidRPr="003638DD">
              <w:t>Vinc</w:t>
            </w:r>
            <w:proofErr w:type="spellEnd"/>
          </w:p>
        </w:tc>
        <w:tc>
          <w:tcPr>
            <w:tcW w:w="1870" w:type="dxa"/>
          </w:tcPr>
          <w:p w14:paraId="43F038DD" w14:textId="77777777" w:rsidR="00B57652" w:rsidRDefault="00B57652" w:rsidP="007B0CDC">
            <w:r w:rsidRPr="003638DD">
              <w:t>-0.235378773</w:t>
            </w:r>
          </w:p>
        </w:tc>
        <w:tc>
          <w:tcPr>
            <w:tcW w:w="1870" w:type="dxa"/>
          </w:tcPr>
          <w:p w14:paraId="71C2604E" w14:textId="77777777" w:rsidR="00B57652" w:rsidRDefault="00B57652" w:rsidP="007B0CDC">
            <w:r w:rsidRPr="003638DD">
              <w:t>-0.824200666</w:t>
            </w:r>
          </w:p>
        </w:tc>
        <w:tc>
          <w:tcPr>
            <w:tcW w:w="1870" w:type="dxa"/>
          </w:tcPr>
          <w:p w14:paraId="48F5915D" w14:textId="77777777" w:rsidR="00B57652" w:rsidRDefault="00B57652" w:rsidP="007B0CDC">
            <w:r w:rsidRPr="003638DD">
              <w:t>1</w:t>
            </w:r>
          </w:p>
        </w:tc>
      </w:tr>
      <w:tr w:rsidR="00B57652" w14:paraId="2C858D31" w14:textId="77777777" w:rsidTr="00B57652">
        <w:tc>
          <w:tcPr>
            <w:tcW w:w="1870" w:type="dxa"/>
          </w:tcPr>
          <w:p w14:paraId="305B37C4" w14:textId="77777777" w:rsidR="00B57652" w:rsidRDefault="00B57652" w:rsidP="007B0CDC">
            <w:r w:rsidRPr="003638DD">
              <w:t>FBgn0025839</w:t>
            </w:r>
          </w:p>
        </w:tc>
        <w:tc>
          <w:tcPr>
            <w:tcW w:w="1959" w:type="dxa"/>
          </w:tcPr>
          <w:p w14:paraId="3677244F" w14:textId="77777777" w:rsidR="00B57652" w:rsidRDefault="00B57652" w:rsidP="007B0CDC">
            <w:r w:rsidRPr="003638DD">
              <w:t>CG3621</w:t>
            </w:r>
          </w:p>
        </w:tc>
        <w:tc>
          <w:tcPr>
            <w:tcW w:w="1870" w:type="dxa"/>
          </w:tcPr>
          <w:p w14:paraId="13B8B6D4" w14:textId="77777777" w:rsidR="00B57652" w:rsidRDefault="00B57652" w:rsidP="007B0CDC">
            <w:r w:rsidRPr="003638DD">
              <w:t>-0.505144996</w:t>
            </w:r>
          </w:p>
        </w:tc>
        <w:tc>
          <w:tcPr>
            <w:tcW w:w="1870" w:type="dxa"/>
          </w:tcPr>
          <w:p w14:paraId="304AAB79" w14:textId="77777777" w:rsidR="00B57652" w:rsidRDefault="00B57652" w:rsidP="007B0CDC">
            <w:r w:rsidRPr="003638DD">
              <w:t>-0.821468193</w:t>
            </w:r>
          </w:p>
        </w:tc>
        <w:tc>
          <w:tcPr>
            <w:tcW w:w="1870" w:type="dxa"/>
          </w:tcPr>
          <w:p w14:paraId="3BA10D3C" w14:textId="77777777" w:rsidR="00B57652" w:rsidRDefault="00B57652" w:rsidP="007B0CDC">
            <w:r w:rsidRPr="003638DD">
              <w:t>0</w:t>
            </w:r>
          </w:p>
        </w:tc>
      </w:tr>
      <w:tr w:rsidR="00B57652" w14:paraId="7557110E" w14:textId="77777777" w:rsidTr="00B57652">
        <w:tc>
          <w:tcPr>
            <w:tcW w:w="1870" w:type="dxa"/>
          </w:tcPr>
          <w:p w14:paraId="1A8654D7" w14:textId="77777777" w:rsidR="00B57652" w:rsidRDefault="00B57652" w:rsidP="007B0CDC">
            <w:r w:rsidRPr="003638DD">
              <w:t>FBgn0020279</w:t>
            </w:r>
          </w:p>
        </w:tc>
        <w:tc>
          <w:tcPr>
            <w:tcW w:w="1959" w:type="dxa"/>
          </w:tcPr>
          <w:p w14:paraId="2E716CE3" w14:textId="77777777" w:rsidR="00B57652" w:rsidRDefault="00B57652" w:rsidP="007B0CDC">
            <w:proofErr w:type="spellStart"/>
            <w:r w:rsidRPr="003638DD">
              <w:t>lig</w:t>
            </w:r>
            <w:proofErr w:type="spellEnd"/>
          </w:p>
        </w:tc>
        <w:tc>
          <w:tcPr>
            <w:tcW w:w="1870" w:type="dxa"/>
          </w:tcPr>
          <w:p w14:paraId="506AFD75" w14:textId="77777777" w:rsidR="00B57652" w:rsidRDefault="00B57652" w:rsidP="007B0CDC">
            <w:r w:rsidRPr="003638DD">
              <w:t>-0.376826986</w:t>
            </w:r>
          </w:p>
        </w:tc>
        <w:tc>
          <w:tcPr>
            <w:tcW w:w="1870" w:type="dxa"/>
          </w:tcPr>
          <w:p w14:paraId="338A45CD" w14:textId="77777777" w:rsidR="00B57652" w:rsidRDefault="00B57652" w:rsidP="007B0CDC">
            <w:r w:rsidRPr="003638DD">
              <w:t>-0.821218227</w:t>
            </w:r>
          </w:p>
        </w:tc>
        <w:tc>
          <w:tcPr>
            <w:tcW w:w="1870" w:type="dxa"/>
          </w:tcPr>
          <w:p w14:paraId="5AA48A36" w14:textId="77777777" w:rsidR="00B57652" w:rsidRDefault="00B57652" w:rsidP="007B0CDC">
            <w:r w:rsidRPr="003638DD">
              <w:t>1</w:t>
            </w:r>
          </w:p>
        </w:tc>
      </w:tr>
      <w:tr w:rsidR="00B57652" w14:paraId="6395A877" w14:textId="77777777" w:rsidTr="00B57652">
        <w:tc>
          <w:tcPr>
            <w:tcW w:w="1870" w:type="dxa"/>
          </w:tcPr>
          <w:p w14:paraId="28364551" w14:textId="77777777" w:rsidR="00B57652" w:rsidRDefault="00B57652" w:rsidP="007B0CDC">
            <w:r w:rsidRPr="003638DD">
              <w:t>FBgn0004832</w:t>
            </w:r>
          </w:p>
        </w:tc>
        <w:tc>
          <w:tcPr>
            <w:tcW w:w="1959" w:type="dxa"/>
          </w:tcPr>
          <w:p w14:paraId="450DF863" w14:textId="77777777" w:rsidR="00B57652" w:rsidRDefault="00B57652" w:rsidP="007B0CDC">
            <w:proofErr w:type="spellStart"/>
            <w:r w:rsidRPr="003638DD">
              <w:t>Xpac</w:t>
            </w:r>
            <w:proofErr w:type="spellEnd"/>
          </w:p>
        </w:tc>
        <w:tc>
          <w:tcPr>
            <w:tcW w:w="1870" w:type="dxa"/>
          </w:tcPr>
          <w:p w14:paraId="43FEBE23" w14:textId="77777777" w:rsidR="00B57652" w:rsidRDefault="00B57652" w:rsidP="007B0CDC">
            <w:r w:rsidRPr="003638DD">
              <w:t>-0.411724712</w:t>
            </w:r>
          </w:p>
        </w:tc>
        <w:tc>
          <w:tcPr>
            <w:tcW w:w="1870" w:type="dxa"/>
          </w:tcPr>
          <w:p w14:paraId="1ED12C31" w14:textId="77777777" w:rsidR="00B57652" w:rsidRDefault="00B57652" w:rsidP="007B0CDC">
            <w:r w:rsidRPr="003638DD">
              <w:t>-0.820522021</w:t>
            </w:r>
          </w:p>
        </w:tc>
        <w:tc>
          <w:tcPr>
            <w:tcW w:w="1870" w:type="dxa"/>
          </w:tcPr>
          <w:p w14:paraId="599927B8" w14:textId="77777777" w:rsidR="00B57652" w:rsidRDefault="00B57652" w:rsidP="007B0CDC">
            <w:r w:rsidRPr="003638DD">
              <w:t>0</w:t>
            </w:r>
          </w:p>
        </w:tc>
      </w:tr>
      <w:tr w:rsidR="00B57652" w14:paraId="680C7B22" w14:textId="77777777" w:rsidTr="00B57652">
        <w:tc>
          <w:tcPr>
            <w:tcW w:w="1870" w:type="dxa"/>
          </w:tcPr>
          <w:p w14:paraId="7F6CC946" w14:textId="77777777" w:rsidR="00B57652" w:rsidRDefault="00B57652" w:rsidP="007B0CDC">
            <w:r w:rsidRPr="003638DD">
              <w:t>FBgn0036314</w:t>
            </w:r>
          </w:p>
        </w:tc>
        <w:tc>
          <w:tcPr>
            <w:tcW w:w="1959" w:type="dxa"/>
          </w:tcPr>
          <w:p w14:paraId="0B727FCA" w14:textId="77777777" w:rsidR="00B57652" w:rsidRDefault="00B57652" w:rsidP="007B0CDC">
            <w:r w:rsidRPr="003638DD">
              <w:t>CG10754</w:t>
            </w:r>
          </w:p>
        </w:tc>
        <w:tc>
          <w:tcPr>
            <w:tcW w:w="1870" w:type="dxa"/>
          </w:tcPr>
          <w:p w14:paraId="429D1783" w14:textId="77777777" w:rsidR="00B57652" w:rsidRDefault="00B57652" w:rsidP="007B0CDC">
            <w:r w:rsidRPr="003638DD">
              <w:t>-0.32915456</w:t>
            </w:r>
          </w:p>
        </w:tc>
        <w:tc>
          <w:tcPr>
            <w:tcW w:w="1870" w:type="dxa"/>
          </w:tcPr>
          <w:p w14:paraId="1F9BE019" w14:textId="77777777" w:rsidR="00B57652" w:rsidRDefault="00B57652" w:rsidP="007B0CDC">
            <w:r w:rsidRPr="003638DD">
              <w:t>-0.818761929</w:t>
            </w:r>
          </w:p>
        </w:tc>
        <w:tc>
          <w:tcPr>
            <w:tcW w:w="1870" w:type="dxa"/>
          </w:tcPr>
          <w:p w14:paraId="39F0DAF3" w14:textId="77777777" w:rsidR="00B57652" w:rsidRDefault="00B57652" w:rsidP="007B0CDC">
            <w:r w:rsidRPr="003638DD">
              <w:t>0</w:t>
            </w:r>
          </w:p>
        </w:tc>
      </w:tr>
      <w:tr w:rsidR="00B57652" w14:paraId="71073B99" w14:textId="77777777" w:rsidTr="00B57652">
        <w:tc>
          <w:tcPr>
            <w:tcW w:w="1870" w:type="dxa"/>
          </w:tcPr>
          <w:p w14:paraId="41DCC5E8" w14:textId="77777777" w:rsidR="00B57652" w:rsidRDefault="00B57652" w:rsidP="007B0CDC">
            <w:r w:rsidRPr="003638DD">
              <w:t>FBgn0037001</w:t>
            </w:r>
          </w:p>
        </w:tc>
        <w:tc>
          <w:tcPr>
            <w:tcW w:w="1959" w:type="dxa"/>
          </w:tcPr>
          <w:p w14:paraId="4DA1271A" w14:textId="77777777" w:rsidR="00B57652" w:rsidRDefault="00B57652" w:rsidP="007B0CDC">
            <w:r w:rsidRPr="003638DD">
              <w:t>CG6020</w:t>
            </w:r>
          </w:p>
        </w:tc>
        <w:tc>
          <w:tcPr>
            <w:tcW w:w="1870" w:type="dxa"/>
          </w:tcPr>
          <w:p w14:paraId="3A65F7C6" w14:textId="77777777" w:rsidR="00B57652" w:rsidRDefault="00B57652" w:rsidP="007B0CDC">
            <w:r w:rsidRPr="003638DD">
              <w:t>-0.399300442</w:t>
            </w:r>
          </w:p>
        </w:tc>
        <w:tc>
          <w:tcPr>
            <w:tcW w:w="1870" w:type="dxa"/>
          </w:tcPr>
          <w:p w14:paraId="74DF2CE9" w14:textId="77777777" w:rsidR="00B57652" w:rsidRDefault="00B57652" w:rsidP="007B0CDC">
            <w:r w:rsidRPr="003638DD">
              <w:t>-0.816552547</w:t>
            </w:r>
          </w:p>
        </w:tc>
        <w:tc>
          <w:tcPr>
            <w:tcW w:w="1870" w:type="dxa"/>
          </w:tcPr>
          <w:p w14:paraId="30CAD983" w14:textId="77777777" w:rsidR="00B57652" w:rsidRDefault="00B57652" w:rsidP="007B0CDC">
            <w:r w:rsidRPr="003638DD">
              <w:t>0</w:t>
            </w:r>
          </w:p>
        </w:tc>
      </w:tr>
      <w:tr w:rsidR="00B57652" w14:paraId="6F80980C" w14:textId="77777777" w:rsidTr="00B57652">
        <w:tc>
          <w:tcPr>
            <w:tcW w:w="1870" w:type="dxa"/>
          </w:tcPr>
          <w:p w14:paraId="3D864196" w14:textId="77777777" w:rsidR="00B57652" w:rsidRDefault="00B57652" w:rsidP="007B0CDC">
            <w:r w:rsidRPr="003638DD">
              <w:t>FBgn0030966</w:t>
            </w:r>
          </w:p>
        </w:tc>
        <w:tc>
          <w:tcPr>
            <w:tcW w:w="1959" w:type="dxa"/>
          </w:tcPr>
          <w:p w14:paraId="628EEBA3" w14:textId="77777777" w:rsidR="00B57652" w:rsidRDefault="00B57652" w:rsidP="007B0CDC">
            <w:r w:rsidRPr="003638DD">
              <w:t>CG7280</w:t>
            </w:r>
          </w:p>
        </w:tc>
        <w:tc>
          <w:tcPr>
            <w:tcW w:w="1870" w:type="dxa"/>
          </w:tcPr>
          <w:p w14:paraId="1FF2A562" w14:textId="77777777" w:rsidR="00B57652" w:rsidRDefault="00B57652" w:rsidP="007B0CDC">
            <w:r w:rsidRPr="003638DD">
              <w:t>-0.531763553</w:t>
            </w:r>
          </w:p>
        </w:tc>
        <w:tc>
          <w:tcPr>
            <w:tcW w:w="1870" w:type="dxa"/>
          </w:tcPr>
          <w:p w14:paraId="3ABF59EC" w14:textId="77777777" w:rsidR="00B57652" w:rsidRDefault="00B57652" w:rsidP="007B0CDC">
            <w:r w:rsidRPr="003638DD">
              <w:t>-0.814967671</w:t>
            </w:r>
          </w:p>
        </w:tc>
        <w:tc>
          <w:tcPr>
            <w:tcW w:w="1870" w:type="dxa"/>
          </w:tcPr>
          <w:p w14:paraId="59E98AD9" w14:textId="77777777" w:rsidR="00B57652" w:rsidRDefault="00B57652" w:rsidP="007B0CDC">
            <w:r w:rsidRPr="003638DD">
              <w:t>1</w:t>
            </w:r>
          </w:p>
        </w:tc>
      </w:tr>
      <w:tr w:rsidR="00B57652" w14:paraId="73455441" w14:textId="77777777" w:rsidTr="00B57652">
        <w:tc>
          <w:tcPr>
            <w:tcW w:w="1870" w:type="dxa"/>
          </w:tcPr>
          <w:p w14:paraId="3355EFCF" w14:textId="77777777" w:rsidR="00B57652" w:rsidRDefault="00B57652" w:rsidP="007B0CDC">
            <w:r w:rsidRPr="003638DD">
              <w:t>FBgn0261592</w:t>
            </w:r>
          </w:p>
        </w:tc>
        <w:tc>
          <w:tcPr>
            <w:tcW w:w="1959" w:type="dxa"/>
          </w:tcPr>
          <w:p w14:paraId="02DD9DF6" w14:textId="77777777" w:rsidR="00B57652" w:rsidRDefault="00B57652" w:rsidP="007B0CDC">
            <w:r w:rsidRPr="003638DD">
              <w:t>RpS6</w:t>
            </w:r>
          </w:p>
        </w:tc>
        <w:tc>
          <w:tcPr>
            <w:tcW w:w="1870" w:type="dxa"/>
          </w:tcPr>
          <w:p w14:paraId="0B019DF8" w14:textId="77777777" w:rsidR="00B57652" w:rsidRDefault="00B57652" w:rsidP="007B0CDC">
            <w:r w:rsidRPr="003638DD">
              <w:t>-0.413389329</w:t>
            </w:r>
          </w:p>
        </w:tc>
        <w:tc>
          <w:tcPr>
            <w:tcW w:w="1870" w:type="dxa"/>
          </w:tcPr>
          <w:p w14:paraId="5815DE07" w14:textId="77777777" w:rsidR="00B57652" w:rsidRDefault="00B57652" w:rsidP="007B0CDC">
            <w:r w:rsidRPr="003638DD">
              <w:t>-0.814912978</w:t>
            </w:r>
          </w:p>
        </w:tc>
        <w:tc>
          <w:tcPr>
            <w:tcW w:w="1870" w:type="dxa"/>
          </w:tcPr>
          <w:p w14:paraId="59F3A672" w14:textId="77777777" w:rsidR="00B57652" w:rsidRDefault="00B57652" w:rsidP="007B0CDC">
            <w:r w:rsidRPr="003638DD">
              <w:t>1</w:t>
            </w:r>
          </w:p>
        </w:tc>
      </w:tr>
      <w:tr w:rsidR="00B57652" w14:paraId="6EA31A61" w14:textId="77777777" w:rsidTr="00B57652">
        <w:tc>
          <w:tcPr>
            <w:tcW w:w="1870" w:type="dxa"/>
          </w:tcPr>
          <w:p w14:paraId="45BE3095" w14:textId="77777777" w:rsidR="00B57652" w:rsidRDefault="00B57652" w:rsidP="007B0CDC">
            <w:r w:rsidRPr="003638DD">
              <w:t>FBgn0037981</w:t>
            </w:r>
          </w:p>
        </w:tc>
        <w:tc>
          <w:tcPr>
            <w:tcW w:w="1959" w:type="dxa"/>
          </w:tcPr>
          <w:p w14:paraId="2C5A9E6B" w14:textId="77777777" w:rsidR="00B57652" w:rsidRDefault="00B57652" w:rsidP="007B0CDC">
            <w:r w:rsidRPr="003638DD">
              <w:t>Spt3</w:t>
            </w:r>
          </w:p>
        </w:tc>
        <w:tc>
          <w:tcPr>
            <w:tcW w:w="1870" w:type="dxa"/>
          </w:tcPr>
          <w:p w14:paraId="2B7C43FE" w14:textId="77777777" w:rsidR="00B57652" w:rsidRDefault="00B57652" w:rsidP="007B0CDC">
            <w:r w:rsidRPr="003638DD">
              <w:t>-0.394248034</w:t>
            </w:r>
          </w:p>
        </w:tc>
        <w:tc>
          <w:tcPr>
            <w:tcW w:w="1870" w:type="dxa"/>
          </w:tcPr>
          <w:p w14:paraId="594927EF" w14:textId="77777777" w:rsidR="00B57652" w:rsidRDefault="00B57652" w:rsidP="007B0CDC">
            <w:r w:rsidRPr="003638DD">
              <w:t>-0.814809626</w:t>
            </w:r>
          </w:p>
        </w:tc>
        <w:tc>
          <w:tcPr>
            <w:tcW w:w="1870" w:type="dxa"/>
          </w:tcPr>
          <w:p w14:paraId="668DF2A9" w14:textId="77777777" w:rsidR="00B57652" w:rsidRDefault="00B57652" w:rsidP="007B0CDC">
            <w:r w:rsidRPr="003638DD">
              <w:t>0</w:t>
            </w:r>
          </w:p>
        </w:tc>
      </w:tr>
      <w:tr w:rsidR="00B57652" w14:paraId="4EA59006" w14:textId="77777777" w:rsidTr="00B57652">
        <w:tc>
          <w:tcPr>
            <w:tcW w:w="1870" w:type="dxa"/>
          </w:tcPr>
          <w:p w14:paraId="0237E50B" w14:textId="77777777" w:rsidR="00B57652" w:rsidRDefault="00B57652" w:rsidP="007B0CDC">
            <w:r w:rsidRPr="003638DD">
              <w:t>FBgn0053222</w:t>
            </w:r>
          </w:p>
        </w:tc>
        <w:tc>
          <w:tcPr>
            <w:tcW w:w="1959" w:type="dxa"/>
          </w:tcPr>
          <w:p w14:paraId="355A7664" w14:textId="77777777" w:rsidR="00B57652" w:rsidRDefault="00B57652" w:rsidP="007B0CDC">
            <w:r w:rsidRPr="003638DD">
              <w:t>CR33222</w:t>
            </w:r>
          </w:p>
        </w:tc>
        <w:tc>
          <w:tcPr>
            <w:tcW w:w="1870" w:type="dxa"/>
          </w:tcPr>
          <w:p w14:paraId="6A7CB84A" w14:textId="77777777" w:rsidR="00B57652" w:rsidRDefault="00B57652" w:rsidP="007B0CDC">
            <w:r w:rsidRPr="003638DD">
              <w:t>-0.413364892</w:t>
            </w:r>
          </w:p>
        </w:tc>
        <w:tc>
          <w:tcPr>
            <w:tcW w:w="1870" w:type="dxa"/>
          </w:tcPr>
          <w:p w14:paraId="4DB6D72F" w14:textId="77777777" w:rsidR="00B57652" w:rsidRDefault="00B57652" w:rsidP="007B0CDC">
            <w:r w:rsidRPr="003638DD">
              <w:t>-0.814806945</w:t>
            </w:r>
          </w:p>
        </w:tc>
        <w:tc>
          <w:tcPr>
            <w:tcW w:w="1870" w:type="dxa"/>
          </w:tcPr>
          <w:p w14:paraId="7A69F9EA" w14:textId="77777777" w:rsidR="00B57652" w:rsidRDefault="00B57652" w:rsidP="007B0CDC">
            <w:r w:rsidRPr="003638DD">
              <w:t>1</w:t>
            </w:r>
          </w:p>
        </w:tc>
      </w:tr>
      <w:tr w:rsidR="00B57652" w14:paraId="2581DD91" w14:textId="77777777" w:rsidTr="00B57652">
        <w:tc>
          <w:tcPr>
            <w:tcW w:w="1870" w:type="dxa"/>
          </w:tcPr>
          <w:p w14:paraId="4093267F" w14:textId="77777777" w:rsidR="00B57652" w:rsidRDefault="00B57652" w:rsidP="007B0CDC">
            <w:r w:rsidRPr="003638DD">
              <w:t>FBgn0001308</w:t>
            </w:r>
          </w:p>
        </w:tc>
        <w:tc>
          <w:tcPr>
            <w:tcW w:w="1959" w:type="dxa"/>
          </w:tcPr>
          <w:p w14:paraId="6838BAB0" w14:textId="77777777" w:rsidR="00B57652" w:rsidRDefault="00B57652" w:rsidP="007B0CDC">
            <w:proofErr w:type="spellStart"/>
            <w:r w:rsidRPr="003638DD">
              <w:t>Khc</w:t>
            </w:r>
            <w:proofErr w:type="spellEnd"/>
          </w:p>
        </w:tc>
        <w:tc>
          <w:tcPr>
            <w:tcW w:w="1870" w:type="dxa"/>
          </w:tcPr>
          <w:p w14:paraId="635EE8FF" w14:textId="77777777" w:rsidR="00B57652" w:rsidRDefault="00B57652" w:rsidP="007B0CDC">
            <w:r w:rsidRPr="003638DD">
              <w:t>-0.491117584</w:t>
            </w:r>
          </w:p>
        </w:tc>
        <w:tc>
          <w:tcPr>
            <w:tcW w:w="1870" w:type="dxa"/>
          </w:tcPr>
          <w:p w14:paraId="4B1D7087" w14:textId="77777777" w:rsidR="00B57652" w:rsidRDefault="00B57652" w:rsidP="007B0CDC">
            <w:r w:rsidRPr="003638DD">
              <w:t>-0.813876256</w:t>
            </w:r>
          </w:p>
        </w:tc>
        <w:tc>
          <w:tcPr>
            <w:tcW w:w="1870" w:type="dxa"/>
          </w:tcPr>
          <w:p w14:paraId="4372C87B" w14:textId="77777777" w:rsidR="00B57652" w:rsidRDefault="00B57652" w:rsidP="007B0CDC">
            <w:r w:rsidRPr="003638DD">
              <w:t>0</w:t>
            </w:r>
          </w:p>
        </w:tc>
      </w:tr>
      <w:tr w:rsidR="00B57652" w14:paraId="417D7AB0" w14:textId="77777777" w:rsidTr="00B57652">
        <w:tc>
          <w:tcPr>
            <w:tcW w:w="1870" w:type="dxa"/>
          </w:tcPr>
          <w:p w14:paraId="021DD713" w14:textId="77777777" w:rsidR="00B57652" w:rsidRDefault="00B57652" w:rsidP="007B0CDC">
            <w:r w:rsidRPr="003638DD">
              <w:t>FBgn0014455</w:t>
            </w:r>
          </w:p>
        </w:tc>
        <w:tc>
          <w:tcPr>
            <w:tcW w:w="1959" w:type="dxa"/>
          </w:tcPr>
          <w:p w14:paraId="4DD0ADBF" w14:textId="77777777" w:rsidR="00B57652" w:rsidRDefault="00B57652" w:rsidP="007B0CDC">
            <w:r w:rsidRPr="003638DD">
              <w:t>Ahcy13</w:t>
            </w:r>
          </w:p>
        </w:tc>
        <w:tc>
          <w:tcPr>
            <w:tcW w:w="1870" w:type="dxa"/>
          </w:tcPr>
          <w:p w14:paraId="59A65AEB" w14:textId="77777777" w:rsidR="00B57652" w:rsidRDefault="00B57652" w:rsidP="007B0CDC">
            <w:r w:rsidRPr="003638DD">
              <w:t>-0.481075154</w:t>
            </w:r>
          </w:p>
        </w:tc>
        <w:tc>
          <w:tcPr>
            <w:tcW w:w="1870" w:type="dxa"/>
          </w:tcPr>
          <w:p w14:paraId="5DFAD4BE" w14:textId="77777777" w:rsidR="00B57652" w:rsidRDefault="00B57652" w:rsidP="007B0CDC">
            <w:r w:rsidRPr="003638DD">
              <w:t>-0.810875753</w:t>
            </w:r>
          </w:p>
        </w:tc>
        <w:tc>
          <w:tcPr>
            <w:tcW w:w="1870" w:type="dxa"/>
          </w:tcPr>
          <w:p w14:paraId="7AC06206" w14:textId="77777777" w:rsidR="00B57652" w:rsidRDefault="00B57652" w:rsidP="007B0CDC">
            <w:r w:rsidRPr="003638DD">
              <w:t>1</w:t>
            </w:r>
          </w:p>
        </w:tc>
      </w:tr>
      <w:tr w:rsidR="00B57652" w14:paraId="128B68FD" w14:textId="77777777" w:rsidTr="00B57652">
        <w:tc>
          <w:tcPr>
            <w:tcW w:w="1870" w:type="dxa"/>
          </w:tcPr>
          <w:p w14:paraId="05D88B2E" w14:textId="77777777" w:rsidR="00B57652" w:rsidRDefault="00B57652" w:rsidP="007B0CDC">
            <w:r w:rsidRPr="003638DD">
              <w:t>FBgn0037607</w:t>
            </w:r>
          </w:p>
        </w:tc>
        <w:tc>
          <w:tcPr>
            <w:tcW w:w="1959" w:type="dxa"/>
          </w:tcPr>
          <w:p w14:paraId="5F6023FF" w14:textId="77777777" w:rsidR="00B57652" w:rsidRDefault="00B57652" w:rsidP="007B0CDC">
            <w:r w:rsidRPr="003638DD">
              <w:t>CG8036</w:t>
            </w:r>
          </w:p>
        </w:tc>
        <w:tc>
          <w:tcPr>
            <w:tcW w:w="1870" w:type="dxa"/>
          </w:tcPr>
          <w:p w14:paraId="0651E800" w14:textId="77777777" w:rsidR="00B57652" w:rsidRDefault="00B57652" w:rsidP="007B0CDC">
            <w:r w:rsidRPr="003638DD">
              <w:t>-0.280543269</w:t>
            </w:r>
          </w:p>
        </w:tc>
        <w:tc>
          <w:tcPr>
            <w:tcW w:w="1870" w:type="dxa"/>
          </w:tcPr>
          <w:p w14:paraId="0F3DECDE" w14:textId="77777777" w:rsidR="00B57652" w:rsidRDefault="00B57652" w:rsidP="007B0CDC">
            <w:r w:rsidRPr="003638DD">
              <w:t>-0.807453103</w:t>
            </w:r>
          </w:p>
        </w:tc>
        <w:tc>
          <w:tcPr>
            <w:tcW w:w="1870" w:type="dxa"/>
          </w:tcPr>
          <w:p w14:paraId="55B4C236" w14:textId="77777777" w:rsidR="00B57652" w:rsidRDefault="00B57652" w:rsidP="007B0CDC">
            <w:r w:rsidRPr="003638DD">
              <w:t>1</w:t>
            </w:r>
          </w:p>
        </w:tc>
      </w:tr>
      <w:tr w:rsidR="00B57652" w14:paraId="74DBD192" w14:textId="77777777" w:rsidTr="00B57652">
        <w:tc>
          <w:tcPr>
            <w:tcW w:w="1870" w:type="dxa"/>
          </w:tcPr>
          <w:p w14:paraId="09475D72" w14:textId="77777777" w:rsidR="00B57652" w:rsidRDefault="00B57652" w:rsidP="007B0CDC">
            <w:r w:rsidRPr="003638DD">
              <w:t>FBgn0033162</w:t>
            </w:r>
          </w:p>
        </w:tc>
        <w:tc>
          <w:tcPr>
            <w:tcW w:w="1959" w:type="dxa"/>
          </w:tcPr>
          <w:p w14:paraId="11D8A659" w14:textId="77777777" w:rsidR="00B57652" w:rsidRDefault="00B57652" w:rsidP="007B0CDC">
            <w:r w:rsidRPr="003638DD">
              <w:t>CG1707</w:t>
            </w:r>
          </w:p>
        </w:tc>
        <w:tc>
          <w:tcPr>
            <w:tcW w:w="1870" w:type="dxa"/>
          </w:tcPr>
          <w:p w14:paraId="3F726632" w14:textId="77777777" w:rsidR="00B57652" w:rsidRDefault="00B57652" w:rsidP="007B0CDC">
            <w:r w:rsidRPr="003638DD">
              <w:t>-0.22332989</w:t>
            </w:r>
          </w:p>
        </w:tc>
        <w:tc>
          <w:tcPr>
            <w:tcW w:w="1870" w:type="dxa"/>
          </w:tcPr>
          <w:p w14:paraId="22C7590B" w14:textId="77777777" w:rsidR="00B57652" w:rsidRDefault="00B57652" w:rsidP="007B0CDC">
            <w:r w:rsidRPr="003638DD">
              <w:t>-0.807329154</w:t>
            </w:r>
          </w:p>
        </w:tc>
        <w:tc>
          <w:tcPr>
            <w:tcW w:w="1870" w:type="dxa"/>
          </w:tcPr>
          <w:p w14:paraId="54AFBC68" w14:textId="77777777" w:rsidR="00B57652" w:rsidRDefault="00B57652" w:rsidP="007B0CDC">
            <w:r w:rsidRPr="003638DD">
              <w:t>1</w:t>
            </w:r>
          </w:p>
        </w:tc>
      </w:tr>
      <w:tr w:rsidR="00B57652" w14:paraId="30B54F66" w14:textId="77777777" w:rsidTr="00B57652">
        <w:tc>
          <w:tcPr>
            <w:tcW w:w="1870" w:type="dxa"/>
          </w:tcPr>
          <w:p w14:paraId="3003CE8B" w14:textId="77777777" w:rsidR="00B57652" w:rsidRDefault="00B57652" w:rsidP="007B0CDC">
            <w:r w:rsidRPr="003638DD">
              <w:t>FBgn0014868</w:t>
            </w:r>
          </w:p>
        </w:tc>
        <w:tc>
          <w:tcPr>
            <w:tcW w:w="1959" w:type="dxa"/>
          </w:tcPr>
          <w:p w14:paraId="1D1771C1" w14:textId="77777777" w:rsidR="00B57652" w:rsidRDefault="00B57652" w:rsidP="007B0CDC">
            <w:r w:rsidRPr="003638DD">
              <w:t>Ost48</w:t>
            </w:r>
          </w:p>
        </w:tc>
        <w:tc>
          <w:tcPr>
            <w:tcW w:w="1870" w:type="dxa"/>
          </w:tcPr>
          <w:p w14:paraId="2773C8FD" w14:textId="77777777" w:rsidR="00B57652" w:rsidRDefault="00B57652" w:rsidP="007B0CDC">
            <w:r w:rsidRPr="003638DD">
              <w:t>-0.463587072</w:t>
            </w:r>
          </w:p>
        </w:tc>
        <w:tc>
          <w:tcPr>
            <w:tcW w:w="1870" w:type="dxa"/>
          </w:tcPr>
          <w:p w14:paraId="1FF25D84" w14:textId="77777777" w:rsidR="00B57652" w:rsidRDefault="00B57652" w:rsidP="007B0CDC">
            <w:r w:rsidRPr="003638DD">
              <w:t>-0.803303475</w:t>
            </w:r>
          </w:p>
        </w:tc>
        <w:tc>
          <w:tcPr>
            <w:tcW w:w="1870" w:type="dxa"/>
          </w:tcPr>
          <w:p w14:paraId="2FFA4EFF" w14:textId="77777777" w:rsidR="00B57652" w:rsidRDefault="00B57652" w:rsidP="007B0CDC">
            <w:r w:rsidRPr="003638DD">
              <w:t>0</w:t>
            </w:r>
          </w:p>
        </w:tc>
      </w:tr>
      <w:tr w:rsidR="00B57652" w14:paraId="3137FA97" w14:textId="77777777" w:rsidTr="00B57652">
        <w:tc>
          <w:tcPr>
            <w:tcW w:w="1870" w:type="dxa"/>
          </w:tcPr>
          <w:p w14:paraId="36B3CFD3" w14:textId="77777777" w:rsidR="00B57652" w:rsidRDefault="00B57652" w:rsidP="007B0CDC">
            <w:r w:rsidRPr="003638DD">
              <w:t>FBgn0011768</w:t>
            </w:r>
          </w:p>
        </w:tc>
        <w:tc>
          <w:tcPr>
            <w:tcW w:w="1959" w:type="dxa"/>
          </w:tcPr>
          <w:p w14:paraId="2B38AE57" w14:textId="77777777" w:rsidR="00B57652" w:rsidRDefault="00B57652" w:rsidP="007B0CDC">
            <w:proofErr w:type="spellStart"/>
            <w:r w:rsidRPr="003638DD">
              <w:t>Fdh</w:t>
            </w:r>
            <w:proofErr w:type="spellEnd"/>
          </w:p>
        </w:tc>
        <w:tc>
          <w:tcPr>
            <w:tcW w:w="1870" w:type="dxa"/>
          </w:tcPr>
          <w:p w14:paraId="38850D88" w14:textId="77777777" w:rsidR="00B57652" w:rsidRDefault="00B57652" w:rsidP="007B0CDC">
            <w:r w:rsidRPr="003638DD">
              <w:t>-0.43537988</w:t>
            </w:r>
          </w:p>
        </w:tc>
        <w:tc>
          <w:tcPr>
            <w:tcW w:w="1870" w:type="dxa"/>
          </w:tcPr>
          <w:p w14:paraId="6364F0A6" w14:textId="77777777" w:rsidR="00B57652" w:rsidRDefault="00B57652" w:rsidP="007B0CDC">
            <w:r w:rsidRPr="003638DD">
              <w:t>-0.79878489</w:t>
            </w:r>
          </w:p>
        </w:tc>
        <w:tc>
          <w:tcPr>
            <w:tcW w:w="1870" w:type="dxa"/>
          </w:tcPr>
          <w:p w14:paraId="3270ECC4" w14:textId="77777777" w:rsidR="00B57652" w:rsidRDefault="00B57652" w:rsidP="007B0CDC">
            <w:r w:rsidRPr="003638DD">
              <w:t>1</w:t>
            </w:r>
          </w:p>
        </w:tc>
      </w:tr>
      <w:tr w:rsidR="00B57652" w14:paraId="181C51B3" w14:textId="77777777" w:rsidTr="00B57652">
        <w:tc>
          <w:tcPr>
            <w:tcW w:w="1870" w:type="dxa"/>
          </w:tcPr>
          <w:p w14:paraId="4B952F19" w14:textId="77777777" w:rsidR="00B57652" w:rsidRDefault="00B57652" w:rsidP="007B0CDC">
            <w:r w:rsidRPr="003638DD">
              <w:t>FBgn0032293</w:t>
            </w:r>
          </w:p>
        </w:tc>
        <w:tc>
          <w:tcPr>
            <w:tcW w:w="1959" w:type="dxa"/>
          </w:tcPr>
          <w:p w14:paraId="353CAD6C" w14:textId="77777777" w:rsidR="00B57652" w:rsidRDefault="00B57652" w:rsidP="007B0CDC">
            <w:r w:rsidRPr="003638DD">
              <w:t>Dpy-30L1</w:t>
            </w:r>
          </w:p>
        </w:tc>
        <w:tc>
          <w:tcPr>
            <w:tcW w:w="1870" w:type="dxa"/>
          </w:tcPr>
          <w:p w14:paraId="73D5CBD1" w14:textId="77777777" w:rsidR="00B57652" w:rsidRDefault="00B57652" w:rsidP="007B0CDC">
            <w:r w:rsidRPr="003638DD">
              <w:t>-0.540742418</w:t>
            </w:r>
          </w:p>
        </w:tc>
        <w:tc>
          <w:tcPr>
            <w:tcW w:w="1870" w:type="dxa"/>
          </w:tcPr>
          <w:p w14:paraId="6BF90AFB" w14:textId="77777777" w:rsidR="00B57652" w:rsidRDefault="00B57652" w:rsidP="007B0CDC">
            <w:r w:rsidRPr="003638DD">
              <w:t>-0.795344002</w:t>
            </w:r>
          </w:p>
        </w:tc>
        <w:tc>
          <w:tcPr>
            <w:tcW w:w="1870" w:type="dxa"/>
          </w:tcPr>
          <w:p w14:paraId="4C273B57" w14:textId="77777777" w:rsidR="00B57652" w:rsidRDefault="00B57652" w:rsidP="007B0CDC">
            <w:r w:rsidRPr="003638DD">
              <w:t>0</w:t>
            </w:r>
          </w:p>
        </w:tc>
      </w:tr>
      <w:tr w:rsidR="00B57652" w14:paraId="67FE33D5" w14:textId="77777777" w:rsidTr="00B57652">
        <w:tc>
          <w:tcPr>
            <w:tcW w:w="1870" w:type="dxa"/>
          </w:tcPr>
          <w:p w14:paraId="1176F262" w14:textId="77777777" w:rsidR="00B57652" w:rsidRDefault="00B57652" w:rsidP="007B0CDC">
            <w:r w:rsidRPr="003638DD">
              <w:t>FBgn0026679</w:t>
            </w:r>
          </w:p>
        </w:tc>
        <w:tc>
          <w:tcPr>
            <w:tcW w:w="1959" w:type="dxa"/>
          </w:tcPr>
          <w:p w14:paraId="1B3D4F7A" w14:textId="77777777" w:rsidR="00B57652" w:rsidRDefault="00B57652" w:rsidP="007B0CDC">
            <w:r w:rsidRPr="003638DD">
              <w:t>IntS4</w:t>
            </w:r>
          </w:p>
        </w:tc>
        <w:tc>
          <w:tcPr>
            <w:tcW w:w="1870" w:type="dxa"/>
          </w:tcPr>
          <w:p w14:paraId="1A1EC5CD" w14:textId="77777777" w:rsidR="00B57652" w:rsidRDefault="00B57652" w:rsidP="007B0CDC">
            <w:r w:rsidRPr="003638DD">
              <w:t>-0.498957705</w:t>
            </w:r>
          </w:p>
        </w:tc>
        <w:tc>
          <w:tcPr>
            <w:tcW w:w="1870" w:type="dxa"/>
          </w:tcPr>
          <w:p w14:paraId="29971214" w14:textId="77777777" w:rsidR="00B57652" w:rsidRDefault="00B57652" w:rsidP="007B0CDC">
            <w:r w:rsidRPr="003638DD">
              <w:t>-0.7949904</w:t>
            </w:r>
          </w:p>
        </w:tc>
        <w:tc>
          <w:tcPr>
            <w:tcW w:w="1870" w:type="dxa"/>
          </w:tcPr>
          <w:p w14:paraId="239D637B" w14:textId="77777777" w:rsidR="00B57652" w:rsidRDefault="00B57652" w:rsidP="007B0CDC">
            <w:r w:rsidRPr="003638DD">
              <w:t>0</w:t>
            </w:r>
          </w:p>
        </w:tc>
      </w:tr>
      <w:tr w:rsidR="00B57652" w14:paraId="30F64063" w14:textId="77777777" w:rsidTr="00B57652">
        <w:tc>
          <w:tcPr>
            <w:tcW w:w="1870" w:type="dxa"/>
          </w:tcPr>
          <w:p w14:paraId="1E175D87" w14:textId="77777777" w:rsidR="00B57652" w:rsidRDefault="00B57652" w:rsidP="007B0CDC">
            <w:r w:rsidRPr="003638DD">
              <w:t>FBgn0029905</w:t>
            </w:r>
          </w:p>
        </w:tc>
        <w:tc>
          <w:tcPr>
            <w:tcW w:w="1959" w:type="dxa"/>
          </w:tcPr>
          <w:p w14:paraId="016BD425" w14:textId="77777777" w:rsidR="00B57652" w:rsidRDefault="00B57652" w:rsidP="007B0CDC">
            <w:proofErr w:type="spellStart"/>
            <w:r w:rsidRPr="003638DD">
              <w:t>Nf</w:t>
            </w:r>
            <w:proofErr w:type="spellEnd"/>
            <w:r w:rsidRPr="003638DD">
              <w:t>-YC</w:t>
            </w:r>
          </w:p>
        </w:tc>
        <w:tc>
          <w:tcPr>
            <w:tcW w:w="1870" w:type="dxa"/>
          </w:tcPr>
          <w:p w14:paraId="20B64997" w14:textId="77777777" w:rsidR="00B57652" w:rsidRDefault="00B57652" w:rsidP="007B0CDC">
            <w:r w:rsidRPr="003638DD">
              <w:t>-0.494145186</w:t>
            </w:r>
          </w:p>
        </w:tc>
        <w:tc>
          <w:tcPr>
            <w:tcW w:w="1870" w:type="dxa"/>
          </w:tcPr>
          <w:p w14:paraId="0C31D78A" w14:textId="77777777" w:rsidR="00B57652" w:rsidRDefault="00B57652" w:rsidP="007B0CDC">
            <w:r w:rsidRPr="003638DD">
              <w:t>-0.793604566</w:t>
            </w:r>
          </w:p>
        </w:tc>
        <w:tc>
          <w:tcPr>
            <w:tcW w:w="1870" w:type="dxa"/>
          </w:tcPr>
          <w:p w14:paraId="6F267227" w14:textId="77777777" w:rsidR="00B57652" w:rsidRDefault="00B57652" w:rsidP="007B0CDC">
            <w:r w:rsidRPr="003638DD">
              <w:t>0</w:t>
            </w:r>
          </w:p>
        </w:tc>
      </w:tr>
      <w:tr w:rsidR="00B57652" w14:paraId="6EB3D431" w14:textId="77777777" w:rsidTr="00B57652">
        <w:tc>
          <w:tcPr>
            <w:tcW w:w="1870" w:type="dxa"/>
          </w:tcPr>
          <w:p w14:paraId="7210DBB8" w14:textId="77777777" w:rsidR="00B57652" w:rsidRDefault="00B57652" w:rsidP="007B0CDC">
            <w:r w:rsidRPr="003638DD">
              <w:t>FBgn0034914</w:t>
            </w:r>
          </w:p>
        </w:tc>
        <w:tc>
          <w:tcPr>
            <w:tcW w:w="1959" w:type="dxa"/>
          </w:tcPr>
          <w:p w14:paraId="0BCA262C" w14:textId="77777777" w:rsidR="00B57652" w:rsidRDefault="00B57652" w:rsidP="007B0CDC">
            <w:r w:rsidRPr="003638DD">
              <w:t>CG5554</w:t>
            </w:r>
          </w:p>
        </w:tc>
        <w:tc>
          <w:tcPr>
            <w:tcW w:w="1870" w:type="dxa"/>
          </w:tcPr>
          <w:p w14:paraId="65271111" w14:textId="77777777" w:rsidR="00B57652" w:rsidRDefault="00B57652" w:rsidP="007B0CDC">
            <w:r w:rsidRPr="003638DD">
              <w:t>-0.155967598</w:t>
            </w:r>
          </w:p>
        </w:tc>
        <w:tc>
          <w:tcPr>
            <w:tcW w:w="1870" w:type="dxa"/>
          </w:tcPr>
          <w:p w14:paraId="26C6A406" w14:textId="77777777" w:rsidR="00B57652" w:rsidRDefault="00B57652" w:rsidP="007B0CDC">
            <w:r w:rsidRPr="003638DD">
              <w:t>-0.793259681</w:t>
            </w:r>
          </w:p>
        </w:tc>
        <w:tc>
          <w:tcPr>
            <w:tcW w:w="1870" w:type="dxa"/>
          </w:tcPr>
          <w:p w14:paraId="2D8F54C5" w14:textId="77777777" w:rsidR="00B57652" w:rsidRDefault="00B57652" w:rsidP="007B0CDC">
            <w:r w:rsidRPr="003638DD">
              <w:t>1</w:t>
            </w:r>
          </w:p>
        </w:tc>
      </w:tr>
      <w:tr w:rsidR="00B57652" w14:paraId="165D356B" w14:textId="77777777" w:rsidTr="00B57652">
        <w:tc>
          <w:tcPr>
            <w:tcW w:w="1870" w:type="dxa"/>
          </w:tcPr>
          <w:p w14:paraId="03E058B6" w14:textId="77777777" w:rsidR="00B57652" w:rsidRDefault="00B57652" w:rsidP="007B0CDC">
            <w:r w:rsidRPr="003638DD">
              <w:t>FBgn0030963</w:t>
            </w:r>
          </w:p>
        </w:tc>
        <w:tc>
          <w:tcPr>
            <w:tcW w:w="1959" w:type="dxa"/>
          </w:tcPr>
          <w:p w14:paraId="50B7E9CD" w14:textId="77777777" w:rsidR="00B57652" w:rsidRDefault="00B57652" w:rsidP="007B0CDC">
            <w:r w:rsidRPr="003638DD">
              <w:t>CG7101</w:t>
            </w:r>
          </w:p>
        </w:tc>
        <w:tc>
          <w:tcPr>
            <w:tcW w:w="1870" w:type="dxa"/>
          </w:tcPr>
          <w:p w14:paraId="3A913357" w14:textId="77777777" w:rsidR="00B57652" w:rsidRDefault="00B57652" w:rsidP="007B0CDC">
            <w:r w:rsidRPr="003638DD">
              <w:t>-0.584425268</w:t>
            </w:r>
          </w:p>
        </w:tc>
        <w:tc>
          <w:tcPr>
            <w:tcW w:w="1870" w:type="dxa"/>
          </w:tcPr>
          <w:p w14:paraId="6F6B7096" w14:textId="77777777" w:rsidR="00B57652" w:rsidRDefault="00B57652" w:rsidP="007B0CDC">
            <w:r w:rsidRPr="003638DD">
              <w:t>-0.791961911</w:t>
            </w:r>
          </w:p>
        </w:tc>
        <w:tc>
          <w:tcPr>
            <w:tcW w:w="1870" w:type="dxa"/>
          </w:tcPr>
          <w:p w14:paraId="07CB1E7C" w14:textId="77777777" w:rsidR="00B57652" w:rsidRDefault="00B57652" w:rsidP="007B0CDC">
            <w:r w:rsidRPr="003638DD">
              <w:t>1</w:t>
            </w:r>
          </w:p>
        </w:tc>
      </w:tr>
      <w:tr w:rsidR="00B57652" w14:paraId="3FCC818B" w14:textId="77777777" w:rsidTr="00B57652">
        <w:tc>
          <w:tcPr>
            <w:tcW w:w="1870" w:type="dxa"/>
          </w:tcPr>
          <w:p w14:paraId="10D71075" w14:textId="77777777" w:rsidR="00B57652" w:rsidRDefault="00B57652" w:rsidP="007B0CDC">
            <w:r w:rsidRPr="003638DD">
              <w:t>FBgn0003510</w:t>
            </w:r>
          </w:p>
        </w:tc>
        <w:tc>
          <w:tcPr>
            <w:tcW w:w="1959" w:type="dxa"/>
          </w:tcPr>
          <w:p w14:paraId="259F1007" w14:textId="77777777" w:rsidR="00B57652" w:rsidRDefault="00B57652" w:rsidP="007B0CDC">
            <w:proofErr w:type="spellStart"/>
            <w:r w:rsidRPr="003638DD">
              <w:t>Sry</w:t>
            </w:r>
            <w:proofErr w:type="spellEnd"/>
            <w:r w:rsidRPr="003638DD">
              <w:t>-alpha</w:t>
            </w:r>
          </w:p>
        </w:tc>
        <w:tc>
          <w:tcPr>
            <w:tcW w:w="1870" w:type="dxa"/>
          </w:tcPr>
          <w:p w14:paraId="6236A6DF" w14:textId="77777777" w:rsidR="00B57652" w:rsidRDefault="00B57652" w:rsidP="007B0CDC">
            <w:r w:rsidRPr="003638DD">
              <w:t>-0.563200326</w:t>
            </w:r>
          </w:p>
        </w:tc>
        <w:tc>
          <w:tcPr>
            <w:tcW w:w="1870" w:type="dxa"/>
          </w:tcPr>
          <w:p w14:paraId="65AC9A0B" w14:textId="77777777" w:rsidR="00B57652" w:rsidRDefault="00B57652" w:rsidP="007B0CDC">
            <w:r w:rsidRPr="003638DD">
              <w:t>-0.791476446</w:t>
            </w:r>
          </w:p>
        </w:tc>
        <w:tc>
          <w:tcPr>
            <w:tcW w:w="1870" w:type="dxa"/>
          </w:tcPr>
          <w:p w14:paraId="299E7A74" w14:textId="77777777" w:rsidR="00B57652" w:rsidRDefault="00B57652" w:rsidP="007B0CDC">
            <w:r w:rsidRPr="003638DD">
              <w:t>1</w:t>
            </w:r>
          </w:p>
        </w:tc>
      </w:tr>
      <w:tr w:rsidR="00B57652" w14:paraId="121B3C1F" w14:textId="77777777" w:rsidTr="00B57652">
        <w:tc>
          <w:tcPr>
            <w:tcW w:w="1870" w:type="dxa"/>
          </w:tcPr>
          <w:p w14:paraId="23927D53" w14:textId="77777777" w:rsidR="00B57652" w:rsidRDefault="00B57652" w:rsidP="007B0CDC">
            <w:r w:rsidRPr="003638DD">
              <w:t>FBgn0003511</w:t>
            </w:r>
          </w:p>
        </w:tc>
        <w:tc>
          <w:tcPr>
            <w:tcW w:w="1959" w:type="dxa"/>
          </w:tcPr>
          <w:p w14:paraId="45DEAC19" w14:textId="77777777" w:rsidR="00B57652" w:rsidRDefault="00B57652" w:rsidP="007B0CDC">
            <w:proofErr w:type="spellStart"/>
            <w:r w:rsidRPr="003638DD">
              <w:t>Sry</w:t>
            </w:r>
            <w:proofErr w:type="spellEnd"/>
            <w:r w:rsidRPr="003638DD">
              <w:t>-beta</w:t>
            </w:r>
          </w:p>
        </w:tc>
        <w:tc>
          <w:tcPr>
            <w:tcW w:w="1870" w:type="dxa"/>
          </w:tcPr>
          <w:p w14:paraId="0A7D17D9" w14:textId="77777777" w:rsidR="00B57652" w:rsidRDefault="00B57652" w:rsidP="007B0CDC">
            <w:r w:rsidRPr="003638DD">
              <w:t>-0.563200326</w:t>
            </w:r>
          </w:p>
        </w:tc>
        <w:tc>
          <w:tcPr>
            <w:tcW w:w="1870" w:type="dxa"/>
          </w:tcPr>
          <w:p w14:paraId="7C088E5C" w14:textId="77777777" w:rsidR="00B57652" w:rsidRDefault="00B57652" w:rsidP="007B0CDC">
            <w:r w:rsidRPr="003638DD">
              <w:t>-0.791476446</w:t>
            </w:r>
          </w:p>
        </w:tc>
        <w:tc>
          <w:tcPr>
            <w:tcW w:w="1870" w:type="dxa"/>
          </w:tcPr>
          <w:p w14:paraId="6F4A57E7" w14:textId="77777777" w:rsidR="00B57652" w:rsidRDefault="00B57652" w:rsidP="007B0CDC">
            <w:r w:rsidRPr="003638DD">
              <w:t>1</w:t>
            </w:r>
          </w:p>
        </w:tc>
      </w:tr>
      <w:tr w:rsidR="00B57652" w14:paraId="73A4155B" w14:textId="77777777" w:rsidTr="00B57652">
        <w:tc>
          <w:tcPr>
            <w:tcW w:w="1870" w:type="dxa"/>
          </w:tcPr>
          <w:p w14:paraId="39DE26D6" w14:textId="77777777" w:rsidR="00B57652" w:rsidRDefault="00B57652" w:rsidP="007B0CDC">
            <w:r w:rsidRPr="003638DD">
              <w:t>FBgn0030792</w:t>
            </w:r>
          </w:p>
        </w:tc>
        <w:tc>
          <w:tcPr>
            <w:tcW w:w="1959" w:type="dxa"/>
          </w:tcPr>
          <w:p w14:paraId="1A84B4B7" w14:textId="77777777" w:rsidR="00B57652" w:rsidRDefault="00B57652" w:rsidP="007B0CDC">
            <w:r w:rsidRPr="003638DD">
              <w:t>CG4789</w:t>
            </w:r>
          </w:p>
        </w:tc>
        <w:tc>
          <w:tcPr>
            <w:tcW w:w="1870" w:type="dxa"/>
          </w:tcPr>
          <w:p w14:paraId="70158334" w14:textId="77777777" w:rsidR="00B57652" w:rsidRDefault="00B57652" w:rsidP="007B0CDC">
            <w:r w:rsidRPr="003638DD">
              <w:t>-0.378516646</w:t>
            </w:r>
          </w:p>
        </w:tc>
        <w:tc>
          <w:tcPr>
            <w:tcW w:w="1870" w:type="dxa"/>
          </w:tcPr>
          <w:p w14:paraId="045760F9" w14:textId="77777777" w:rsidR="00B57652" w:rsidRDefault="00B57652" w:rsidP="007B0CDC">
            <w:r w:rsidRPr="003638DD">
              <w:t>-0.786934182</w:t>
            </w:r>
          </w:p>
        </w:tc>
        <w:tc>
          <w:tcPr>
            <w:tcW w:w="1870" w:type="dxa"/>
          </w:tcPr>
          <w:p w14:paraId="272FE655" w14:textId="77777777" w:rsidR="00B57652" w:rsidRDefault="00B57652" w:rsidP="007B0CDC">
            <w:r w:rsidRPr="003638DD">
              <w:t>0</w:t>
            </w:r>
          </w:p>
        </w:tc>
      </w:tr>
      <w:tr w:rsidR="00B57652" w14:paraId="70DDD003" w14:textId="77777777" w:rsidTr="00B57652">
        <w:tc>
          <w:tcPr>
            <w:tcW w:w="1870" w:type="dxa"/>
          </w:tcPr>
          <w:p w14:paraId="78D43306" w14:textId="77777777" w:rsidR="00B57652" w:rsidRDefault="00B57652" w:rsidP="007B0CDC">
            <w:r w:rsidRPr="003638DD">
              <w:t>FBgn0030938</w:t>
            </w:r>
          </w:p>
        </w:tc>
        <w:tc>
          <w:tcPr>
            <w:tcW w:w="1959" w:type="dxa"/>
          </w:tcPr>
          <w:p w14:paraId="7FB66DD4" w14:textId="77777777" w:rsidR="00B57652" w:rsidRDefault="00B57652" w:rsidP="007B0CDC">
            <w:r w:rsidRPr="003638DD">
              <w:t>CG15047</w:t>
            </w:r>
          </w:p>
        </w:tc>
        <w:tc>
          <w:tcPr>
            <w:tcW w:w="1870" w:type="dxa"/>
          </w:tcPr>
          <w:p w14:paraId="14A05993" w14:textId="77777777" w:rsidR="00B57652" w:rsidRDefault="00B57652" w:rsidP="007B0CDC">
            <w:r w:rsidRPr="003638DD">
              <w:t>-0.32873108</w:t>
            </w:r>
          </w:p>
        </w:tc>
        <w:tc>
          <w:tcPr>
            <w:tcW w:w="1870" w:type="dxa"/>
          </w:tcPr>
          <w:p w14:paraId="6699241B" w14:textId="77777777" w:rsidR="00B57652" w:rsidRDefault="00B57652" w:rsidP="007B0CDC">
            <w:r w:rsidRPr="003638DD">
              <w:t>-0.786174379</w:t>
            </w:r>
          </w:p>
        </w:tc>
        <w:tc>
          <w:tcPr>
            <w:tcW w:w="1870" w:type="dxa"/>
          </w:tcPr>
          <w:p w14:paraId="1C0B197F" w14:textId="77777777" w:rsidR="00B57652" w:rsidRDefault="00B57652" w:rsidP="007B0CDC">
            <w:r w:rsidRPr="003638DD">
              <w:t>1</w:t>
            </w:r>
          </w:p>
        </w:tc>
      </w:tr>
      <w:tr w:rsidR="00B57652" w14:paraId="79B578DC" w14:textId="77777777" w:rsidTr="00B57652">
        <w:tc>
          <w:tcPr>
            <w:tcW w:w="1870" w:type="dxa"/>
          </w:tcPr>
          <w:p w14:paraId="0881E9BF" w14:textId="77777777" w:rsidR="00B57652" w:rsidRDefault="00B57652" w:rsidP="007B0CDC">
            <w:r w:rsidRPr="003638DD">
              <w:t>FBgn0086904</w:t>
            </w:r>
          </w:p>
        </w:tc>
        <w:tc>
          <w:tcPr>
            <w:tcW w:w="1959" w:type="dxa"/>
          </w:tcPr>
          <w:p w14:paraId="7AF0F22A" w14:textId="77777777" w:rsidR="00B57652" w:rsidRDefault="00B57652" w:rsidP="007B0CDC">
            <w:proofErr w:type="spellStart"/>
            <w:r w:rsidRPr="003638DD">
              <w:t>Nacalpha</w:t>
            </w:r>
            <w:proofErr w:type="spellEnd"/>
          </w:p>
        </w:tc>
        <w:tc>
          <w:tcPr>
            <w:tcW w:w="1870" w:type="dxa"/>
          </w:tcPr>
          <w:p w14:paraId="088734CA" w14:textId="77777777" w:rsidR="00B57652" w:rsidRDefault="00B57652" w:rsidP="007B0CDC">
            <w:r w:rsidRPr="003638DD">
              <w:t>-0.523729337</w:t>
            </w:r>
          </w:p>
        </w:tc>
        <w:tc>
          <w:tcPr>
            <w:tcW w:w="1870" w:type="dxa"/>
          </w:tcPr>
          <w:p w14:paraId="4600E2DA" w14:textId="77777777" w:rsidR="00B57652" w:rsidRDefault="00B57652" w:rsidP="007B0CDC">
            <w:r w:rsidRPr="003638DD">
              <w:t>-0.78574582</w:t>
            </w:r>
          </w:p>
        </w:tc>
        <w:tc>
          <w:tcPr>
            <w:tcW w:w="1870" w:type="dxa"/>
          </w:tcPr>
          <w:p w14:paraId="2B0BAB40" w14:textId="77777777" w:rsidR="00B57652" w:rsidRDefault="00B57652" w:rsidP="007B0CDC">
            <w:r w:rsidRPr="003638DD">
              <w:t>1</w:t>
            </w:r>
          </w:p>
        </w:tc>
      </w:tr>
      <w:tr w:rsidR="00B57652" w14:paraId="38731A9C" w14:textId="77777777" w:rsidTr="00B57652">
        <w:tc>
          <w:tcPr>
            <w:tcW w:w="1870" w:type="dxa"/>
          </w:tcPr>
          <w:p w14:paraId="41EA7C1E" w14:textId="77777777" w:rsidR="00B57652" w:rsidRDefault="00B57652" w:rsidP="007B0CDC">
            <w:r w:rsidRPr="003638DD">
              <w:t>FBgn0031711</w:t>
            </w:r>
          </w:p>
        </w:tc>
        <w:tc>
          <w:tcPr>
            <w:tcW w:w="1959" w:type="dxa"/>
          </w:tcPr>
          <w:p w14:paraId="5BA86FD3" w14:textId="77777777" w:rsidR="00B57652" w:rsidRDefault="00B57652" w:rsidP="007B0CDC">
            <w:r w:rsidRPr="003638DD">
              <w:t>CG6907</w:t>
            </w:r>
          </w:p>
        </w:tc>
        <w:tc>
          <w:tcPr>
            <w:tcW w:w="1870" w:type="dxa"/>
          </w:tcPr>
          <w:p w14:paraId="67D6E531" w14:textId="77777777" w:rsidR="00B57652" w:rsidRDefault="00B57652" w:rsidP="007B0CDC">
            <w:r w:rsidRPr="003638DD">
              <w:t>-0.300622098</w:t>
            </w:r>
          </w:p>
        </w:tc>
        <w:tc>
          <w:tcPr>
            <w:tcW w:w="1870" w:type="dxa"/>
          </w:tcPr>
          <w:p w14:paraId="3A236616" w14:textId="77777777" w:rsidR="00B57652" w:rsidRDefault="00B57652" w:rsidP="007B0CDC">
            <w:r w:rsidRPr="003638DD">
              <w:t>-0.784540656</w:t>
            </w:r>
          </w:p>
        </w:tc>
        <w:tc>
          <w:tcPr>
            <w:tcW w:w="1870" w:type="dxa"/>
          </w:tcPr>
          <w:p w14:paraId="7B10394C" w14:textId="77777777" w:rsidR="00B57652" w:rsidRDefault="00B57652" w:rsidP="007B0CDC">
            <w:r w:rsidRPr="003638DD">
              <w:t>0</w:t>
            </w:r>
          </w:p>
        </w:tc>
      </w:tr>
      <w:tr w:rsidR="00B57652" w14:paraId="29A1BB2C" w14:textId="77777777" w:rsidTr="00B57652">
        <w:tc>
          <w:tcPr>
            <w:tcW w:w="1870" w:type="dxa"/>
          </w:tcPr>
          <w:p w14:paraId="32D0B235" w14:textId="77777777" w:rsidR="00B57652" w:rsidRDefault="00B57652" w:rsidP="007B0CDC">
            <w:r w:rsidRPr="003638DD">
              <w:t>FBgn0030554</w:t>
            </w:r>
          </w:p>
        </w:tc>
        <w:tc>
          <w:tcPr>
            <w:tcW w:w="1959" w:type="dxa"/>
          </w:tcPr>
          <w:p w14:paraId="0B516570" w14:textId="77777777" w:rsidR="00B57652" w:rsidRDefault="00B57652" w:rsidP="007B0CDC">
            <w:r w:rsidRPr="003638DD">
              <w:t>CG1434</w:t>
            </w:r>
          </w:p>
        </w:tc>
        <w:tc>
          <w:tcPr>
            <w:tcW w:w="1870" w:type="dxa"/>
          </w:tcPr>
          <w:p w14:paraId="4CAD266B" w14:textId="77777777" w:rsidR="00B57652" w:rsidRDefault="00B57652" w:rsidP="007B0CDC">
            <w:r w:rsidRPr="003638DD">
              <w:t>-0.581902238</w:t>
            </w:r>
          </w:p>
        </w:tc>
        <w:tc>
          <w:tcPr>
            <w:tcW w:w="1870" w:type="dxa"/>
          </w:tcPr>
          <w:p w14:paraId="29A7C192" w14:textId="77777777" w:rsidR="00B57652" w:rsidRDefault="00B57652" w:rsidP="007B0CDC">
            <w:r w:rsidRPr="003638DD">
              <w:t>-0.779242472</w:t>
            </w:r>
          </w:p>
        </w:tc>
        <w:tc>
          <w:tcPr>
            <w:tcW w:w="1870" w:type="dxa"/>
          </w:tcPr>
          <w:p w14:paraId="23B9CAB1" w14:textId="77777777" w:rsidR="00B57652" w:rsidRDefault="00B57652" w:rsidP="007B0CDC">
            <w:r w:rsidRPr="003638DD">
              <w:t>0</w:t>
            </w:r>
          </w:p>
        </w:tc>
      </w:tr>
      <w:tr w:rsidR="00B57652" w14:paraId="6ECCD949" w14:textId="77777777" w:rsidTr="00B57652">
        <w:tc>
          <w:tcPr>
            <w:tcW w:w="1870" w:type="dxa"/>
          </w:tcPr>
          <w:p w14:paraId="3C965CC7" w14:textId="77777777" w:rsidR="00B57652" w:rsidRDefault="00B57652" w:rsidP="007B0CDC">
            <w:r w:rsidRPr="003638DD">
              <w:t>FBgn0029860</w:t>
            </w:r>
          </w:p>
        </w:tc>
        <w:tc>
          <w:tcPr>
            <w:tcW w:w="1959" w:type="dxa"/>
          </w:tcPr>
          <w:p w14:paraId="6F72174E" w14:textId="77777777" w:rsidR="00B57652" w:rsidRDefault="00B57652" w:rsidP="007B0CDC">
            <w:r w:rsidRPr="003638DD">
              <w:t>CG15891</w:t>
            </w:r>
          </w:p>
        </w:tc>
        <w:tc>
          <w:tcPr>
            <w:tcW w:w="1870" w:type="dxa"/>
          </w:tcPr>
          <w:p w14:paraId="06F50373" w14:textId="77777777" w:rsidR="00B57652" w:rsidRDefault="00B57652" w:rsidP="007B0CDC">
            <w:r w:rsidRPr="003638DD">
              <w:t>-0.388538797</w:t>
            </w:r>
          </w:p>
        </w:tc>
        <w:tc>
          <w:tcPr>
            <w:tcW w:w="1870" w:type="dxa"/>
          </w:tcPr>
          <w:p w14:paraId="00920CDA" w14:textId="77777777" w:rsidR="00B57652" w:rsidRDefault="00B57652" w:rsidP="007B0CDC">
            <w:r w:rsidRPr="003638DD">
              <w:t>-0.777691409</w:t>
            </w:r>
          </w:p>
        </w:tc>
        <w:tc>
          <w:tcPr>
            <w:tcW w:w="1870" w:type="dxa"/>
          </w:tcPr>
          <w:p w14:paraId="7E03B1E7" w14:textId="77777777" w:rsidR="00B57652" w:rsidRDefault="00B57652" w:rsidP="007B0CDC">
            <w:r w:rsidRPr="003638DD">
              <w:t>0</w:t>
            </w:r>
          </w:p>
        </w:tc>
      </w:tr>
      <w:tr w:rsidR="00B57652" w14:paraId="473AE361" w14:textId="77777777" w:rsidTr="00B57652">
        <w:tc>
          <w:tcPr>
            <w:tcW w:w="1870" w:type="dxa"/>
          </w:tcPr>
          <w:p w14:paraId="43B8C054" w14:textId="77777777" w:rsidR="00B57652" w:rsidRDefault="00B57652" w:rsidP="007B0CDC">
            <w:r w:rsidRPr="003638DD">
              <w:t>FBgn0002781</w:t>
            </w:r>
          </w:p>
        </w:tc>
        <w:tc>
          <w:tcPr>
            <w:tcW w:w="1959" w:type="dxa"/>
          </w:tcPr>
          <w:p w14:paraId="21B72544" w14:textId="77777777" w:rsidR="00B57652" w:rsidRDefault="00B57652" w:rsidP="007B0CDC">
            <w:r w:rsidRPr="003638DD">
              <w:t>mod(mdg4)</w:t>
            </w:r>
          </w:p>
        </w:tc>
        <w:tc>
          <w:tcPr>
            <w:tcW w:w="1870" w:type="dxa"/>
          </w:tcPr>
          <w:p w14:paraId="0A1D77E0" w14:textId="77777777" w:rsidR="00B57652" w:rsidRDefault="00B57652" w:rsidP="007B0CDC">
            <w:r w:rsidRPr="003638DD">
              <w:t>-0.544308996</w:t>
            </w:r>
          </w:p>
        </w:tc>
        <w:tc>
          <w:tcPr>
            <w:tcW w:w="1870" w:type="dxa"/>
          </w:tcPr>
          <w:p w14:paraId="278C7B82" w14:textId="77777777" w:rsidR="00B57652" w:rsidRDefault="00B57652" w:rsidP="007B0CDC">
            <w:r w:rsidRPr="003638DD">
              <w:t>-0.775381997</w:t>
            </w:r>
          </w:p>
        </w:tc>
        <w:tc>
          <w:tcPr>
            <w:tcW w:w="1870" w:type="dxa"/>
          </w:tcPr>
          <w:p w14:paraId="536AE75E" w14:textId="77777777" w:rsidR="00B57652" w:rsidRDefault="00B57652" w:rsidP="007B0CDC">
            <w:r w:rsidRPr="003638DD">
              <w:t>1</w:t>
            </w:r>
          </w:p>
        </w:tc>
      </w:tr>
      <w:tr w:rsidR="00B57652" w14:paraId="2D0517CB" w14:textId="77777777" w:rsidTr="00B57652">
        <w:tc>
          <w:tcPr>
            <w:tcW w:w="1870" w:type="dxa"/>
          </w:tcPr>
          <w:p w14:paraId="3931DF19" w14:textId="77777777" w:rsidR="00B57652" w:rsidRDefault="00B57652" w:rsidP="007B0CDC">
            <w:r w:rsidRPr="003638DD">
              <w:t>FBgn0032643</w:t>
            </w:r>
          </w:p>
        </w:tc>
        <w:tc>
          <w:tcPr>
            <w:tcW w:w="1959" w:type="dxa"/>
          </w:tcPr>
          <w:p w14:paraId="49489A46" w14:textId="77777777" w:rsidR="00B57652" w:rsidRDefault="00B57652" w:rsidP="007B0CDC">
            <w:r w:rsidRPr="003638DD">
              <w:t>CG6453</w:t>
            </w:r>
          </w:p>
        </w:tc>
        <w:tc>
          <w:tcPr>
            <w:tcW w:w="1870" w:type="dxa"/>
          </w:tcPr>
          <w:p w14:paraId="01534141" w14:textId="77777777" w:rsidR="00B57652" w:rsidRDefault="00B57652" w:rsidP="007B0CDC">
            <w:r w:rsidRPr="003638DD">
              <w:t>-0.162622177</w:t>
            </w:r>
          </w:p>
        </w:tc>
        <w:tc>
          <w:tcPr>
            <w:tcW w:w="1870" w:type="dxa"/>
          </w:tcPr>
          <w:p w14:paraId="71FB1B93" w14:textId="77777777" w:rsidR="00B57652" w:rsidRDefault="00B57652" w:rsidP="007B0CDC">
            <w:r w:rsidRPr="003638DD">
              <w:t>-0.774958395</w:t>
            </w:r>
          </w:p>
        </w:tc>
        <w:tc>
          <w:tcPr>
            <w:tcW w:w="1870" w:type="dxa"/>
          </w:tcPr>
          <w:p w14:paraId="495DC2C0" w14:textId="77777777" w:rsidR="00B57652" w:rsidRDefault="00B57652" w:rsidP="007B0CDC">
            <w:r w:rsidRPr="003638DD">
              <w:t>0</w:t>
            </w:r>
          </w:p>
        </w:tc>
      </w:tr>
      <w:tr w:rsidR="00B57652" w14:paraId="4B9E346F" w14:textId="77777777" w:rsidTr="00B57652">
        <w:tc>
          <w:tcPr>
            <w:tcW w:w="1870" w:type="dxa"/>
          </w:tcPr>
          <w:p w14:paraId="376E8AA2" w14:textId="77777777" w:rsidR="00B57652" w:rsidRDefault="00B57652" w:rsidP="007B0CDC">
            <w:r w:rsidRPr="003638DD">
              <w:t>FBgn0051550</w:t>
            </w:r>
          </w:p>
        </w:tc>
        <w:tc>
          <w:tcPr>
            <w:tcW w:w="1959" w:type="dxa"/>
          </w:tcPr>
          <w:p w14:paraId="26C9320F" w14:textId="77777777" w:rsidR="00B57652" w:rsidRDefault="00B57652" w:rsidP="007B0CDC">
            <w:r w:rsidRPr="003638DD">
              <w:t>CG31550</w:t>
            </w:r>
          </w:p>
        </w:tc>
        <w:tc>
          <w:tcPr>
            <w:tcW w:w="1870" w:type="dxa"/>
          </w:tcPr>
          <w:p w14:paraId="0F922EB0" w14:textId="77777777" w:rsidR="00B57652" w:rsidRDefault="00B57652" w:rsidP="007B0CDC">
            <w:r w:rsidRPr="003638DD">
              <w:t>-0.415626067</w:t>
            </w:r>
          </w:p>
        </w:tc>
        <w:tc>
          <w:tcPr>
            <w:tcW w:w="1870" w:type="dxa"/>
          </w:tcPr>
          <w:p w14:paraId="7615C31E" w14:textId="77777777" w:rsidR="00B57652" w:rsidRDefault="00B57652" w:rsidP="007B0CDC">
            <w:r w:rsidRPr="003638DD">
              <w:t>-0.774708114</w:t>
            </w:r>
          </w:p>
        </w:tc>
        <w:tc>
          <w:tcPr>
            <w:tcW w:w="1870" w:type="dxa"/>
          </w:tcPr>
          <w:p w14:paraId="3BEB440B" w14:textId="77777777" w:rsidR="00B57652" w:rsidRDefault="00B57652" w:rsidP="007B0CDC">
            <w:r w:rsidRPr="003638DD">
              <w:t>1</w:t>
            </w:r>
          </w:p>
        </w:tc>
      </w:tr>
      <w:tr w:rsidR="00B57652" w14:paraId="6737F961" w14:textId="77777777" w:rsidTr="00B57652">
        <w:tc>
          <w:tcPr>
            <w:tcW w:w="1870" w:type="dxa"/>
          </w:tcPr>
          <w:p w14:paraId="0F4E6962" w14:textId="77777777" w:rsidR="00B57652" w:rsidRDefault="00B57652" w:rsidP="007B0CDC">
            <w:r w:rsidRPr="003638DD">
              <w:lastRenderedPageBreak/>
              <w:t>FBgn0266284</w:t>
            </w:r>
          </w:p>
        </w:tc>
        <w:tc>
          <w:tcPr>
            <w:tcW w:w="1959" w:type="dxa"/>
          </w:tcPr>
          <w:p w14:paraId="4E2D8D06" w14:textId="77777777" w:rsidR="00B57652" w:rsidRDefault="00B57652" w:rsidP="007B0CDC">
            <w:r w:rsidRPr="003638DD">
              <w:t>Ns3</w:t>
            </w:r>
          </w:p>
        </w:tc>
        <w:tc>
          <w:tcPr>
            <w:tcW w:w="1870" w:type="dxa"/>
          </w:tcPr>
          <w:p w14:paraId="4487F067" w14:textId="77777777" w:rsidR="00B57652" w:rsidRDefault="00B57652" w:rsidP="007B0CDC">
            <w:r w:rsidRPr="003638DD">
              <w:t>-0.401902042</w:t>
            </w:r>
          </w:p>
        </w:tc>
        <w:tc>
          <w:tcPr>
            <w:tcW w:w="1870" w:type="dxa"/>
          </w:tcPr>
          <w:p w14:paraId="2E1E755D" w14:textId="77777777" w:rsidR="00B57652" w:rsidRDefault="00B57652" w:rsidP="007B0CDC">
            <w:r w:rsidRPr="003638DD">
              <w:t>-0.757756444</w:t>
            </w:r>
          </w:p>
        </w:tc>
        <w:tc>
          <w:tcPr>
            <w:tcW w:w="1870" w:type="dxa"/>
          </w:tcPr>
          <w:p w14:paraId="6189315F" w14:textId="77777777" w:rsidR="00B57652" w:rsidRDefault="00B57652" w:rsidP="007B0CDC">
            <w:r w:rsidRPr="003638DD">
              <w:t>0</w:t>
            </w:r>
          </w:p>
        </w:tc>
      </w:tr>
      <w:tr w:rsidR="00B57652" w14:paraId="58980972" w14:textId="77777777" w:rsidTr="00B57652">
        <w:tc>
          <w:tcPr>
            <w:tcW w:w="1870" w:type="dxa"/>
          </w:tcPr>
          <w:p w14:paraId="6966DF58" w14:textId="77777777" w:rsidR="00B57652" w:rsidRDefault="00B57652" w:rsidP="007B0CDC">
            <w:r w:rsidRPr="003638DD">
              <w:t>FBgn0023517</w:t>
            </w:r>
          </w:p>
        </w:tc>
        <w:tc>
          <w:tcPr>
            <w:tcW w:w="1959" w:type="dxa"/>
          </w:tcPr>
          <w:p w14:paraId="2A931C65" w14:textId="77777777" w:rsidR="00B57652" w:rsidRDefault="00B57652" w:rsidP="007B0CDC">
            <w:r w:rsidRPr="003638DD">
              <w:t>Pgam5</w:t>
            </w:r>
          </w:p>
        </w:tc>
        <w:tc>
          <w:tcPr>
            <w:tcW w:w="1870" w:type="dxa"/>
          </w:tcPr>
          <w:p w14:paraId="68B517F8" w14:textId="77777777" w:rsidR="00B57652" w:rsidRDefault="00B57652" w:rsidP="007B0CDC">
            <w:r w:rsidRPr="003638DD">
              <w:t>-0.423485089</w:t>
            </w:r>
          </w:p>
        </w:tc>
        <w:tc>
          <w:tcPr>
            <w:tcW w:w="1870" w:type="dxa"/>
          </w:tcPr>
          <w:p w14:paraId="066577AA" w14:textId="77777777" w:rsidR="00B57652" w:rsidRDefault="00B57652" w:rsidP="007B0CDC">
            <w:r w:rsidRPr="003638DD">
              <w:t>-0.756949127</w:t>
            </w:r>
          </w:p>
        </w:tc>
        <w:tc>
          <w:tcPr>
            <w:tcW w:w="1870" w:type="dxa"/>
          </w:tcPr>
          <w:p w14:paraId="7DAC5DD1" w14:textId="77777777" w:rsidR="00B57652" w:rsidRDefault="00B57652" w:rsidP="007B0CDC">
            <w:r w:rsidRPr="003638DD">
              <w:t>0</w:t>
            </w:r>
          </w:p>
        </w:tc>
      </w:tr>
      <w:tr w:rsidR="00B57652" w14:paraId="0C6906D1" w14:textId="77777777" w:rsidTr="00B57652">
        <w:tc>
          <w:tcPr>
            <w:tcW w:w="1870" w:type="dxa"/>
          </w:tcPr>
          <w:p w14:paraId="5BAF3141" w14:textId="77777777" w:rsidR="00B57652" w:rsidRDefault="00B57652" w:rsidP="007B0CDC">
            <w:r w:rsidRPr="003638DD">
              <w:t>FBgn0086695</w:t>
            </w:r>
          </w:p>
        </w:tc>
        <w:tc>
          <w:tcPr>
            <w:tcW w:w="1959" w:type="dxa"/>
          </w:tcPr>
          <w:p w14:paraId="6B017875" w14:textId="77777777" w:rsidR="00B57652" w:rsidRDefault="00B57652" w:rsidP="007B0CDC">
            <w:proofErr w:type="spellStart"/>
            <w:r w:rsidRPr="003638DD">
              <w:t>hd</w:t>
            </w:r>
            <w:proofErr w:type="spellEnd"/>
          </w:p>
        </w:tc>
        <w:tc>
          <w:tcPr>
            <w:tcW w:w="1870" w:type="dxa"/>
          </w:tcPr>
          <w:p w14:paraId="32770549" w14:textId="77777777" w:rsidR="00B57652" w:rsidRDefault="00B57652" w:rsidP="007B0CDC">
            <w:r w:rsidRPr="003638DD">
              <w:t>-0.457224726</w:t>
            </w:r>
          </w:p>
        </w:tc>
        <w:tc>
          <w:tcPr>
            <w:tcW w:w="1870" w:type="dxa"/>
          </w:tcPr>
          <w:p w14:paraId="1B1280D6" w14:textId="77777777" w:rsidR="00B57652" w:rsidRDefault="00B57652" w:rsidP="007B0CDC">
            <w:r w:rsidRPr="003638DD">
              <w:t>-0.75692999</w:t>
            </w:r>
          </w:p>
        </w:tc>
        <w:tc>
          <w:tcPr>
            <w:tcW w:w="1870" w:type="dxa"/>
          </w:tcPr>
          <w:p w14:paraId="2FE557E0" w14:textId="77777777" w:rsidR="00B57652" w:rsidRDefault="00B57652" w:rsidP="007B0CDC">
            <w:r w:rsidRPr="003638DD">
              <w:t>1</w:t>
            </w:r>
          </w:p>
        </w:tc>
      </w:tr>
      <w:tr w:rsidR="00B57652" w14:paraId="1E5D34BA" w14:textId="77777777" w:rsidTr="00B57652">
        <w:tc>
          <w:tcPr>
            <w:tcW w:w="1870" w:type="dxa"/>
          </w:tcPr>
          <w:p w14:paraId="34373C9E" w14:textId="77777777" w:rsidR="00B57652" w:rsidRDefault="00B57652" w:rsidP="007B0CDC">
            <w:r w:rsidRPr="003638DD">
              <w:t>FBgn0261394</w:t>
            </w:r>
          </w:p>
        </w:tc>
        <w:tc>
          <w:tcPr>
            <w:tcW w:w="1959" w:type="dxa"/>
          </w:tcPr>
          <w:p w14:paraId="461D582F" w14:textId="77777777" w:rsidR="00B57652" w:rsidRDefault="00B57652" w:rsidP="007B0CDC">
            <w:r w:rsidRPr="003638DD">
              <w:t>Prosalpha3</w:t>
            </w:r>
          </w:p>
        </w:tc>
        <w:tc>
          <w:tcPr>
            <w:tcW w:w="1870" w:type="dxa"/>
          </w:tcPr>
          <w:p w14:paraId="6ECCD44B" w14:textId="77777777" w:rsidR="00B57652" w:rsidRDefault="00B57652" w:rsidP="007B0CDC">
            <w:r w:rsidRPr="003638DD">
              <w:t>-0.414040361</w:t>
            </w:r>
          </w:p>
        </w:tc>
        <w:tc>
          <w:tcPr>
            <w:tcW w:w="1870" w:type="dxa"/>
          </w:tcPr>
          <w:p w14:paraId="42F93D8D" w14:textId="77777777" w:rsidR="00B57652" w:rsidRDefault="00B57652" w:rsidP="007B0CDC">
            <w:r w:rsidRPr="003638DD">
              <w:t>-0.756064843</w:t>
            </w:r>
          </w:p>
        </w:tc>
        <w:tc>
          <w:tcPr>
            <w:tcW w:w="1870" w:type="dxa"/>
          </w:tcPr>
          <w:p w14:paraId="6EBB313F" w14:textId="77777777" w:rsidR="00B57652" w:rsidRDefault="00B57652" w:rsidP="007B0CDC">
            <w:r w:rsidRPr="003638DD">
              <w:t>0</w:t>
            </w:r>
          </w:p>
        </w:tc>
      </w:tr>
      <w:tr w:rsidR="00B57652" w14:paraId="67DD854B" w14:textId="77777777" w:rsidTr="00B57652">
        <w:tc>
          <w:tcPr>
            <w:tcW w:w="1870" w:type="dxa"/>
          </w:tcPr>
          <w:p w14:paraId="78BC7A57" w14:textId="77777777" w:rsidR="00B57652" w:rsidRDefault="00B57652" w:rsidP="007B0CDC">
            <w:r w:rsidRPr="003638DD">
              <w:t>FBgn0030336</w:t>
            </w:r>
          </w:p>
        </w:tc>
        <w:tc>
          <w:tcPr>
            <w:tcW w:w="1959" w:type="dxa"/>
          </w:tcPr>
          <w:p w14:paraId="71AE5357" w14:textId="77777777" w:rsidR="00B57652" w:rsidRDefault="00B57652" w:rsidP="007B0CDC">
            <w:r w:rsidRPr="003638DD">
              <w:t>CG1578</w:t>
            </w:r>
          </w:p>
        </w:tc>
        <w:tc>
          <w:tcPr>
            <w:tcW w:w="1870" w:type="dxa"/>
          </w:tcPr>
          <w:p w14:paraId="47C014A2" w14:textId="77777777" w:rsidR="00B57652" w:rsidRDefault="00B57652" w:rsidP="007B0CDC">
            <w:r w:rsidRPr="003638DD">
              <w:t>-0.37452945</w:t>
            </w:r>
          </w:p>
        </w:tc>
        <w:tc>
          <w:tcPr>
            <w:tcW w:w="1870" w:type="dxa"/>
          </w:tcPr>
          <w:p w14:paraId="2EE47793" w14:textId="77777777" w:rsidR="00B57652" w:rsidRDefault="00B57652" w:rsidP="007B0CDC">
            <w:r w:rsidRPr="003638DD">
              <w:t>-0.754810715</w:t>
            </w:r>
          </w:p>
        </w:tc>
        <w:tc>
          <w:tcPr>
            <w:tcW w:w="1870" w:type="dxa"/>
          </w:tcPr>
          <w:p w14:paraId="0DCC0B63" w14:textId="77777777" w:rsidR="00B57652" w:rsidRDefault="00B57652" w:rsidP="007B0CDC">
            <w:r w:rsidRPr="003638DD">
              <w:t>1</w:t>
            </w:r>
          </w:p>
        </w:tc>
      </w:tr>
      <w:tr w:rsidR="00B57652" w14:paraId="0C9EA4CC" w14:textId="77777777" w:rsidTr="00B57652">
        <w:tc>
          <w:tcPr>
            <w:tcW w:w="1870" w:type="dxa"/>
          </w:tcPr>
          <w:p w14:paraId="384F6E28" w14:textId="77777777" w:rsidR="00B57652" w:rsidRDefault="00B57652" w:rsidP="007B0CDC">
            <w:r w:rsidRPr="003638DD">
              <w:t>FBgn0001226</w:t>
            </w:r>
          </w:p>
        </w:tc>
        <w:tc>
          <w:tcPr>
            <w:tcW w:w="1959" w:type="dxa"/>
          </w:tcPr>
          <w:p w14:paraId="5A41BB30" w14:textId="77777777" w:rsidR="00B57652" w:rsidRDefault="00B57652" w:rsidP="007B0CDC">
            <w:r w:rsidRPr="003638DD">
              <w:t>Hsp27</w:t>
            </w:r>
          </w:p>
        </w:tc>
        <w:tc>
          <w:tcPr>
            <w:tcW w:w="1870" w:type="dxa"/>
          </w:tcPr>
          <w:p w14:paraId="26B7054B" w14:textId="77777777" w:rsidR="00B57652" w:rsidRDefault="00B57652" w:rsidP="007B0CDC">
            <w:r w:rsidRPr="003638DD">
              <w:t>-0.164419859</w:t>
            </w:r>
          </w:p>
        </w:tc>
        <w:tc>
          <w:tcPr>
            <w:tcW w:w="1870" w:type="dxa"/>
          </w:tcPr>
          <w:p w14:paraId="5652D474" w14:textId="77777777" w:rsidR="00B57652" w:rsidRDefault="00B57652" w:rsidP="007B0CDC">
            <w:r w:rsidRPr="003638DD">
              <w:t>-0.751061362</w:t>
            </w:r>
          </w:p>
        </w:tc>
        <w:tc>
          <w:tcPr>
            <w:tcW w:w="1870" w:type="dxa"/>
          </w:tcPr>
          <w:p w14:paraId="42AD478C" w14:textId="77777777" w:rsidR="00B57652" w:rsidRDefault="00B57652" w:rsidP="007B0CDC">
            <w:r w:rsidRPr="003638DD">
              <w:t>0</w:t>
            </w:r>
          </w:p>
        </w:tc>
      </w:tr>
      <w:tr w:rsidR="00B57652" w14:paraId="16941B3B" w14:textId="77777777" w:rsidTr="00B57652">
        <w:tc>
          <w:tcPr>
            <w:tcW w:w="1870" w:type="dxa"/>
          </w:tcPr>
          <w:p w14:paraId="3D24DEE8" w14:textId="77777777" w:rsidR="00B57652" w:rsidRDefault="00B57652" w:rsidP="007B0CDC">
            <w:r w:rsidRPr="003638DD">
              <w:t>FBgn0039654</w:t>
            </w:r>
          </w:p>
        </w:tc>
        <w:tc>
          <w:tcPr>
            <w:tcW w:w="1959" w:type="dxa"/>
          </w:tcPr>
          <w:p w14:paraId="4A8837FB" w14:textId="77777777" w:rsidR="00B57652" w:rsidRDefault="00B57652" w:rsidP="007B0CDC">
            <w:r w:rsidRPr="003638DD">
              <w:t>Brd8</w:t>
            </w:r>
          </w:p>
        </w:tc>
        <w:tc>
          <w:tcPr>
            <w:tcW w:w="1870" w:type="dxa"/>
          </w:tcPr>
          <w:p w14:paraId="66D87FE2" w14:textId="77777777" w:rsidR="00B57652" w:rsidRDefault="00B57652" w:rsidP="007B0CDC">
            <w:r w:rsidRPr="003638DD">
              <w:t>-0.452545617</w:t>
            </w:r>
          </w:p>
        </w:tc>
        <w:tc>
          <w:tcPr>
            <w:tcW w:w="1870" w:type="dxa"/>
          </w:tcPr>
          <w:p w14:paraId="1AAEE9EE" w14:textId="77777777" w:rsidR="00B57652" w:rsidRDefault="00B57652" w:rsidP="007B0CDC">
            <w:r w:rsidRPr="003638DD">
              <w:t>-0.749440263</w:t>
            </w:r>
          </w:p>
        </w:tc>
        <w:tc>
          <w:tcPr>
            <w:tcW w:w="1870" w:type="dxa"/>
          </w:tcPr>
          <w:p w14:paraId="4351075C" w14:textId="77777777" w:rsidR="00B57652" w:rsidRDefault="00B57652" w:rsidP="007B0CDC">
            <w:r w:rsidRPr="003638DD">
              <w:t>0</w:t>
            </w:r>
          </w:p>
        </w:tc>
      </w:tr>
      <w:tr w:rsidR="00B57652" w14:paraId="141A558F" w14:textId="77777777" w:rsidTr="00B57652">
        <w:tc>
          <w:tcPr>
            <w:tcW w:w="1870" w:type="dxa"/>
          </w:tcPr>
          <w:p w14:paraId="4AE572DC" w14:textId="77777777" w:rsidR="00B57652" w:rsidRDefault="00B57652" w:rsidP="007B0CDC">
            <w:r w:rsidRPr="003638DD">
              <w:t>FBgn0014002</w:t>
            </w:r>
          </w:p>
        </w:tc>
        <w:tc>
          <w:tcPr>
            <w:tcW w:w="1959" w:type="dxa"/>
          </w:tcPr>
          <w:p w14:paraId="5F744640" w14:textId="77777777" w:rsidR="00B57652" w:rsidRDefault="00B57652" w:rsidP="007B0CDC">
            <w:proofErr w:type="spellStart"/>
            <w:r w:rsidRPr="003638DD">
              <w:t>Pdi</w:t>
            </w:r>
            <w:proofErr w:type="spellEnd"/>
          </w:p>
        </w:tc>
        <w:tc>
          <w:tcPr>
            <w:tcW w:w="1870" w:type="dxa"/>
          </w:tcPr>
          <w:p w14:paraId="0AB7E769" w14:textId="77777777" w:rsidR="00B57652" w:rsidRDefault="00B57652" w:rsidP="007B0CDC">
            <w:r w:rsidRPr="003638DD">
              <w:t>-0.267087527</w:t>
            </w:r>
          </w:p>
        </w:tc>
        <w:tc>
          <w:tcPr>
            <w:tcW w:w="1870" w:type="dxa"/>
          </w:tcPr>
          <w:p w14:paraId="4C3558AC" w14:textId="77777777" w:rsidR="00B57652" w:rsidRDefault="00B57652" w:rsidP="007B0CDC">
            <w:r w:rsidRPr="003638DD">
              <w:t>-0.7492574</w:t>
            </w:r>
          </w:p>
        </w:tc>
        <w:tc>
          <w:tcPr>
            <w:tcW w:w="1870" w:type="dxa"/>
          </w:tcPr>
          <w:p w14:paraId="35979ACC" w14:textId="77777777" w:rsidR="00B57652" w:rsidRDefault="00B57652" w:rsidP="007B0CDC">
            <w:r w:rsidRPr="003638DD">
              <w:t>1</w:t>
            </w:r>
          </w:p>
        </w:tc>
      </w:tr>
      <w:tr w:rsidR="00B57652" w14:paraId="28E693AE" w14:textId="77777777" w:rsidTr="00B57652">
        <w:tc>
          <w:tcPr>
            <w:tcW w:w="1870" w:type="dxa"/>
          </w:tcPr>
          <w:p w14:paraId="5151136F" w14:textId="77777777" w:rsidR="00B57652" w:rsidRDefault="00B57652" w:rsidP="007B0CDC">
            <w:r w:rsidRPr="003638DD">
              <w:t>FBgn0020235</w:t>
            </w:r>
          </w:p>
        </w:tc>
        <w:tc>
          <w:tcPr>
            <w:tcW w:w="1959" w:type="dxa"/>
          </w:tcPr>
          <w:p w14:paraId="2E6363EA" w14:textId="77777777" w:rsidR="00B57652" w:rsidRDefault="00B57652" w:rsidP="007B0CDC">
            <w:proofErr w:type="spellStart"/>
            <w:r w:rsidRPr="003638DD">
              <w:t>ATPsyn</w:t>
            </w:r>
            <w:proofErr w:type="spellEnd"/>
            <w:r w:rsidRPr="003638DD">
              <w:t>-gamma</w:t>
            </w:r>
          </w:p>
        </w:tc>
        <w:tc>
          <w:tcPr>
            <w:tcW w:w="1870" w:type="dxa"/>
          </w:tcPr>
          <w:p w14:paraId="35FCD2A3" w14:textId="77777777" w:rsidR="00B57652" w:rsidRDefault="00B57652" w:rsidP="007B0CDC">
            <w:r w:rsidRPr="003638DD">
              <w:t>-0.407802341</w:t>
            </w:r>
          </w:p>
        </w:tc>
        <w:tc>
          <w:tcPr>
            <w:tcW w:w="1870" w:type="dxa"/>
          </w:tcPr>
          <w:p w14:paraId="3F298DC2" w14:textId="77777777" w:rsidR="00B57652" w:rsidRDefault="00B57652" w:rsidP="007B0CDC">
            <w:r w:rsidRPr="003638DD">
              <w:t>-0.7454459</w:t>
            </w:r>
          </w:p>
        </w:tc>
        <w:tc>
          <w:tcPr>
            <w:tcW w:w="1870" w:type="dxa"/>
          </w:tcPr>
          <w:p w14:paraId="38301D73" w14:textId="77777777" w:rsidR="00B57652" w:rsidRDefault="00B57652" w:rsidP="007B0CDC">
            <w:r w:rsidRPr="003638DD">
              <w:t>0</w:t>
            </w:r>
          </w:p>
        </w:tc>
      </w:tr>
      <w:tr w:rsidR="00B57652" w14:paraId="29794F20" w14:textId="77777777" w:rsidTr="00B57652">
        <w:tc>
          <w:tcPr>
            <w:tcW w:w="1870" w:type="dxa"/>
          </w:tcPr>
          <w:p w14:paraId="30BC37F4" w14:textId="77777777" w:rsidR="00B57652" w:rsidRDefault="00B57652" w:rsidP="007B0CDC">
            <w:r w:rsidRPr="003638DD">
              <w:t>FBgn0034877</w:t>
            </w:r>
          </w:p>
        </w:tc>
        <w:tc>
          <w:tcPr>
            <w:tcW w:w="1959" w:type="dxa"/>
          </w:tcPr>
          <w:p w14:paraId="3FBB58E4" w14:textId="77777777" w:rsidR="00B57652" w:rsidRDefault="00B57652" w:rsidP="007B0CDC">
            <w:r w:rsidRPr="003638DD">
              <w:t>levy</w:t>
            </w:r>
          </w:p>
        </w:tc>
        <w:tc>
          <w:tcPr>
            <w:tcW w:w="1870" w:type="dxa"/>
          </w:tcPr>
          <w:p w14:paraId="114E0716" w14:textId="77777777" w:rsidR="00B57652" w:rsidRDefault="00B57652" w:rsidP="007B0CDC">
            <w:r w:rsidRPr="003638DD">
              <w:t>-0.209537725</w:t>
            </w:r>
          </w:p>
        </w:tc>
        <w:tc>
          <w:tcPr>
            <w:tcW w:w="1870" w:type="dxa"/>
          </w:tcPr>
          <w:p w14:paraId="79728BD0" w14:textId="77777777" w:rsidR="00B57652" w:rsidRDefault="00B57652" w:rsidP="007B0CDC">
            <w:r w:rsidRPr="003638DD">
              <w:t>-0.744815471</w:t>
            </w:r>
          </w:p>
        </w:tc>
        <w:tc>
          <w:tcPr>
            <w:tcW w:w="1870" w:type="dxa"/>
          </w:tcPr>
          <w:p w14:paraId="3A6AACF0" w14:textId="77777777" w:rsidR="00B57652" w:rsidRDefault="00B57652" w:rsidP="007B0CDC">
            <w:r w:rsidRPr="003638DD">
              <w:t>1</w:t>
            </w:r>
          </w:p>
        </w:tc>
      </w:tr>
      <w:tr w:rsidR="00B57652" w14:paraId="56294241" w14:textId="77777777" w:rsidTr="00B57652">
        <w:tc>
          <w:tcPr>
            <w:tcW w:w="1870" w:type="dxa"/>
          </w:tcPr>
          <w:p w14:paraId="2DDD5398" w14:textId="77777777" w:rsidR="00B57652" w:rsidRDefault="00B57652" w:rsidP="007B0CDC">
            <w:r w:rsidRPr="003638DD">
              <w:t>FBgn0000116</w:t>
            </w:r>
          </w:p>
        </w:tc>
        <w:tc>
          <w:tcPr>
            <w:tcW w:w="1959" w:type="dxa"/>
          </w:tcPr>
          <w:p w14:paraId="1EDCC750" w14:textId="77777777" w:rsidR="00B57652" w:rsidRDefault="00B57652" w:rsidP="007B0CDC">
            <w:proofErr w:type="spellStart"/>
            <w:r w:rsidRPr="003638DD">
              <w:t>Argk</w:t>
            </w:r>
            <w:proofErr w:type="spellEnd"/>
          </w:p>
        </w:tc>
        <w:tc>
          <w:tcPr>
            <w:tcW w:w="1870" w:type="dxa"/>
          </w:tcPr>
          <w:p w14:paraId="16D6FA6B" w14:textId="77777777" w:rsidR="00B57652" w:rsidRDefault="00B57652" w:rsidP="007B0CDC">
            <w:r w:rsidRPr="003638DD">
              <w:t>-0.298156963</w:t>
            </w:r>
          </w:p>
        </w:tc>
        <w:tc>
          <w:tcPr>
            <w:tcW w:w="1870" w:type="dxa"/>
          </w:tcPr>
          <w:p w14:paraId="505190BE" w14:textId="77777777" w:rsidR="00B57652" w:rsidRDefault="00B57652" w:rsidP="007B0CDC">
            <w:r w:rsidRPr="003638DD">
              <w:t>-0.742437197</w:t>
            </w:r>
          </w:p>
        </w:tc>
        <w:tc>
          <w:tcPr>
            <w:tcW w:w="1870" w:type="dxa"/>
          </w:tcPr>
          <w:p w14:paraId="642AB9DD" w14:textId="77777777" w:rsidR="00B57652" w:rsidRDefault="00B57652" w:rsidP="007B0CDC">
            <w:r w:rsidRPr="003638DD">
              <w:t>1</w:t>
            </w:r>
          </w:p>
        </w:tc>
      </w:tr>
      <w:tr w:rsidR="00B57652" w14:paraId="10FE1BEE" w14:textId="77777777" w:rsidTr="00B57652">
        <w:tc>
          <w:tcPr>
            <w:tcW w:w="1870" w:type="dxa"/>
          </w:tcPr>
          <w:p w14:paraId="07DF91D5" w14:textId="77777777" w:rsidR="00B57652" w:rsidRDefault="00B57652" w:rsidP="007B0CDC">
            <w:r w:rsidRPr="003638DD">
              <w:t>FBgn0002622</w:t>
            </w:r>
          </w:p>
        </w:tc>
        <w:tc>
          <w:tcPr>
            <w:tcW w:w="1959" w:type="dxa"/>
          </w:tcPr>
          <w:p w14:paraId="26EA402B" w14:textId="77777777" w:rsidR="00B57652" w:rsidRDefault="00B57652" w:rsidP="007B0CDC">
            <w:r w:rsidRPr="003638DD">
              <w:t>RpS3</w:t>
            </w:r>
          </w:p>
        </w:tc>
        <w:tc>
          <w:tcPr>
            <w:tcW w:w="1870" w:type="dxa"/>
          </w:tcPr>
          <w:p w14:paraId="03AC7669" w14:textId="77777777" w:rsidR="00B57652" w:rsidRDefault="00B57652" w:rsidP="007B0CDC">
            <w:r w:rsidRPr="003638DD">
              <w:t>-0.553882295</w:t>
            </w:r>
          </w:p>
        </w:tc>
        <w:tc>
          <w:tcPr>
            <w:tcW w:w="1870" w:type="dxa"/>
          </w:tcPr>
          <w:p w14:paraId="0A4743E2" w14:textId="77777777" w:rsidR="00B57652" w:rsidRDefault="00B57652" w:rsidP="007B0CDC">
            <w:r w:rsidRPr="003638DD">
              <w:t>-0.741100784</w:t>
            </w:r>
          </w:p>
        </w:tc>
        <w:tc>
          <w:tcPr>
            <w:tcW w:w="1870" w:type="dxa"/>
          </w:tcPr>
          <w:p w14:paraId="6B03EF3E" w14:textId="77777777" w:rsidR="00B57652" w:rsidRDefault="00B57652" w:rsidP="007B0CDC">
            <w:r w:rsidRPr="003638DD">
              <w:t>1</w:t>
            </w:r>
          </w:p>
        </w:tc>
      </w:tr>
      <w:tr w:rsidR="00B57652" w14:paraId="3B79EF04" w14:textId="77777777" w:rsidTr="00B57652">
        <w:tc>
          <w:tcPr>
            <w:tcW w:w="1870" w:type="dxa"/>
          </w:tcPr>
          <w:p w14:paraId="7F823D6B" w14:textId="77777777" w:rsidR="00B57652" w:rsidRDefault="00B57652" w:rsidP="007B0CDC">
            <w:r w:rsidRPr="003638DD">
              <w:t>FBgn0027329</w:t>
            </w:r>
          </w:p>
        </w:tc>
        <w:tc>
          <w:tcPr>
            <w:tcW w:w="1959" w:type="dxa"/>
          </w:tcPr>
          <w:p w14:paraId="427B2868" w14:textId="77777777" w:rsidR="00B57652" w:rsidRDefault="00B57652" w:rsidP="007B0CDC">
            <w:r w:rsidRPr="003638DD">
              <w:t>Tcp-1zeta</w:t>
            </w:r>
          </w:p>
        </w:tc>
        <w:tc>
          <w:tcPr>
            <w:tcW w:w="1870" w:type="dxa"/>
          </w:tcPr>
          <w:p w14:paraId="09CA0569" w14:textId="77777777" w:rsidR="00B57652" w:rsidRDefault="00B57652" w:rsidP="007B0CDC">
            <w:r w:rsidRPr="003638DD">
              <w:t>-0.346880573</w:t>
            </w:r>
          </w:p>
        </w:tc>
        <w:tc>
          <w:tcPr>
            <w:tcW w:w="1870" w:type="dxa"/>
          </w:tcPr>
          <w:p w14:paraId="263E48A4" w14:textId="77777777" w:rsidR="00B57652" w:rsidRDefault="00B57652" w:rsidP="007B0CDC">
            <w:r w:rsidRPr="003638DD">
              <w:t>-0.741071313</w:t>
            </w:r>
          </w:p>
        </w:tc>
        <w:tc>
          <w:tcPr>
            <w:tcW w:w="1870" w:type="dxa"/>
          </w:tcPr>
          <w:p w14:paraId="3E757799" w14:textId="77777777" w:rsidR="00B57652" w:rsidRDefault="00B57652" w:rsidP="007B0CDC">
            <w:r w:rsidRPr="003638DD">
              <w:t>1</w:t>
            </w:r>
          </w:p>
        </w:tc>
      </w:tr>
      <w:tr w:rsidR="00B57652" w14:paraId="571906AD" w14:textId="77777777" w:rsidTr="00B57652">
        <w:tc>
          <w:tcPr>
            <w:tcW w:w="1870" w:type="dxa"/>
          </w:tcPr>
          <w:p w14:paraId="4FD33C67" w14:textId="77777777" w:rsidR="00B57652" w:rsidRDefault="00B57652" w:rsidP="007B0CDC">
            <w:r w:rsidRPr="003638DD">
              <w:t>FBgn0032781</w:t>
            </w:r>
          </w:p>
        </w:tc>
        <w:tc>
          <w:tcPr>
            <w:tcW w:w="1959" w:type="dxa"/>
          </w:tcPr>
          <w:p w14:paraId="75C10DFC" w14:textId="77777777" w:rsidR="00B57652" w:rsidRDefault="00B57652" w:rsidP="007B0CDC">
            <w:r w:rsidRPr="003638DD">
              <w:t>CG9987</w:t>
            </w:r>
          </w:p>
        </w:tc>
        <w:tc>
          <w:tcPr>
            <w:tcW w:w="1870" w:type="dxa"/>
          </w:tcPr>
          <w:p w14:paraId="0A428332" w14:textId="77777777" w:rsidR="00B57652" w:rsidRDefault="00B57652" w:rsidP="007B0CDC">
            <w:r w:rsidRPr="003638DD">
              <w:t>-0.449603949</w:t>
            </w:r>
          </w:p>
        </w:tc>
        <w:tc>
          <w:tcPr>
            <w:tcW w:w="1870" w:type="dxa"/>
          </w:tcPr>
          <w:p w14:paraId="34AFD860" w14:textId="77777777" w:rsidR="00B57652" w:rsidRDefault="00B57652" w:rsidP="007B0CDC">
            <w:r w:rsidRPr="003638DD">
              <w:t>-0.740845095</w:t>
            </w:r>
          </w:p>
        </w:tc>
        <w:tc>
          <w:tcPr>
            <w:tcW w:w="1870" w:type="dxa"/>
          </w:tcPr>
          <w:p w14:paraId="590CB217" w14:textId="77777777" w:rsidR="00B57652" w:rsidRDefault="00B57652" w:rsidP="007B0CDC">
            <w:r w:rsidRPr="003638DD">
              <w:t>0</w:t>
            </w:r>
          </w:p>
        </w:tc>
      </w:tr>
      <w:tr w:rsidR="00B57652" w14:paraId="7E67254F" w14:textId="77777777" w:rsidTr="00B57652">
        <w:tc>
          <w:tcPr>
            <w:tcW w:w="1870" w:type="dxa"/>
          </w:tcPr>
          <w:p w14:paraId="76221162" w14:textId="77777777" w:rsidR="00B57652" w:rsidRDefault="00B57652" w:rsidP="007B0CDC">
            <w:r w:rsidRPr="003638DD">
              <w:t>FBgn0023169</w:t>
            </w:r>
          </w:p>
        </w:tc>
        <w:tc>
          <w:tcPr>
            <w:tcW w:w="1959" w:type="dxa"/>
          </w:tcPr>
          <w:p w14:paraId="1401C415" w14:textId="77777777" w:rsidR="00B57652" w:rsidRDefault="00B57652" w:rsidP="007B0CDC">
            <w:proofErr w:type="spellStart"/>
            <w:r w:rsidRPr="003638DD">
              <w:t>AMPKalpha</w:t>
            </w:r>
            <w:proofErr w:type="spellEnd"/>
          </w:p>
        </w:tc>
        <w:tc>
          <w:tcPr>
            <w:tcW w:w="1870" w:type="dxa"/>
          </w:tcPr>
          <w:p w14:paraId="22CC0743" w14:textId="77777777" w:rsidR="00B57652" w:rsidRDefault="00B57652" w:rsidP="007B0CDC">
            <w:r w:rsidRPr="003638DD">
              <w:t>-0.489754274</w:t>
            </w:r>
          </w:p>
        </w:tc>
        <w:tc>
          <w:tcPr>
            <w:tcW w:w="1870" w:type="dxa"/>
          </w:tcPr>
          <w:p w14:paraId="083F6092" w14:textId="77777777" w:rsidR="00B57652" w:rsidRDefault="00B57652" w:rsidP="007B0CDC">
            <w:r w:rsidRPr="003638DD">
              <w:t>-0.738619057</w:t>
            </w:r>
          </w:p>
        </w:tc>
        <w:tc>
          <w:tcPr>
            <w:tcW w:w="1870" w:type="dxa"/>
          </w:tcPr>
          <w:p w14:paraId="0268829B" w14:textId="77777777" w:rsidR="00B57652" w:rsidRDefault="00B57652" w:rsidP="007B0CDC">
            <w:r w:rsidRPr="003638DD">
              <w:t>1</w:t>
            </w:r>
          </w:p>
        </w:tc>
      </w:tr>
      <w:tr w:rsidR="00B57652" w14:paraId="40DBBC0F" w14:textId="77777777" w:rsidTr="00B57652">
        <w:tc>
          <w:tcPr>
            <w:tcW w:w="1870" w:type="dxa"/>
          </w:tcPr>
          <w:p w14:paraId="560F3FF6" w14:textId="77777777" w:rsidR="00B57652" w:rsidRDefault="00B57652" w:rsidP="007B0CDC">
            <w:r w:rsidRPr="003638DD">
              <w:t>FBgn0032780</w:t>
            </w:r>
          </w:p>
        </w:tc>
        <w:tc>
          <w:tcPr>
            <w:tcW w:w="1959" w:type="dxa"/>
          </w:tcPr>
          <w:p w14:paraId="22159F4E" w14:textId="77777777" w:rsidR="00B57652" w:rsidRDefault="00B57652" w:rsidP="007B0CDC">
            <w:r w:rsidRPr="003638DD">
              <w:t>CG13085</w:t>
            </w:r>
          </w:p>
        </w:tc>
        <w:tc>
          <w:tcPr>
            <w:tcW w:w="1870" w:type="dxa"/>
          </w:tcPr>
          <w:p w14:paraId="328D2C22" w14:textId="77777777" w:rsidR="00B57652" w:rsidRDefault="00B57652" w:rsidP="007B0CDC">
            <w:r w:rsidRPr="003638DD">
              <w:t>-0.527419217</w:t>
            </w:r>
          </w:p>
        </w:tc>
        <w:tc>
          <w:tcPr>
            <w:tcW w:w="1870" w:type="dxa"/>
          </w:tcPr>
          <w:p w14:paraId="6CE2E20D" w14:textId="77777777" w:rsidR="00B57652" w:rsidRDefault="00B57652" w:rsidP="007B0CDC">
            <w:r w:rsidRPr="003638DD">
              <w:t>-0.73849284</w:t>
            </w:r>
          </w:p>
        </w:tc>
        <w:tc>
          <w:tcPr>
            <w:tcW w:w="1870" w:type="dxa"/>
          </w:tcPr>
          <w:p w14:paraId="5706F46C" w14:textId="77777777" w:rsidR="00B57652" w:rsidRDefault="00B57652" w:rsidP="007B0CDC">
            <w:r w:rsidRPr="003638DD">
              <w:t>1</w:t>
            </w:r>
          </w:p>
        </w:tc>
      </w:tr>
      <w:tr w:rsidR="00B57652" w14:paraId="34FB7DFE" w14:textId="77777777" w:rsidTr="00B57652">
        <w:tc>
          <w:tcPr>
            <w:tcW w:w="1870" w:type="dxa"/>
          </w:tcPr>
          <w:p w14:paraId="48CA69B5" w14:textId="77777777" w:rsidR="00B57652" w:rsidRDefault="00B57652" w:rsidP="007B0CDC">
            <w:r w:rsidRPr="003638DD">
              <w:t>FBgn0030465</w:t>
            </w:r>
          </w:p>
        </w:tc>
        <w:tc>
          <w:tcPr>
            <w:tcW w:w="1959" w:type="dxa"/>
          </w:tcPr>
          <w:p w14:paraId="184631ED" w14:textId="77777777" w:rsidR="00B57652" w:rsidRDefault="00B57652" w:rsidP="007B0CDC">
            <w:r w:rsidRPr="003638DD">
              <w:t>CG15743</w:t>
            </w:r>
          </w:p>
        </w:tc>
        <w:tc>
          <w:tcPr>
            <w:tcW w:w="1870" w:type="dxa"/>
          </w:tcPr>
          <w:p w14:paraId="57F61D86" w14:textId="77777777" w:rsidR="00B57652" w:rsidRDefault="00B57652" w:rsidP="007B0CDC">
            <w:r w:rsidRPr="003638DD">
              <w:t>-0.376467462</w:t>
            </w:r>
          </w:p>
        </w:tc>
        <w:tc>
          <w:tcPr>
            <w:tcW w:w="1870" w:type="dxa"/>
          </w:tcPr>
          <w:p w14:paraId="17D78203" w14:textId="77777777" w:rsidR="00B57652" w:rsidRDefault="00B57652" w:rsidP="007B0CDC">
            <w:r w:rsidRPr="003638DD">
              <w:t>-0.737825926</w:t>
            </w:r>
          </w:p>
        </w:tc>
        <w:tc>
          <w:tcPr>
            <w:tcW w:w="1870" w:type="dxa"/>
          </w:tcPr>
          <w:p w14:paraId="41A368E2" w14:textId="77777777" w:rsidR="00B57652" w:rsidRDefault="00B57652" w:rsidP="007B0CDC">
            <w:r w:rsidRPr="003638DD">
              <w:t>0</w:t>
            </w:r>
          </w:p>
        </w:tc>
      </w:tr>
      <w:tr w:rsidR="00B57652" w14:paraId="346FD2C4" w14:textId="77777777" w:rsidTr="00B57652">
        <w:tc>
          <w:tcPr>
            <w:tcW w:w="1870" w:type="dxa"/>
          </w:tcPr>
          <w:p w14:paraId="2F1D5596" w14:textId="77777777" w:rsidR="00B57652" w:rsidRDefault="00B57652" w:rsidP="007B0CDC">
            <w:r w:rsidRPr="003638DD">
              <w:t>FBgn0000543</w:t>
            </w:r>
          </w:p>
        </w:tc>
        <w:tc>
          <w:tcPr>
            <w:tcW w:w="1959" w:type="dxa"/>
          </w:tcPr>
          <w:p w14:paraId="13692CF1" w14:textId="77777777" w:rsidR="00B57652" w:rsidRDefault="00B57652" w:rsidP="007B0CDC">
            <w:proofErr w:type="spellStart"/>
            <w:r w:rsidRPr="003638DD">
              <w:t>ecd</w:t>
            </w:r>
            <w:proofErr w:type="spellEnd"/>
          </w:p>
        </w:tc>
        <w:tc>
          <w:tcPr>
            <w:tcW w:w="1870" w:type="dxa"/>
          </w:tcPr>
          <w:p w14:paraId="44EDDE09" w14:textId="77777777" w:rsidR="00B57652" w:rsidRDefault="00B57652" w:rsidP="007B0CDC">
            <w:r w:rsidRPr="003638DD">
              <w:t>-0.496638898</w:t>
            </w:r>
          </w:p>
        </w:tc>
        <w:tc>
          <w:tcPr>
            <w:tcW w:w="1870" w:type="dxa"/>
          </w:tcPr>
          <w:p w14:paraId="746BD9DB" w14:textId="77777777" w:rsidR="00B57652" w:rsidRDefault="00B57652" w:rsidP="007B0CDC">
            <w:r w:rsidRPr="003638DD">
              <w:t>-0.737256021</w:t>
            </w:r>
          </w:p>
        </w:tc>
        <w:tc>
          <w:tcPr>
            <w:tcW w:w="1870" w:type="dxa"/>
          </w:tcPr>
          <w:p w14:paraId="6891978C" w14:textId="77777777" w:rsidR="00B57652" w:rsidRDefault="00B57652" w:rsidP="007B0CDC">
            <w:r w:rsidRPr="003638DD">
              <w:t>0</w:t>
            </w:r>
          </w:p>
        </w:tc>
      </w:tr>
      <w:tr w:rsidR="00B57652" w14:paraId="776AE902" w14:textId="77777777" w:rsidTr="00B57652">
        <w:tc>
          <w:tcPr>
            <w:tcW w:w="1870" w:type="dxa"/>
          </w:tcPr>
          <w:p w14:paraId="40F57B2D" w14:textId="77777777" w:rsidR="00B57652" w:rsidRDefault="00B57652" w:rsidP="007B0CDC">
            <w:r w:rsidRPr="003638DD">
              <w:t>FBgn0039698</w:t>
            </w:r>
          </w:p>
        </w:tc>
        <w:tc>
          <w:tcPr>
            <w:tcW w:w="1959" w:type="dxa"/>
          </w:tcPr>
          <w:p w14:paraId="24833C40" w14:textId="77777777" w:rsidR="00B57652" w:rsidRDefault="00B57652" w:rsidP="007B0CDC">
            <w:r w:rsidRPr="003638DD">
              <w:t>CG7789</w:t>
            </w:r>
          </w:p>
        </w:tc>
        <w:tc>
          <w:tcPr>
            <w:tcW w:w="1870" w:type="dxa"/>
          </w:tcPr>
          <w:p w14:paraId="59AB20FD" w14:textId="77777777" w:rsidR="00B57652" w:rsidRDefault="00B57652" w:rsidP="007B0CDC">
            <w:r w:rsidRPr="003638DD">
              <w:t>-0.464706779</w:t>
            </w:r>
          </w:p>
        </w:tc>
        <w:tc>
          <w:tcPr>
            <w:tcW w:w="1870" w:type="dxa"/>
          </w:tcPr>
          <w:p w14:paraId="151D7D87" w14:textId="77777777" w:rsidR="00B57652" w:rsidRDefault="00B57652" w:rsidP="007B0CDC">
            <w:r w:rsidRPr="003638DD">
              <w:t>-0.736653511</w:t>
            </w:r>
          </w:p>
        </w:tc>
        <w:tc>
          <w:tcPr>
            <w:tcW w:w="1870" w:type="dxa"/>
          </w:tcPr>
          <w:p w14:paraId="276561F0" w14:textId="77777777" w:rsidR="00B57652" w:rsidRDefault="00B57652" w:rsidP="007B0CDC">
            <w:r w:rsidRPr="003638DD">
              <w:t>0</w:t>
            </w:r>
          </w:p>
        </w:tc>
      </w:tr>
      <w:tr w:rsidR="00B57652" w14:paraId="08D21E6A" w14:textId="77777777" w:rsidTr="00B57652">
        <w:tc>
          <w:tcPr>
            <w:tcW w:w="1870" w:type="dxa"/>
          </w:tcPr>
          <w:p w14:paraId="5B79F41A" w14:textId="77777777" w:rsidR="00B57652" w:rsidRDefault="00B57652" w:rsidP="007B0CDC">
            <w:r w:rsidRPr="003638DD">
              <w:t>FBgn0015019</w:t>
            </w:r>
          </w:p>
        </w:tc>
        <w:tc>
          <w:tcPr>
            <w:tcW w:w="1959" w:type="dxa"/>
          </w:tcPr>
          <w:p w14:paraId="70966561" w14:textId="77777777" w:rsidR="00B57652" w:rsidRDefault="00B57652" w:rsidP="007B0CDC">
            <w:proofErr w:type="spellStart"/>
            <w:r w:rsidRPr="003638DD">
              <w:t>Cctgamma</w:t>
            </w:r>
            <w:proofErr w:type="spellEnd"/>
          </w:p>
        </w:tc>
        <w:tc>
          <w:tcPr>
            <w:tcW w:w="1870" w:type="dxa"/>
          </w:tcPr>
          <w:p w14:paraId="54BC3592" w14:textId="77777777" w:rsidR="00B57652" w:rsidRDefault="00B57652" w:rsidP="007B0CDC">
            <w:r w:rsidRPr="003638DD">
              <w:t>-0.465345516</w:t>
            </w:r>
          </w:p>
        </w:tc>
        <w:tc>
          <w:tcPr>
            <w:tcW w:w="1870" w:type="dxa"/>
          </w:tcPr>
          <w:p w14:paraId="535FFB47" w14:textId="77777777" w:rsidR="00B57652" w:rsidRDefault="00B57652" w:rsidP="007B0CDC">
            <w:r w:rsidRPr="003638DD">
              <w:t>-0.736474167</w:t>
            </w:r>
          </w:p>
        </w:tc>
        <w:tc>
          <w:tcPr>
            <w:tcW w:w="1870" w:type="dxa"/>
          </w:tcPr>
          <w:p w14:paraId="2437B972" w14:textId="77777777" w:rsidR="00B57652" w:rsidRDefault="00B57652" w:rsidP="007B0CDC">
            <w:r w:rsidRPr="003638DD">
              <w:t>1</w:t>
            </w:r>
          </w:p>
        </w:tc>
      </w:tr>
      <w:tr w:rsidR="00B57652" w14:paraId="6A8C26BF" w14:textId="77777777" w:rsidTr="00B57652">
        <w:tc>
          <w:tcPr>
            <w:tcW w:w="1870" w:type="dxa"/>
          </w:tcPr>
          <w:p w14:paraId="7FE56D5E" w14:textId="77777777" w:rsidR="00B57652" w:rsidRDefault="00B57652" w:rsidP="007B0CDC">
            <w:r w:rsidRPr="003638DD">
              <w:t>FBgn0030877</w:t>
            </w:r>
          </w:p>
        </w:tc>
        <w:tc>
          <w:tcPr>
            <w:tcW w:w="1959" w:type="dxa"/>
          </w:tcPr>
          <w:p w14:paraId="1FA1BD71" w14:textId="77777777" w:rsidR="00B57652" w:rsidRDefault="00B57652" w:rsidP="007B0CDC">
            <w:r w:rsidRPr="003638DD">
              <w:t>Arp8</w:t>
            </w:r>
          </w:p>
        </w:tc>
        <w:tc>
          <w:tcPr>
            <w:tcW w:w="1870" w:type="dxa"/>
          </w:tcPr>
          <w:p w14:paraId="1AED4922" w14:textId="77777777" w:rsidR="00B57652" w:rsidRDefault="00B57652" w:rsidP="007B0CDC">
            <w:r w:rsidRPr="003638DD">
              <w:t>-0.50379214</w:t>
            </w:r>
          </w:p>
        </w:tc>
        <w:tc>
          <w:tcPr>
            <w:tcW w:w="1870" w:type="dxa"/>
          </w:tcPr>
          <w:p w14:paraId="1C1B4FDB" w14:textId="77777777" w:rsidR="00B57652" w:rsidRDefault="00B57652" w:rsidP="007B0CDC">
            <w:r w:rsidRPr="003638DD">
              <w:t>-0.735185922</w:t>
            </w:r>
          </w:p>
        </w:tc>
        <w:tc>
          <w:tcPr>
            <w:tcW w:w="1870" w:type="dxa"/>
          </w:tcPr>
          <w:p w14:paraId="5ED3485E" w14:textId="77777777" w:rsidR="00B57652" w:rsidRDefault="00B57652" w:rsidP="007B0CDC">
            <w:r w:rsidRPr="003638DD">
              <w:t>1</w:t>
            </w:r>
          </w:p>
        </w:tc>
      </w:tr>
      <w:tr w:rsidR="00B57652" w14:paraId="3067CE62" w14:textId="77777777" w:rsidTr="00B57652">
        <w:tc>
          <w:tcPr>
            <w:tcW w:w="1870" w:type="dxa"/>
          </w:tcPr>
          <w:p w14:paraId="1DB75D1B" w14:textId="77777777" w:rsidR="00B57652" w:rsidRDefault="00B57652" w:rsidP="007B0CDC">
            <w:r w:rsidRPr="003638DD">
              <w:t>FBgn0250837</w:t>
            </w:r>
          </w:p>
        </w:tc>
        <w:tc>
          <w:tcPr>
            <w:tcW w:w="1959" w:type="dxa"/>
          </w:tcPr>
          <w:p w14:paraId="1E7BA7FB" w14:textId="77777777" w:rsidR="00B57652" w:rsidRDefault="00B57652" w:rsidP="007B0CDC">
            <w:proofErr w:type="spellStart"/>
            <w:r w:rsidRPr="003638DD">
              <w:t>dUTPase</w:t>
            </w:r>
            <w:proofErr w:type="spellEnd"/>
          </w:p>
        </w:tc>
        <w:tc>
          <w:tcPr>
            <w:tcW w:w="1870" w:type="dxa"/>
          </w:tcPr>
          <w:p w14:paraId="08E8137D" w14:textId="77777777" w:rsidR="00B57652" w:rsidRDefault="00B57652" w:rsidP="007B0CDC">
            <w:r w:rsidRPr="003638DD">
              <w:t>-0.552162847</w:t>
            </w:r>
          </w:p>
        </w:tc>
        <w:tc>
          <w:tcPr>
            <w:tcW w:w="1870" w:type="dxa"/>
          </w:tcPr>
          <w:p w14:paraId="4A406AF1" w14:textId="77777777" w:rsidR="00B57652" w:rsidRDefault="00B57652" w:rsidP="007B0CDC">
            <w:r w:rsidRPr="003638DD">
              <w:t>-0.734896118</w:t>
            </w:r>
          </w:p>
        </w:tc>
        <w:tc>
          <w:tcPr>
            <w:tcW w:w="1870" w:type="dxa"/>
          </w:tcPr>
          <w:p w14:paraId="245372CC" w14:textId="77777777" w:rsidR="00B57652" w:rsidRDefault="00B57652" w:rsidP="007B0CDC">
            <w:r w:rsidRPr="003638DD">
              <w:t>0</w:t>
            </w:r>
          </w:p>
        </w:tc>
      </w:tr>
      <w:tr w:rsidR="00B57652" w14:paraId="7FDB8D5F" w14:textId="77777777" w:rsidTr="00B57652">
        <w:tc>
          <w:tcPr>
            <w:tcW w:w="1870" w:type="dxa"/>
          </w:tcPr>
          <w:p w14:paraId="19654A04" w14:textId="77777777" w:rsidR="00B57652" w:rsidRDefault="00B57652" w:rsidP="007B0CDC">
            <w:r w:rsidRPr="003638DD">
              <w:t>FBgn0032779</w:t>
            </w:r>
          </w:p>
        </w:tc>
        <w:tc>
          <w:tcPr>
            <w:tcW w:w="1959" w:type="dxa"/>
          </w:tcPr>
          <w:p w14:paraId="5DD528B5" w14:textId="77777777" w:rsidR="00B57652" w:rsidRDefault="00B57652" w:rsidP="007B0CDC">
            <w:r w:rsidRPr="003638DD">
              <w:t>CG16771</w:t>
            </w:r>
          </w:p>
        </w:tc>
        <w:tc>
          <w:tcPr>
            <w:tcW w:w="1870" w:type="dxa"/>
          </w:tcPr>
          <w:p w14:paraId="55879CDE" w14:textId="77777777" w:rsidR="00B57652" w:rsidRDefault="00B57652" w:rsidP="007B0CDC">
            <w:r w:rsidRPr="003638DD">
              <w:t>-0.497648891</w:t>
            </w:r>
          </w:p>
        </w:tc>
        <w:tc>
          <w:tcPr>
            <w:tcW w:w="1870" w:type="dxa"/>
          </w:tcPr>
          <w:p w14:paraId="4E99C6D1" w14:textId="77777777" w:rsidR="00B57652" w:rsidRDefault="00B57652" w:rsidP="007B0CDC">
            <w:r w:rsidRPr="003638DD">
              <w:t>-0.73020496</w:t>
            </w:r>
          </w:p>
        </w:tc>
        <w:tc>
          <w:tcPr>
            <w:tcW w:w="1870" w:type="dxa"/>
          </w:tcPr>
          <w:p w14:paraId="7C6D156A" w14:textId="77777777" w:rsidR="00B57652" w:rsidRDefault="00B57652" w:rsidP="007B0CDC">
            <w:r w:rsidRPr="003638DD">
              <w:t>1</w:t>
            </w:r>
          </w:p>
        </w:tc>
      </w:tr>
      <w:tr w:rsidR="00B57652" w14:paraId="04EA7051" w14:textId="77777777" w:rsidTr="00B57652">
        <w:tc>
          <w:tcPr>
            <w:tcW w:w="1870" w:type="dxa"/>
          </w:tcPr>
          <w:p w14:paraId="24CB7E1C" w14:textId="77777777" w:rsidR="00B57652" w:rsidRDefault="00B57652" w:rsidP="007B0CDC">
            <w:r w:rsidRPr="003638DD">
              <w:t>FBgn0031068</w:t>
            </w:r>
          </w:p>
        </w:tc>
        <w:tc>
          <w:tcPr>
            <w:tcW w:w="1959" w:type="dxa"/>
          </w:tcPr>
          <w:p w14:paraId="2DB1B0BF" w14:textId="77777777" w:rsidR="00B57652" w:rsidRDefault="00B57652" w:rsidP="007B0CDC">
            <w:proofErr w:type="spellStart"/>
            <w:r w:rsidRPr="003638DD">
              <w:t>Alr</w:t>
            </w:r>
            <w:proofErr w:type="spellEnd"/>
          </w:p>
        </w:tc>
        <w:tc>
          <w:tcPr>
            <w:tcW w:w="1870" w:type="dxa"/>
          </w:tcPr>
          <w:p w14:paraId="14D6482F" w14:textId="77777777" w:rsidR="00B57652" w:rsidRDefault="00B57652" w:rsidP="007B0CDC">
            <w:r w:rsidRPr="003638DD">
              <w:t>-0.457598147</w:t>
            </w:r>
          </w:p>
        </w:tc>
        <w:tc>
          <w:tcPr>
            <w:tcW w:w="1870" w:type="dxa"/>
          </w:tcPr>
          <w:p w14:paraId="7B9C00C6" w14:textId="77777777" w:rsidR="00B57652" w:rsidRDefault="00B57652" w:rsidP="007B0CDC">
            <w:r w:rsidRPr="003638DD">
              <w:t>-0.728775414</w:t>
            </w:r>
          </w:p>
        </w:tc>
        <w:tc>
          <w:tcPr>
            <w:tcW w:w="1870" w:type="dxa"/>
          </w:tcPr>
          <w:p w14:paraId="2AD693A2" w14:textId="77777777" w:rsidR="00B57652" w:rsidRDefault="00B57652" w:rsidP="007B0CDC">
            <w:r w:rsidRPr="003638DD">
              <w:t>1</w:t>
            </w:r>
          </w:p>
        </w:tc>
      </w:tr>
      <w:tr w:rsidR="00B57652" w14:paraId="3EA4E857" w14:textId="77777777" w:rsidTr="00B57652">
        <w:tc>
          <w:tcPr>
            <w:tcW w:w="1870" w:type="dxa"/>
          </w:tcPr>
          <w:p w14:paraId="30E38B53" w14:textId="77777777" w:rsidR="00B57652" w:rsidRDefault="00B57652" w:rsidP="007B0CDC">
            <w:r w:rsidRPr="003638DD">
              <w:t>FBgn0000499</w:t>
            </w:r>
          </w:p>
        </w:tc>
        <w:tc>
          <w:tcPr>
            <w:tcW w:w="1959" w:type="dxa"/>
          </w:tcPr>
          <w:p w14:paraId="2464B5F6" w14:textId="77777777" w:rsidR="00B57652" w:rsidRDefault="00B57652" w:rsidP="007B0CDC">
            <w:proofErr w:type="spellStart"/>
            <w:r w:rsidRPr="003638DD">
              <w:t>dsh</w:t>
            </w:r>
            <w:proofErr w:type="spellEnd"/>
          </w:p>
        </w:tc>
        <w:tc>
          <w:tcPr>
            <w:tcW w:w="1870" w:type="dxa"/>
          </w:tcPr>
          <w:p w14:paraId="46A56ACB" w14:textId="77777777" w:rsidR="00B57652" w:rsidRDefault="00B57652" w:rsidP="007B0CDC">
            <w:r w:rsidRPr="003638DD">
              <w:t>-0.548232924</w:t>
            </w:r>
          </w:p>
        </w:tc>
        <w:tc>
          <w:tcPr>
            <w:tcW w:w="1870" w:type="dxa"/>
          </w:tcPr>
          <w:p w14:paraId="52FED213" w14:textId="77777777" w:rsidR="00B57652" w:rsidRDefault="00B57652" w:rsidP="007B0CDC">
            <w:r w:rsidRPr="003638DD">
              <w:t>-0.724504876</w:t>
            </w:r>
          </w:p>
        </w:tc>
        <w:tc>
          <w:tcPr>
            <w:tcW w:w="1870" w:type="dxa"/>
          </w:tcPr>
          <w:p w14:paraId="14CE0510" w14:textId="77777777" w:rsidR="00B57652" w:rsidRDefault="00B57652" w:rsidP="007B0CDC">
            <w:r w:rsidRPr="003638DD">
              <w:t>0</w:t>
            </w:r>
          </w:p>
        </w:tc>
      </w:tr>
      <w:tr w:rsidR="00B57652" w14:paraId="78A08574" w14:textId="77777777" w:rsidTr="00B57652">
        <w:tc>
          <w:tcPr>
            <w:tcW w:w="1870" w:type="dxa"/>
          </w:tcPr>
          <w:p w14:paraId="57722DEB" w14:textId="77777777" w:rsidR="00B57652" w:rsidRDefault="00B57652" w:rsidP="007B0CDC">
            <w:r w:rsidRPr="003638DD">
              <w:t>FBgn0001970</w:t>
            </w:r>
          </w:p>
        </w:tc>
        <w:tc>
          <w:tcPr>
            <w:tcW w:w="1959" w:type="dxa"/>
          </w:tcPr>
          <w:p w14:paraId="525861D1" w14:textId="77777777" w:rsidR="00B57652" w:rsidRDefault="00B57652" w:rsidP="007B0CDC">
            <w:r w:rsidRPr="003638DD">
              <w:t>Pgant35A</w:t>
            </w:r>
          </w:p>
        </w:tc>
        <w:tc>
          <w:tcPr>
            <w:tcW w:w="1870" w:type="dxa"/>
          </w:tcPr>
          <w:p w14:paraId="23AD79C7" w14:textId="77777777" w:rsidR="00B57652" w:rsidRDefault="00B57652" w:rsidP="007B0CDC">
            <w:r w:rsidRPr="003638DD">
              <w:t>-0.204684317</w:t>
            </w:r>
          </w:p>
        </w:tc>
        <w:tc>
          <w:tcPr>
            <w:tcW w:w="1870" w:type="dxa"/>
          </w:tcPr>
          <w:p w14:paraId="51257B84" w14:textId="77777777" w:rsidR="00B57652" w:rsidRDefault="00B57652" w:rsidP="007B0CDC">
            <w:r w:rsidRPr="003638DD">
              <w:t>-0.722481725</w:t>
            </w:r>
          </w:p>
        </w:tc>
        <w:tc>
          <w:tcPr>
            <w:tcW w:w="1870" w:type="dxa"/>
          </w:tcPr>
          <w:p w14:paraId="260067F2" w14:textId="77777777" w:rsidR="00B57652" w:rsidRDefault="00B57652" w:rsidP="007B0CDC">
            <w:r w:rsidRPr="003638DD">
              <w:t>1</w:t>
            </w:r>
          </w:p>
        </w:tc>
      </w:tr>
      <w:tr w:rsidR="00B57652" w14:paraId="2092DB0A" w14:textId="77777777" w:rsidTr="00B57652">
        <w:tc>
          <w:tcPr>
            <w:tcW w:w="1870" w:type="dxa"/>
          </w:tcPr>
          <w:p w14:paraId="412CAB7A" w14:textId="77777777" w:rsidR="00B57652" w:rsidRDefault="00B57652" w:rsidP="007B0CDC">
            <w:r w:rsidRPr="003638DD">
              <w:t>FBgn0033179</w:t>
            </w:r>
          </w:p>
        </w:tc>
        <w:tc>
          <w:tcPr>
            <w:tcW w:w="1959" w:type="dxa"/>
          </w:tcPr>
          <w:p w14:paraId="69BB365E" w14:textId="77777777" w:rsidR="00B57652" w:rsidRDefault="00B57652" w:rsidP="007B0CDC">
            <w:r w:rsidRPr="003638DD">
              <w:t>p47</w:t>
            </w:r>
          </w:p>
        </w:tc>
        <w:tc>
          <w:tcPr>
            <w:tcW w:w="1870" w:type="dxa"/>
          </w:tcPr>
          <w:p w14:paraId="4E21A630" w14:textId="77777777" w:rsidR="00B57652" w:rsidRDefault="00B57652" w:rsidP="007B0CDC">
            <w:r w:rsidRPr="003638DD">
              <w:t>-0.358428623</w:t>
            </w:r>
          </w:p>
        </w:tc>
        <w:tc>
          <w:tcPr>
            <w:tcW w:w="1870" w:type="dxa"/>
          </w:tcPr>
          <w:p w14:paraId="7BF16ACE" w14:textId="77777777" w:rsidR="00B57652" w:rsidRDefault="00B57652" w:rsidP="007B0CDC">
            <w:r w:rsidRPr="003638DD">
              <w:t>-0.72074653</w:t>
            </w:r>
          </w:p>
        </w:tc>
        <w:tc>
          <w:tcPr>
            <w:tcW w:w="1870" w:type="dxa"/>
          </w:tcPr>
          <w:p w14:paraId="779B6C33" w14:textId="77777777" w:rsidR="00B57652" w:rsidRDefault="00B57652" w:rsidP="007B0CDC">
            <w:r w:rsidRPr="003638DD">
              <w:t>0</w:t>
            </w:r>
          </w:p>
        </w:tc>
      </w:tr>
      <w:tr w:rsidR="00B57652" w14:paraId="226D8B91" w14:textId="77777777" w:rsidTr="00B57652">
        <w:tc>
          <w:tcPr>
            <w:tcW w:w="1870" w:type="dxa"/>
          </w:tcPr>
          <w:p w14:paraId="3CE9C182" w14:textId="77777777" w:rsidR="00B57652" w:rsidRDefault="00B57652" w:rsidP="007B0CDC">
            <w:r w:rsidRPr="003638DD">
              <w:t>FBgn0033342</w:t>
            </w:r>
          </w:p>
        </w:tc>
        <w:tc>
          <w:tcPr>
            <w:tcW w:w="1959" w:type="dxa"/>
          </w:tcPr>
          <w:p w14:paraId="6EB17EE0" w14:textId="77777777" w:rsidR="00B57652" w:rsidRDefault="00B57652" w:rsidP="007B0CDC">
            <w:r w:rsidRPr="003638DD">
              <w:t>CG8258</w:t>
            </w:r>
          </w:p>
        </w:tc>
        <w:tc>
          <w:tcPr>
            <w:tcW w:w="1870" w:type="dxa"/>
          </w:tcPr>
          <w:p w14:paraId="2A5D51BC" w14:textId="77777777" w:rsidR="00B57652" w:rsidRDefault="00B57652" w:rsidP="007B0CDC">
            <w:r w:rsidRPr="003638DD">
              <w:t>-0.215841026</w:t>
            </w:r>
          </w:p>
        </w:tc>
        <w:tc>
          <w:tcPr>
            <w:tcW w:w="1870" w:type="dxa"/>
          </w:tcPr>
          <w:p w14:paraId="59156499" w14:textId="77777777" w:rsidR="00B57652" w:rsidRDefault="00B57652" w:rsidP="007B0CDC">
            <w:r w:rsidRPr="003638DD">
              <w:t>-0.718527957</w:t>
            </w:r>
          </w:p>
        </w:tc>
        <w:tc>
          <w:tcPr>
            <w:tcW w:w="1870" w:type="dxa"/>
          </w:tcPr>
          <w:p w14:paraId="24C1307A" w14:textId="77777777" w:rsidR="00B57652" w:rsidRDefault="00B57652" w:rsidP="007B0CDC">
            <w:r w:rsidRPr="003638DD">
              <w:t>1</w:t>
            </w:r>
          </w:p>
        </w:tc>
      </w:tr>
      <w:tr w:rsidR="00B57652" w14:paraId="5B7290A8" w14:textId="77777777" w:rsidTr="00B57652">
        <w:tc>
          <w:tcPr>
            <w:tcW w:w="1870" w:type="dxa"/>
          </w:tcPr>
          <w:p w14:paraId="5F900BF2" w14:textId="77777777" w:rsidR="00B57652" w:rsidRDefault="00B57652" w:rsidP="007B0CDC">
            <w:r w:rsidRPr="003638DD">
              <w:t>FBgn0261479</w:t>
            </w:r>
          </w:p>
        </w:tc>
        <w:tc>
          <w:tcPr>
            <w:tcW w:w="1959" w:type="dxa"/>
          </w:tcPr>
          <w:p w14:paraId="34272DB0" w14:textId="77777777" w:rsidR="00B57652" w:rsidRDefault="00B57652" w:rsidP="007B0CDC">
            <w:proofErr w:type="spellStart"/>
            <w:r w:rsidRPr="003638DD">
              <w:t>nero</w:t>
            </w:r>
            <w:proofErr w:type="spellEnd"/>
          </w:p>
        </w:tc>
        <w:tc>
          <w:tcPr>
            <w:tcW w:w="1870" w:type="dxa"/>
          </w:tcPr>
          <w:p w14:paraId="5E108C8E" w14:textId="77777777" w:rsidR="00B57652" w:rsidRDefault="00B57652" w:rsidP="007B0CDC">
            <w:r w:rsidRPr="003638DD">
              <w:t>-0.306608217</w:t>
            </w:r>
          </w:p>
        </w:tc>
        <w:tc>
          <w:tcPr>
            <w:tcW w:w="1870" w:type="dxa"/>
          </w:tcPr>
          <w:p w14:paraId="3BED18B3" w14:textId="77777777" w:rsidR="00B57652" w:rsidRDefault="00B57652" w:rsidP="007B0CDC">
            <w:r w:rsidRPr="003638DD">
              <w:t>-0.717837471</w:t>
            </w:r>
          </w:p>
        </w:tc>
        <w:tc>
          <w:tcPr>
            <w:tcW w:w="1870" w:type="dxa"/>
          </w:tcPr>
          <w:p w14:paraId="11D96133" w14:textId="77777777" w:rsidR="00B57652" w:rsidRDefault="00B57652" w:rsidP="007B0CDC">
            <w:r w:rsidRPr="003638DD">
              <w:t>1</w:t>
            </w:r>
          </w:p>
        </w:tc>
      </w:tr>
      <w:tr w:rsidR="00B57652" w14:paraId="6272B02A" w14:textId="77777777" w:rsidTr="00B57652">
        <w:tc>
          <w:tcPr>
            <w:tcW w:w="1870" w:type="dxa"/>
          </w:tcPr>
          <w:p w14:paraId="55246089" w14:textId="77777777" w:rsidR="00B57652" w:rsidRDefault="00B57652" w:rsidP="007B0CDC">
            <w:r w:rsidRPr="003638DD">
              <w:t>FBgn0033692</w:t>
            </w:r>
          </w:p>
        </w:tc>
        <w:tc>
          <w:tcPr>
            <w:tcW w:w="1959" w:type="dxa"/>
          </w:tcPr>
          <w:p w14:paraId="6F9849FF" w14:textId="77777777" w:rsidR="00B57652" w:rsidRDefault="00B57652" w:rsidP="007B0CDC">
            <w:r w:rsidRPr="003638DD">
              <w:t>wash</w:t>
            </w:r>
          </w:p>
        </w:tc>
        <w:tc>
          <w:tcPr>
            <w:tcW w:w="1870" w:type="dxa"/>
          </w:tcPr>
          <w:p w14:paraId="405BC0DC" w14:textId="77777777" w:rsidR="00B57652" w:rsidRDefault="00B57652" w:rsidP="007B0CDC">
            <w:r w:rsidRPr="003638DD">
              <w:t>-0.215737853</w:t>
            </w:r>
          </w:p>
        </w:tc>
        <w:tc>
          <w:tcPr>
            <w:tcW w:w="1870" w:type="dxa"/>
          </w:tcPr>
          <w:p w14:paraId="1B029044" w14:textId="77777777" w:rsidR="00B57652" w:rsidRDefault="00B57652" w:rsidP="007B0CDC">
            <w:r w:rsidRPr="003638DD">
              <w:t>-0.715611605</w:t>
            </w:r>
          </w:p>
        </w:tc>
        <w:tc>
          <w:tcPr>
            <w:tcW w:w="1870" w:type="dxa"/>
          </w:tcPr>
          <w:p w14:paraId="4C653A19" w14:textId="77777777" w:rsidR="00B57652" w:rsidRDefault="00B57652" w:rsidP="007B0CDC">
            <w:r w:rsidRPr="003638DD">
              <w:t>1</w:t>
            </w:r>
          </w:p>
        </w:tc>
      </w:tr>
      <w:tr w:rsidR="00B57652" w14:paraId="782E041A" w14:textId="77777777" w:rsidTr="00B57652">
        <w:tc>
          <w:tcPr>
            <w:tcW w:w="1870" w:type="dxa"/>
          </w:tcPr>
          <w:p w14:paraId="64DD285A" w14:textId="77777777" w:rsidR="00B57652" w:rsidRDefault="00B57652" w:rsidP="007B0CDC">
            <w:r w:rsidRPr="003638DD">
              <w:t>FBgn0029888</w:t>
            </w:r>
          </w:p>
        </w:tc>
        <w:tc>
          <w:tcPr>
            <w:tcW w:w="1959" w:type="dxa"/>
          </w:tcPr>
          <w:p w14:paraId="1361F085" w14:textId="77777777" w:rsidR="00B57652" w:rsidRDefault="00B57652" w:rsidP="007B0CDC">
            <w:r w:rsidRPr="003638DD">
              <w:t>CG3192</w:t>
            </w:r>
          </w:p>
        </w:tc>
        <w:tc>
          <w:tcPr>
            <w:tcW w:w="1870" w:type="dxa"/>
          </w:tcPr>
          <w:p w14:paraId="2F54E068" w14:textId="77777777" w:rsidR="00B57652" w:rsidRDefault="00B57652" w:rsidP="007B0CDC">
            <w:r w:rsidRPr="003638DD">
              <w:t>-0.285382146</w:t>
            </w:r>
          </w:p>
        </w:tc>
        <w:tc>
          <w:tcPr>
            <w:tcW w:w="1870" w:type="dxa"/>
          </w:tcPr>
          <w:p w14:paraId="6631B133" w14:textId="77777777" w:rsidR="00B57652" w:rsidRDefault="00B57652" w:rsidP="007B0CDC">
            <w:r w:rsidRPr="003638DD">
              <w:t>-0.715592958</w:t>
            </w:r>
          </w:p>
        </w:tc>
        <w:tc>
          <w:tcPr>
            <w:tcW w:w="1870" w:type="dxa"/>
          </w:tcPr>
          <w:p w14:paraId="1B67CCF1" w14:textId="77777777" w:rsidR="00B57652" w:rsidRDefault="00B57652" w:rsidP="007B0CDC">
            <w:r w:rsidRPr="003638DD">
              <w:t>0</w:t>
            </w:r>
          </w:p>
        </w:tc>
      </w:tr>
      <w:tr w:rsidR="00B57652" w14:paraId="13C0BC3E" w14:textId="77777777" w:rsidTr="00B57652">
        <w:tc>
          <w:tcPr>
            <w:tcW w:w="1870" w:type="dxa"/>
          </w:tcPr>
          <w:p w14:paraId="18604F63" w14:textId="77777777" w:rsidR="00B57652" w:rsidRDefault="00B57652" w:rsidP="007B0CDC">
            <w:r w:rsidRPr="003638DD">
              <w:t>FBgn0004957</w:t>
            </w:r>
          </w:p>
        </w:tc>
        <w:tc>
          <w:tcPr>
            <w:tcW w:w="1959" w:type="dxa"/>
          </w:tcPr>
          <w:p w14:paraId="41D238D8" w14:textId="77777777" w:rsidR="00B57652" w:rsidRDefault="00B57652" w:rsidP="007B0CDC">
            <w:proofErr w:type="spellStart"/>
            <w:r w:rsidRPr="003638DD">
              <w:t>por</w:t>
            </w:r>
            <w:proofErr w:type="spellEnd"/>
          </w:p>
        </w:tc>
        <w:tc>
          <w:tcPr>
            <w:tcW w:w="1870" w:type="dxa"/>
          </w:tcPr>
          <w:p w14:paraId="38DB92EE" w14:textId="77777777" w:rsidR="00B57652" w:rsidRDefault="00B57652" w:rsidP="007B0CDC">
            <w:r w:rsidRPr="003638DD">
              <w:t>-0.347162027</w:t>
            </w:r>
          </w:p>
        </w:tc>
        <w:tc>
          <w:tcPr>
            <w:tcW w:w="1870" w:type="dxa"/>
          </w:tcPr>
          <w:p w14:paraId="5AA093D8" w14:textId="77777777" w:rsidR="00B57652" w:rsidRDefault="00B57652" w:rsidP="007B0CDC">
            <w:r w:rsidRPr="003638DD">
              <w:t>-0.714672921</w:t>
            </w:r>
          </w:p>
        </w:tc>
        <w:tc>
          <w:tcPr>
            <w:tcW w:w="1870" w:type="dxa"/>
          </w:tcPr>
          <w:p w14:paraId="5D54A813" w14:textId="77777777" w:rsidR="00B57652" w:rsidRDefault="00B57652" w:rsidP="007B0CDC">
            <w:r w:rsidRPr="003638DD">
              <w:t>0</w:t>
            </w:r>
          </w:p>
        </w:tc>
      </w:tr>
      <w:tr w:rsidR="00B57652" w14:paraId="3BB4A7E4" w14:textId="77777777" w:rsidTr="00B57652">
        <w:tc>
          <w:tcPr>
            <w:tcW w:w="1870" w:type="dxa"/>
          </w:tcPr>
          <w:p w14:paraId="64025A1B" w14:textId="77777777" w:rsidR="00B57652" w:rsidRDefault="00B57652" w:rsidP="007B0CDC">
            <w:r w:rsidRPr="003638DD">
              <w:t>FBgn0051549</w:t>
            </w:r>
          </w:p>
        </w:tc>
        <w:tc>
          <w:tcPr>
            <w:tcW w:w="1959" w:type="dxa"/>
          </w:tcPr>
          <w:p w14:paraId="4947B7DE" w14:textId="77777777" w:rsidR="00B57652" w:rsidRDefault="00B57652" w:rsidP="007B0CDC">
            <w:r w:rsidRPr="003638DD">
              <w:t>CG31549</w:t>
            </w:r>
          </w:p>
        </w:tc>
        <w:tc>
          <w:tcPr>
            <w:tcW w:w="1870" w:type="dxa"/>
          </w:tcPr>
          <w:p w14:paraId="5F65955D" w14:textId="77777777" w:rsidR="00B57652" w:rsidRDefault="00B57652" w:rsidP="007B0CDC">
            <w:r w:rsidRPr="003638DD">
              <w:t>-0.52625225</w:t>
            </w:r>
          </w:p>
        </w:tc>
        <w:tc>
          <w:tcPr>
            <w:tcW w:w="1870" w:type="dxa"/>
          </w:tcPr>
          <w:p w14:paraId="57200932" w14:textId="77777777" w:rsidR="00B57652" w:rsidRDefault="00B57652" w:rsidP="007B0CDC">
            <w:r w:rsidRPr="003638DD">
              <w:t>-0.714497849</w:t>
            </w:r>
          </w:p>
        </w:tc>
        <w:tc>
          <w:tcPr>
            <w:tcW w:w="1870" w:type="dxa"/>
          </w:tcPr>
          <w:p w14:paraId="030D9909" w14:textId="77777777" w:rsidR="00B57652" w:rsidRDefault="00B57652" w:rsidP="007B0CDC">
            <w:r w:rsidRPr="003638DD">
              <w:t>1</w:t>
            </w:r>
          </w:p>
        </w:tc>
      </w:tr>
      <w:tr w:rsidR="00B57652" w14:paraId="5FA4D6D8" w14:textId="77777777" w:rsidTr="00B57652">
        <w:tc>
          <w:tcPr>
            <w:tcW w:w="1870" w:type="dxa"/>
          </w:tcPr>
          <w:p w14:paraId="1C99A375" w14:textId="77777777" w:rsidR="00B57652" w:rsidRDefault="00B57652" w:rsidP="007B0CDC">
            <w:r w:rsidRPr="003638DD">
              <w:t>FBgn0004507</w:t>
            </w:r>
          </w:p>
        </w:tc>
        <w:tc>
          <w:tcPr>
            <w:tcW w:w="1959" w:type="dxa"/>
          </w:tcPr>
          <w:p w14:paraId="4D2090E0" w14:textId="77777777" w:rsidR="00B57652" w:rsidRDefault="00B57652" w:rsidP="007B0CDC">
            <w:proofErr w:type="spellStart"/>
            <w:r w:rsidRPr="003638DD">
              <w:t>GlyP</w:t>
            </w:r>
            <w:proofErr w:type="spellEnd"/>
          </w:p>
        </w:tc>
        <w:tc>
          <w:tcPr>
            <w:tcW w:w="1870" w:type="dxa"/>
          </w:tcPr>
          <w:p w14:paraId="7562C540" w14:textId="77777777" w:rsidR="00B57652" w:rsidRDefault="00B57652" w:rsidP="007B0CDC">
            <w:r w:rsidRPr="003638DD">
              <w:t>-0.336696814</w:t>
            </w:r>
          </w:p>
        </w:tc>
        <w:tc>
          <w:tcPr>
            <w:tcW w:w="1870" w:type="dxa"/>
          </w:tcPr>
          <w:p w14:paraId="69362D52" w14:textId="77777777" w:rsidR="00B57652" w:rsidRDefault="00B57652" w:rsidP="007B0CDC">
            <w:r w:rsidRPr="003638DD">
              <w:t>-0.71346455</w:t>
            </w:r>
          </w:p>
        </w:tc>
        <w:tc>
          <w:tcPr>
            <w:tcW w:w="1870" w:type="dxa"/>
          </w:tcPr>
          <w:p w14:paraId="5E759368" w14:textId="77777777" w:rsidR="00B57652" w:rsidRDefault="00B57652" w:rsidP="007B0CDC">
            <w:r w:rsidRPr="003638DD">
              <w:t>0</w:t>
            </w:r>
          </w:p>
        </w:tc>
      </w:tr>
      <w:tr w:rsidR="00B57652" w14:paraId="17266E3D" w14:textId="77777777" w:rsidTr="00B57652">
        <w:tc>
          <w:tcPr>
            <w:tcW w:w="1870" w:type="dxa"/>
          </w:tcPr>
          <w:p w14:paraId="51D3030B" w14:textId="77777777" w:rsidR="00B57652" w:rsidRDefault="00B57652" w:rsidP="007B0CDC">
            <w:r w:rsidRPr="003638DD">
              <w:t>FBgn0023477</w:t>
            </w:r>
          </w:p>
        </w:tc>
        <w:tc>
          <w:tcPr>
            <w:tcW w:w="1959" w:type="dxa"/>
          </w:tcPr>
          <w:p w14:paraId="2728B063" w14:textId="77777777" w:rsidR="00B57652" w:rsidRDefault="00B57652" w:rsidP="007B0CDC">
            <w:r w:rsidRPr="003638DD">
              <w:t>Tal</w:t>
            </w:r>
          </w:p>
        </w:tc>
        <w:tc>
          <w:tcPr>
            <w:tcW w:w="1870" w:type="dxa"/>
          </w:tcPr>
          <w:p w14:paraId="5F039550" w14:textId="77777777" w:rsidR="00B57652" w:rsidRDefault="00B57652" w:rsidP="007B0CDC">
            <w:r w:rsidRPr="003638DD">
              <w:t>-0.219305917</w:t>
            </w:r>
          </w:p>
        </w:tc>
        <w:tc>
          <w:tcPr>
            <w:tcW w:w="1870" w:type="dxa"/>
          </w:tcPr>
          <w:p w14:paraId="2784059D" w14:textId="77777777" w:rsidR="00B57652" w:rsidRDefault="00B57652" w:rsidP="007B0CDC">
            <w:r w:rsidRPr="003638DD">
              <w:t>-0.712919113</w:t>
            </w:r>
          </w:p>
        </w:tc>
        <w:tc>
          <w:tcPr>
            <w:tcW w:w="1870" w:type="dxa"/>
          </w:tcPr>
          <w:p w14:paraId="0ED832ED" w14:textId="77777777" w:rsidR="00B57652" w:rsidRDefault="00B57652" w:rsidP="007B0CDC">
            <w:r w:rsidRPr="003638DD">
              <w:t>1</w:t>
            </w:r>
          </w:p>
        </w:tc>
      </w:tr>
      <w:tr w:rsidR="00B57652" w14:paraId="33EBD9B5" w14:textId="77777777" w:rsidTr="00B57652">
        <w:tc>
          <w:tcPr>
            <w:tcW w:w="1870" w:type="dxa"/>
          </w:tcPr>
          <w:p w14:paraId="385FE038" w14:textId="77777777" w:rsidR="00B57652" w:rsidRDefault="00B57652" w:rsidP="007B0CDC">
            <w:r w:rsidRPr="003638DD">
              <w:t>FBgn0029823</w:t>
            </w:r>
          </w:p>
        </w:tc>
        <w:tc>
          <w:tcPr>
            <w:tcW w:w="1959" w:type="dxa"/>
          </w:tcPr>
          <w:p w14:paraId="512997D0" w14:textId="77777777" w:rsidR="00B57652" w:rsidRDefault="00B57652" w:rsidP="007B0CDC">
            <w:r w:rsidRPr="003638DD">
              <w:t>CG3011</w:t>
            </w:r>
          </w:p>
        </w:tc>
        <w:tc>
          <w:tcPr>
            <w:tcW w:w="1870" w:type="dxa"/>
          </w:tcPr>
          <w:p w14:paraId="43B1EDBD" w14:textId="77777777" w:rsidR="00B57652" w:rsidRDefault="00B57652" w:rsidP="007B0CDC">
            <w:r w:rsidRPr="003638DD">
              <w:t>-0.434235621</w:t>
            </w:r>
          </w:p>
        </w:tc>
        <w:tc>
          <w:tcPr>
            <w:tcW w:w="1870" w:type="dxa"/>
          </w:tcPr>
          <w:p w14:paraId="1BFA4A13" w14:textId="77777777" w:rsidR="00B57652" w:rsidRDefault="00B57652" w:rsidP="007B0CDC">
            <w:r w:rsidRPr="003638DD">
              <w:t>-0.711332055</w:t>
            </w:r>
          </w:p>
        </w:tc>
        <w:tc>
          <w:tcPr>
            <w:tcW w:w="1870" w:type="dxa"/>
          </w:tcPr>
          <w:p w14:paraId="6BF86948" w14:textId="77777777" w:rsidR="00B57652" w:rsidRDefault="00B57652" w:rsidP="007B0CDC">
            <w:r w:rsidRPr="003638DD">
              <w:t>0</w:t>
            </w:r>
          </w:p>
        </w:tc>
      </w:tr>
      <w:tr w:rsidR="00B57652" w14:paraId="401C61D0" w14:textId="77777777" w:rsidTr="00B57652">
        <w:tc>
          <w:tcPr>
            <w:tcW w:w="1870" w:type="dxa"/>
          </w:tcPr>
          <w:p w14:paraId="7A0BB39E" w14:textId="77777777" w:rsidR="00B57652" w:rsidRDefault="00B57652" w:rsidP="007B0CDC">
            <w:r w:rsidRPr="003638DD">
              <w:t>FBgn0036450</w:t>
            </w:r>
          </w:p>
        </w:tc>
        <w:tc>
          <w:tcPr>
            <w:tcW w:w="1959" w:type="dxa"/>
          </w:tcPr>
          <w:p w14:paraId="2DF69D73" w14:textId="77777777" w:rsidR="00B57652" w:rsidRDefault="00B57652" w:rsidP="007B0CDC">
            <w:r w:rsidRPr="003638DD">
              <w:t>Tdrd3</w:t>
            </w:r>
          </w:p>
        </w:tc>
        <w:tc>
          <w:tcPr>
            <w:tcW w:w="1870" w:type="dxa"/>
          </w:tcPr>
          <w:p w14:paraId="690311BA" w14:textId="77777777" w:rsidR="00B57652" w:rsidRDefault="00B57652" w:rsidP="007B0CDC">
            <w:r w:rsidRPr="003638DD">
              <w:t>-0.46761096</w:t>
            </w:r>
          </w:p>
        </w:tc>
        <w:tc>
          <w:tcPr>
            <w:tcW w:w="1870" w:type="dxa"/>
          </w:tcPr>
          <w:p w14:paraId="35CBFB51" w14:textId="77777777" w:rsidR="00B57652" w:rsidRDefault="00B57652" w:rsidP="007B0CDC">
            <w:r w:rsidRPr="003638DD">
              <w:t>-0.71111514</w:t>
            </w:r>
          </w:p>
        </w:tc>
        <w:tc>
          <w:tcPr>
            <w:tcW w:w="1870" w:type="dxa"/>
          </w:tcPr>
          <w:p w14:paraId="6D7517BB" w14:textId="77777777" w:rsidR="00B57652" w:rsidRDefault="00B57652" w:rsidP="007B0CDC">
            <w:r w:rsidRPr="003638DD">
              <w:t>0</w:t>
            </w:r>
          </w:p>
        </w:tc>
      </w:tr>
      <w:tr w:rsidR="00B57652" w14:paraId="2C6EB60E" w14:textId="77777777" w:rsidTr="00B57652">
        <w:tc>
          <w:tcPr>
            <w:tcW w:w="1870" w:type="dxa"/>
          </w:tcPr>
          <w:p w14:paraId="1BE12C3A" w14:textId="77777777" w:rsidR="00B57652" w:rsidRDefault="00B57652" w:rsidP="007B0CDC">
            <w:r w:rsidRPr="003638DD">
              <w:t>FBgn0033663</w:t>
            </w:r>
          </w:p>
        </w:tc>
        <w:tc>
          <w:tcPr>
            <w:tcW w:w="1959" w:type="dxa"/>
          </w:tcPr>
          <w:p w14:paraId="286A615F" w14:textId="77777777" w:rsidR="00B57652" w:rsidRDefault="00B57652" w:rsidP="007B0CDC">
            <w:r w:rsidRPr="003638DD">
              <w:t>ERp60</w:t>
            </w:r>
          </w:p>
        </w:tc>
        <w:tc>
          <w:tcPr>
            <w:tcW w:w="1870" w:type="dxa"/>
          </w:tcPr>
          <w:p w14:paraId="14264B1D" w14:textId="77777777" w:rsidR="00B57652" w:rsidRDefault="00B57652" w:rsidP="007B0CDC">
            <w:r w:rsidRPr="003638DD">
              <w:t>-0.347105907</w:t>
            </w:r>
          </w:p>
        </w:tc>
        <w:tc>
          <w:tcPr>
            <w:tcW w:w="1870" w:type="dxa"/>
          </w:tcPr>
          <w:p w14:paraId="1C1C4398" w14:textId="77777777" w:rsidR="00B57652" w:rsidRDefault="00B57652" w:rsidP="007B0CDC">
            <w:r w:rsidRPr="003638DD">
              <w:t>-0.710588198</w:t>
            </w:r>
          </w:p>
        </w:tc>
        <w:tc>
          <w:tcPr>
            <w:tcW w:w="1870" w:type="dxa"/>
          </w:tcPr>
          <w:p w14:paraId="0359F092" w14:textId="77777777" w:rsidR="00B57652" w:rsidRDefault="00B57652" w:rsidP="007B0CDC">
            <w:r w:rsidRPr="003638DD">
              <w:t>1</w:t>
            </w:r>
          </w:p>
        </w:tc>
      </w:tr>
      <w:tr w:rsidR="00B57652" w14:paraId="003E9B55" w14:textId="77777777" w:rsidTr="00B57652">
        <w:tc>
          <w:tcPr>
            <w:tcW w:w="1870" w:type="dxa"/>
          </w:tcPr>
          <w:p w14:paraId="2E4B0696" w14:textId="77777777" w:rsidR="00B57652" w:rsidRDefault="00B57652" w:rsidP="007B0CDC">
            <w:r w:rsidRPr="003638DD">
              <w:t>FBgn0265083</w:t>
            </w:r>
          </w:p>
        </w:tc>
        <w:tc>
          <w:tcPr>
            <w:tcW w:w="1959" w:type="dxa"/>
          </w:tcPr>
          <w:p w14:paraId="0F48779F" w14:textId="77777777" w:rsidR="00B57652" w:rsidRDefault="00B57652" w:rsidP="007B0CDC">
            <w:r w:rsidRPr="003638DD">
              <w:t>CG44194</w:t>
            </w:r>
          </w:p>
        </w:tc>
        <w:tc>
          <w:tcPr>
            <w:tcW w:w="1870" w:type="dxa"/>
          </w:tcPr>
          <w:p w14:paraId="6A21BB0B" w14:textId="77777777" w:rsidR="00B57652" w:rsidRDefault="00B57652" w:rsidP="007B0CDC">
            <w:r w:rsidRPr="003638DD">
              <w:t>-0.34275678</w:t>
            </w:r>
          </w:p>
        </w:tc>
        <w:tc>
          <w:tcPr>
            <w:tcW w:w="1870" w:type="dxa"/>
          </w:tcPr>
          <w:p w14:paraId="2B117C40" w14:textId="77777777" w:rsidR="00B57652" w:rsidRDefault="00B57652" w:rsidP="007B0CDC">
            <w:r w:rsidRPr="003638DD">
              <w:t>-0.710119439</w:t>
            </w:r>
          </w:p>
        </w:tc>
        <w:tc>
          <w:tcPr>
            <w:tcW w:w="1870" w:type="dxa"/>
          </w:tcPr>
          <w:p w14:paraId="58D86243" w14:textId="77777777" w:rsidR="00B57652" w:rsidRDefault="00B57652" w:rsidP="007B0CDC">
            <w:r w:rsidRPr="003638DD">
              <w:t>1</w:t>
            </w:r>
          </w:p>
        </w:tc>
      </w:tr>
      <w:tr w:rsidR="00B57652" w14:paraId="2E1CDDC1" w14:textId="77777777" w:rsidTr="00B57652">
        <w:tc>
          <w:tcPr>
            <w:tcW w:w="1870" w:type="dxa"/>
          </w:tcPr>
          <w:p w14:paraId="7CD9AA12" w14:textId="77777777" w:rsidR="00B57652" w:rsidRDefault="00B57652" w:rsidP="007B0CDC">
            <w:r w:rsidRPr="003638DD">
              <w:t>FBgn0038107</w:t>
            </w:r>
          </w:p>
        </w:tc>
        <w:tc>
          <w:tcPr>
            <w:tcW w:w="1959" w:type="dxa"/>
          </w:tcPr>
          <w:p w14:paraId="455E7C76" w14:textId="77777777" w:rsidR="00B57652" w:rsidRDefault="00B57652" w:rsidP="007B0CDC">
            <w:r w:rsidRPr="003638DD">
              <w:t>CG17327</w:t>
            </w:r>
          </w:p>
        </w:tc>
        <w:tc>
          <w:tcPr>
            <w:tcW w:w="1870" w:type="dxa"/>
          </w:tcPr>
          <w:p w14:paraId="54D98FC3" w14:textId="77777777" w:rsidR="00B57652" w:rsidRDefault="00B57652" w:rsidP="007B0CDC">
            <w:r w:rsidRPr="003638DD">
              <w:t>-0.34275678</w:t>
            </w:r>
          </w:p>
        </w:tc>
        <w:tc>
          <w:tcPr>
            <w:tcW w:w="1870" w:type="dxa"/>
          </w:tcPr>
          <w:p w14:paraId="396CFDF6" w14:textId="77777777" w:rsidR="00B57652" w:rsidRDefault="00B57652" w:rsidP="007B0CDC">
            <w:r w:rsidRPr="003638DD">
              <w:t>-0.710119439</w:t>
            </w:r>
          </w:p>
        </w:tc>
        <w:tc>
          <w:tcPr>
            <w:tcW w:w="1870" w:type="dxa"/>
          </w:tcPr>
          <w:p w14:paraId="2557A335" w14:textId="77777777" w:rsidR="00B57652" w:rsidRDefault="00B57652" w:rsidP="007B0CDC">
            <w:r w:rsidRPr="003638DD">
              <w:t>1</w:t>
            </w:r>
          </w:p>
        </w:tc>
      </w:tr>
      <w:tr w:rsidR="00B57652" w14:paraId="4683BD4B" w14:textId="77777777" w:rsidTr="00B57652">
        <w:tc>
          <w:tcPr>
            <w:tcW w:w="1870" w:type="dxa"/>
          </w:tcPr>
          <w:p w14:paraId="2474031E" w14:textId="77777777" w:rsidR="00B57652" w:rsidRDefault="00B57652" w:rsidP="007B0CDC">
            <w:r w:rsidRPr="003638DD">
              <w:t>FBgn0261458</w:t>
            </w:r>
          </w:p>
        </w:tc>
        <w:tc>
          <w:tcPr>
            <w:tcW w:w="1959" w:type="dxa"/>
          </w:tcPr>
          <w:p w14:paraId="11A84CC0" w14:textId="77777777" w:rsidR="00B57652" w:rsidRDefault="00B57652" w:rsidP="007B0CDC">
            <w:proofErr w:type="spellStart"/>
            <w:r w:rsidRPr="003638DD">
              <w:t>capt</w:t>
            </w:r>
            <w:proofErr w:type="spellEnd"/>
          </w:p>
        </w:tc>
        <w:tc>
          <w:tcPr>
            <w:tcW w:w="1870" w:type="dxa"/>
          </w:tcPr>
          <w:p w14:paraId="009513BB" w14:textId="77777777" w:rsidR="00B57652" w:rsidRDefault="00B57652" w:rsidP="007B0CDC">
            <w:r w:rsidRPr="003638DD">
              <w:t>-0.167812377</w:t>
            </w:r>
          </w:p>
        </w:tc>
        <w:tc>
          <w:tcPr>
            <w:tcW w:w="1870" w:type="dxa"/>
          </w:tcPr>
          <w:p w14:paraId="7222A653" w14:textId="77777777" w:rsidR="00B57652" w:rsidRDefault="00B57652" w:rsidP="007B0CDC">
            <w:r w:rsidRPr="003638DD">
              <w:t>-0.709709357</w:t>
            </w:r>
          </w:p>
        </w:tc>
        <w:tc>
          <w:tcPr>
            <w:tcW w:w="1870" w:type="dxa"/>
          </w:tcPr>
          <w:p w14:paraId="3653C39A" w14:textId="77777777" w:rsidR="00B57652" w:rsidRDefault="00B57652" w:rsidP="007B0CDC">
            <w:r w:rsidRPr="003638DD">
              <w:t>0</w:t>
            </w:r>
          </w:p>
        </w:tc>
      </w:tr>
      <w:tr w:rsidR="00B57652" w14:paraId="72E9605F" w14:textId="77777777" w:rsidTr="00B57652">
        <w:tc>
          <w:tcPr>
            <w:tcW w:w="1870" w:type="dxa"/>
          </w:tcPr>
          <w:p w14:paraId="4701B1A0" w14:textId="77777777" w:rsidR="00B57652" w:rsidRDefault="00B57652" w:rsidP="007B0CDC">
            <w:r w:rsidRPr="003638DD">
              <w:t>FBgn0260462</w:t>
            </w:r>
          </w:p>
        </w:tc>
        <w:tc>
          <w:tcPr>
            <w:tcW w:w="1959" w:type="dxa"/>
          </w:tcPr>
          <w:p w14:paraId="270816A0" w14:textId="77777777" w:rsidR="00B57652" w:rsidRDefault="00B57652" w:rsidP="007B0CDC">
            <w:r w:rsidRPr="003638DD">
              <w:t>CG12163</w:t>
            </w:r>
          </w:p>
        </w:tc>
        <w:tc>
          <w:tcPr>
            <w:tcW w:w="1870" w:type="dxa"/>
          </w:tcPr>
          <w:p w14:paraId="7C58C73F" w14:textId="77777777" w:rsidR="00B57652" w:rsidRDefault="00B57652" w:rsidP="007B0CDC">
            <w:r w:rsidRPr="003638DD">
              <w:t>-0.164264322</w:t>
            </w:r>
          </w:p>
        </w:tc>
        <w:tc>
          <w:tcPr>
            <w:tcW w:w="1870" w:type="dxa"/>
          </w:tcPr>
          <w:p w14:paraId="74E0B4E5" w14:textId="77777777" w:rsidR="00B57652" w:rsidRDefault="00B57652" w:rsidP="007B0CDC">
            <w:r w:rsidRPr="003638DD">
              <w:t>-0.708955659</w:t>
            </w:r>
          </w:p>
        </w:tc>
        <w:tc>
          <w:tcPr>
            <w:tcW w:w="1870" w:type="dxa"/>
          </w:tcPr>
          <w:p w14:paraId="6B889C84" w14:textId="77777777" w:rsidR="00B57652" w:rsidRDefault="00B57652" w:rsidP="007B0CDC">
            <w:r w:rsidRPr="003638DD">
              <w:t>0</w:t>
            </w:r>
          </w:p>
        </w:tc>
      </w:tr>
      <w:tr w:rsidR="00B57652" w14:paraId="30B521DB" w14:textId="77777777" w:rsidTr="00B57652">
        <w:tc>
          <w:tcPr>
            <w:tcW w:w="1870" w:type="dxa"/>
          </w:tcPr>
          <w:p w14:paraId="7E23166B" w14:textId="77777777" w:rsidR="00B57652" w:rsidRDefault="00B57652" w:rsidP="007B0CDC">
            <w:r w:rsidRPr="003638DD">
              <w:t>FBgn0053193</w:t>
            </w:r>
          </w:p>
        </w:tc>
        <w:tc>
          <w:tcPr>
            <w:tcW w:w="1959" w:type="dxa"/>
          </w:tcPr>
          <w:p w14:paraId="231FF518" w14:textId="77777777" w:rsidR="00B57652" w:rsidRDefault="00B57652" w:rsidP="007B0CDC">
            <w:proofErr w:type="spellStart"/>
            <w:r w:rsidRPr="003638DD">
              <w:t>sav</w:t>
            </w:r>
            <w:proofErr w:type="spellEnd"/>
          </w:p>
        </w:tc>
        <w:tc>
          <w:tcPr>
            <w:tcW w:w="1870" w:type="dxa"/>
          </w:tcPr>
          <w:p w14:paraId="1C0A54B1" w14:textId="77777777" w:rsidR="00B57652" w:rsidRDefault="00B57652" w:rsidP="007B0CDC">
            <w:r w:rsidRPr="003638DD">
              <w:t>-0.303388545</w:t>
            </w:r>
          </w:p>
        </w:tc>
        <w:tc>
          <w:tcPr>
            <w:tcW w:w="1870" w:type="dxa"/>
          </w:tcPr>
          <w:p w14:paraId="535FBBE7" w14:textId="77777777" w:rsidR="00B57652" w:rsidRDefault="00B57652" w:rsidP="007B0CDC">
            <w:r w:rsidRPr="003638DD">
              <w:t>-0.707698548</w:t>
            </w:r>
          </w:p>
        </w:tc>
        <w:tc>
          <w:tcPr>
            <w:tcW w:w="1870" w:type="dxa"/>
          </w:tcPr>
          <w:p w14:paraId="1AB87033" w14:textId="77777777" w:rsidR="00B57652" w:rsidRDefault="00B57652" w:rsidP="007B0CDC">
            <w:r w:rsidRPr="003638DD">
              <w:t>0</w:t>
            </w:r>
          </w:p>
        </w:tc>
      </w:tr>
      <w:tr w:rsidR="00B57652" w14:paraId="577D95A1" w14:textId="77777777" w:rsidTr="00B57652">
        <w:tc>
          <w:tcPr>
            <w:tcW w:w="1870" w:type="dxa"/>
          </w:tcPr>
          <w:p w14:paraId="2FE0936B" w14:textId="77777777" w:rsidR="00B57652" w:rsidRDefault="00B57652" w:rsidP="007B0CDC">
            <w:r w:rsidRPr="003638DD">
              <w:t>FBgn0022343</w:t>
            </w:r>
          </w:p>
        </w:tc>
        <w:tc>
          <w:tcPr>
            <w:tcW w:w="1959" w:type="dxa"/>
          </w:tcPr>
          <w:p w14:paraId="558446F0" w14:textId="77777777" w:rsidR="00B57652" w:rsidRDefault="00B57652" w:rsidP="007B0CDC">
            <w:r w:rsidRPr="003638DD">
              <w:t>CG3760</w:t>
            </w:r>
          </w:p>
        </w:tc>
        <w:tc>
          <w:tcPr>
            <w:tcW w:w="1870" w:type="dxa"/>
          </w:tcPr>
          <w:p w14:paraId="4EA24193" w14:textId="77777777" w:rsidR="00B57652" w:rsidRDefault="00B57652" w:rsidP="007B0CDC">
            <w:r w:rsidRPr="003638DD">
              <w:t>-0.192385077</w:t>
            </w:r>
          </w:p>
        </w:tc>
        <w:tc>
          <w:tcPr>
            <w:tcW w:w="1870" w:type="dxa"/>
          </w:tcPr>
          <w:p w14:paraId="41BA7CD1" w14:textId="77777777" w:rsidR="00B57652" w:rsidRDefault="00B57652" w:rsidP="007B0CDC">
            <w:r w:rsidRPr="003638DD">
              <w:t>-0.699397337</w:t>
            </w:r>
          </w:p>
        </w:tc>
        <w:tc>
          <w:tcPr>
            <w:tcW w:w="1870" w:type="dxa"/>
          </w:tcPr>
          <w:p w14:paraId="2A5344A7" w14:textId="77777777" w:rsidR="00B57652" w:rsidRDefault="00B57652" w:rsidP="007B0CDC">
            <w:r w:rsidRPr="003638DD">
              <w:t>1</w:t>
            </w:r>
          </w:p>
        </w:tc>
      </w:tr>
      <w:tr w:rsidR="00B57652" w14:paraId="35816B55" w14:textId="77777777" w:rsidTr="00B57652">
        <w:tc>
          <w:tcPr>
            <w:tcW w:w="1870" w:type="dxa"/>
          </w:tcPr>
          <w:p w14:paraId="07E22EF6" w14:textId="77777777" w:rsidR="00B57652" w:rsidRDefault="00B57652" w:rsidP="007B0CDC">
            <w:r w:rsidRPr="003638DD">
              <w:t>FBgn0015359</w:t>
            </w:r>
          </w:p>
        </w:tc>
        <w:tc>
          <w:tcPr>
            <w:tcW w:w="1959" w:type="dxa"/>
          </w:tcPr>
          <w:p w14:paraId="0B30554F" w14:textId="77777777" w:rsidR="00B57652" w:rsidRDefault="00B57652" w:rsidP="007B0CDC">
            <w:r w:rsidRPr="003638DD">
              <w:t>CG2034</w:t>
            </w:r>
          </w:p>
        </w:tc>
        <w:tc>
          <w:tcPr>
            <w:tcW w:w="1870" w:type="dxa"/>
          </w:tcPr>
          <w:p w14:paraId="5845652E" w14:textId="77777777" w:rsidR="00B57652" w:rsidRDefault="00B57652" w:rsidP="007B0CDC">
            <w:r w:rsidRPr="003638DD">
              <w:t>-0.294455186</w:t>
            </w:r>
          </w:p>
        </w:tc>
        <w:tc>
          <w:tcPr>
            <w:tcW w:w="1870" w:type="dxa"/>
          </w:tcPr>
          <w:p w14:paraId="7947795D" w14:textId="77777777" w:rsidR="00B57652" w:rsidRDefault="00B57652" w:rsidP="007B0CDC">
            <w:r w:rsidRPr="003638DD">
              <w:t>-0.696824393</w:t>
            </w:r>
          </w:p>
        </w:tc>
        <w:tc>
          <w:tcPr>
            <w:tcW w:w="1870" w:type="dxa"/>
          </w:tcPr>
          <w:p w14:paraId="4607D4F4" w14:textId="77777777" w:rsidR="00B57652" w:rsidRDefault="00B57652" w:rsidP="007B0CDC">
            <w:r w:rsidRPr="003638DD">
              <w:t>0</w:t>
            </w:r>
          </w:p>
        </w:tc>
      </w:tr>
      <w:tr w:rsidR="00B57652" w14:paraId="47BA3BC5" w14:textId="77777777" w:rsidTr="00B57652">
        <w:tc>
          <w:tcPr>
            <w:tcW w:w="1870" w:type="dxa"/>
          </w:tcPr>
          <w:p w14:paraId="40FF7BCA" w14:textId="77777777" w:rsidR="00B57652" w:rsidRDefault="00B57652" w:rsidP="007B0CDC">
            <w:r w:rsidRPr="003638DD">
              <w:lastRenderedPageBreak/>
              <w:t>FBgn0004404</w:t>
            </w:r>
          </w:p>
        </w:tc>
        <w:tc>
          <w:tcPr>
            <w:tcW w:w="1959" w:type="dxa"/>
          </w:tcPr>
          <w:p w14:paraId="243CBB0B" w14:textId="77777777" w:rsidR="00B57652" w:rsidRDefault="00B57652" w:rsidP="007B0CDC">
            <w:r w:rsidRPr="003638DD">
              <w:t>RpS14b</w:t>
            </w:r>
          </w:p>
        </w:tc>
        <w:tc>
          <w:tcPr>
            <w:tcW w:w="1870" w:type="dxa"/>
          </w:tcPr>
          <w:p w14:paraId="48E0537C" w14:textId="77777777" w:rsidR="00B57652" w:rsidRDefault="00B57652" w:rsidP="007B0CDC">
            <w:r w:rsidRPr="003638DD">
              <w:t>-0.518525553</w:t>
            </w:r>
          </w:p>
        </w:tc>
        <w:tc>
          <w:tcPr>
            <w:tcW w:w="1870" w:type="dxa"/>
          </w:tcPr>
          <w:p w14:paraId="60EFA89E" w14:textId="77777777" w:rsidR="00B57652" w:rsidRDefault="00B57652" w:rsidP="007B0CDC">
            <w:r w:rsidRPr="003638DD">
              <w:t>-0.695215734</w:t>
            </w:r>
          </w:p>
        </w:tc>
        <w:tc>
          <w:tcPr>
            <w:tcW w:w="1870" w:type="dxa"/>
          </w:tcPr>
          <w:p w14:paraId="652496CE" w14:textId="77777777" w:rsidR="00B57652" w:rsidRDefault="00B57652" w:rsidP="007B0CDC">
            <w:r w:rsidRPr="003638DD">
              <w:t>1</w:t>
            </w:r>
          </w:p>
        </w:tc>
      </w:tr>
      <w:tr w:rsidR="00B57652" w14:paraId="6ED2F9A4" w14:textId="77777777" w:rsidTr="00B57652">
        <w:tc>
          <w:tcPr>
            <w:tcW w:w="1870" w:type="dxa"/>
          </w:tcPr>
          <w:p w14:paraId="4E93D3BA" w14:textId="77777777" w:rsidR="00B57652" w:rsidRDefault="00B57652" w:rsidP="007B0CDC">
            <w:r w:rsidRPr="003638DD">
              <w:t>FBgn0259676</w:t>
            </w:r>
          </w:p>
        </w:tc>
        <w:tc>
          <w:tcPr>
            <w:tcW w:w="1959" w:type="dxa"/>
          </w:tcPr>
          <w:p w14:paraId="182E5446" w14:textId="77777777" w:rsidR="00B57652" w:rsidRDefault="00B57652" w:rsidP="007B0CDC">
            <w:r w:rsidRPr="003638DD">
              <w:t>DNApol-alpha60</w:t>
            </w:r>
          </w:p>
        </w:tc>
        <w:tc>
          <w:tcPr>
            <w:tcW w:w="1870" w:type="dxa"/>
          </w:tcPr>
          <w:p w14:paraId="4463C2C4" w14:textId="77777777" w:rsidR="00B57652" w:rsidRDefault="00B57652" w:rsidP="007B0CDC">
            <w:r w:rsidRPr="003638DD">
              <w:t>-0.50039924</w:t>
            </w:r>
          </w:p>
        </w:tc>
        <w:tc>
          <w:tcPr>
            <w:tcW w:w="1870" w:type="dxa"/>
          </w:tcPr>
          <w:p w14:paraId="4233C207" w14:textId="77777777" w:rsidR="00B57652" w:rsidRDefault="00B57652" w:rsidP="007B0CDC">
            <w:r w:rsidRPr="003638DD">
              <w:t>-0.693998574</w:t>
            </w:r>
          </w:p>
        </w:tc>
        <w:tc>
          <w:tcPr>
            <w:tcW w:w="1870" w:type="dxa"/>
          </w:tcPr>
          <w:p w14:paraId="56A764CD" w14:textId="77777777" w:rsidR="00B57652" w:rsidRDefault="00B57652" w:rsidP="007B0CDC">
            <w:r w:rsidRPr="003638DD">
              <w:t>0</w:t>
            </w:r>
          </w:p>
        </w:tc>
      </w:tr>
      <w:tr w:rsidR="00B57652" w14:paraId="4C062DE8" w14:textId="77777777" w:rsidTr="00B57652">
        <w:tc>
          <w:tcPr>
            <w:tcW w:w="1870" w:type="dxa"/>
          </w:tcPr>
          <w:p w14:paraId="2EBFFB5F" w14:textId="77777777" w:rsidR="00B57652" w:rsidRDefault="00B57652" w:rsidP="007B0CDC">
            <w:r w:rsidRPr="003638DD">
              <w:t>FBgn0039680</w:t>
            </w:r>
          </w:p>
        </w:tc>
        <w:tc>
          <w:tcPr>
            <w:tcW w:w="1959" w:type="dxa"/>
          </w:tcPr>
          <w:p w14:paraId="161B297B" w14:textId="77777777" w:rsidR="00B57652" w:rsidRDefault="00B57652" w:rsidP="007B0CDC">
            <w:r w:rsidRPr="003638DD">
              <w:t>Cap-D2</w:t>
            </w:r>
          </w:p>
        </w:tc>
        <w:tc>
          <w:tcPr>
            <w:tcW w:w="1870" w:type="dxa"/>
          </w:tcPr>
          <w:p w14:paraId="2B130F7A" w14:textId="77777777" w:rsidR="00B57652" w:rsidRDefault="00B57652" w:rsidP="007B0CDC">
            <w:r w:rsidRPr="003638DD">
              <w:t>-0.229664423</w:t>
            </w:r>
          </w:p>
        </w:tc>
        <w:tc>
          <w:tcPr>
            <w:tcW w:w="1870" w:type="dxa"/>
          </w:tcPr>
          <w:p w14:paraId="15459337" w14:textId="77777777" w:rsidR="00B57652" w:rsidRDefault="00B57652" w:rsidP="007B0CDC">
            <w:r w:rsidRPr="003638DD">
              <w:t>-0.693354739</w:t>
            </w:r>
          </w:p>
        </w:tc>
        <w:tc>
          <w:tcPr>
            <w:tcW w:w="1870" w:type="dxa"/>
          </w:tcPr>
          <w:p w14:paraId="292D5AEE" w14:textId="77777777" w:rsidR="00B57652" w:rsidRDefault="00B57652" w:rsidP="007B0CDC">
            <w:r w:rsidRPr="003638DD">
              <w:t>0</w:t>
            </w:r>
          </w:p>
        </w:tc>
      </w:tr>
      <w:tr w:rsidR="00B57652" w14:paraId="5D79D49D" w14:textId="77777777" w:rsidTr="00B57652">
        <w:tc>
          <w:tcPr>
            <w:tcW w:w="1870" w:type="dxa"/>
          </w:tcPr>
          <w:p w14:paraId="241C0822" w14:textId="77777777" w:rsidR="00B57652" w:rsidRDefault="00B57652" w:rsidP="007B0CDC">
            <w:r w:rsidRPr="003638DD">
              <w:t>FBgn0031360</w:t>
            </w:r>
          </w:p>
        </w:tc>
        <w:tc>
          <w:tcPr>
            <w:tcW w:w="1959" w:type="dxa"/>
          </w:tcPr>
          <w:p w14:paraId="6270B493" w14:textId="77777777" w:rsidR="00B57652" w:rsidRDefault="00B57652" w:rsidP="007B0CDC">
            <w:r w:rsidRPr="003638DD">
              <w:t>CG31937</w:t>
            </w:r>
          </w:p>
        </w:tc>
        <w:tc>
          <w:tcPr>
            <w:tcW w:w="1870" w:type="dxa"/>
          </w:tcPr>
          <w:p w14:paraId="18CC5C66" w14:textId="77777777" w:rsidR="00B57652" w:rsidRDefault="00B57652" w:rsidP="007B0CDC">
            <w:r w:rsidRPr="003638DD">
              <w:t>-0.352993966</w:t>
            </w:r>
          </w:p>
        </w:tc>
        <w:tc>
          <w:tcPr>
            <w:tcW w:w="1870" w:type="dxa"/>
          </w:tcPr>
          <w:p w14:paraId="7301653B" w14:textId="77777777" w:rsidR="00B57652" w:rsidRDefault="00B57652" w:rsidP="007B0CDC">
            <w:r w:rsidRPr="003638DD">
              <w:t>-0.69233492</w:t>
            </w:r>
          </w:p>
        </w:tc>
        <w:tc>
          <w:tcPr>
            <w:tcW w:w="1870" w:type="dxa"/>
          </w:tcPr>
          <w:p w14:paraId="179580C5" w14:textId="77777777" w:rsidR="00B57652" w:rsidRDefault="00B57652" w:rsidP="007B0CDC">
            <w:r w:rsidRPr="003638DD">
              <w:t>0</w:t>
            </w:r>
          </w:p>
        </w:tc>
      </w:tr>
      <w:tr w:rsidR="00B57652" w14:paraId="079A432A" w14:textId="77777777" w:rsidTr="00B57652">
        <w:tc>
          <w:tcPr>
            <w:tcW w:w="1870" w:type="dxa"/>
          </w:tcPr>
          <w:p w14:paraId="25DE7D14" w14:textId="77777777" w:rsidR="00B57652" w:rsidRDefault="00B57652" w:rsidP="007B0CDC">
            <w:r w:rsidRPr="003638DD">
              <w:t>FBgn0015371</w:t>
            </w:r>
          </w:p>
        </w:tc>
        <w:tc>
          <w:tcPr>
            <w:tcW w:w="1959" w:type="dxa"/>
          </w:tcPr>
          <w:p w14:paraId="63712D46" w14:textId="77777777" w:rsidR="00B57652" w:rsidRDefault="00B57652" w:rsidP="007B0CDC">
            <w:proofErr w:type="spellStart"/>
            <w:r w:rsidRPr="003638DD">
              <w:t>chn</w:t>
            </w:r>
            <w:proofErr w:type="spellEnd"/>
          </w:p>
        </w:tc>
        <w:tc>
          <w:tcPr>
            <w:tcW w:w="1870" w:type="dxa"/>
          </w:tcPr>
          <w:p w14:paraId="07E2BB70" w14:textId="77777777" w:rsidR="00B57652" w:rsidRDefault="00B57652" w:rsidP="007B0CDC">
            <w:r w:rsidRPr="003638DD">
              <w:t>-0.358981107</w:t>
            </w:r>
          </w:p>
        </w:tc>
        <w:tc>
          <w:tcPr>
            <w:tcW w:w="1870" w:type="dxa"/>
          </w:tcPr>
          <w:p w14:paraId="203D6579" w14:textId="77777777" w:rsidR="00B57652" w:rsidRDefault="00B57652" w:rsidP="007B0CDC">
            <w:r w:rsidRPr="003638DD">
              <w:t>-0.687369752</w:t>
            </w:r>
          </w:p>
        </w:tc>
        <w:tc>
          <w:tcPr>
            <w:tcW w:w="1870" w:type="dxa"/>
          </w:tcPr>
          <w:p w14:paraId="6E6A85C2" w14:textId="77777777" w:rsidR="00B57652" w:rsidRDefault="00B57652" w:rsidP="007B0CDC">
            <w:r w:rsidRPr="003638DD">
              <w:t>0</w:t>
            </w:r>
          </w:p>
        </w:tc>
      </w:tr>
      <w:tr w:rsidR="00B57652" w14:paraId="6B82A41C" w14:textId="77777777" w:rsidTr="00B57652">
        <w:tc>
          <w:tcPr>
            <w:tcW w:w="1870" w:type="dxa"/>
          </w:tcPr>
          <w:p w14:paraId="440F5416" w14:textId="77777777" w:rsidR="00B57652" w:rsidRDefault="00B57652" w:rsidP="007B0CDC">
            <w:r w:rsidRPr="003638DD">
              <w:t>FBgn0019644</w:t>
            </w:r>
          </w:p>
        </w:tc>
        <w:tc>
          <w:tcPr>
            <w:tcW w:w="1959" w:type="dxa"/>
          </w:tcPr>
          <w:p w14:paraId="1B19A1D1" w14:textId="77777777" w:rsidR="00B57652" w:rsidRDefault="00B57652" w:rsidP="007B0CDC">
            <w:proofErr w:type="spellStart"/>
            <w:r w:rsidRPr="003638DD">
              <w:t>ATPsyn</w:t>
            </w:r>
            <w:proofErr w:type="spellEnd"/>
            <w:r w:rsidRPr="003638DD">
              <w:t>-b</w:t>
            </w:r>
          </w:p>
        </w:tc>
        <w:tc>
          <w:tcPr>
            <w:tcW w:w="1870" w:type="dxa"/>
          </w:tcPr>
          <w:p w14:paraId="41618FE4" w14:textId="77777777" w:rsidR="00B57652" w:rsidRDefault="00B57652" w:rsidP="007B0CDC">
            <w:r w:rsidRPr="003638DD">
              <w:t>-0.580328988</w:t>
            </w:r>
          </w:p>
        </w:tc>
        <w:tc>
          <w:tcPr>
            <w:tcW w:w="1870" w:type="dxa"/>
          </w:tcPr>
          <w:p w14:paraId="56D9E3CF" w14:textId="77777777" w:rsidR="00B57652" w:rsidRDefault="00B57652" w:rsidP="007B0CDC">
            <w:r w:rsidRPr="003638DD">
              <w:t>-0.687006429</w:t>
            </w:r>
          </w:p>
        </w:tc>
        <w:tc>
          <w:tcPr>
            <w:tcW w:w="1870" w:type="dxa"/>
          </w:tcPr>
          <w:p w14:paraId="00056F12" w14:textId="77777777" w:rsidR="00B57652" w:rsidRDefault="00B57652" w:rsidP="007B0CDC">
            <w:r w:rsidRPr="003638DD">
              <w:t>0</w:t>
            </w:r>
          </w:p>
        </w:tc>
      </w:tr>
      <w:tr w:rsidR="00B57652" w14:paraId="579C91CE" w14:textId="77777777" w:rsidTr="00B57652">
        <w:tc>
          <w:tcPr>
            <w:tcW w:w="1870" w:type="dxa"/>
          </w:tcPr>
          <w:p w14:paraId="0DDEA436" w14:textId="77777777" w:rsidR="00B57652" w:rsidRDefault="00B57652" w:rsidP="007B0CDC">
            <w:r w:rsidRPr="003638DD">
              <w:t>FBgn0043796</w:t>
            </w:r>
          </w:p>
        </w:tc>
        <w:tc>
          <w:tcPr>
            <w:tcW w:w="1959" w:type="dxa"/>
          </w:tcPr>
          <w:p w14:paraId="314E6B62" w14:textId="77777777" w:rsidR="00B57652" w:rsidRDefault="00B57652" w:rsidP="007B0CDC">
            <w:r w:rsidRPr="003638DD">
              <w:t>CG12219</w:t>
            </w:r>
          </w:p>
        </w:tc>
        <w:tc>
          <w:tcPr>
            <w:tcW w:w="1870" w:type="dxa"/>
          </w:tcPr>
          <w:p w14:paraId="287A582F" w14:textId="77777777" w:rsidR="00B57652" w:rsidRDefault="00B57652" w:rsidP="007B0CDC">
            <w:r w:rsidRPr="003638DD">
              <w:t>-0.393199789</w:t>
            </w:r>
          </w:p>
        </w:tc>
        <w:tc>
          <w:tcPr>
            <w:tcW w:w="1870" w:type="dxa"/>
          </w:tcPr>
          <w:p w14:paraId="7895C4C9" w14:textId="77777777" w:rsidR="00B57652" w:rsidRDefault="00B57652" w:rsidP="007B0CDC">
            <w:r w:rsidRPr="003638DD">
              <w:t>-0.686423059</w:t>
            </w:r>
          </w:p>
        </w:tc>
        <w:tc>
          <w:tcPr>
            <w:tcW w:w="1870" w:type="dxa"/>
          </w:tcPr>
          <w:p w14:paraId="24AB3853" w14:textId="77777777" w:rsidR="00B57652" w:rsidRDefault="00B57652" w:rsidP="007B0CDC">
            <w:r w:rsidRPr="003638DD">
              <w:t>0</w:t>
            </w:r>
          </w:p>
        </w:tc>
      </w:tr>
      <w:tr w:rsidR="00B57652" w14:paraId="353118B0" w14:textId="77777777" w:rsidTr="00B57652">
        <w:tc>
          <w:tcPr>
            <w:tcW w:w="1870" w:type="dxa"/>
          </w:tcPr>
          <w:p w14:paraId="2C927AE2" w14:textId="77777777" w:rsidR="00B57652" w:rsidRDefault="00B57652" w:rsidP="007B0CDC">
            <w:r w:rsidRPr="003638DD">
              <w:t>FBgn0010488</w:t>
            </w:r>
          </w:p>
        </w:tc>
        <w:tc>
          <w:tcPr>
            <w:tcW w:w="1959" w:type="dxa"/>
          </w:tcPr>
          <w:p w14:paraId="0A80EAED" w14:textId="77777777" w:rsidR="00B57652" w:rsidRDefault="00B57652" w:rsidP="007B0CDC">
            <w:r w:rsidRPr="003638DD">
              <w:t>NAT1</w:t>
            </w:r>
          </w:p>
        </w:tc>
        <w:tc>
          <w:tcPr>
            <w:tcW w:w="1870" w:type="dxa"/>
          </w:tcPr>
          <w:p w14:paraId="0EC129C4" w14:textId="77777777" w:rsidR="00B57652" w:rsidRDefault="00B57652" w:rsidP="007B0CDC">
            <w:r w:rsidRPr="003638DD">
              <w:t>-0.403028025</w:t>
            </w:r>
          </w:p>
        </w:tc>
        <w:tc>
          <w:tcPr>
            <w:tcW w:w="1870" w:type="dxa"/>
          </w:tcPr>
          <w:p w14:paraId="236C095D" w14:textId="77777777" w:rsidR="00B57652" w:rsidRDefault="00B57652" w:rsidP="007B0CDC">
            <w:r w:rsidRPr="003638DD">
              <w:t>-0.680454412</w:t>
            </w:r>
          </w:p>
        </w:tc>
        <w:tc>
          <w:tcPr>
            <w:tcW w:w="1870" w:type="dxa"/>
          </w:tcPr>
          <w:p w14:paraId="02B0015E" w14:textId="77777777" w:rsidR="00B57652" w:rsidRDefault="00B57652" w:rsidP="007B0CDC">
            <w:r w:rsidRPr="003638DD">
              <w:t>1</w:t>
            </w:r>
          </w:p>
        </w:tc>
      </w:tr>
      <w:tr w:rsidR="00B57652" w14:paraId="63F0776C" w14:textId="77777777" w:rsidTr="00B57652">
        <w:tc>
          <w:tcPr>
            <w:tcW w:w="1870" w:type="dxa"/>
          </w:tcPr>
          <w:p w14:paraId="378CF1DB" w14:textId="77777777" w:rsidR="00B57652" w:rsidRDefault="00B57652" w:rsidP="007B0CDC">
            <w:r w:rsidRPr="003638DD">
              <w:t>FBgn0001125</w:t>
            </w:r>
          </w:p>
        </w:tc>
        <w:tc>
          <w:tcPr>
            <w:tcW w:w="1959" w:type="dxa"/>
          </w:tcPr>
          <w:p w14:paraId="352727D7" w14:textId="77777777" w:rsidR="00B57652" w:rsidRDefault="00B57652" w:rsidP="007B0CDC">
            <w:r w:rsidRPr="003638DD">
              <w:t>Got2</w:t>
            </w:r>
          </w:p>
        </w:tc>
        <w:tc>
          <w:tcPr>
            <w:tcW w:w="1870" w:type="dxa"/>
          </w:tcPr>
          <w:p w14:paraId="3A302F4F" w14:textId="77777777" w:rsidR="00B57652" w:rsidRDefault="00B57652" w:rsidP="007B0CDC">
            <w:r w:rsidRPr="003638DD">
              <w:t>-0.327487615</w:t>
            </w:r>
          </w:p>
        </w:tc>
        <w:tc>
          <w:tcPr>
            <w:tcW w:w="1870" w:type="dxa"/>
          </w:tcPr>
          <w:p w14:paraId="6593B91F" w14:textId="77777777" w:rsidR="00B57652" w:rsidRDefault="00B57652" w:rsidP="007B0CDC">
            <w:r w:rsidRPr="003638DD">
              <w:t>-0.679709834</w:t>
            </w:r>
          </w:p>
        </w:tc>
        <w:tc>
          <w:tcPr>
            <w:tcW w:w="1870" w:type="dxa"/>
          </w:tcPr>
          <w:p w14:paraId="6F31C8C7" w14:textId="77777777" w:rsidR="00B57652" w:rsidRDefault="00B57652" w:rsidP="007B0CDC">
            <w:r w:rsidRPr="003638DD">
              <w:t>0</w:t>
            </w:r>
          </w:p>
        </w:tc>
      </w:tr>
      <w:tr w:rsidR="00B57652" w14:paraId="044AEE22" w14:textId="77777777" w:rsidTr="00B57652">
        <w:tc>
          <w:tcPr>
            <w:tcW w:w="1870" w:type="dxa"/>
          </w:tcPr>
          <w:p w14:paraId="1B225143" w14:textId="77777777" w:rsidR="00B57652" w:rsidRDefault="00B57652" w:rsidP="007B0CDC">
            <w:r w:rsidRPr="003638DD">
              <w:t>FBgn0001989</w:t>
            </w:r>
          </w:p>
        </w:tc>
        <w:tc>
          <w:tcPr>
            <w:tcW w:w="1959" w:type="dxa"/>
          </w:tcPr>
          <w:p w14:paraId="0E9447D1" w14:textId="77777777" w:rsidR="00B57652" w:rsidRDefault="00B57652" w:rsidP="007B0CDC">
            <w:r w:rsidRPr="003638DD">
              <w:t>l(2)35Di</w:t>
            </w:r>
          </w:p>
        </w:tc>
        <w:tc>
          <w:tcPr>
            <w:tcW w:w="1870" w:type="dxa"/>
          </w:tcPr>
          <w:p w14:paraId="6993D38C" w14:textId="77777777" w:rsidR="00B57652" w:rsidRDefault="00B57652" w:rsidP="007B0CDC">
            <w:r w:rsidRPr="003638DD">
              <w:t>-0.326150837</w:t>
            </w:r>
          </w:p>
        </w:tc>
        <w:tc>
          <w:tcPr>
            <w:tcW w:w="1870" w:type="dxa"/>
          </w:tcPr>
          <w:p w14:paraId="67278BA8" w14:textId="77777777" w:rsidR="00B57652" w:rsidRDefault="00B57652" w:rsidP="007B0CDC">
            <w:r w:rsidRPr="003638DD">
              <w:t>-0.678736852</w:t>
            </w:r>
          </w:p>
        </w:tc>
        <w:tc>
          <w:tcPr>
            <w:tcW w:w="1870" w:type="dxa"/>
          </w:tcPr>
          <w:p w14:paraId="73259826" w14:textId="77777777" w:rsidR="00B57652" w:rsidRDefault="00B57652" w:rsidP="007B0CDC">
            <w:r w:rsidRPr="003638DD">
              <w:t>1</w:t>
            </w:r>
          </w:p>
        </w:tc>
      </w:tr>
      <w:tr w:rsidR="00B57652" w14:paraId="229150C0" w14:textId="77777777" w:rsidTr="00B57652">
        <w:tc>
          <w:tcPr>
            <w:tcW w:w="1870" w:type="dxa"/>
          </w:tcPr>
          <w:p w14:paraId="499E396F" w14:textId="77777777" w:rsidR="00B57652" w:rsidRDefault="00B57652" w:rsidP="007B0CDC">
            <w:r w:rsidRPr="003638DD">
              <w:t>FBgn0086698</w:t>
            </w:r>
          </w:p>
        </w:tc>
        <w:tc>
          <w:tcPr>
            <w:tcW w:w="1959" w:type="dxa"/>
          </w:tcPr>
          <w:p w14:paraId="560E422C" w14:textId="77777777" w:rsidR="00B57652" w:rsidRDefault="00B57652" w:rsidP="007B0CDC">
            <w:proofErr w:type="spellStart"/>
            <w:r w:rsidRPr="003638DD">
              <w:t>frtz</w:t>
            </w:r>
            <w:proofErr w:type="spellEnd"/>
          </w:p>
        </w:tc>
        <w:tc>
          <w:tcPr>
            <w:tcW w:w="1870" w:type="dxa"/>
          </w:tcPr>
          <w:p w14:paraId="7C0D6C92" w14:textId="77777777" w:rsidR="00B57652" w:rsidRDefault="00B57652" w:rsidP="007B0CDC">
            <w:r w:rsidRPr="003638DD">
              <w:t>-0.445443189</w:t>
            </w:r>
          </w:p>
        </w:tc>
        <w:tc>
          <w:tcPr>
            <w:tcW w:w="1870" w:type="dxa"/>
          </w:tcPr>
          <w:p w14:paraId="2A0B0E08" w14:textId="77777777" w:rsidR="00B57652" w:rsidRDefault="00B57652" w:rsidP="007B0CDC">
            <w:r w:rsidRPr="003638DD">
              <w:t>-0.678312664</w:t>
            </w:r>
          </w:p>
        </w:tc>
        <w:tc>
          <w:tcPr>
            <w:tcW w:w="1870" w:type="dxa"/>
          </w:tcPr>
          <w:p w14:paraId="05261F74" w14:textId="77777777" w:rsidR="00B57652" w:rsidRDefault="00B57652" w:rsidP="007B0CDC">
            <w:r w:rsidRPr="003638DD">
              <w:t>0</w:t>
            </w:r>
          </w:p>
        </w:tc>
      </w:tr>
      <w:tr w:rsidR="00B57652" w14:paraId="1A983F76" w14:textId="77777777" w:rsidTr="00B57652">
        <w:tc>
          <w:tcPr>
            <w:tcW w:w="1870" w:type="dxa"/>
          </w:tcPr>
          <w:p w14:paraId="3BD3A4A6" w14:textId="77777777" w:rsidR="00B57652" w:rsidRDefault="00B57652" w:rsidP="007B0CDC">
            <w:r w:rsidRPr="003638DD">
              <w:t>FBgn0033351</w:t>
            </w:r>
          </w:p>
        </w:tc>
        <w:tc>
          <w:tcPr>
            <w:tcW w:w="1959" w:type="dxa"/>
          </w:tcPr>
          <w:p w14:paraId="41605869" w14:textId="77777777" w:rsidR="00B57652" w:rsidRDefault="00B57652" w:rsidP="007B0CDC">
            <w:r w:rsidRPr="003638DD">
              <w:t>CG8235</w:t>
            </w:r>
          </w:p>
        </w:tc>
        <w:tc>
          <w:tcPr>
            <w:tcW w:w="1870" w:type="dxa"/>
          </w:tcPr>
          <w:p w14:paraId="282C8166" w14:textId="77777777" w:rsidR="00B57652" w:rsidRDefault="00B57652" w:rsidP="007B0CDC">
            <w:r w:rsidRPr="003638DD">
              <w:t>-0.328109503</w:t>
            </w:r>
          </w:p>
        </w:tc>
        <w:tc>
          <w:tcPr>
            <w:tcW w:w="1870" w:type="dxa"/>
          </w:tcPr>
          <w:p w14:paraId="4E6CE3F2" w14:textId="77777777" w:rsidR="00B57652" w:rsidRDefault="00B57652" w:rsidP="007B0CDC">
            <w:r w:rsidRPr="003638DD">
              <w:t>-0.677878736</w:t>
            </w:r>
          </w:p>
        </w:tc>
        <w:tc>
          <w:tcPr>
            <w:tcW w:w="1870" w:type="dxa"/>
          </w:tcPr>
          <w:p w14:paraId="4271961A" w14:textId="77777777" w:rsidR="00B57652" w:rsidRDefault="00B57652" w:rsidP="007B0CDC">
            <w:r w:rsidRPr="003638DD">
              <w:t>0</w:t>
            </w:r>
          </w:p>
        </w:tc>
      </w:tr>
      <w:tr w:rsidR="00B57652" w14:paraId="6AC318ED" w14:textId="77777777" w:rsidTr="00B57652">
        <w:tc>
          <w:tcPr>
            <w:tcW w:w="1870" w:type="dxa"/>
          </w:tcPr>
          <w:p w14:paraId="5DC74770" w14:textId="77777777" w:rsidR="00B57652" w:rsidRDefault="00B57652" w:rsidP="007B0CDC">
            <w:r w:rsidRPr="003638DD">
              <w:t>FBgn0030671</w:t>
            </w:r>
          </w:p>
        </w:tc>
        <w:tc>
          <w:tcPr>
            <w:tcW w:w="1959" w:type="dxa"/>
          </w:tcPr>
          <w:p w14:paraId="410C8F05" w14:textId="77777777" w:rsidR="00B57652" w:rsidRDefault="00B57652" w:rsidP="007B0CDC">
            <w:r w:rsidRPr="003638DD">
              <w:t>CG8134</w:t>
            </w:r>
          </w:p>
        </w:tc>
        <w:tc>
          <w:tcPr>
            <w:tcW w:w="1870" w:type="dxa"/>
          </w:tcPr>
          <w:p w14:paraId="19D78BE9" w14:textId="77777777" w:rsidR="00B57652" w:rsidRDefault="00B57652" w:rsidP="007B0CDC">
            <w:r w:rsidRPr="003638DD">
              <w:t>-0.373093835</w:t>
            </w:r>
          </w:p>
        </w:tc>
        <w:tc>
          <w:tcPr>
            <w:tcW w:w="1870" w:type="dxa"/>
          </w:tcPr>
          <w:p w14:paraId="7D1F1BFE" w14:textId="77777777" w:rsidR="00B57652" w:rsidRDefault="00B57652" w:rsidP="007B0CDC">
            <w:r w:rsidRPr="003638DD">
              <w:t>-0.676463541</w:t>
            </w:r>
          </w:p>
        </w:tc>
        <w:tc>
          <w:tcPr>
            <w:tcW w:w="1870" w:type="dxa"/>
          </w:tcPr>
          <w:p w14:paraId="2D81E1E0" w14:textId="77777777" w:rsidR="00B57652" w:rsidRDefault="00B57652" w:rsidP="007B0CDC">
            <w:r w:rsidRPr="003638DD">
              <w:t>1</w:t>
            </w:r>
          </w:p>
        </w:tc>
      </w:tr>
      <w:tr w:rsidR="00B57652" w14:paraId="4D9B65FA" w14:textId="77777777" w:rsidTr="00B57652">
        <w:tc>
          <w:tcPr>
            <w:tcW w:w="1870" w:type="dxa"/>
          </w:tcPr>
          <w:p w14:paraId="59A03209" w14:textId="77777777" w:rsidR="00B57652" w:rsidRDefault="00B57652" w:rsidP="007B0CDC">
            <w:r w:rsidRPr="003638DD">
              <w:t>FBgn0000043</w:t>
            </w:r>
          </w:p>
        </w:tc>
        <w:tc>
          <w:tcPr>
            <w:tcW w:w="1959" w:type="dxa"/>
          </w:tcPr>
          <w:p w14:paraId="71AC595C" w14:textId="77777777" w:rsidR="00B57652" w:rsidRDefault="00B57652" w:rsidP="007B0CDC">
            <w:r w:rsidRPr="003638DD">
              <w:t>Act42A</w:t>
            </w:r>
          </w:p>
        </w:tc>
        <w:tc>
          <w:tcPr>
            <w:tcW w:w="1870" w:type="dxa"/>
          </w:tcPr>
          <w:p w14:paraId="7BED134F" w14:textId="77777777" w:rsidR="00B57652" w:rsidRDefault="00B57652" w:rsidP="007B0CDC">
            <w:r w:rsidRPr="003638DD">
              <w:t>-0.446238502</w:t>
            </w:r>
          </w:p>
        </w:tc>
        <w:tc>
          <w:tcPr>
            <w:tcW w:w="1870" w:type="dxa"/>
          </w:tcPr>
          <w:p w14:paraId="510AA553" w14:textId="77777777" w:rsidR="00B57652" w:rsidRDefault="00B57652" w:rsidP="007B0CDC">
            <w:r w:rsidRPr="003638DD">
              <w:t>-0.675968704</w:t>
            </w:r>
          </w:p>
        </w:tc>
        <w:tc>
          <w:tcPr>
            <w:tcW w:w="1870" w:type="dxa"/>
          </w:tcPr>
          <w:p w14:paraId="20754316" w14:textId="77777777" w:rsidR="00B57652" w:rsidRDefault="00B57652" w:rsidP="007B0CDC">
            <w:r w:rsidRPr="003638DD">
              <w:t>1</w:t>
            </w:r>
          </w:p>
        </w:tc>
      </w:tr>
      <w:tr w:rsidR="00B57652" w14:paraId="76A5C3D3" w14:textId="77777777" w:rsidTr="00B57652">
        <w:tc>
          <w:tcPr>
            <w:tcW w:w="1870" w:type="dxa"/>
          </w:tcPr>
          <w:p w14:paraId="5DA4107E" w14:textId="77777777" w:rsidR="00B57652" w:rsidRDefault="00B57652" w:rsidP="007B0CDC">
            <w:r w:rsidRPr="003638DD">
              <w:t>FBgn0000617</w:t>
            </w:r>
          </w:p>
        </w:tc>
        <w:tc>
          <w:tcPr>
            <w:tcW w:w="1959" w:type="dxa"/>
          </w:tcPr>
          <w:p w14:paraId="7A19A875" w14:textId="77777777" w:rsidR="00B57652" w:rsidRDefault="00B57652" w:rsidP="007B0CDC">
            <w:r w:rsidRPr="003638DD">
              <w:t>e(y)1</w:t>
            </w:r>
          </w:p>
        </w:tc>
        <w:tc>
          <w:tcPr>
            <w:tcW w:w="1870" w:type="dxa"/>
          </w:tcPr>
          <w:p w14:paraId="456085EB" w14:textId="77777777" w:rsidR="00B57652" w:rsidRDefault="00B57652" w:rsidP="007B0CDC">
            <w:r w:rsidRPr="003638DD">
              <w:t>-0.449158908</w:t>
            </w:r>
          </w:p>
        </w:tc>
        <w:tc>
          <w:tcPr>
            <w:tcW w:w="1870" w:type="dxa"/>
          </w:tcPr>
          <w:p w14:paraId="22FE5420" w14:textId="77777777" w:rsidR="00B57652" w:rsidRDefault="00B57652" w:rsidP="007B0CDC">
            <w:r w:rsidRPr="003638DD">
              <w:t>-0.675197112</w:t>
            </w:r>
          </w:p>
        </w:tc>
        <w:tc>
          <w:tcPr>
            <w:tcW w:w="1870" w:type="dxa"/>
          </w:tcPr>
          <w:p w14:paraId="11EE1B9B" w14:textId="77777777" w:rsidR="00B57652" w:rsidRDefault="00B57652" w:rsidP="007B0CDC">
            <w:r w:rsidRPr="003638DD">
              <w:t>0</w:t>
            </w:r>
          </w:p>
        </w:tc>
      </w:tr>
      <w:tr w:rsidR="00B57652" w14:paraId="5D715664" w14:textId="77777777" w:rsidTr="00B57652">
        <w:tc>
          <w:tcPr>
            <w:tcW w:w="1870" w:type="dxa"/>
          </w:tcPr>
          <w:p w14:paraId="50567089" w14:textId="77777777" w:rsidR="00B57652" w:rsidRDefault="00B57652" w:rsidP="007B0CDC">
            <w:r w:rsidRPr="003638DD">
              <w:t>FBgn0024364</w:t>
            </w:r>
          </w:p>
        </w:tc>
        <w:tc>
          <w:tcPr>
            <w:tcW w:w="1959" w:type="dxa"/>
          </w:tcPr>
          <w:p w14:paraId="1F280D6A" w14:textId="77777777" w:rsidR="00B57652" w:rsidRDefault="00B57652" w:rsidP="007B0CDC">
            <w:r w:rsidRPr="003638DD">
              <w:t>CG11417</w:t>
            </w:r>
          </w:p>
        </w:tc>
        <w:tc>
          <w:tcPr>
            <w:tcW w:w="1870" w:type="dxa"/>
          </w:tcPr>
          <w:p w14:paraId="5E976696" w14:textId="77777777" w:rsidR="00B57652" w:rsidRDefault="00B57652" w:rsidP="007B0CDC">
            <w:r w:rsidRPr="003638DD">
              <w:t>-0.46842704</w:t>
            </w:r>
          </w:p>
        </w:tc>
        <w:tc>
          <w:tcPr>
            <w:tcW w:w="1870" w:type="dxa"/>
          </w:tcPr>
          <w:p w14:paraId="7147627A" w14:textId="77777777" w:rsidR="00B57652" w:rsidRDefault="00B57652" w:rsidP="007B0CDC">
            <w:r w:rsidRPr="003638DD">
              <w:t>-0.673990672</w:t>
            </w:r>
          </w:p>
        </w:tc>
        <w:tc>
          <w:tcPr>
            <w:tcW w:w="1870" w:type="dxa"/>
          </w:tcPr>
          <w:p w14:paraId="5A99E84A" w14:textId="77777777" w:rsidR="00B57652" w:rsidRDefault="00B57652" w:rsidP="007B0CDC">
            <w:r w:rsidRPr="003638DD">
              <w:t>1</w:t>
            </w:r>
          </w:p>
        </w:tc>
      </w:tr>
      <w:tr w:rsidR="00B57652" w14:paraId="122E1F7B" w14:textId="77777777" w:rsidTr="00B57652">
        <w:tc>
          <w:tcPr>
            <w:tcW w:w="1870" w:type="dxa"/>
          </w:tcPr>
          <w:p w14:paraId="600C2FAA" w14:textId="77777777" w:rsidR="00B57652" w:rsidRDefault="00B57652" w:rsidP="007B0CDC">
            <w:r w:rsidRPr="003638DD">
              <w:t>FBgn0001324</w:t>
            </w:r>
          </w:p>
        </w:tc>
        <w:tc>
          <w:tcPr>
            <w:tcW w:w="1959" w:type="dxa"/>
          </w:tcPr>
          <w:p w14:paraId="4E8D77D4" w14:textId="77777777" w:rsidR="00B57652" w:rsidRDefault="00B57652" w:rsidP="007B0CDC">
            <w:proofErr w:type="spellStart"/>
            <w:r w:rsidRPr="003638DD">
              <w:t>kto</w:t>
            </w:r>
            <w:proofErr w:type="spellEnd"/>
          </w:p>
        </w:tc>
        <w:tc>
          <w:tcPr>
            <w:tcW w:w="1870" w:type="dxa"/>
          </w:tcPr>
          <w:p w14:paraId="243AEF83" w14:textId="77777777" w:rsidR="00B57652" w:rsidRDefault="00B57652" w:rsidP="007B0CDC">
            <w:r w:rsidRPr="003638DD">
              <w:t>-0.303095829</w:t>
            </w:r>
          </w:p>
        </w:tc>
        <w:tc>
          <w:tcPr>
            <w:tcW w:w="1870" w:type="dxa"/>
          </w:tcPr>
          <w:p w14:paraId="040332DC" w14:textId="77777777" w:rsidR="00B57652" w:rsidRDefault="00B57652" w:rsidP="007B0CDC">
            <w:r w:rsidRPr="003638DD">
              <w:t>-0.671533752</w:t>
            </w:r>
          </w:p>
        </w:tc>
        <w:tc>
          <w:tcPr>
            <w:tcW w:w="1870" w:type="dxa"/>
          </w:tcPr>
          <w:p w14:paraId="09C2D33A" w14:textId="77777777" w:rsidR="00B57652" w:rsidRDefault="00B57652" w:rsidP="007B0CDC">
            <w:r w:rsidRPr="003638DD">
              <w:t>0</w:t>
            </w:r>
          </w:p>
        </w:tc>
      </w:tr>
      <w:tr w:rsidR="00B57652" w14:paraId="4EFF9201" w14:textId="77777777" w:rsidTr="00B57652">
        <w:tc>
          <w:tcPr>
            <w:tcW w:w="1870" w:type="dxa"/>
          </w:tcPr>
          <w:p w14:paraId="0E7A6922" w14:textId="77777777" w:rsidR="00B57652" w:rsidRDefault="00B57652" w:rsidP="007B0CDC">
            <w:r w:rsidRPr="003638DD">
              <w:t>FBgn0037612</w:t>
            </w:r>
          </w:p>
        </w:tc>
        <w:tc>
          <w:tcPr>
            <w:tcW w:w="1959" w:type="dxa"/>
          </w:tcPr>
          <w:p w14:paraId="092000B7" w14:textId="77777777" w:rsidR="00B57652" w:rsidRDefault="00B57652" w:rsidP="007B0CDC">
            <w:r w:rsidRPr="003638DD">
              <w:t>CG8112</w:t>
            </w:r>
          </w:p>
        </w:tc>
        <w:tc>
          <w:tcPr>
            <w:tcW w:w="1870" w:type="dxa"/>
          </w:tcPr>
          <w:p w14:paraId="2BC82B46" w14:textId="77777777" w:rsidR="00B57652" w:rsidRDefault="00B57652" w:rsidP="007B0CDC">
            <w:r w:rsidRPr="003638DD">
              <w:t>-0.36861603</w:t>
            </w:r>
          </w:p>
        </w:tc>
        <w:tc>
          <w:tcPr>
            <w:tcW w:w="1870" w:type="dxa"/>
          </w:tcPr>
          <w:p w14:paraId="3930D826" w14:textId="77777777" w:rsidR="00B57652" w:rsidRDefault="00B57652" w:rsidP="007B0CDC">
            <w:r w:rsidRPr="003638DD">
              <w:t>-0.670797325</w:t>
            </w:r>
          </w:p>
        </w:tc>
        <w:tc>
          <w:tcPr>
            <w:tcW w:w="1870" w:type="dxa"/>
          </w:tcPr>
          <w:p w14:paraId="21E0FABB" w14:textId="77777777" w:rsidR="00B57652" w:rsidRDefault="00B57652" w:rsidP="007B0CDC">
            <w:r w:rsidRPr="003638DD">
              <w:t>0</w:t>
            </w:r>
          </w:p>
        </w:tc>
      </w:tr>
      <w:tr w:rsidR="00B57652" w14:paraId="6CBEE2F6" w14:textId="77777777" w:rsidTr="00B57652">
        <w:tc>
          <w:tcPr>
            <w:tcW w:w="1870" w:type="dxa"/>
          </w:tcPr>
          <w:p w14:paraId="3D910170" w14:textId="77777777" w:rsidR="00B57652" w:rsidRDefault="00B57652" w:rsidP="007B0CDC">
            <w:r w:rsidRPr="003638DD">
              <w:t>FBgn0001218</w:t>
            </w:r>
          </w:p>
        </w:tc>
        <w:tc>
          <w:tcPr>
            <w:tcW w:w="1959" w:type="dxa"/>
          </w:tcPr>
          <w:p w14:paraId="7EF0EDB1" w14:textId="77777777" w:rsidR="00B57652" w:rsidRDefault="00B57652" w:rsidP="007B0CDC">
            <w:r w:rsidRPr="003638DD">
              <w:t>Hsc70-3</w:t>
            </w:r>
          </w:p>
        </w:tc>
        <w:tc>
          <w:tcPr>
            <w:tcW w:w="1870" w:type="dxa"/>
          </w:tcPr>
          <w:p w14:paraId="7BDB8E7E" w14:textId="77777777" w:rsidR="00B57652" w:rsidRDefault="00B57652" w:rsidP="007B0CDC">
            <w:r w:rsidRPr="003638DD">
              <w:t>-0.289213694</w:t>
            </w:r>
          </w:p>
        </w:tc>
        <w:tc>
          <w:tcPr>
            <w:tcW w:w="1870" w:type="dxa"/>
          </w:tcPr>
          <w:p w14:paraId="30F666E5" w14:textId="77777777" w:rsidR="00B57652" w:rsidRDefault="00B57652" w:rsidP="007B0CDC">
            <w:r w:rsidRPr="003638DD">
              <w:t>-0.669506969</w:t>
            </w:r>
          </w:p>
        </w:tc>
        <w:tc>
          <w:tcPr>
            <w:tcW w:w="1870" w:type="dxa"/>
          </w:tcPr>
          <w:p w14:paraId="77D6210D" w14:textId="77777777" w:rsidR="00B57652" w:rsidRDefault="00B57652" w:rsidP="007B0CDC">
            <w:r w:rsidRPr="003638DD">
              <w:t>1</w:t>
            </w:r>
          </w:p>
        </w:tc>
      </w:tr>
      <w:tr w:rsidR="00B57652" w14:paraId="5D3DD90D" w14:textId="77777777" w:rsidTr="00B57652">
        <w:tc>
          <w:tcPr>
            <w:tcW w:w="1870" w:type="dxa"/>
          </w:tcPr>
          <w:p w14:paraId="7215DF4A" w14:textId="77777777" w:rsidR="00B57652" w:rsidRDefault="00B57652" w:rsidP="007B0CDC">
            <w:r w:rsidRPr="003638DD">
              <w:t>FBgn0025621</w:t>
            </w:r>
          </w:p>
        </w:tc>
        <w:tc>
          <w:tcPr>
            <w:tcW w:w="1959" w:type="dxa"/>
          </w:tcPr>
          <w:p w14:paraId="4C2417B0" w14:textId="77777777" w:rsidR="00B57652" w:rsidRDefault="00B57652" w:rsidP="007B0CDC">
            <w:r w:rsidRPr="003638DD">
              <w:t>CG16989</w:t>
            </w:r>
          </w:p>
        </w:tc>
        <w:tc>
          <w:tcPr>
            <w:tcW w:w="1870" w:type="dxa"/>
          </w:tcPr>
          <w:p w14:paraId="1FAD93E1" w14:textId="77777777" w:rsidR="00B57652" w:rsidRDefault="00B57652" w:rsidP="007B0CDC">
            <w:r w:rsidRPr="003638DD">
              <w:t>-0.289297736</w:t>
            </w:r>
          </w:p>
        </w:tc>
        <w:tc>
          <w:tcPr>
            <w:tcW w:w="1870" w:type="dxa"/>
          </w:tcPr>
          <w:p w14:paraId="610EE984" w14:textId="77777777" w:rsidR="00B57652" w:rsidRDefault="00B57652" w:rsidP="007B0CDC">
            <w:r w:rsidRPr="003638DD">
              <w:t>-0.669125058</w:t>
            </w:r>
          </w:p>
        </w:tc>
        <w:tc>
          <w:tcPr>
            <w:tcW w:w="1870" w:type="dxa"/>
          </w:tcPr>
          <w:p w14:paraId="1421516F" w14:textId="77777777" w:rsidR="00B57652" w:rsidRDefault="00B57652" w:rsidP="007B0CDC">
            <w:r w:rsidRPr="003638DD">
              <w:t>1</w:t>
            </w:r>
          </w:p>
        </w:tc>
      </w:tr>
      <w:tr w:rsidR="00B57652" w14:paraId="3EFBF608" w14:textId="77777777" w:rsidTr="00B57652">
        <w:tc>
          <w:tcPr>
            <w:tcW w:w="1870" w:type="dxa"/>
          </w:tcPr>
          <w:p w14:paraId="28BCBDBD" w14:textId="77777777" w:rsidR="00B57652" w:rsidRDefault="00B57652" w:rsidP="007B0CDC">
            <w:r w:rsidRPr="003638DD">
              <w:t>FBgn0038872</w:t>
            </w:r>
          </w:p>
        </w:tc>
        <w:tc>
          <w:tcPr>
            <w:tcW w:w="1959" w:type="dxa"/>
          </w:tcPr>
          <w:p w14:paraId="6BC7B25B" w14:textId="77777777" w:rsidR="00B57652" w:rsidRDefault="00B57652" w:rsidP="007B0CDC">
            <w:proofErr w:type="spellStart"/>
            <w:r w:rsidRPr="003638DD">
              <w:t>Nelf</w:t>
            </w:r>
            <w:proofErr w:type="spellEnd"/>
            <w:r w:rsidRPr="003638DD">
              <w:t>-A</w:t>
            </w:r>
          </w:p>
        </w:tc>
        <w:tc>
          <w:tcPr>
            <w:tcW w:w="1870" w:type="dxa"/>
          </w:tcPr>
          <w:p w14:paraId="67123DD3" w14:textId="77777777" w:rsidR="00B57652" w:rsidRDefault="00B57652" w:rsidP="007B0CDC">
            <w:r w:rsidRPr="003638DD">
              <w:t>-0.449517081</w:t>
            </w:r>
          </w:p>
        </w:tc>
        <w:tc>
          <w:tcPr>
            <w:tcW w:w="1870" w:type="dxa"/>
          </w:tcPr>
          <w:p w14:paraId="41DAAFBA" w14:textId="77777777" w:rsidR="00B57652" w:rsidRDefault="00B57652" w:rsidP="007B0CDC">
            <w:r w:rsidRPr="003638DD">
              <w:t>-0.668781567</w:t>
            </w:r>
          </w:p>
        </w:tc>
        <w:tc>
          <w:tcPr>
            <w:tcW w:w="1870" w:type="dxa"/>
          </w:tcPr>
          <w:p w14:paraId="7D9457DF" w14:textId="77777777" w:rsidR="00B57652" w:rsidRDefault="00B57652" w:rsidP="007B0CDC">
            <w:r w:rsidRPr="003638DD">
              <w:t>0</w:t>
            </w:r>
          </w:p>
        </w:tc>
      </w:tr>
      <w:tr w:rsidR="00B57652" w14:paraId="14F3752A" w14:textId="77777777" w:rsidTr="00B57652">
        <w:tc>
          <w:tcPr>
            <w:tcW w:w="1870" w:type="dxa"/>
          </w:tcPr>
          <w:p w14:paraId="631A59A9" w14:textId="77777777" w:rsidR="00B57652" w:rsidRDefault="00B57652" w:rsidP="007B0CDC">
            <w:r w:rsidRPr="003638DD">
              <w:t>FBgn0035589</w:t>
            </w:r>
          </w:p>
        </w:tc>
        <w:tc>
          <w:tcPr>
            <w:tcW w:w="1959" w:type="dxa"/>
          </w:tcPr>
          <w:p w14:paraId="04EE908C" w14:textId="77777777" w:rsidR="00B57652" w:rsidRDefault="00B57652" w:rsidP="007B0CDC">
            <w:r w:rsidRPr="003638DD">
              <w:t>CHMP2B</w:t>
            </w:r>
          </w:p>
        </w:tc>
        <w:tc>
          <w:tcPr>
            <w:tcW w:w="1870" w:type="dxa"/>
          </w:tcPr>
          <w:p w14:paraId="4F2C10C4" w14:textId="77777777" w:rsidR="00B57652" w:rsidRDefault="00B57652" w:rsidP="007B0CDC">
            <w:r w:rsidRPr="003638DD">
              <w:t>-0.513021187</w:t>
            </w:r>
          </w:p>
        </w:tc>
        <w:tc>
          <w:tcPr>
            <w:tcW w:w="1870" w:type="dxa"/>
          </w:tcPr>
          <w:p w14:paraId="688C1B19" w14:textId="77777777" w:rsidR="00B57652" w:rsidRDefault="00B57652" w:rsidP="007B0CDC">
            <w:r w:rsidRPr="003638DD">
              <w:t>-0.663881626</w:t>
            </w:r>
          </w:p>
        </w:tc>
        <w:tc>
          <w:tcPr>
            <w:tcW w:w="1870" w:type="dxa"/>
          </w:tcPr>
          <w:p w14:paraId="61F87D80" w14:textId="77777777" w:rsidR="00B57652" w:rsidRDefault="00B57652" w:rsidP="007B0CDC">
            <w:r w:rsidRPr="003638DD">
              <w:t>0</w:t>
            </w:r>
          </w:p>
        </w:tc>
      </w:tr>
      <w:tr w:rsidR="00B57652" w14:paraId="3F0511B2" w14:textId="77777777" w:rsidTr="00B57652">
        <w:tc>
          <w:tcPr>
            <w:tcW w:w="1870" w:type="dxa"/>
          </w:tcPr>
          <w:p w14:paraId="5AE281AE" w14:textId="77777777" w:rsidR="00B57652" w:rsidRDefault="00B57652" w:rsidP="007B0CDC">
            <w:r w:rsidRPr="003638DD">
              <w:t>FBgn0035422</w:t>
            </w:r>
          </w:p>
        </w:tc>
        <w:tc>
          <w:tcPr>
            <w:tcW w:w="1959" w:type="dxa"/>
          </w:tcPr>
          <w:p w14:paraId="3E95DD9B" w14:textId="77777777" w:rsidR="00B57652" w:rsidRDefault="00B57652" w:rsidP="007B0CDC">
            <w:r w:rsidRPr="003638DD">
              <w:t>RpL28</w:t>
            </w:r>
          </w:p>
        </w:tc>
        <w:tc>
          <w:tcPr>
            <w:tcW w:w="1870" w:type="dxa"/>
          </w:tcPr>
          <w:p w14:paraId="166364A5" w14:textId="77777777" w:rsidR="00B57652" w:rsidRDefault="00B57652" w:rsidP="007B0CDC">
            <w:r w:rsidRPr="003638DD">
              <w:t>-0.301046839</w:t>
            </w:r>
          </w:p>
        </w:tc>
        <w:tc>
          <w:tcPr>
            <w:tcW w:w="1870" w:type="dxa"/>
          </w:tcPr>
          <w:p w14:paraId="7E18BF8A" w14:textId="77777777" w:rsidR="00B57652" w:rsidRDefault="00B57652" w:rsidP="007B0CDC">
            <w:r w:rsidRPr="003638DD">
              <w:t>-0.663746457</w:t>
            </w:r>
          </w:p>
        </w:tc>
        <w:tc>
          <w:tcPr>
            <w:tcW w:w="1870" w:type="dxa"/>
          </w:tcPr>
          <w:p w14:paraId="16791AC7" w14:textId="77777777" w:rsidR="00B57652" w:rsidRDefault="00B57652" w:rsidP="007B0CDC">
            <w:r w:rsidRPr="003638DD">
              <w:t>1</w:t>
            </w:r>
          </w:p>
        </w:tc>
      </w:tr>
      <w:tr w:rsidR="00B57652" w14:paraId="6C03FFEC" w14:textId="77777777" w:rsidTr="00B57652">
        <w:tc>
          <w:tcPr>
            <w:tcW w:w="1870" w:type="dxa"/>
          </w:tcPr>
          <w:p w14:paraId="4084A57E" w14:textId="77777777" w:rsidR="00B57652" w:rsidRDefault="00B57652" w:rsidP="007B0CDC">
            <w:r w:rsidRPr="003638DD">
              <w:t>FBgn0034488</w:t>
            </w:r>
          </w:p>
        </w:tc>
        <w:tc>
          <w:tcPr>
            <w:tcW w:w="1959" w:type="dxa"/>
          </w:tcPr>
          <w:p w14:paraId="3BCDA5B8" w14:textId="77777777" w:rsidR="00B57652" w:rsidRDefault="00B57652" w:rsidP="007B0CDC">
            <w:r w:rsidRPr="003638DD">
              <w:t>CG11208</w:t>
            </w:r>
          </w:p>
        </w:tc>
        <w:tc>
          <w:tcPr>
            <w:tcW w:w="1870" w:type="dxa"/>
          </w:tcPr>
          <w:p w14:paraId="5B5B609B" w14:textId="77777777" w:rsidR="00B57652" w:rsidRDefault="00B57652" w:rsidP="007B0CDC">
            <w:r w:rsidRPr="003638DD">
              <w:t>-0.367278865</w:t>
            </w:r>
          </w:p>
        </w:tc>
        <w:tc>
          <w:tcPr>
            <w:tcW w:w="1870" w:type="dxa"/>
          </w:tcPr>
          <w:p w14:paraId="5B95EF33" w14:textId="77777777" w:rsidR="00B57652" w:rsidRDefault="00B57652" w:rsidP="007B0CDC">
            <w:r w:rsidRPr="003638DD">
              <w:t>-0.6630506</w:t>
            </w:r>
          </w:p>
        </w:tc>
        <w:tc>
          <w:tcPr>
            <w:tcW w:w="1870" w:type="dxa"/>
          </w:tcPr>
          <w:p w14:paraId="22067004" w14:textId="77777777" w:rsidR="00B57652" w:rsidRDefault="00B57652" w:rsidP="007B0CDC">
            <w:r w:rsidRPr="003638DD">
              <w:t>0</w:t>
            </w:r>
          </w:p>
        </w:tc>
      </w:tr>
      <w:tr w:rsidR="00B57652" w14:paraId="512A209B" w14:textId="77777777" w:rsidTr="00B57652">
        <w:tc>
          <w:tcPr>
            <w:tcW w:w="1870" w:type="dxa"/>
          </w:tcPr>
          <w:p w14:paraId="707E02F5" w14:textId="77777777" w:rsidR="00B57652" w:rsidRDefault="00B57652" w:rsidP="007B0CDC">
            <w:r w:rsidRPr="003638DD">
              <w:t>FBgn0052536</w:t>
            </w:r>
          </w:p>
        </w:tc>
        <w:tc>
          <w:tcPr>
            <w:tcW w:w="1959" w:type="dxa"/>
          </w:tcPr>
          <w:p w14:paraId="2D446585" w14:textId="77777777" w:rsidR="00B57652" w:rsidRDefault="00B57652" w:rsidP="007B0CDC">
            <w:r w:rsidRPr="003638DD">
              <w:t>CG32536</w:t>
            </w:r>
          </w:p>
        </w:tc>
        <w:tc>
          <w:tcPr>
            <w:tcW w:w="1870" w:type="dxa"/>
          </w:tcPr>
          <w:p w14:paraId="33F7642D" w14:textId="77777777" w:rsidR="00B57652" w:rsidRDefault="00B57652" w:rsidP="007B0CDC">
            <w:r w:rsidRPr="003638DD">
              <w:t>-0.583438621</w:t>
            </w:r>
          </w:p>
        </w:tc>
        <w:tc>
          <w:tcPr>
            <w:tcW w:w="1870" w:type="dxa"/>
          </w:tcPr>
          <w:p w14:paraId="34CAE96A" w14:textId="77777777" w:rsidR="00B57652" w:rsidRDefault="00B57652" w:rsidP="007B0CDC">
            <w:r w:rsidRPr="003638DD">
              <w:t>-0.660523444</w:t>
            </w:r>
          </w:p>
        </w:tc>
        <w:tc>
          <w:tcPr>
            <w:tcW w:w="1870" w:type="dxa"/>
          </w:tcPr>
          <w:p w14:paraId="676963E4" w14:textId="77777777" w:rsidR="00B57652" w:rsidRDefault="00B57652" w:rsidP="007B0CDC">
            <w:r w:rsidRPr="003638DD">
              <w:t>0</w:t>
            </w:r>
          </w:p>
        </w:tc>
      </w:tr>
      <w:tr w:rsidR="00B57652" w14:paraId="40349818" w14:textId="77777777" w:rsidTr="00B57652">
        <w:tc>
          <w:tcPr>
            <w:tcW w:w="1870" w:type="dxa"/>
          </w:tcPr>
          <w:p w14:paraId="5831C109" w14:textId="77777777" w:rsidR="00B57652" w:rsidRDefault="00B57652" w:rsidP="007B0CDC">
            <w:r w:rsidRPr="003638DD">
              <w:t>FBgn0039137</w:t>
            </w:r>
          </w:p>
        </w:tc>
        <w:tc>
          <w:tcPr>
            <w:tcW w:w="1959" w:type="dxa"/>
          </w:tcPr>
          <w:p w14:paraId="07C7513C" w14:textId="77777777" w:rsidR="00B57652" w:rsidRDefault="00B57652" w:rsidP="007B0CDC">
            <w:r w:rsidRPr="003638DD">
              <w:t>CG13604</w:t>
            </w:r>
          </w:p>
        </w:tc>
        <w:tc>
          <w:tcPr>
            <w:tcW w:w="1870" w:type="dxa"/>
          </w:tcPr>
          <w:p w14:paraId="048431E8" w14:textId="77777777" w:rsidR="00B57652" w:rsidRDefault="00B57652" w:rsidP="007B0CDC">
            <w:r w:rsidRPr="003638DD">
              <w:t>-0.283329051</w:t>
            </w:r>
          </w:p>
        </w:tc>
        <w:tc>
          <w:tcPr>
            <w:tcW w:w="1870" w:type="dxa"/>
          </w:tcPr>
          <w:p w14:paraId="5E7B5337" w14:textId="77777777" w:rsidR="00B57652" w:rsidRDefault="00B57652" w:rsidP="007B0CDC">
            <w:r w:rsidRPr="003638DD">
              <w:t>-0.659445176</w:t>
            </w:r>
          </w:p>
        </w:tc>
        <w:tc>
          <w:tcPr>
            <w:tcW w:w="1870" w:type="dxa"/>
          </w:tcPr>
          <w:p w14:paraId="3C345F30" w14:textId="77777777" w:rsidR="00B57652" w:rsidRDefault="00B57652" w:rsidP="007B0CDC">
            <w:r w:rsidRPr="003638DD">
              <w:t>0</w:t>
            </w:r>
          </w:p>
        </w:tc>
      </w:tr>
      <w:tr w:rsidR="00B57652" w14:paraId="1F15B128" w14:textId="77777777" w:rsidTr="00B57652">
        <w:tc>
          <w:tcPr>
            <w:tcW w:w="1870" w:type="dxa"/>
          </w:tcPr>
          <w:p w14:paraId="3CBB9A86" w14:textId="77777777" w:rsidR="00B57652" w:rsidRDefault="00B57652" w:rsidP="007B0CDC">
            <w:r w:rsidRPr="003638DD">
              <w:t>FBgn0032698</w:t>
            </w:r>
          </w:p>
        </w:tc>
        <w:tc>
          <w:tcPr>
            <w:tcW w:w="1959" w:type="dxa"/>
          </w:tcPr>
          <w:p w14:paraId="0423DD4D" w14:textId="77777777" w:rsidR="00B57652" w:rsidRDefault="00B57652" w:rsidP="007B0CDC">
            <w:r w:rsidRPr="003638DD">
              <w:t>CG10336</w:t>
            </w:r>
          </w:p>
        </w:tc>
        <w:tc>
          <w:tcPr>
            <w:tcW w:w="1870" w:type="dxa"/>
          </w:tcPr>
          <w:p w14:paraId="6EED858C" w14:textId="77777777" w:rsidR="00B57652" w:rsidRDefault="00B57652" w:rsidP="007B0CDC">
            <w:r w:rsidRPr="003638DD">
              <w:t>-0.564664194</w:t>
            </w:r>
          </w:p>
        </w:tc>
        <w:tc>
          <w:tcPr>
            <w:tcW w:w="1870" w:type="dxa"/>
          </w:tcPr>
          <w:p w14:paraId="29293D01" w14:textId="77777777" w:rsidR="00B57652" w:rsidRDefault="00B57652" w:rsidP="007B0CDC">
            <w:r w:rsidRPr="003638DD">
              <w:t>-0.659274916</w:t>
            </w:r>
          </w:p>
        </w:tc>
        <w:tc>
          <w:tcPr>
            <w:tcW w:w="1870" w:type="dxa"/>
          </w:tcPr>
          <w:p w14:paraId="2E160DA1" w14:textId="77777777" w:rsidR="00B57652" w:rsidRDefault="00B57652" w:rsidP="007B0CDC">
            <w:r w:rsidRPr="003638DD">
              <w:t>1</w:t>
            </w:r>
          </w:p>
        </w:tc>
      </w:tr>
      <w:tr w:rsidR="00B57652" w14:paraId="7FF0070A" w14:textId="77777777" w:rsidTr="00B57652">
        <w:tc>
          <w:tcPr>
            <w:tcW w:w="1870" w:type="dxa"/>
          </w:tcPr>
          <w:p w14:paraId="1E3A12F1" w14:textId="77777777" w:rsidR="00B57652" w:rsidRDefault="00B57652" w:rsidP="007B0CDC">
            <w:r w:rsidRPr="003638DD">
              <w:t>FBgn0039737</w:t>
            </w:r>
          </w:p>
        </w:tc>
        <w:tc>
          <w:tcPr>
            <w:tcW w:w="1959" w:type="dxa"/>
          </w:tcPr>
          <w:p w14:paraId="34F55F00" w14:textId="77777777" w:rsidR="00B57652" w:rsidRDefault="00B57652" w:rsidP="007B0CDC">
            <w:r w:rsidRPr="003638DD">
              <w:t>CG7920</w:t>
            </w:r>
          </w:p>
        </w:tc>
        <w:tc>
          <w:tcPr>
            <w:tcW w:w="1870" w:type="dxa"/>
          </w:tcPr>
          <w:p w14:paraId="444A465C" w14:textId="77777777" w:rsidR="00B57652" w:rsidRDefault="00B57652" w:rsidP="007B0CDC">
            <w:r w:rsidRPr="003638DD">
              <w:t>-0.565127337</w:t>
            </w:r>
          </w:p>
        </w:tc>
        <w:tc>
          <w:tcPr>
            <w:tcW w:w="1870" w:type="dxa"/>
          </w:tcPr>
          <w:p w14:paraId="707A1C93" w14:textId="77777777" w:rsidR="00B57652" w:rsidRDefault="00B57652" w:rsidP="007B0CDC">
            <w:r w:rsidRPr="003638DD">
              <w:t>-0.656872931</w:t>
            </w:r>
          </w:p>
        </w:tc>
        <w:tc>
          <w:tcPr>
            <w:tcW w:w="1870" w:type="dxa"/>
          </w:tcPr>
          <w:p w14:paraId="17A7157C" w14:textId="77777777" w:rsidR="00B57652" w:rsidRDefault="00B57652" w:rsidP="007B0CDC">
            <w:r w:rsidRPr="003638DD">
              <w:t>0</w:t>
            </w:r>
          </w:p>
        </w:tc>
      </w:tr>
      <w:tr w:rsidR="00B57652" w14:paraId="7D1846F7" w14:textId="77777777" w:rsidTr="00B57652">
        <w:tc>
          <w:tcPr>
            <w:tcW w:w="1870" w:type="dxa"/>
          </w:tcPr>
          <w:p w14:paraId="364B1866" w14:textId="77777777" w:rsidR="00B57652" w:rsidRDefault="00B57652" w:rsidP="007B0CDC">
            <w:r w:rsidRPr="003638DD">
              <w:t>FBgn0030521</w:t>
            </w:r>
          </w:p>
        </w:tc>
        <w:tc>
          <w:tcPr>
            <w:tcW w:w="1959" w:type="dxa"/>
          </w:tcPr>
          <w:p w14:paraId="79F3CE01" w14:textId="77777777" w:rsidR="00B57652" w:rsidRDefault="00B57652" w:rsidP="007B0CDC">
            <w:r w:rsidRPr="003638DD">
              <w:t>CtsB1</w:t>
            </w:r>
          </w:p>
        </w:tc>
        <w:tc>
          <w:tcPr>
            <w:tcW w:w="1870" w:type="dxa"/>
          </w:tcPr>
          <w:p w14:paraId="1932EB1C" w14:textId="77777777" w:rsidR="00B57652" w:rsidRDefault="00B57652" w:rsidP="007B0CDC">
            <w:r w:rsidRPr="003638DD">
              <w:t>-0.444702262</w:t>
            </w:r>
          </w:p>
        </w:tc>
        <w:tc>
          <w:tcPr>
            <w:tcW w:w="1870" w:type="dxa"/>
          </w:tcPr>
          <w:p w14:paraId="517256A1" w14:textId="77777777" w:rsidR="00B57652" w:rsidRDefault="00B57652" w:rsidP="007B0CDC">
            <w:r w:rsidRPr="003638DD">
              <w:t>-0.655713265</w:t>
            </w:r>
          </w:p>
        </w:tc>
        <w:tc>
          <w:tcPr>
            <w:tcW w:w="1870" w:type="dxa"/>
          </w:tcPr>
          <w:p w14:paraId="2A7246F1" w14:textId="77777777" w:rsidR="00B57652" w:rsidRDefault="00B57652" w:rsidP="007B0CDC">
            <w:r w:rsidRPr="003638DD">
              <w:t>1</w:t>
            </w:r>
          </w:p>
        </w:tc>
      </w:tr>
      <w:tr w:rsidR="00B57652" w14:paraId="5FA1704D" w14:textId="77777777" w:rsidTr="00B57652">
        <w:tc>
          <w:tcPr>
            <w:tcW w:w="1870" w:type="dxa"/>
          </w:tcPr>
          <w:p w14:paraId="27677382" w14:textId="77777777" w:rsidR="00B57652" w:rsidRDefault="00B57652" w:rsidP="007B0CDC">
            <w:r w:rsidRPr="003638DD">
              <w:t>FBgn0031606</w:t>
            </w:r>
          </w:p>
        </w:tc>
        <w:tc>
          <w:tcPr>
            <w:tcW w:w="1959" w:type="dxa"/>
          </w:tcPr>
          <w:p w14:paraId="46C70CC8" w14:textId="77777777" w:rsidR="00B57652" w:rsidRDefault="00B57652" w:rsidP="007B0CDC">
            <w:r w:rsidRPr="003638DD">
              <w:t>CG15439</w:t>
            </w:r>
          </w:p>
        </w:tc>
        <w:tc>
          <w:tcPr>
            <w:tcW w:w="1870" w:type="dxa"/>
          </w:tcPr>
          <w:p w14:paraId="5D42243B" w14:textId="77777777" w:rsidR="00B57652" w:rsidRDefault="00B57652" w:rsidP="007B0CDC">
            <w:r w:rsidRPr="003638DD">
              <w:t>-0.213919554</w:t>
            </w:r>
          </w:p>
        </w:tc>
        <w:tc>
          <w:tcPr>
            <w:tcW w:w="1870" w:type="dxa"/>
          </w:tcPr>
          <w:p w14:paraId="4D74C187" w14:textId="77777777" w:rsidR="00B57652" w:rsidRDefault="00B57652" w:rsidP="007B0CDC">
            <w:r w:rsidRPr="003638DD">
              <w:t>-0.654556614</w:t>
            </w:r>
          </w:p>
        </w:tc>
        <w:tc>
          <w:tcPr>
            <w:tcW w:w="1870" w:type="dxa"/>
          </w:tcPr>
          <w:p w14:paraId="13312692" w14:textId="77777777" w:rsidR="00B57652" w:rsidRDefault="00B57652" w:rsidP="007B0CDC">
            <w:r w:rsidRPr="003638DD">
              <w:t>0</w:t>
            </w:r>
          </w:p>
        </w:tc>
      </w:tr>
      <w:tr w:rsidR="00B57652" w14:paraId="781F038E" w14:textId="77777777" w:rsidTr="00B57652">
        <w:tc>
          <w:tcPr>
            <w:tcW w:w="1870" w:type="dxa"/>
          </w:tcPr>
          <w:p w14:paraId="4F5E1BD4" w14:textId="77777777" w:rsidR="00B57652" w:rsidRDefault="00B57652" w:rsidP="007B0CDC">
            <w:r w:rsidRPr="003638DD">
              <w:t>FBgn0011606</w:t>
            </w:r>
          </w:p>
        </w:tc>
        <w:tc>
          <w:tcPr>
            <w:tcW w:w="1959" w:type="dxa"/>
          </w:tcPr>
          <w:p w14:paraId="685E7665" w14:textId="77777777" w:rsidR="00B57652" w:rsidRDefault="00B57652" w:rsidP="007B0CDC">
            <w:r w:rsidRPr="003638DD">
              <w:t>Klp3A</w:t>
            </w:r>
          </w:p>
        </w:tc>
        <w:tc>
          <w:tcPr>
            <w:tcW w:w="1870" w:type="dxa"/>
          </w:tcPr>
          <w:p w14:paraId="0AF0ED7E" w14:textId="77777777" w:rsidR="00B57652" w:rsidRDefault="00B57652" w:rsidP="007B0CDC">
            <w:r w:rsidRPr="003638DD">
              <w:t>-0.549628145</w:t>
            </w:r>
          </w:p>
        </w:tc>
        <w:tc>
          <w:tcPr>
            <w:tcW w:w="1870" w:type="dxa"/>
          </w:tcPr>
          <w:p w14:paraId="57D3A45C" w14:textId="77777777" w:rsidR="00B57652" w:rsidRDefault="00B57652" w:rsidP="007B0CDC">
            <w:r w:rsidRPr="003638DD">
              <w:t>-0.653975114</w:t>
            </w:r>
          </w:p>
        </w:tc>
        <w:tc>
          <w:tcPr>
            <w:tcW w:w="1870" w:type="dxa"/>
          </w:tcPr>
          <w:p w14:paraId="6D552FFE" w14:textId="77777777" w:rsidR="00B57652" w:rsidRDefault="00B57652" w:rsidP="007B0CDC">
            <w:r w:rsidRPr="003638DD">
              <w:t>0</w:t>
            </w:r>
          </w:p>
        </w:tc>
      </w:tr>
      <w:tr w:rsidR="00B57652" w14:paraId="5891F7A3" w14:textId="77777777" w:rsidTr="00B57652">
        <w:tc>
          <w:tcPr>
            <w:tcW w:w="1870" w:type="dxa"/>
          </w:tcPr>
          <w:p w14:paraId="58D84829" w14:textId="77777777" w:rsidR="00B57652" w:rsidRDefault="00B57652" w:rsidP="007B0CDC">
            <w:r w:rsidRPr="003638DD">
              <w:t>FBgn0037094</w:t>
            </w:r>
          </w:p>
        </w:tc>
        <w:tc>
          <w:tcPr>
            <w:tcW w:w="1959" w:type="dxa"/>
          </w:tcPr>
          <w:p w14:paraId="7C55242F" w14:textId="77777777" w:rsidR="00B57652" w:rsidRDefault="00B57652" w:rsidP="007B0CDC">
            <w:r w:rsidRPr="003638DD">
              <w:t>CG7611</w:t>
            </w:r>
          </w:p>
        </w:tc>
        <w:tc>
          <w:tcPr>
            <w:tcW w:w="1870" w:type="dxa"/>
          </w:tcPr>
          <w:p w14:paraId="695A105D" w14:textId="77777777" w:rsidR="00B57652" w:rsidRDefault="00B57652" w:rsidP="007B0CDC">
            <w:r w:rsidRPr="003638DD">
              <w:t>-0.432576743</w:t>
            </w:r>
          </w:p>
        </w:tc>
        <w:tc>
          <w:tcPr>
            <w:tcW w:w="1870" w:type="dxa"/>
          </w:tcPr>
          <w:p w14:paraId="3F32B233" w14:textId="77777777" w:rsidR="00B57652" w:rsidRDefault="00B57652" w:rsidP="007B0CDC">
            <w:r w:rsidRPr="003638DD">
              <w:t>-0.651993051</w:t>
            </w:r>
          </w:p>
        </w:tc>
        <w:tc>
          <w:tcPr>
            <w:tcW w:w="1870" w:type="dxa"/>
          </w:tcPr>
          <w:p w14:paraId="16EB3661" w14:textId="77777777" w:rsidR="00B57652" w:rsidRDefault="00B57652" w:rsidP="007B0CDC">
            <w:r w:rsidRPr="003638DD">
              <w:t>0</w:t>
            </w:r>
          </w:p>
        </w:tc>
      </w:tr>
      <w:tr w:rsidR="00B57652" w14:paraId="616F2003" w14:textId="77777777" w:rsidTr="00B57652">
        <w:tc>
          <w:tcPr>
            <w:tcW w:w="1870" w:type="dxa"/>
          </w:tcPr>
          <w:p w14:paraId="72D5FE3B" w14:textId="77777777" w:rsidR="00B57652" w:rsidRDefault="00B57652" w:rsidP="007B0CDC">
            <w:r w:rsidRPr="003638DD">
              <w:t>FBgn0034858</w:t>
            </w:r>
          </w:p>
        </w:tc>
        <w:tc>
          <w:tcPr>
            <w:tcW w:w="1959" w:type="dxa"/>
          </w:tcPr>
          <w:p w14:paraId="16870B5B" w14:textId="77777777" w:rsidR="00B57652" w:rsidRDefault="00B57652" w:rsidP="007B0CDC">
            <w:r w:rsidRPr="003638DD">
              <w:t>eIF2B-delta</w:t>
            </w:r>
          </w:p>
        </w:tc>
        <w:tc>
          <w:tcPr>
            <w:tcW w:w="1870" w:type="dxa"/>
          </w:tcPr>
          <w:p w14:paraId="55CB6784" w14:textId="77777777" w:rsidR="00B57652" w:rsidRDefault="00B57652" w:rsidP="007B0CDC">
            <w:r w:rsidRPr="003638DD">
              <w:t>-0.523004165</w:t>
            </w:r>
          </w:p>
        </w:tc>
        <w:tc>
          <w:tcPr>
            <w:tcW w:w="1870" w:type="dxa"/>
          </w:tcPr>
          <w:p w14:paraId="774F1B66" w14:textId="77777777" w:rsidR="00B57652" w:rsidRDefault="00B57652" w:rsidP="007B0CDC">
            <w:r w:rsidRPr="003638DD">
              <w:t>-0.651831226</w:t>
            </w:r>
          </w:p>
        </w:tc>
        <w:tc>
          <w:tcPr>
            <w:tcW w:w="1870" w:type="dxa"/>
          </w:tcPr>
          <w:p w14:paraId="30DB2033" w14:textId="77777777" w:rsidR="00B57652" w:rsidRDefault="00B57652" w:rsidP="007B0CDC">
            <w:r w:rsidRPr="003638DD">
              <w:t>1</w:t>
            </w:r>
          </w:p>
        </w:tc>
      </w:tr>
      <w:tr w:rsidR="00B57652" w14:paraId="3E443307" w14:textId="77777777" w:rsidTr="00B57652">
        <w:tc>
          <w:tcPr>
            <w:tcW w:w="1870" w:type="dxa"/>
          </w:tcPr>
          <w:p w14:paraId="7F2C0AF9" w14:textId="77777777" w:rsidR="00B57652" w:rsidRDefault="00B57652" w:rsidP="007B0CDC">
            <w:r w:rsidRPr="003638DD">
              <w:t>FBgn0263603</w:t>
            </w:r>
          </w:p>
        </w:tc>
        <w:tc>
          <w:tcPr>
            <w:tcW w:w="1959" w:type="dxa"/>
          </w:tcPr>
          <w:p w14:paraId="57ADE446" w14:textId="77777777" w:rsidR="00B57652" w:rsidRDefault="00B57652" w:rsidP="007B0CDC">
            <w:r w:rsidRPr="003638DD">
              <w:t>Zn72D</w:t>
            </w:r>
          </w:p>
        </w:tc>
        <w:tc>
          <w:tcPr>
            <w:tcW w:w="1870" w:type="dxa"/>
          </w:tcPr>
          <w:p w14:paraId="451B27F9" w14:textId="77777777" w:rsidR="00B57652" w:rsidRDefault="00B57652" w:rsidP="007B0CDC">
            <w:r w:rsidRPr="003638DD">
              <w:t>-0.409035769</w:t>
            </w:r>
          </w:p>
        </w:tc>
        <w:tc>
          <w:tcPr>
            <w:tcW w:w="1870" w:type="dxa"/>
          </w:tcPr>
          <w:p w14:paraId="3DD94D6E" w14:textId="77777777" w:rsidR="00B57652" w:rsidRDefault="00B57652" w:rsidP="007B0CDC">
            <w:r w:rsidRPr="003638DD">
              <w:t>-0.651776982</w:t>
            </w:r>
          </w:p>
        </w:tc>
        <w:tc>
          <w:tcPr>
            <w:tcW w:w="1870" w:type="dxa"/>
          </w:tcPr>
          <w:p w14:paraId="547C43DC" w14:textId="77777777" w:rsidR="00B57652" w:rsidRDefault="00B57652" w:rsidP="007B0CDC">
            <w:r w:rsidRPr="003638DD">
              <w:t>0</w:t>
            </w:r>
          </w:p>
        </w:tc>
      </w:tr>
      <w:tr w:rsidR="00B57652" w14:paraId="11034874" w14:textId="77777777" w:rsidTr="00B57652">
        <w:tc>
          <w:tcPr>
            <w:tcW w:w="1870" w:type="dxa"/>
          </w:tcPr>
          <w:p w14:paraId="596660CB" w14:textId="77777777" w:rsidR="00B57652" w:rsidRDefault="00B57652" w:rsidP="007B0CDC">
            <w:r w:rsidRPr="003638DD">
              <w:t>FBgn0015031</w:t>
            </w:r>
          </w:p>
        </w:tc>
        <w:tc>
          <w:tcPr>
            <w:tcW w:w="1959" w:type="dxa"/>
          </w:tcPr>
          <w:p w14:paraId="479C3000" w14:textId="77777777" w:rsidR="00B57652" w:rsidRDefault="00B57652" w:rsidP="007B0CDC">
            <w:proofErr w:type="spellStart"/>
            <w:r w:rsidRPr="003638DD">
              <w:t>cype</w:t>
            </w:r>
            <w:proofErr w:type="spellEnd"/>
          </w:p>
        </w:tc>
        <w:tc>
          <w:tcPr>
            <w:tcW w:w="1870" w:type="dxa"/>
          </w:tcPr>
          <w:p w14:paraId="4DEA4B30" w14:textId="77777777" w:rsidR="00B57652" w:rsidRDefault="00B57652" w:rsidP="007B0CDC">
            <w:r w:rsidRPr="003638DD">
              <w:t>-0.325123307</w:t>
            </w:r>
          </w:p>
        </w:tc>
        <w:tc>
          <w:tcPr>
            <w:tcW w:w="1870" w:type="dxa"/>
          </w:tcPr>
          <w:p w14:paraId="30534C73" w14:textId="77777777" w:rsidR="00B57652" w:rsidRDefault="00B57652" w:rsidP="007B0CDC">
            <w:r w:rsidRPr="003638DD">
              <w:t>-0.648352607</w:t>
            </w:r>
          </w:p>
        </w:tc>
        <w:tc>
          <w:tcPr>
            <w:tcW w:w="1870" w:type="dxa"/>
          </w:tcPr>
          <w:p w14:paraId="06A8B3B8" w14:textId="77777777" w:rsidR="00B57652" w:rsidRDefault="00B57652" w:rsidP="007B0CDC">
            <w:r w:rsidRPr="003638DD">
              <w:t>1</w:t>
            </w:r>
          </w:p>
        </w:tc>
      </w:tr>
      <w:tr w:rsidR="00B57652" w14:paraId="3596B4FA" w14:textId="77777777" w:rsidTr="00B57652">
        <w:tc>
          <w:tcPr>
            <w:tcW w:w="1870" w:type="dxa"/>
          </w:tcPr>
          <w:p w14:paraId="45FF3CDE" w14:textId="77777777" w:rsidR="00B57652" w:rsidRDefault="00B57652" w:rsidP="007B0CDC">
            <w:r w:rsidRPr="003638DD">
              <w:t>FBgn0261641</w:t>
            </w:r>
          </w:p>
        </w:tc>
        <w:tc>
          <w:tcPr>
            <w:tcW w:w="1959" w:type="dxa"/>
          </w:tcPr>
          <w:p w14:paraId="6BCEE95C" w14:textId="77777777" w:rsidR="00B57652" w:rsidRDefault="00B57652" w:rsidP="007B0CDC">
            <w:r w:rsidRPr="003638DD">
              <w:t>CG42724</w:t>
            </w:r>
          </w:p>
        </w:tc>
        <w:tc>
          <w:tcPr>
            <w:tcW w:w="1870" w:type="dxa"/>
          </w:tcPr>
          <w:p w14:paraId="7BDB7105" w14:textId="77777777" w:rsidR="00B57652" w:rsidRDefault="00B57652" w:rsidP="007B0CDC">
            <w:r w:rsidRPr="003638DD">
              <w:t>-0.567022413</w:t>
            </w:r>
          </w:p>
        </w:tc>
        <w:tc>
          <w:tcPr>
            <w:tcW w:w="1870" w:type="dxa"/>
          </w:tcPr>
          <w:p w14:paraId="2C8BBDBC" w14:textId="77777777" w:rsidR="00B57652" w:rsidRDefault="00B57652" w:rsidP="007B0CDC">
            <w:r w:rsidRPr="003638DD">
              <w:t>-0.645265257</w:t>
            </w:r>
          </w:p>
        </w:tc>
        <w:tc>
          <w:tcPr>
            <w:tcW w:w="1870" w:type="dxa"/>
          </w:tcPr>
          <w:p w14:paraId="07FAA4F3" w14:textId="77777777" w:rsidR="00B57652" w:rsidRDefault="00B57652" w:rsidP="007B0CDC">
            <w:r w:rsidRPr="003638DD">
              <w:t>1</w:t>
            </w:r>
          </w:p>
        </w:tc>
      </w:tr>
      <w:tr w:rsidR="00B57652" w14:paraId="29B87ABD" w14:textId="77777777" w:rsidTr="00B57652">
        <w:tc>
          <w:tcPr>
            <w:tcW w:w="1870" w:type="dxa"/>
          </w:tcPr>
          <w:p w14:paraId="71A9A539" w14:textId="77777777" w:rsidR="00B57652" w:rsidRDefault="00B57652" w:rsidP="007B0CDC">
            <w:r w:rsidRPr="003638DD">
              <w:t>FBgn0003071</w:t>
            </w:r>
          </w:p>
        </w:tc>
        <w:tc>
          <w:tcPr>
            <w:tcW w:w="1959" w:type="dxa"/>
          </w:tcPr>
          <w:p w14:paraId="143463B6" w14:textId="77777777" w:rsidR="00B57652" w:rsidRDefault="00B57652" w:rsidP="007B0CDC">
            <w:proofErr w:type="spellStart"/>
            <w:r w:rsidRPr="003638DD">
              <w:t>Pfk</w:t>
            </w:r>
            <w:proofErr w:type="spellEnd"/>
          </w:p>
        </w:tc>
        <w:tc>
          <w:tcPr>
            <w:tcW w:w="1870" w:type="dxa"/>
          </w:tcPr>
          <w:p w14:paraId="38E1F517" w14:textId="77777777" w:rsidR="00B57652" w:rsidRDefault="00B57652" w:rsidP="007B0CDC">
            <w:r w:rsidRPr="003638DD">
              <w:t>-0.383509363</w:t>
            </w:r>
          </w:p>
        </w:tc>
        <w:tc>
          <w:tcPr>
            <w:tcW w:w="1870" w:type="dxa"/>
          </w:tcPr>
          <w:p w14:paraId="4F844121" w14:textId="77777777" w:rsidR="00B57652" w:rsidRDefault="00B57652" w:rsidP="007B0CDC">
            <w:r w:rsidRPr="003638DD">
              <w:t>-0.642925835</w:t>
            </w:r>
          </w:p>
        </w:tc>
        <w:tc>
          <w:tcPr>
            <w:tcW w:w="1870" w:type="dxa"/>
          </w:tcPr>
          <w:p w14:paraId="1FC37DA9" w14:textId="77777777" w:rsidR="00B57652" w:rsidRDefault="00B57652" w:rsidP="007B0CDC">
            <w:r w:rsidRPr="003638DD">
              <w:t>1</w:t>
            </w:r>
          </w:p>
        </w:tc>
      </w:tr>
      <w:tr w:rsidR="00B57652" w14:paraId="2356FB7F" w14:textId="77777777" w:rsidTr="00B57652">
        <w:tc>
          <w:tcPr>
            <w:tcW w:w="1870" w:type="dxa"/>
          </w:tcPr>
          <w:p w14:paraId="25495CEF" w14:textId="77777777" w:rsidR="00B57652" w:rsidRDefault="00B57652" w:rsidP="007B0CDC">
            <w:r w:rsidRPr="003638DD">
              <w:t>FBgn0037707</w:t>
            </w:r>
          </w:p>
        </w:tc>
        <w:tc>
          <w:tcPr>
            <w:tcW w:w="1959" w:type="dxa"/>
          </w:tcPr>
          <w:p w14:paraId="0A7F001D" w14:textId="77777777" w:rsidR="00B57652" w:rsidRDefault="00B57652" w:rsidP="007B0CDC">
            <w:r w:rsidRPr="003638DD">
              <w:t>RnpS1</w:t>
            </w:r>
          </w:p>
        </w:tc>
        <w:tc>
          <w:tcPr>
            <w:tcW w:w="1870" w:type="dxa"/>
          </w:tcPr>
          <w:p w14:paraId="4534105B" w14:textId="77777777" w:rsidR="00B57652" w:rsidRDefault="00B57652" w:rsidP="007B0CDC">
            <w:r w:rsidRPr="003638DD">
              <w:t>-0.482338171</w:t>
            </w:r>
          </w:p>
        </w:tc>
        <w:tc>
          <w:tcPr>
            <w:tcW w:w="1870" w:type="dxa"/>
          </w:tcPr>
          <w:p w14:paraId="79645942" w14:textId="77777777" w:rsidR="00B57652" w:rsidRDefault="00B57652" w:rsidP="007B0CDC">
            <w:r w:rsidRPr="003638DD">
              <w:t>-0.642215371</w:t>
            </w:r>
          </w:p>
        </w:tc>
        <w:tc>
          <w:tcPr>
            <w:tcW w:w="1870" w:type="dxa"/>
          </w:tcPr>
          <w:p w14:paraId="19C12FE4" w14:textId="77777777" w:rsidR="00B57652" w:rsidRDefault="00B57652" w:rsidP="007B0CDC">
            <w:r w:rsidRPr="003638DD">
              <w:t>0</w:t>
            </w:r>
          </w:p>
        </w:tc>
      </w:tr>
      <w:tr w:rsidR="00B57652" w14:paraId="2BEC0DDF" w14:textId="77777777" w:rsidTr="00B57652">
        <w:tc>
          <w:tcPr>
            <w:tcW w:w="1870" w:type="dxa"/>
          </w:tcPr>
          <w:p w14:paraId="5AFAFD6B" w14:textId="77777777" w:rsidR="00B57652" w:rsidRDefault="00B57652" w:rsidP="007B0CDC">
            <w:r w:rsidRPr="003638DD">
              <w:t>FBgn0023508</w:t>
            </w:r>
          </w:p>
        </w:tc>
        <w:tc>
          <w:tcPr>
            <w:tcW w:w="1959" w:type="dxa"/>
          </w:tcPr>
          <w:p w14:paraId="69D8DA3E" w14:textId="77777777" w:rsidR="00B57652" w:rsidRDefault="00B57652" w:rsidP="007B0CDC">
            <w:proofErr w:type="spellStart"/>
            <w:r w:rsidRPr="003638DD">
              <w:t>Ocrl</w:t>
            </w:r>
            <w:proofErr w:type="spellEnd"/>
          </w:p>
        </w:tc>
        <w:tc>
          <w:tcPr>
            <w:tcW w:w="1870" w:type="dxa"/>
          </w:tcPr>
          <w:p w14:paraId="3F397DB3" w14:textId="77777777" w:rsidR="00B57652" w:rsidRDefault="00B57652" w:rsidP="007B0CDC">
            <w:r w:rsidRPr="003638DD">
              <w:t>-0.348164599</w:t>
            </w:r>
          </w:p>
        </w:tc>
        <w:tc>
          <w:tcPr>
            <w:tcW w:w="1870" w:type="dxa"/>
          </w:tcPr>
          <w:p w14:paraId="1B981B90" w14:textId="77777777" w:rsidR="00B57652" w:rsidRDefault="00B57652" w:rsidP="007B0CDC">
            <w:r w:rsidRPr="003638DD">
              <w:t>-0.640542093</w:t>
            </w:r>
          </w:p>
        </w:tc>
        <w:tc>
          <w:tcPr>
            <w:tcW w:w="1870" w:type="dxa"/>
          </w:tcPr>
          <w:p w14:paraId="35662D7E" w14:textId="77777777" w:rsidR="00B57652" w:rsidRDefault="00B57652" w:rsidP="007B0CDC">
            <w:r w:rsidRPr="003638DD">
              <w:t>0</w:t>
            </w:r>
          </w:p>
        </w:tc>
      </w:tr>
      <w:tr w:rsidR="00B57652" w14:paraId="52E60DAD" w14:textId="77777777" w:rsidTr="00B57652">
        <w:tc>
          <w:tcPr>
            <w:tcW w:w="1870" w:type="dxa"/>
          </w:tcPr>
          <w:p w14:paraId="19DCE859" w14:textId="77777777" w:rsidR="00B57652" w:rsidRDefault="00B57652" w:rsidP="007B0CDC">
            <w:r w:rsidRPr="003638DD">
              <w:t>FBgn0040346</w:t>
            </w:r>
          </w:p>
        </w:tc>
        <w:tc>
          <w:tcPr>
            <w:tcW w:w="1959" w:type="dxa"/>
          </w:tcPr>
          <w:p w14:paraId="4ACA6AFC" w14:textId="77777777" w:rsidR="00B57652" w:rsidRDefault="00B57652" w:rsidP="007B0CDC">
            <w:r w:rsidRPr="003638DD">
              <w:t>CG3704</w:t>
            </w:r>
          </w:p>
        </w:tc>
        <w:tc>
          <w:tcPr>
            <w:tcW w:w="1870" w:type="dxa"/>
          </w:tcPr>
          <w:p w14:paraId="5277186B" w14:textId="77777777" w:rsidR="00B57652" w:rsidRDefault="00B57652" w:rsidP="007B0CDC">
            <w:r w:rsidRPr="003638DD">
              <w:t>-0.556702155</w:t>
            </w:r>
          </w:p>
        </w:tc>
        <w:tc>
          <w:tcPr>
            <w:tcW w:w="1870" w:type="dxa"/>
          </w:tcPr>
          <w:p w14:paraId="3DF096AA" w14:textId="77777777" w:rsidR="00B57652" w:rsidRDefault="00B57652" w:rsidP="007B0CDC">
            <w:r w:rsidRPr="003638DD">
              <w:t>-0.640462638</w:t>
            </w:r>
          </w:p>
        </w:tc>
        <w:tc>
          <w:tcPr>
            <w:tcW w:w="1870" w:type="dxa"/>
          </w:tcPr>
          <w:p w14:paraId="51D0D0C6" w14:textId="77777777" w:rsidR="00B57652" w:rsidRDefault="00B57652" w:rsidP="007B0CDC">
            <w:r w:rsidRPr="003638DD">
              <w:t>1</w:t>
            </w:r>
          </w:p>
        </w:tc>
      </w:tr>
      <w:tr w:rsidR="00B57652" w14:paraId="149607AD" w14:textId="77777777" w:rsidTr="00B57652">
        <w:tc>
          <w:tcPr>
            <w:tcW w:w="1870" w:type="dxa"/>
          </w:tcPr>
          <w:p w14:paraId="5EA78634" w14:textId="77777777" w:rsidR="00B57652" w:rsidRDefault="00B57652" w:rsidP="007B0CDC">
            <w:r w:rsidRPr="003638DD">
              <w:t>FBgn0024975</w:t>
            </w:r>
          </w:p>
        </w:tc>
        <w:tc>
          <w:tcPr>
            <w:tcW w:w="1959" w:type="dxa"/>
          </w:tcPr>
          <w:p w14:paraId="5BD4695B" w14:textId="77777777" w:rsidR="00B57652" w:rsidRDefault="00B57652" w:rsidP="007B0CDC">
            <w:r w:rsidRPr="003638DD">
              <w:t>CG2712</w:t>
            </w:r>
          </w:p>
        </w:tc>
        <w:tc>
          <w:tcPr>
            <w:tcW w:w="1870" w:type="dxa"/>
          </w:tcPr>
          <w:p w14:paraId="7EDABA8C" w14:textId="77777777" w:rsidR="00B57652" w:rsidRDefault="00B57652" w:rsidP="007B0CDC">
            <w:r w:rsidRPr="003638DD">
              <w:t>-0.306529814</w:t>
            </w:r>
          </w:p>
        </w:tc>
        <w:tc>
          <w:tcPr>
            <w:tcW w:w="1870" w:type="dxa"/>
          </w:tcPr>
          <w:p w14:paraId="28337BAE" w14:textId="77777777" w:rsidR="00B57652" w:rsidRDefault="00B57652" w:rsidP="007B0CDC">
            <w:r w:rsidRPr="003638DD">
              <w:t>-0.639678589</w:t>
            </w:r>
          </w:p>
        </w:tc>
        <w:tc>
          <w:tcPr>
            <w:tcW w:w="1870" w:type="dxa"/>
          </w:tcPr>
          <w:p w14:paraId="5A1C8E90" w14:textId="77777777" w:rsidR="00B57652" w:rsidRDefault="00B57652" w:rsidP="007B0CDC">
            <w:r w:rsidRPr="003638DD">
              <w:t>0</w:t>
            </w:r>
          </w:p>
        </w:tc>
      </w:tr>
      <w:tr w:rsidR="00B57652" w14:paraId="66EB6750" w14:textId="77777777" w:rsidTr="00B57652">
        <w:tc>
          <w:tcPr>
            <w:tcW w:w="1870" w:type="dxa"/>
          </w:tcPr>
          <w:p w14:paraId="5AB137C3" w14:textId="77777777" w:rsidR="00B57652" w:rsidRDefault="00B57652" w:rsidP="007B0CDC">
            <w:r w:rsidRPr="003638DD">
              <w:t>FBgn0029709</w:t>
            </w:r>
          </w:p>
        </w:tc>
        <w:tc>
          <w:tcPr>
            <w:tcW w:w="1959" w:type="dxa"/>
          </w:tcPr>
          <w:p w14:paraId="5BB50B5B" w14:textId="77777777" w:rsidR="00B57652" w:rsidRDefault="00B57652" w:rsidP="007B0CDC">
            <w:r w:rsidRPr="003638DD">
              <w:t>CHOp24</w:t>
            </w:r>
          </w:p>
        </w:tc>
        <w:tc>
          <w:tcPr>
            <w:tcW w:w="1870" w:type="dxa"/>
          </w:tcPr>
          <w:p w14:paraId="4B8181E4" w14:textId="77777777" w:rsidR="00B57652" w:rsidRDefault="00B57652" w:rsidP="007B0CDC">
            <w:r w:rsidRPr="003638DD">
              <w:t>-0.530028591</w:t>
            </w:r>
          </w:p>
        </w:tc>
        <w:tc>
          <w:tcPr>
            <w:tcW w:w="1870" w:type="dxa"/>
          </w:tcPr>
          <w:p w14:paraId="4260EDE1" w14:textId="77777777" w:rsidR="00B57652" w:rsidRDefault="00B57652" w:rsidP="007B0CDC">
            <w:r w:rsidRPr="003638DD">
              <w:t>-0.639149463</w:t>
            </w:r>
          </w:p>
        </w:tc>
        <w:tc>
          <w:tcPr>
            <w:tcW w:w="1870" w:type="dxa"/>
          </w:tcPr>
          <w:p w14:paraId="1B92B9B7" w14:textId="77777777" w:rsidR="00B57652" w:rsidRDefault="00B57652" w:rsidP="007B0CDC">
            <w:r w:rsidRPr="003638DD">
              <w:t>1</w:t>
            </w:r>
          </w:p>
        </w:tc>
      </w:tr>
      <w:tr w:rsidR="00B57652" w14:paraId="1E92EA6C" w14:textId="77777777" w:rsidTr="00B57652">
        <w:tc>
          <w:tcPr>
            <w:tcW w:w="1870" w:type="dxa"/>
          </w:tcPr>
          <w:p w14:paraId="6FE74CFD" w14:textId="77777777" w:rsidR="00B57652" w:rsidRDefault="00B57652" w:rsidP="007B0CDC">
            <w:r w:rsidRPr="003638DD">
              <w:t>FBgn0021795</w:t>
            </w:r>
          </w:p>
        </w:tc>
        <w:tc>
          <w:tcPr>
            <w:tcW w:w="1959" w:type="dxa"/>
          </w:tcPr>
          <w:p w14:paraId="17817974" w14:textId="77777777" w:rsidR="00B57652" w:rsidRDefault="00B57652" w:rsidP="007B0CDC">
            <w:proofErr w:type="spellStart"/>
            <w:r w:rsidRPr="003638DD">
              <w:t>Tapdelta</w:t>
            </w:r>
            <w:proofErr w:type="spellEnd"/>
          </w:p>
        </w:tc>
        <w:tc>
          <w:tcPr>
            <w:tcW w:w="1870" w:type="dxa"/>
          </w:tcPr>
          <w:p w14:paraId="5D1D0E36" w14:textId="77777777" w:rsidR="00B57652" w:rsidRDefault="00B57652" w:rsidP="007B0CDC">
            <w:r w:rsidRPr="003638DD">
              <w:t>-0.459851987</w:t>
            </w:r>
          </w:p>
        </w:tc>
        <w:tc>
          <w:tcPr>
            <w:tcW w:w="1870" w:type="dxa"/>
          </w:tcPr>
          <w:p w14:paraId="3EB71ADD" w14:textId="77777777" w:rsidR="00B57652" w:rsidRDefault="00B57652" w:rsidP="007B0CDC">
            <w:r w:rsidRPr="003638DD">
              <w:t>-0.638778388</w:t>
            </w:r>
          </w:p>
        </w:tc>
        <w:tc>
          <w:tcPr>
            <w:tcW w:w="1870" w:type="dxa"/>
          </w:tcPr>
          <w:p w14:paraId="118E63AF" w14:textId="77777777" w:rsidR="00B57652" w:rsidRDefault="00B57652" w:rsidP="007B0CDC">
            <w:r w:rsidRPr="003638DD">
              <w:t>0</w:t>
            </w:r>
          </w:p>
        </w:tc>
      </w:tr>
      <w:tr w:rsidR="00B57652" w14:paraId="361AAAA5" w14:textId="77777777" w:rsidTr="00B57652">
        <w:tc>
          <w:tcPr>
            <w:tcW w:w="1870" w:type="dxa"/>
          </w:tcPr>
          <w:p w14:paraId="0537ED68" w14:textId="77777777" w:rsidR="00B57652" w:rsidRDefault="00B57652" w:rsidP="007B0CDC">
            <w:r w:rsidRPr="003638DD">
              <w:t>FBgn0266420</w:t>
            </w:r>
          </w:p>
        </w:tc>
        <w:tc>
          <w:tcPr>
            <w:tcW w:w="1959" w:type="dxa"/>
          </w:tcPr>
          <w:p w14:paraId="4D9B5CC9" w14:textId="77777777" w:rsidR="00B57652" w:rsidRDefault="00B57652" w:rsidP="007B0CDC">
            <w:proofErr w:type="spellStart"/>
            <w:r w:rsidRPr="003638DD">
              <w:t>Ote</w:t>
            </w:r>
            <w:proofErr w:type="spellEnd"/>
          </w:p>
        </w:tc>
        <w:tc>
          <w:tcPr>
            <w:tcW w:w="1870" w:type="dxa"/>
          </w:tcPr>
          <w:p w14:paraId="5C437916" w14:textId="77777777" w:rsidR="00B57652" w:rsidRDefault="00B57652" w:rsidP="007B0CDC">
            <w:r w:rsidRPr="003638DD">
              <w:t>-0.276816891</w:t>
            </w:r>
          </w:p>
        </w:tc>
        <w:tc>
          <w:tcPr>
            <w:tcW w:w="1870" w:type="dxa"/>
          </w:tcPr>
          <w:p w14:paraId="23893AAE" w14:textId="77777777" w:rsidR="00B57652" w:rsidRDefault="00B57652" w:rsidP="007B0CDC">
            <w:r w:rsidRPr="003638DD">
              <w:t>-0.637692725</w:t>
            </w:r>
          </w:p>
        </w:tc>
        <w:tc>
          <w:tcPr>
            <w:tcW w:w="1870" w:type="dxa"/>
          </w:tcPr>
          <w:p w14:paraId="629CD816" w14:textId="77777777" w:rsidR="00B57652" w:rsidRDefault="00B57652" w:rsidP="007B0CDC">
            <w:r w:rsidRPr="003638DD">
              <w:t>0</w:t>
            </w:r>
          </w:p>
        </w:tc>
      </w:tr>
      <w:tr w:rsidR="00B57652" w14:paraId="07349C34" w14:textId="77777777" w:rsidTr="00B57652">
        <w:tc>
          <w:tcPr>
            <w:tcW w:w="1870" w:type="dxa"/>
          </w:tcPr>
          <w:p w14:paraId="38114FF0" w14:textId="77777777" w:rsidR="00B57652" w:rsidRDefault="00B57652" w:rsidP="007B0CDC">
            <w:r w:rsidRPr="003638DD">
              <w:t>FBgn0024314</w:t>
            </w:r>
          </w:p>
        </w:tc>
        <w:tc>
          <w:tcPr>
            <w:tcW w:w="1959" w:type="dxa"/>
          </w:tcPr>
          <w:p w14:paraId="0B34756B" w14:textId="77777777" w:rsidR="00B57652" w:rsidRDefault="00B57652" w:rsidP="007B0CDC">
            <w:proofErr w:type="spellStart"/>
            <w:r w:rsidRPr="003638DD">
              <w:t>Plap</w:t>
            </w:r>
            <w:proofErr w:type="spellEnd"/>
          </w:p>
        </w:tc>
        <w:tc>
          <w:tcPr>
            <w:tcW w:w="1870" w:type="dxa"/>
          </w:tcPr>
          <w:p w14:paraId="76894B6E" w14:textId="77777777" w:rsidR="00B57652" w:rsidRDefault="00B57652" w:rsidP="007B0CDC">
            <w:r w:rsidRPr="003638DD">
              <w:t>-0.325292044</w:t>
            </w:r>
          </w:p>
        </w:tc>
        <w:tc>
          <w:tcPr>
            <w:tcW w:w="1870" w:type="dxa"/>
          </w:tcPr>
          <w:p w14:paraId="0C1FB8B2" w14:textId="77777777" w:rsidR="00B57652" w:rsidRDefault="00B57652" w:rsidP="007B0CDC">
            <w:r w:rsidRPr="003638DD">
              <w:t>-0.635873794</w:t>
            </w:r>
          </w:p>
        </w:tc>
        <w:tc>
          <w:tcPr>
            <w:tcW w:w="1870" w:type="dxa"/>
          </w:tcPr>
          <w:p w14:paraId="37FD3059" w14:textId="77777777" w:rsidR="00B57652" w:rsidRDefault="00B57652" w:rsidP="007B0CDC">
            <w:r w:rsidRPr="003638DD">
              <w:t>0</w:t>
            </w:r>
          </w:p>
        </w:tc>
      </w:tr>
      <w:tr w:rsidR="00B57652" w14:paraId="6DB06418" w14:textId="77777777" w:rsidTr="00B57652">
        <w:tc>
          <w:tcPr>
            <w:tcW w:w="1870" w:type="dxa"/>
          </w:tcPr>
          <w:p w14:paraId="08593084" w14:textId="77777777" w:rsidR="00B57652" w:rsidRDefault="00B57652" w:rsidP="007B0CDC">
            <w:r w:rsidRPr="003638DD">
              <w:lastRenderedPageBreak/>
              <w:t>FBgn0035318</w:t>
            </w:r>
          </w:p>
        </w:tc>
        <w:tc>
          <w:tcPr>
            <w:tcW w:w="1959" w:type="dxa"/>
          </w:tcPr>
          <w:p w14:paraId="60A6DF37" w14:textId="77777777" w:rsidR="00B57652" w:rsidRDefault="00B57652" w:rsidP="007B0CDC">
            <w:r w:rsidRPr="003638DD">
              <w:t>CG9018</w:t>
            </w:r>
          </w:p>
        </w:tc>
        <w:tc>
          <w:tcPr>
            <w:tcW w:w="1870" w:type="dxa"/>
          </w:tcPr>
          <w:p w14:paraId="7CCE21B6" w14:textId="77777777" w:rsidR="00B57652" w:rsidRDefault="00B57652" w:rsidP="007B0CDC">
            <w:r w:rsidRPr="003638DD">
              <w:t>-0.399553952</w:t>
            </w:r>
          </w:p>
        </w:tc>
        <w:tc>
          <w:tcPr>
            <w:tcW w:w="1870" w:type="dxa"/>
          </w:tcPr>
          <w:p w14:paraId="0AF03011" w14:textId="77777777" w:rsidR="00B57652" w:rsidRDefault="00B57652" w:rsidP="007B0CDC">
            <w:r w:rsidRPr="003638DD">
              <w:t>-0.634397526</w:t>
            </w:r>
          </w:p>
        </w:tc>
        <w:tc>
          <w:tcPr>
            <w:tcW w:w="1870" w:type="dxa"/>
          </w:tcPr>
          <w:p w14:paraId="3B70B3D9" w14:textId="77777777" w:rsidR="00B57652" w:rsidRDefault="00B57652" w:rsidP="007B0CDC">
            <w:r w:rsidRPr="003638DD">
              <w:t>0</w:t>
            </w:r>
          </w:p>
        </w:tc>
      </w:tr>
      <w:tr w:rsidR="00B57652" w14:paraId="04F1CA2C" w14:textId="77777777" w:rsidTr="00B57652">
        <w:tc>
          <w:tcPr>
            <w:tcW w:w="1870" w:type="dxa"/>
          </w:tcPr>
          <w:p w14:paraId="22FCEBE0" w14:textId="77777777" w:rsidR="00B57652" w:rsidRDefault="00B57652" w:rsidP="007B0CDC">
            <w:r w:rsidRPr="003638DD">
              <w:t>FBgn0001248</w:t>
            </w:r>
          </w:p>
        </w:tc>
        <w:tc>
          <w:tcPr>
            <w:tcW w:w="1959" w:type="dxa"/>
          </w:tcPr>
          <w:p w14:paraId="5BF1AD4A" w14:textId="77777777" w:rsidR="00B57652" w:rsidRDefault="00B57652" w:rsidP="007B0CDC">
            <w:proofErr w:type="spellStart"/>
            <w:r w:rsidRPr="003638DD">
              <w:t>Idh</w:t>
            </w:r>
            <w:proofErr w:type="spellEnd"/>
          </w:p>
        </w:tc>
        <w:tc>
          <w:tcPr>
            <w:tcW w:w="1870" w:type="dxa"/>
          </w:tcPr>
          <w:p w14:paraId="6191E392" w14:textId="77777777" w:rsidR="00B57652" w:rsidRDefault="00B57652" w:rsidP="007B0CDC">
            <w:r w:rsidRPr="003638DD">
              <w:t>-0.433718755</w:t>
            </w:r>
          </w:p>
        </w:tc>
        <w:tc>
          <w:tcPr>
            <w:tcW w:w="1870" w:type="dxa"/>
          </w:tcPr>
          <w:p w14:paraId="34D44343" w14:textId="77777777" w:rsidR="00B57652" w:rsidRDefault="00B57652" w:rsidP="007B0CDC">
            <w:r w:rsidRPr="003638DD">
              <w:t>-0.630856861</w:t>
            </w:r>
          </w:p>
        </w:tc>
        <w:tc>
          <w:tcPr>
            <w:tcW w:w="1870" w:type="dxa"/>
          </w:tcPr>
          <w:p w14:paraId="4E253868" w14:textId="77777777" w:rsidR="00B57652" w:rsidRDefault="00B57652" w:rsidP="007B0CDC">
            <w:r w:rsidRPr="003638DD">
              <w:t>0</w:t>
            </w:r>
          </w:p>
        </w:tc>
      </w:tr>
      <w:tr w:rsidR="00B57652" w14:paraId="5BFD3C06" w14:textId="77777777" w:rsidTr="00B57652">
        <w:tc>
          <w:tcPr>
            <w:tcW w:w="1870" w:type="dxa"/>
          </w:tcPr>
          <w:p w14:paraId="4AE5AC09" w14:textId="77777777" w:rsidR="00B57652" w:rsidRDefault="00B57652" w:rsidP="007B0CDC">
            <w:r w:rsidRPr="003638DD">
              <w:t>FBgn0025117</w:t>
            </w:r>
          </w:p>
        </w:tc>
        <w:tc>
          <w:tcPr>
            <w:tcW w:w="1959" w:type="dxa"/>
          </w:tcPr>
          <w:p w14:paraId="6805BBFE" w14:textId="77777777" w:rsidR="00B57652" w:rsidRDefault="00B57652" w:rsidP="007B0CDC">
            <w:r w:rsidRPr="003638DD">
              <w:t>und</w:t>
            </w:r>
          </w:p>
        </w:tc>
        <w:tc>
          <w:tcPr>
            <w:tcW w:w="1870" w:type="dxa"/>
          </w:tcPr>
          <w:p w14:paraId="3F0A009A" w14:textId="77777777" w:rsidR="00B57652" w:rsidRDefault="00B57652" w:rsidP="007B0CDC">
            <w:r w:rsidRPr="003638DD">
              <w:t>-0.426171093</w:t>
            </w:r>
          </w:p>
        </w:tc>
        <w:tc>
          <w:tcPr>
            <w:tcW w:w="1870" w:type="dxa"/>
          </w:tcPr>
          <w:p w14:paraId="7DC5DB0C" w14:textId="77777777" w:rsidR="00B57652" w:rsidRDefault="00B57652" w:rsidP="007B0CDC">
            <w:r w:rsidRPr="003638DD">
              <w:t>-0.628475969</w:t>
            </w:r>
          </w:p>
        </w:tc>
        <w:tc>
          <w:tcPr>
            <w:tcW w:w="1870" w:type="dxa"/>
          </w:tcPr>
          <w:p w14:paraId="2A716A06" w14:textId="77777777" w:rsidR="00B57652" w:rsidRDefault="00B57652" w:rsidP="007B0CDC">
            <w:r w:rsidRPr="003638DD">
              <w:t>0</w:t>
            </w:r>
          </w:p>
        </w:tc>
      </w:tr>
      <w:tr w:rsidR="00B57652" w14:paraId="3F4F7E61" w14:textId="77777777" w:rsidTr="00B57652">
        <w:tc>
          <w:tcPr>
            <w:tcW w:w="1870" w:type="dxa"/>
          </w:tcPr>
          <w:p w14:paraId="1CF495D6" w14:textId="77777777" w:rsidR="00B57652" w:rsidRDefault="00B57652" w:rsidP="007B0CDC">
            <w:r w:rsidRPr="003638DD">
              <w:t>FBgn0250746</w:t>
            </w:r>
          </w:p>
        </w:tc>
        <w:tc>
          <w:tcPr>
            <w:tcW w:w="1959" w:type="dxa"/>
          </w:tcPr>
          <w:p w14:paraId="6E24FC8B" w14:textId="77777777" w:rsidR="00B57652" w:rsidRDefault="00B57652" w:rsidP="007B0CDC">
            <w:r w:rsidRPr="003638DD">
              <w:t>Prosbeta7</w:t>
            </w:r>
          </w:p>
        </w:tc>
        <w:tc>
          <w:tcPr>
            <w:tcW w:w="1870" w:type="dxa"/>
          </w:tcPr>
          <w:p w14:paraId="1BF95D7B" w14:textId="77777777" w:rsidR="00B57652" w:rsidRDefault="00B57652" w:rsidP="007B0CDC">
            <w:r w:rsidRPr="003638DD">
              <w:t>-0.294426012</w:t>
            </w:r>
          </w:p>
        </w:tc>
        <w:tc>
          <w:tcPr>
            <w:tcW w:w="1870" w:type="dxa"/>
          </w:tcPr>
          <w:p w14:paraId="4883EA43" w14:textId="77777777" w:rsidR="00B57652" w:rsidRDefault="00B57652" w:rsidP="007B0CDC">
            <w:r w:rsidRPr="003638DD">
              <w:t>-0.627268589</w:t>
            </w:r>
          </w:p>
        </w:tc>
        <w:tc>
          <w:tcPr>
            <w:tcW w:w="1870" w:type="dxa"/>
          </w:tcPr>
          <w:p w14:paraId="07BED71F" w14:textId="77777777" w:rsidR="00B57652" w:rsidRDefault="00B57652" w:rsidP="007B0CDC">
            <w:r w:rsidRPr="003638DD">
              <w:t>1</w:t>
            </w:r>
          </w:p>
        </w:tc>
      </w:tr>
      <w:tr w:rsidR="00B57652" w14:paraId="6B527BA3" w14:textId="77777777" w:rsidTr="00B57652">
        <w:tc>
          <w:tcPr>
            <w:tcW w:w="1870" w:type="dxa"/>
          </w:tcPr>
          <w:p w14:paraId="67B018F7" w14:textId="77777777" w:rsidR="00B57652" w:rsidRDefault="00B57652" w:rsidP="007B0CDC">
            <w:r w:rsidRPr="003638DD">
              <w:t>FBgn0027561</w:t>
            </w:r>
          </w:p>
        </w:tc>
        <w:tc>
          <w:tcPr>
            <w:tcW w:w="1959" w:type="dxa"/>
          </w:tcPr>
          <w:p w14:paraId="69BAB1BE" w14:textId="77777777" w:rsidR="00B57652" w:rsidRDefault="00B57652" w:rsidP="007B0CDC">
            <w:r w:rsidRPr="003638DD">
              <w:t>CG18659</w:t>
            </w:r>
          </w:p>
        </w:tc>
        <w:tc>
          <w:tcPr>
            <w:tcW w:w="1870" w:type="dxa"/>
          </w:tcPr>
          <w:p w14:paraId="3A41A316" w14:textId="77777777" w:rsidR="00B57652" w:rsidRDefault="00B57652" w:rsidP="007B0CDC">
            <w:r w:rsidRPr="003638DD">
              <w:t>-0.512648717</w:t>
            </w:r>
          </w:p>
        </w:tc>
        <w:tc>
          <w:tcPr>
            <w:tcW w:w="1870" w:type="dxa"/>
          </w:tcPr>
          <w:p w14:paraId="031A4D66" w14:textId="77777777" w:rsidR="00B57652" w:rsidRDefault="00B57652" w:rsidP="007B0CDC">
            <w:r w:rsidRPr="003638DD">
              <w:t>-0.626848933</w:t>
            </w:r>
          </w:p>
        </w:tc>
        <w:tc>
          <w:tcPr>
            <w:tcW w:w="1870" w:type="dxa"/>
          </w:tcPr>
          <w:p w14:paraId="231803B2" w14:textId="77777777" w:rsidR="00B57652" w:rsidRDefault="00B57652" w:rsidP="007B0CDC">
            <w:r w:rsidRPr="003638DD">
              <w:t>1</w:t>
            </w:r>
          </w:p>
        </w:tc>
      </w:tr>
      <w:tr w:rsidR="00B57652" w14:paraId="6F8207AC" w14:textId="77777777" w:rsidTr="00B57652">
        <w:tc>
          <w:tcPr>
            <w:tcW w:w="1870" w:type="dxa"/>
          </w:tcPr>
          <w:p w14:paraId="565E00FE" w14:textId="77777777" w:rsidR="00B57652" w:rsidRDefault="00B57652" w:rsidP="007B0CDC">
            <w:r w:rsidRPr="003638DD">
              <w:t>FBgn0031713</w:t>
            </w:r>
          </w:p>
        </w:tc>
        <w:tc>
          <w:tcPr>
            <w:tcW w:w="1959" w:type="dxa"/>
          </w:tcPr>
          <w:p w14:paraId="6F58F5F3" w14:textId="77777777" w:rsidR="00B57652" w:rsidRDefault="00B57652" w:rsidP="007B0CDC">
            <w:r w:rsidRPr="003638DD">
              <w:t>CG7277</w:t>
            </w:r>
          </w:p>
        </w:tc>
        <w:tc>
          <w:tcPr>
            <w:tcW w:w="1870" w:type="dxa"/>
          </w:tcPr>
          <w:p w14:paraId="42E057C6" w14:textId="77777777" w:rsidR="00B57652" w:rsidRDefault="00B57652" w:rsidP="007B0CDC">
            <w:r w:rsidRPr="003638DD">
              <w:t>-0.421301058</w:t>
            </w:r>
          </w:p>
        </w:tc>
        <w:tc>
          <w:tcPr>
            <w:tcW w:w="1870" w:type="dxa"/>
          </w:tcPr>
          <w:p w14:paraId="3394215F" w14:textId="77777777" w:rsidR="00B57652" w:rsidRDefault="00B57652" w:rsidP="007B0CDC">
            <w:r w:rsidRPr="003638DD">
              <w:t>-0.626658518</w:t>
            </w:r>
          </w:p>
        </w:tc>
        <w:tc>
          <w:tcPr>
            <w:tcW w:w="1870" w:type="dxa"/>
          </w:tcPr>
          <w:p w14:paraId="54D0F634" w14:textId="77777777" w:rsidR="00B57652" w:rsidRDefault="00B57652" w:rsidP="007B0CDC">
            <w:r w:rsidRPr="003638DD">
              <w:t>0</w:t>
            </w:r>
          </w:p>
        </w:tc>
      </w:tr>
      <w:tr w:rsidR="00B57652" w14:paraId="38CD7A6E" w14:textId="77777777" w:rsidTr="00B57652">
        <w:tc>
          <w:tcPr>
            <w:tcW w:w="1870" w:type="dxa"/>
          </w:tcPr>
          <w:p w14:paraId="6A6D4911" w14:textId="77777777" w:rsidR="00B57652" w:rsidRDefault="00B57652" w:rsidP="007B0CDC">
            <w:r w:rsidRPr="003638DD">
              <w:t>FBgn0031048</w:t>
            </w:r>
          </w:p>
        </w:tc>
        <w:tc>
          <w:tcPr>
            <w:tcW w:w="1959" w:type="dxa"/>
          </w:tcPr>
          <w:p w14:paraId="7D990D7A" w14:textId="77777777" w:rsidR="00B57652" w:rsidRDefault="00B57652" w:rsidP="007B0CDC">
            <w:r w:rsidRPr="003638DD">
              <w:t>CG12237</w:t>
            </w:r>
          </w:p>
        </w:tc>
        <w:tc>
          <w:tcPr>
            <w:tcW w:w="1870" w:type="dxa"/>
          </w:tcPr>
          <w:p w14:paraId="73A70EA2" w14:textId="77777777" w:rsidR="00B57652" w:rsidRDefault="00B57652" w:rsidP="007B0CDC">
            <w:r w:rsidRPr="003638DD">
              <w:t>-0.550336137</w:t>
            </w:r>
          </w:p>
        </w:tc>
        <w:tc>
          <w:tcPr>
            <w:tcW w:w="1870" w:type="dxa"/>
          </w:tcPr>
          <w:p w14:paraId="6AE94CDE" w14:textId="77777777" w:rsidR="00B57652" w:rsidRDefault="00B57652" w:rsidP="007B0CDC">
            <w:r w:rsidRPr="003638DD">
              <w:t>-0.625991178</w:t>
            </w:r>
          </w:p>
        </w:tc>
        <w:tc>
          <w:tcPr>
            <w:tcW w:w="1870" w:type="dxa"/>
          </w:tcPr>
          <w:p w14:paraId="1336CFC5" w14:textId="77777777" w:rsidR="00B57652" w:rsidRDefault="00B57652" w:rsidP="007B0CDC">
            <w:r w:rsidRPr="003638DD">
              <w:t>1</w:t>
            </w:r>
          </w:p>
        </w:tc>
      </w:tr>
      <w:tr w:rsidR="00B57652" w14:paraId="54F582D8" w14:textId="77777777" w:rsidTr="00B57652">
        <w:tc>
          <w:tcPr>
            <w:tcW w:w="1870" w:type="dxa"/>
          </w:tcPr>
          <w:p w14:paraId="3DDE9AD6" w14:textId="77777777" w:rsidR="00B57652" w:rsidRDefault="00B57652" w:rsidP="007B0CDC">
            <w:r w:rsidRPr="003638DD">
              <w:t>FBgn0250874</w:t>
            </w:r>
          </w:p>
        </w:tc>
        <w:tc>
          <w:tcPr>
            <w:tcW w:w="1959" w:type="dxa"/>
          </w:tcPr>
          <w:p w14:paraId="1FE6EB85" w14:textId="77777777" w:rsidR="00B57652" w:rsidRDefault="00B57652" w:rsidP="007B0CDC">
            <w:r w:rsidRPr="003638DD">
              <w:t>ttm50</w:t>
            </w:r>
          </w:p>
        </w:tc>
        <w:tc>
          <w:tcPr>
            <w:tcW w:w="1870" w:type="dxa"/>
          </w:tcPr>
          <w:p w14:paraId="78E616BE" w14:textId="77777777" w:rsidR="00B57652" w:rsidRDefault="00B57652" w:rsidP="007B0CDC">
            <w:r w:rsidRPr="003638DD">
              <w:t>-0.374121207</w:t>
            </w:r>
          </w:p>
        </w:tc>
        <w:tc>
          <w:tcPr>
            <w:tcW w:w="1870" w:type="dxa"/>
          </w:tcPr>
          <w:p w14:paraId="2E037787" w14:textId="77777777" w:rsidR="00B57652" w:rsidRDefault="00B57652" w:rsidP="007B0CDC">
            <w:r w:rsidRPr="003638DD">
              <w:t>-0.625597906</w:t>
            </w:r>
          </w:p>
        </w:tc>
        <w:tc>
          <w:tcPr>
            <w:tcW w:w="1870" w:type="dxa"/>
          </w:tcPr>
          <w:p w14:paraId="560D3D4C" w14:textId="77777777" w:rsidR="00B57652" w:rsidRDefault="00B57652" w:rsidP="007B0CDC">
            <w:r w:rsidRPr="003638DD">
              <w:t>0</w:t>
            </w:r>
          </w:p>
        </w:tc>
      </w:tr>
      <w:tr w:rsidR="00B57652" w14:paraId="7084B3C1" w14:textId="77777777" w:rsidTr="00B57652">
        <w:tc>
          <w:tcPr>
            <w:tcW w:w="1870" w:type="dxa"/>
          </w:tcPr>
          <w:p w14:paraId="69A98A6F" w14:textId="77777777" w:rsidR="00B57652" w:rsidRDefault="00B57652" w:rsidP="007B0CDC">
            <w:r w:rsidRPr="003638DD">
              <w:t>FBgn0039215</w:t>
            </w:r>
          </w:p>
        </w:tc>
        <w:tc>
          <w:tcPr>
            <w:tcW w:w="1959" w:type="dxa"/>
          </w:tcPr>
          <w:p w14:paraId="2830A8BB" w14:textId="77777777" w:rsidR="00B57652" w:rsidRDefault="00B57652" w:rsidP="007B0CDC">
            <w:r w:rsidRPr="003638DD">
              <w:t>CG6695</w:t>
            </w:r>
          </w:p>
        </w:tc>
        <w:tc>
          <w:tcPr>
            <w:tcW w:w="1870" w:type="dxa"/>
          </w:tcPr>
          <w:p w14:paraId="6DC5D0B1" w14:textId="77777777" w:rsidR="00B57652" w:rsidRDefault="00B57652" w:rsidP="007B0CDC">
            <w:r w:rsidRPr="003638DD">
              <w:t>-0.569937448</w:t>
            </w:r>
          </w:p>
        </w:tc>
        <w:tc>
          <w:tcPr>
            <w:tcW w:w="1870" w:type="dxa"/>
          </w:tcPr>
          <w:p w14:paraId="58E4106F" w14:textId="77777777" w:rsidR="00B57652" w:rsidRDefault="00B57652" w:rsidP="007B0CDC">
            <w:r w:rsidRPr="003638DD">
              <w:t>-0.625002669</w:t>
            </w:r>
          </w:p>
        </w:tc>
        <w:tc>
          <w:tcPr>
            <w:tcW w:w="1870" w:type="dxa"/>
          </w:tcPr>
          <w:p w14:paraId="40574F29" w14:textId="77777777" w:rsidR="00B57652" w:rsidRDefault="00B57652" w:rsidP="007B0CDC">
            <w:r w:rsidRPr="003638DD">
              <w:t>0</w:t>
            </w:r>
          </w:p>
        </w:tc>
      </w:tr>
      <w:tr w:rsidR="00B57652" w14:paraId="21AE3F25" w14:textId="77777777" w:rsidTr="00B57652">
        <w:tc>
          <w:tcPr>
            <w:tcW w:w="1870" w:type="dxa"/>
          </w:tcPr>
          <w:p w14:paraId="2DF0E77A" w14:textId="77777777" w:rsidR="00B57652" w:rsidRDefault="00B57652" w:rsidP="007B0CDC">
            <w:r w:rsidRPr="003638DD">
              <w:t>FBgn0260450</w:t>
            </w:r>
          </w:p>
        </w:tc>
        <w:tc>
          <w:tcPr>
            <w:tcW w:w="1959" w:type="dxa"/>
          </w:tcPr>
          <w:p w14:paraId="0DED109C" w14:textId="77777777" w:rsidR="00B57652" w:rsidRDefault="00B57652" w:rsidP="007B0CDC">
            <w:proofErr w:type="spellStart"/>
            <w:r w:rsidRPr="003638DD">
              <w:t>CalpC</w:t>
            </w:r>
            <w:proofErr w:type="spellEnd"/>
          </w:p>
        </w:tc>
        <w:tc>
          <w:tcPr>
            <w:tcW w:w="1870" w:type="dxa"/>
          </w:tcPr>
          <w:p w14:paraId="5AA2E99E" w14:textId="77777777" w:rsidR="00B57652" w:rsidRDefault="00B57652" w:rsidP="007B0CDC">
            <w:r w:rsidRPr="003638DD">
              <w:t>-0.385081986</w:t>
            </w:r>
          </w:p>
        </w:tc>
        <w:tc>
          <w:tcPr>
            <w:tcW w:w="1870" w:type="dxa"/>
          </w:tcPr>
          <w:p w14:paraId="36E92E09" w14:textId="77777777" w:rsidR="00B57652" w:rsidRDefault="00B57652" w:rsidP="007B0CDC">
            <w:r w:rsidRPr="003638DD">
              <w:t>-0.623896017</w:t>
            </w:r>
          </w:p>
        </w:tc>
        <w:tc>
          <w:tcPr>
            <w:tcW w:w="1870" w:type="dxa"/>
          </w:tcPr>
          <w:p w14:paraId="2A97EEBB" w14:textId="77777777" w:rsidR="00B57652" w:rsidRDefault="00B57652" w:rsidP="007B0CDC">
            <w:r w:rsidRPr="003638DD">
              <w:t>0</w:t>
            </w:r>
          </w:p>
        </w:tc>
      </w:tr>
      <w:tr w:rsidR="00B57652" w14:paraId="40ED99F0" w14:textId="77777777" w:rsidTr="00B57652">
        <w:tc>
          <w:tcPr>
            <w:tcW w:w="1870" w:type="dxa"/>
          </w:tcPr>
          <w:p w14:paraId="34B945A9" w14:textId="77777777" w:rsidR="00B57652" w:rsidRDefault="00B57652" w:rsidP="007B0CDC">
            <w:r w:rsidRPr="003638DD">
              <w:t>FBgn0027087</w:t>
            </w:r>
          </w:p>
        </w:tc>
        <w:tc>
          <w:tcPr>
            <w:tcW w:w="1959" w:type="dxa"/>
          </w:tcPr>
          <w:p w14:paraId="42B2285B" w14:textId="77777777" w:rsidR="00B57652" w:rsidRDefault="00B57652" w:rsidP="007B0CDC">
            <w:proofErr w:type="spellStart"/>
            <w:r w:rsidRPr="003638DD">
              <w:t>Aats</w:t>
            </w:r>
            <w:proofErr w:type="spellEnd"/>
            <w:r w:rsidRPr="003638DD">
              <w:t>-his</w:t>
            </w:r>
          </w:p>
        </w:tc>
        <w:tc>
          <w:tcPr>
            <w:tcW w:w="1870" w:type="dxa"/>
          </w:tcPr>
          <w:p w14:paraId="47C2FB3B" w14:textId="77777777" w:rsidR="00B57652" w:rsidRDefault="00B57652" w:rsidP="007B0CDC">
            <w:r w:rsidRPr="003638DD">
              <w:t>-0.335396303</w:t>
            </w:r>
          </w:p>
        </w:tc>
        <w:tc>
          <w:tcPr>
            <w:tcW w:w="1870" w:type="dxa"/>
          </w:tcPr>
          <w:p w14:paraId="1E2CEDE9" w14:textId="77777777" w:rsidR="00B57652" w:rsidRDefault="00B57652" w:rsidP="007B0CDC">
            <w:r w:rsidRPr="003638DD">
              <w:t>-0.623568732</w:t>
            </w:r>
          </w:p>
        </w:tc>
        <w:tc>
          <w:tcPr>
            <w:tcW w:w="1870" w:type="dxa"/>
          </w:tcPr>
          <w:p w14:paraId="3CAFD791" w14:textId="77777777" w:rsidR="00B57652" w:rsidRDefault="00B57652" w:rsidP="007B0CDC">
            <w:r w:rsidRPr="003638DD">
              <w:t>1</w:t>
            </w:r>
          </w:p>
        </w:tc>
      </w:tr>
      <w:tr w:rsidR="00B57652" w14:paraId="0D2C8FDC" w14:textId="77777777" w:rsidTr="00B57652">
        <w:tc>
          <w:tcPr>
            <w:tcW w:w="1870" w:type="dxa"/>
          </w:tcPr>
          <w:p w14:paraId="763751DE" w14:textId="77777777" w:rsidR="00B57652" w:rsidRDefault="00B57652" w:rsidP="007B0CDC">
            <w:r w:rsidRPr="003638DD">
              <w:t>FBgn0017579</w:t>
            </w:r>
          </w:p>
        </w:tc>
        <w:tc>
          <w:tcPr>
            <w:tcW w:w="1959" w:type="dxa"/>
          </w:tcPr>
          <w:p w14:paraId="434CAF01" w14:textId="77777777" w:rsidR="00B57652" w:rsidRDefault="00B57652" w:rsidP="007B0CDC">
            <w:r w:rsidRPr="003638DD">
              <w:t>RpL14</w:t>
            </w:r>
          </w:p>
        </w:tc>
        <w:tc>
          <w:tcPr>
            <w:tcW w:w="1870" w:type="dxa"/>
          </w:tcPr>
          <w:p w14:paraId="6FE28EDB" w14:textId="77777777" w:rsidR="00B57652" w:rsidRDefault="00B57652" w:rsidP="007B0CDC">
            <w:r w:rsidRPr="003638DD">
              <w:t>-0.30800388</w:t>
            </w:r>
          </w:p>
        </w:tc>
        <w:tc>
          <w:tcPr>
            <w:tcW w:w="1870" w:type="dxa"/>
          </w:tcPr>
          <w:p w14:paraId="618F4B10" w14:textId="77777777" w:rsidR="00B57652" w:rsidRDefault="00B57652" w:rsidP="007B0CDC">
            <w:r w:rsidRPr="003638DD">
              <w:t>-0.623220165</w:t>
            </w:r>
          </w:p>
        </w:tc>
        <w:tc>
          <w:tcPr>
            <w:tcW w:w="1870" w:type="dxa"/>
          </w:tcPr>
          <w:p w14:paraId="513F870B" w14:textId="77777777" w:rsidR="00B57652" w:rsidRDefault="00B57652" w:rsidP="007B0CDC">
            <w:r w:rsidRPr="003638DD">
              <w:t>0</w:t>
            </w:r>
          </w:p>
        </w:tc>
      </w:tr>
      <w:tr w:rsidR="00B57652" w14:paraId="24CDCFC7" w14:textId="77777777" w:rsidTr="00B57652">
        <w:tc>
          <w:tcPr>
            <w:tcW w:w="1870" w:type="dxa"/>
          </w:tcPr>
          <w:p w14:paraId="01979CC1" w14:textId="77777777" w:rsidR="00B57652" w:rsidRDefault="00B57652" w:rsidP="007B0CDC">
            <w:r w:rsidRPr="003638DD">
              <w:t>FBgn0001961</w:t>
            </w:r>
          </w:p>
        </w:tc>
        <w:tc>
          <w:tcPr>
            <w:tcW w:w="1959" w:type="dxa"/>
          </w:tcPr>
          <w:p w14:paraId="30654393" w14:textId="77777777" w:rsidR="00B57652" w:rsidRDefault="00B57652" w:rsidP="007B0CDC">
            <w:r w:rsidRPr="003638DD">
              <w:t>Arpc1</w:t>
            </w:r>
          </w:p>
        </w:tc>
        <w:tc>
          <w:tcPr>
            <w:tcW w:w="1870" w:type="dxa"/>
          </w:tcPr>
          <w:p w14:paraId="37DE1F5E" w14:textId="77777777" w:rsidR="00B57652" w:rsidRDefault="00B57652" w:rsidP="007B0CDC">
            <w:r w:rsidRPr="003638DD">
              <w:t>-0.243395482</w:t>
            </w:r>
          </w:p>
        </w:tc>
        <w:tc>
          <w:tcPr>
            <w:tcW w:w="1870" w:type="dxa"/>
          </w:tcPr>
          <w:p w14:paraId="5F662AA2" w14:textId="77777777" w:rsidR="00B57652" w:rsidRDefault="00B57652" w:rsidP="007B0CDC">
            <w:r w:rsidRPr="003638DD">
              <w:t>-0.623061163</w:t>
            </w:r>
          </w:p>
        </w:tc>
        <w:tc>
          <w:tcPr>
            <w:tcW w:w="1870" w:type="dxa"/>
          </w:tcPr>
          <w:p w14:paraId="6D7E63F6" w14:textId="77777777" w:rsidR="00B57652" w:rsidRDefault="00B57652" w:rsidP="007B0CDC">
            <w:r w:rsidRPr="003638DD">
              <w:t>0</w:t>
            </w:r>
          </w:p>
        </w:tc>
      </w:tr>
      <w:tr w:rsidR="00B57652" w14:paraId="4BB3A386" w14:textId="77777777" w:rsidTr="00B57652">
        <w:tc>
          <w:tcPr>
            <w:tcW w:w="1870" w:type="dxa"/>
          </w:tcPr>
          <w:p w14:paraId="06A8BF11" w14:textId="77777777" w:rsidR="00B57652" w:rsidRDefault="00B57652" w:rsidP="007B0CDC">
            <w:r w:rsidRPr="003638DD">
              <w:t>FBgn0261596</w:t>
            </w:r>
          </w:p>
        </w:tc>
        <w:tc>
          <w:tcPr>
            <w:tcW w:w="1959" w:type="dxa"/>
          </w:tcPr>
          <w:p w14:paraId="12B6A461" w14:textId="77777777" w:rsidR="00B57652" w:rsidRDefault="00B57652" w:rsidP="007B0CDC">
            <w:r w:rsidRPr="003638DD">
              <w:t>RpS24</w:t>
            </w:r>
          </w:p>
        </w:tc>
        <w:tc>
          <w:tcPr>
            <w:tcW w:w="1870" w:type="dxa"/>
          </w:tcPr>
          <w:p w14:paraId="03CCCF5F" w14:textId="77777777" w:rsidR="00B57652" w:rsidRDefault="00B57652" w:rsidP="007B0CDC">
            <w:r w:rsidRPr="003638DD">
              <w:t>-0.372259067</w:t>
            </w:r>
          </w:p>
        </w:tc>
        <w:tc>
          <w:tcPr>
            <w:tcW w:w="1870" w:type="dxa"/>
          </w:tcPr>
          <w:p w14:paraId="633C107A" w14:textId="77777777" w:rsidR="00B57652" w:rsidRDefault="00B57652" w:rsidP="007B0CDC">
            <w:r w:rsidRPr="003638DD">
              <w:t>-0.619356011</w:t>
            </w:r>
          </w:p>
        </w:tc>
        <w:tc>
          <w:tcPr>
            <w:tcW w:w="1870" w:type="dxa"/>
          </w:tcPr>
          <w:p w14:paraId="12511587" w14:textId="77777777" w:rsidR="00B57652" w:rsidRDefault="00B57652" w:rsidP="007B0CDC">
            <w:r w:rsidRPr="003638DD">
              <w:t>0</w:t>
            </w:r>
          </w:p>
        </w:tc>
      </w:tr>
      <w:tr w:rsidR="00B57652" w14:paraId="5FB58579" w14:textId="77777777" w:rsidTr="00B57652">
        <w:tc>
          <w:tcPr>
            <w:tcW w:w="1870" w:type="dxa"/>
          </w:tcPr>
          <w:p w14:paraId="45953075" w14:textId="77777777" w:rsidR="00B57652" w:rsidRDefault="00B57652" w:rsidP="007B0CDC">
            <w:r w:rsidRPr="003638DD">
              <w:t>FBgn0029093</w:t>
            </w:r>
          </w:p>
        </w:tc>
        <w:tc>
          <w:tcPr>
            <w:tcW w:w="1959" w:type="dxa"/>
          </w:tcPr>
          <w:p w14:paraId="0770DE1C" w14:textId="77777777" w:rsidR="00B57652" w:rsidRDefault="00B57652" w:rsidP="007B0CDC">
            <w:proofErr w:type="spellStart"/>
            <w:r w:rsidRPr="003638DD">
              <w:t>cathD</w:t>
            </w:r>
            <w:proofErr w:type="spellEnd"/>
          </w:p>
        </w:tc>
        <w:tc>
          <w:tcPr>
            <w:tcW w:w="1870" w:type="dxa"/>
          </w:tcPr>
          <w:p w14:paraId="10059757" w14:textId="77777777" w:rsidR="00B57652" w:rsidRDefault="00B57652" w:rsidP="007B0CDC">
            <w:r w:rsidRPr="003638DD">
              <w:t>-0.384042081</w:t>
            </w:r>
          </w:p>
        </w:tc>
        <w:tc>
          <w:tcPr>
            <w:tcW w:w="1870" w:type="dxa"/>
          </w:tcPr>
          <w:p w14:paraId="418B9CCD" w14:textId="77777777" w:rsidR="00B57652" w:rsidRDefault="00B57652" w:rsidP="007B0CDC">
            <w:r w:rsidRPr="003638DD">
              <w:t>-0.618614099</w:t>
            </w:r>
          </w:p>
        </w:tc>
        <w:tc>
          <w:tcPr>
            <w:tcW w:w="1870" w:type="dxa"/>
          </w:tcPr>
          <w:p w14:paraId="240B4728" w14:textId="77777777" w:rsidR="00B57652" w:rsidRDefault="00B57652" w:rsidP="007B0CDC">
            <w:r w:rsidRPr="003638DD">
              <w:t>1</w:t>
            </w:r>
          </w:p>
        </w:tc>
      </w:tr>
      <w:tr w:rsidR="00B57652" w14:paraId="469718C9" w14:textId="77777777" w:rsidTr="00B57652">
        <w:tc>
          <w:tcPr>
            <w:tcW w:w="1870" w:type="dxa"/>
          </w:tcPr>
          <w:p w14:paraId="51CE58C9" w14:textId="77777777" w:rsidR="00B57652" w:rsidRDefault="00B57652" w:rsidP="007B0CDC">
            <w:r w:rsidRPr="003638DD">
              <w:t>FBgn0010412</w:t>
            </w:r>
          </w:p>
        </w:tc>
        <w:tc>
          <w:tcPr>
            <w:tcW w:w="1959" w:type="dxa"/>
          </w:tcPr>
          <w:p w14:paraId="7430EB16" w14:textId="77777777" w:rsidR="00B57652" w:rsidRDefault="00B57652" w:rsidP="007B0CDC">
            <w:r w:rsidRPr="003638DD">
              <w:t>RpS19a</w:t>
            </w:r>
          </w:p>
        </w:tc>
        <w:tc>
          <w:tcPr>
            <w:tcW w:w="1870" w:type="dxa"/>
          </w:tcPr>
          <w:p w14:paraId="13B7A38E" w14:textId="77777777" w:rsidR="00B57652" w:rsidRDefault="00B57652" w:rsidP="007B0CDC">
            <w:r w:rsidRPr="003638DD">
              <w:t>-0.568849668</w:t>
            </w:r>
          </w:p>
        </w:tc>
        <w:tc>
          <w:tcPr>
            <w:tcW w:w="1870" w:type="dxa"/>
          </w:tcPr>
          <w:p w14:paraId="070A3C1B" w14:textId="77777777" w:rsidR="00B57652" w:rsidRDefault="00B57652" w:rsidP="007B0CDC">
            <w:r w:rsidRPr="003638DD">
              <w:t>-0.617660049</w:t>
            </w:r>
          </w:p>
        </w:tc>
        <w:tc>
          <w:tcPr>
            <w:tcW w:w="1870" w:type="dxa"/>
          </w:tcPr>
          <w:p w14:paraId="2EB09028" w14:textId="77777777" w:rsidR="00B57652" w:rsidRDefault="00B57652" w:rsidP="007B0CDC">
            <w:r w:rsidRPr="003638DD">
              <w:t>1</w:t>
            </w:r>
          </w:p>
        </w:tc>
      </w:tr>
      <w:tr w:rsidR="00B57652" w14:paraId="0DE20966" w14:textId="77777777" w:rsidTr="00B57652">
        <w:tc>
          <w:tcPr>
            <w:tcW w:w="1870" w:type="dxa"/>
          </w:tcPr>
          <w:p w14:paraId="2D9EB116" w14:textId="77777777" w:rsidR="00B57652" w:rsidRDefault="00B57652" w:rsidP="007B0CDC">
            <w:r w:rsidRPr="003638DD">
              <w:t>FBgn0030346</w:t>
            </w:r>
          </w:p>
        </w:tc>
        <w:tc>
          <w:tcPr>
            <w:tcW w:w="1959" w:type="dxa"/>
          </w:tcPr>
          <w:p w14:paraId="3BFC5935" w14:textId="77777777" w:rsidR="00B57652" w:rsidRDefault="00B57652" w:rsidP="007B0CDC">
            <w:r w:rsidRPr="003638DD">
              <w:t>CG11802</w:t>
            </w:r>
          </w:p>
        </w:tc>
        <w:tc>
          <w:tcPr>
            <w:tcW w:w="1870" w:type="dxa"/>
          </w:tcPr>
          <w:p w14:paraId="5AF71347" w14:textId="77777777" w:rsidR="00B57652" w:rsidRDefault="00B57652" w:rsidP="007B0CDC">
            <w:r w:rsidRPr="003638DD">
              <w:t>-0.402308317</w:t>
            </w:r>
          </w:p>
        </w:tc>
        <w:tc>
          <w:tcPr>
            <w:tcW w:w="1870" w:type="dxa"/>
          </w:tcPr>
          <w:p w14:paraId="53AB8081" w14:textId="77777777" w:rsidR="00B57652" w:rsidRDefault="00B57652" w:rsidP="007B0CDC">
            <w:r w:rsidRPr="003638DD">
              <w:t>-0.616188587</w:t>
            </w:r>
          </w:p>
        </w:tc>
        <w:tc>
          <w:tcPr>
            <w:tcW w:w="1870" w:type="dxa"/>
          </w:tcPr>
          <w:p w14:paraId="756DBC69" w14:textId="77777777" w:rsidR="00B57652" w:rsidRDefault="00B57652" w:rsidP="007B0CDC">
            <w:r w:rsidRPr="003638DD">
              <w:t>1</w:t>
            </w:r>
          </w:p>
        </w:tc>
      </w:tr>
      <w:tr w:rsidR="00B57652" w14:paraId="7373EE01" w14:textId="77777777" w:rsidTr="00B57652">
        <w:tc>
          <w:tcPr>
            <w:tcW w:w="1870" w:type="dxa"/>
          </w:tcPr>
          <w:p w14:paraId="338F4E45" w14:textId="77777777" w:rsidR="00B57652" w:rsidRDefault="00B57652" w:rsidP="007B0CDC">
            <w:r w:rsidRPr="003638DD">
              <w:t>FBgn0030434</w:t>
            </w:r>
          </w:p>
        </w:tc>
        <w:tc>
          <w:tcPr>
            <w:tcW w:w="1959" w:type="dxa"/>
          </w:tcPr>
          <w:p w14:paraId="1BBA7A18" w14:textId="77777777" w:rsidR="00B57652" w:rsidRDefault="00B57652" w:rsidP="007B0CDC">
            <w:r w:rsidRPr="003638DD">
              <w:t>Brms1</w:t>
            </w:r>
          </w:p>
        </w:tc>
        <w:tc>
          <w:tcPr>
            <w:tcW w:w="1870" w:type="dxa"/>
          </w:tcPr>
          <w:p w14:paraId="5BEABA11" w14:textId="77777777" w:rsidR="00B57652" w:rsidRDefault="00B57652" w:rsidP="007B0CDC">
            <w:r w:rsidRPr="003638DD">
              <w:t>-0.469631946</w:t>
            </w:r>
          </w:p>
        </w:tc>
        <w:tc>
          <w:tcPr>
            <w:tcW w:w="1870" w:type="dxa"/>
          </w:tcPr>
          <w:p w14:paraId="56F105BA" w14:textId="77777777" w:rsidR="00B57652" w:rsidRDefault="00B57652" w:rsidP="007B0CDC">
            <w:r w:rsidRPr="003638DD">
              <w:t>-0.61618715</w:t>
            </w:r>
          </w:p>
        </w:tc>
        <w:tc>
          <w:tcPr>
            <w:tcW w:w="1870" w:type="dxa"/>
          </w:tcPr>
          <w:p w14:paraId="77758B75" w14:textId="77777777" w:rsidR="00B57652" w:rsidRDefault="00B57652" w:rsidP="007B0CDC">
            <w:r w:rsidRPr="003638DD">
              <w:t>1</w:t>
            </w:r>
          </w:p>
        </w:tc>
      </w:tr>
      <w:tr w:rsidR="00B57652" w14:paraId="13473B51" w14:textId="77777777" w:rsidTr="00B57652">
        <w:tc>
          <w:tcPr>
            <w:tcW w:w="1870" w:type="dxa"/>
          </w:tcPr>
          <w:p w14:paraId="417E88C9" w14:textId="77777777" w:rsidR="00B57652" w:rsidRDefault="00B57652" w:rsidP="007B0CDC">
            <w:r w:rsidRPr="003638DD">
              <w:t>FBgn0030141</w:t>
            </w:r>
          </w:p>
        </w:tc>
        <w:tc>
          <w:tcPr>
            <w:tcW w:w="1959" w:type="dxa"/>
          </w:tcPr>
          <w:p w14:paraId="2E525A91" w14:textId="77777777" w:rsidR="00B57652" w:rsidRDefault="00B57652" w:rsidP="007B0CDC">
            <w:proofErr w:type="spellStart"/>
            <w:r w:rsidRPr="003638DD">
              <w:t>Gga</w:t>
            </w:r>
            <w:proofErr w:type="spellEnd"/>
          </w:p>
        </w:tc>
        <w:tc>
          <w:tcPr>
            <w:tcW w:w="1870" w:type="dxa"/>
          </w:tcPr>
          <w:p w14:paraId="28693475" w14:textId="77777777" w:rsidR="00B57652" w:rsidRDefault="00B57652" w:rsidP="007B0CDC">
            <w:r w:rsidRPr="003638DD">
              <w:t>-0.330964761</w:t>
            </w:r>
          </w:p>
        </w:tc>
        <w:tc>
          <w:tcPr>
            <w:tcW w:w="1870" w:type="dxa"/>
          </w:tcPr>
          <w:p w14:paraId="670E46CA" w14:textId="77777777" w:rsidR="00B57652" w:rsidRDefault="00B57652" w:rsidP="007B0CDC">
            <w:r w:rsidRPr="003638DD">
              <w:t>-0.615641217</w:t>
            </w:r>
          </w:p>
        </w:tc>
        <w:tc>
          <w:tcPr>
            <w:tcW w:w="1870" w:type="dxa"/>
          </w:tcPr>
          <w:p w14:paraId="29BEAEDE" w14:textId="77777777" w:rsidR="00B57652" w:rsidRDefault="00B57652" w:rsidP="007B0CDC">
            <w:r w:rsidRPr="003638DD">
              <w:t>1</w:t>
            </w:r>
          </w:p>
        </w:tc>
      </w:tr>
      <w:tr w:rsidR="00B57652" w14:paraId="7824A48D" w14:textId="77777777" w:rsidTr="00B57652">
        <w:tc>
          <w:tcPr>
            <w:tcW w:w="1870" w:type="dxa"/>
          </w:tcPr>
          <w:p w14:paraId="2EBB3C89" w14:textId="77777777" w:rsidR="00B57652" w:rsidRDefault="00B57652" w:rsidP="007B0CDC">
            <w:r w:rsidRPr="003638DD">
              <w:t>FBgn0034258</w:t>
            </w:r>
          </w:p>
        </w:tc>
        <w:tc>
          <w:tcPr>
            <w:tcW w:w="1959" w:type="dxa"/>
          </w:tcPr>
          <w:p w14:paraId="600E30C1" w14:textId="77777777" w:rsidR="00B57652" w:rsidRDefault="00B57652" w:rsidP="007B0CDC">
            <w:r w:rsidRPr="003638DD">
              <w:t>eIF3-S8</w:t>
            </w:r>
          </w:p>
        </w:tc>
        <w:tc>
          <w:tcPr>
            <w:tcW w:w="1870" w:type="dxa"/>
          </w:tcPr>
          <w:p w14:paraId="1B7145EA" w14:textId="77777777" w:rsidR="00B57652" w:rsidRDefault="00B57652" w:rsidP="007B0CDC">
            <w:r w:rsidRPr="003638DD">
              <w:t>-0.577420963</w:t>
            </w:r>
          </w:p>
        </w:tc>
        <w:tc>
          <w:tcPr>
            <w:tcW w:w="1870" w:type="dxa"/>
          </w:tcPr>
          <w:p w14:paraId="6393E7C4" w14:textId="77777777" w:rsidR="00B57652" w:rsidRDefault="00B57652" w:rsidP="007B0CDC">
            <w:r w:rsidRPr="003638DD">
              <w:t>-0.613329438</w:t>
            </w:r>
          </w:p>
        </w:tc>
        <w:tc>
          <w:tcPr>
            <w:tcW w:w="1870" w:type="dxa"/>
          </w:tcPr>
          <w:p w14:paraId="3C2F282A" w14:textId="77777777" w:rsidR="00B57652" w:rsidRDefault="00B57652" w:rsidP="007B0CDC">
            <w:r w:rsidRPr="003638DD">
              <w:t>0</w:t>
            </w:r>
          </w:p>
        </w:tc>
      </w:tr>
      <w:tr w:rsidR="00B57652" w14:paraId="3ECBAE14" w14:textId="77777777" w:rsidTr="00B57652">
        <w:tc>
          <w:tcPr>
            <w:tcW w:w="1870" w:type="dxa"/>
          </w:tcPr>
          <w:p w14:paraId="30C9B880" w14:textId="77777777" w:rsidR="00B57652" w:rsidRDefault="00B57652" w:rsidP="007B0CDC">
            <w:r w:rsidRPr="003638DD">
              <w:t>FBgn0033814</w:t>
            </w:r>
          </w:p>
        </w:tc>
        <w:tc>
          <w:tcPr>
            <w:tcW w:w="1959" w:type="dxa"/>
          </w:tcPr>
          <w:p w14:paraId="45B7C2F8" w14:textId="77777777" w:rsidR="00B57652" w:rsidRDefault="00B57652" w:rsidP="007B0CDC">
            <w:r w:rsidRPr="003638DD">
              <w:t>CG4670</w:t>
            </w:r>
          </w:p>
        </w:tc>
        <w:tc>
          <w:tcPr>
            <w:tcW w:w="1870" w:type="dxa"/>
          </w:tcPr>
          <w:p w14:paraId="35BF6DF9" w14:textId="77777777" w:rsidR="00B57652" w:rsidRDefault="00B57652" w:rsidP="007B0CDC">
            <w:r w:rsidRPr="003638DD">
              <w:t>-0.508941943</w:t>
            </w:r>
          </w:p>
        </w:tc>
        <w:tc>
          <w:tcPr>
            <w:tcW w:w="1870" w:type="dxa"/>
          </w:tcPr>
          <w:p w14:paraId="0BEAC70C" w14:textId="77777777" w:rsidR="00B57652" w:rsidRDefault="00B57652" w:rsidP="007B0CDC">
            <w:r w:rsidRPr="003638DD">
              <w:t>-0.612294531</w:t>
            </w:r>
          </w:p>
        </w:tc>
        <w:tc>
          <w:tcPr>
            <w:tcW w:w="1870" w:type="dxa"/>
          </w:tcPr>
          <w:p w14:paraId="48E2C5D1" w14:textId="77777777" w:rsidR="00B57652" w:rsidRDefault="00B57652" w:rsidP="007B0CDC">
            <w:r w:rsidRPr="003638DD">
              <w:t>1</w:t>
            </w:r>
          </w:p>
        </w:tc>
      </w:tr>
      <w:tr w:rsidR="00B57652" w14:paraId="5D0B78FB" w14:textId="77777777" w:rsidTr="00B57652">
        <w:tc>
          <w:tcPr>
            <w:tcW w:w="1870" w:type="dxa"/>
          </w:tcPr>
          <w:p w14:paraId="26E2163A" w14:textId="77777777" w:rsidR="00B57652" w:rsidRDefault="00B57652" w:rsidP="007B0CDC">
            <w:r w:rsidRPr="003638DD">
              <w:t>FBgn0016691</w:t>
            </w:r>
          </w:p>
        </w:tc>
        <w:tc>
          <w:tcPr>
            <w:tcW w:w="1959" w:type="dxa"/>
          </w:tcPr>
          <w:p w14:paraId="4A7B6432" w14:textId="77777777" w:rsidR="00B57652" w:rsidRDefault="00B57652" w:rsidP="007B0CDC">
            <w:proofErr w:type="spellStart"/>
            <w:r w:rsidRPr="003638DD">
              <w:t>Oscp</w:t>
            </w:r>
            <w:proofErr w:type="spellEnd"/>
          </w:p>
        </w:tc>
        <w:tc>
          <w:tcPr>
            <w:tcW w:w="1870" w:type="dxa"/>
          </w:tcPr>
          <w:p w14:paraId="7ABFA3AF" w14:textId="77777777" w:rsidR="00B57652" w:rsidRDefault="00B57652" w:rsidP="007B0CDC">
            <w:r w:rsidRPr="003638DD">
              <w:t>-0.284229891</w:t>
            </w:r>
          </w:p>
        </w:tc>
        <w:tc>
          <w:tcPr>
            <w:tcW w:w="1870" w:type="dxa"/>
          </w:tcPr>
          <w:p w14:paraId="24F76264" w14:textId="77777777" w:rsidR="00B57652" w:rsidRDefault="00B57652" w:rsidP="007B0CDC">
            <w:r w:rsidRPr="003638DD">
              <w:t>-0.612245612</w:t>
            </w:r>
          </w:p>
        </w:tc>
        <w:tc>
          <w:tcPr>
            <w:tcW w:w="1870" w:type="dxa"/>
          </w:tcPr>
          <w:p w14:paraId="41866CDF" w14:textId="77777777" w:rsidR="00B57652" w:rsidRDefault="00B57652" w:rsidP="007B0CDC">
            <w:r w:rsidRPr="003638DD">
              <w:t>0</w:t>
            </w:r>
          </w:p>
        </w:tc>
      </w:tr>
      <w:tr w:rsidR="00B57652" w14:paraId="4862ED64" w14:textId="77777777" w:rsidTr="00B57652">
        <w:tc>
          <w:tcPr>
            <w:tcW w:w="1870" w:type="dxa"/>
          </w:tcPr>
          <w:p w14:paraId="1C2D2A73" w14:textId="77777777" w:rsidR="00B57652" w:rsidRDefault="00B57652" w:rsidP="007B0CDC">
            <w:r w:rsidRPr="003638DD">
              <w:t>FBgn0028965</w:t>
            </w:r>
          </w:p>
        </w:tc>
        <w:tc>
          <w:tcPr>
            <w:tcW w:w="1959" w:type="dxa"/>
          </w:tcPr>
          <w:p w14:paraId="0BC23B86" w14:textId="77777777" w:rsidR="00B57652" w:rsidRDefault="00B57652" w:rsidP="007B0CDC">
            <w:r w:rsidRPr="003638DD">
              <w:t>A16</w:t>
            </w:r>
          </w:p>
        </w:tc>
        <w:tc>
          <w:tcPr>
            <w:tcW w:w="1870" w:type="dxa"/>
          </w:tcPr>
          <w:p w14:paraId="35722A92" w14:textId="77777777" w:rsidR="00B57652" w:rsidRDefault="00B57652" w:rsidP="007B0CDC">
            <w:r w:rsidRPr="003638DD">
              <w:t>-0.408368561</w:t>
            </w:r>
          </w:p>
        </w:tc>
        <w:tc>
          <w:tcPr>
            <w:tcW w:w="1870" w:type="dxa"/>
          </w:tcPr>
          <w:p w14:paraId="77D7E0ED" w14:textId="77777777" w:rsidR="00B57652" w:rsidRDefault="00B57652" w:rsidP="007B0CDC">
            <w:r w:rsidRPr="003638DD">
              <w:t>-0.610946512</w:t>
            </w:r>
          </w:p>
        </w:tc>
        <w:tc>
          <w:tcPr>
            <w:tcW w:w="1870" w:type="dxa"/>
          </w:tcPr>
          <w:p w14:paraId="2FDCE5A6" w14:textId="77777777" w:rsidR="00B57652" w:rsidRDefault="00B57652" w:rsidP="007B0CDC">
            <w:r w:rsidRPr="003638DD">
              <w:t>0</w:t>
            </w:r>
          </w:p>
        </w:tc>
      </w:tr>
      <w:tr w:rsidR="00B57652" w14:paraId="2F34735D" w14:textId="77777777" w:rsidTr="00B57652">
        <w:tc>
          <w:tcPr>
            <w:tcW w:w="1870" w:type="dxa"/>
          </w:tcPr>
          <w:p w14:paraId="1639F83D" w14:textId="77777777" w:rsidR="00B57652" w:rsidRDefault="00B57652" w:rsidP="007B0CDC">
            <w:r w:rsidRPr="003638DD">
              <w:t>FBgn0000181</w:t>
            </w:r>
          </w:p>
        </w:tc>
        <w:tc>
          <w:tcPr>
            <w:tcW w:w="1959" w:type="dxa"/>
          </w:tcPr>
          <w:p w14:paraId="48F4E6A5" w14:textId="77777777" w:rsidR="00B57652" w:rsidRDefault="00B57652" w:rsidP="007B0CDC">
            <w:proofErr w:type="spellStart"/>
            <w:r w:rsidRPr="003638DD">
              <w:t>bic</w:t>
            </w:r>
            <w:proofErr w:type="spellEnd"/>
          </w:p>
        </w:tc>
        <w:tc>
          <w:tcPr>
            <w:tcW w:w="1870" w:type="dxa"/>
          </w:tcPr>
          <w:p w14:paraId="76412167" w14:textId="77777777" w:rsidR="00B57652" w:rsidRDefault="00B57652" w:rsidP="007B0CDC">
            <w:r w:rsidRPr="003638DD">
              <w:t>-0.330153078</w:t>
            </w:r>
          </w:p>
        </w:tc>
        <w:tc>
          <w:tcPr>
            <w:tcW w:w="1870" w:type="dxa"/>
          </w:tcPr>
          <w:p w14:paraId="3BAB67FA" w14:textId="77777777" w:rsidR="00B57652" w:rsidRDefault="00B57652" w:rsidP="007B0CDC">
            <w:r w:rsidRPr="003638DD">
              <w:t>-0.609613352</w:t>
            </w:r>
          </w:p>
        </w:tc>
        <w:tc>
          <w:tcPr>
            <w:tcW w:w="1870" w:type="dxa"/>
          </w:tcPr>
          <w:p w14:paraId="39C0A987" w14:textId="77777777" w:rsidR="00B57652" w:rsidRDefault="00B57652" w:rsidP="007B0CDC">
            <w:r w:rsidRPr="003638DD">
              <w:t>1</w:t>
            </w:r>
          </w:p>
        </w:tc>
      </w:tr>
      <w:tr w:rsidR="00B57652" w14:paraId="015741E2" w14:textId="77777777" w:rsidTr="00B57652">
        <w:tc>
          <w:tcPr>
            <w:tcW w:w="1870" w:type="dxa"/>
          </w:tcPr>
          <w:p w14:paraId="0A3A9007" w14:textId="77777777" w:rsidR="00B57652" w:rsidRDefault="00B57652" w:rsidP="007B0CDC">
            <w:r w:rsidRPr="003638DD">
              <w:t>FBgn0010602</w:t>
            </w:r>
          </w:p>
        </w:tc>
        <w:tc>
          <w:tcPr>
            <w:tcW w:w="1959" w:type="dxa"/>
          </w:tcPr>
          <w:p w14:paraId="03B41CD6" w14:textId="77777777" w:rsidR="00B57652" w:rsidRDefault="00B57652" w:rsidP="007B0CDC">
            <w:proofErr w:type="spellStart"/>
            <w:r w:rsidRPr="003638DD">
              <w:t>lwr</w:t>
            </w:r>
            <w:proofErr w:type="spellEnd"/>
          </w:p>
        </w:tc>
        <w:tc>
          <w:tcPr>
            <w:tcW w:w="1870" w:type="dxa"/>
          </w:tcPr>
          <w:p w14:paraId="2FC2EB60" w14:textId="77777777" w:rsidR="00B57652" w:rsidRDefault="00B57652" w:rsidP="007B0CDC">
            <w:r w:rsidRPr="003638DD">
              <w:t>-0.28224525</w:t>
            </w:r>
          </w:p>
        </w:tc>
        <w:tc>
          <w:tcPr>
            <w:tcW w:w="1870" w:type="dxa"/>
          </w:tcPr>
          <w:p w14:paraId="63CC8D1A" w14:textId="77777777" w:rsidR="00B57652" w:rsidRDefault="00B57652" w:rsidP="007B0CDC">
            <w:r w:rsidRPr="003638DD">
              <w:t>-0.609200325</w:t>
            </w:r>
          </w:p>
        </w:tc>
        <w:tc>
          <w:tcPr>
            <w:tcW w:w="1870" w:type="dxa"/>
          </w:tcPr>
          <w:p w14:paraId="394E065F" w14:textId="77777777" w:rsidR="00B57652" w:rsidRDefault="00B57652" w:rsidP="007B0CDC">
            <w:r w:rsidRPr="003638DD">
              <w:t>1</w:t>
            </w:r>
          </w:p>
        </w:tc>
      </w:tr>
      <w:tr w:rsidR="00B57652" w14:paraId="035C5C03" w14:textId="77777777" w:rsidTr="00B57652">
        <w:tc>
          <w:tcPr>
            <w:tcW w:w="1870" w:type="dxa"/>
          </w:tcPr>
          <w:p w14:paraId="0B8726A3" w14:textId="77777777" w:rsidR="00B57652" w:rsidRDefault="00B57652" w:rsidP="007B0CDC">
            <w:r w:rsidRPr="003638DD">
              <w:t>FBgn0013334</w:t>
            </w:r>
          </w:p>
        </w:tc>
        <w:tc>
          <w:tcPr>
            <w:tcW w:w="1959" w:type="dxa"/>
          </w:tcPr>
          <w:p w14:paraId="5AE20325" w14:textId="77777777" w:rsidR="00B57652" w:rsidRDefault="00B57652" w:rsidP="007B0CDC">
            <w:r w:rsidRPr="003638DD">
              <w:t>Sap47</w:t>
            </w:r>
          </w:p>
        </w:tc>
        <w:tc>
          <w:tcPr>
            <w:tcW w:w="1870" w:type="dxa"/>
          </w:tcPr>
          <w:p w14:paraId="2B9F962B" w14:textId="77777777" w:rsidR="00B57652" w:rsidRDefault="00B57652" w:rsidP="007B0CDC">
            <w:r w:rsidRPr="003638DD">
              <w:t>-0.238355326</w:t>
            </w:r>
          </w:p>
        </w:tc>
        <w:tc>
          <w:tcPr>
            <w:tcW w:w="1870" w:type="dxa"/>
          </w:tcPr>
          <w:p w14:paraId="2450CB2F" w14:textId="77777777" w:rsidR="00B57652" w:rsidRDefault="00B57652" w:rsidP="007B0CDC">
            <w:r w:rsidRPr="003638DD">
              <w:t>-0.608369408</w:t>
            </w:r>
          </w:p>
        </w:tc>
        <w:tc>
          <w:tcPr>
            <w:tcW w:w="1870" w:type="dxa"/>
          </w:tcPr>
          <w:p w14:paraId="4A8FA290" w14:textId="77777777" w:rsidR="00B57652" w:rsidRDefault="00B57652" w:rsidP="007B0CDC">
            <w:r w:rsidRPr="003638DD">
              <w:t>1</w:t>
            </w:r>
          </w:p>
        </w:tc>
      </w:tr>
      <w:tr w:rsidR="00B57652" w14:paraId="7333ACFC" w14:textId="77777777" w:rsidTr="00B57652">
        <w:tc>
          <w:tcPr>
            <w:tcW w:w="1870" w:type="dxa"/>
          </w:tcPr>
          <w:p w14:paraId="09428F92" w14:textId="77777777" w:rsidR="00B57652" w:rsidRDefault="00B57652" w:rsidP="007B0CDC">
            <w:r w:rsidRPr="003638DD">
              <w:t>FBgn0029873</w:t>
            </w:r>
          </w:p>
        </w:tc>
        <w:tc>
          <w:tcPr>
            <w:tcW w:w="1959" w:type="dxa"/>
          </w:tcPr>
          <w:p w14:paraId="598A9B85" w14:textId="77777777" w:rsidR="00B57652" w:rsidRDefault="00B57652" w:rsidP="007B0CDC">
            <w:r w:rsidRPr="003638DD">
              <w:t>CG3918</w:t>
            </w:r>
          </w:p>
        </w:tc>
        <w:tc>
          <w:tcPr>
            <w:tcW w:w="1870" w:type="dxa"/>
          </w:tcPr>
          <w:p w14:paraId="357D2219" w14:textId="77777777" w:rsidR="00B57652" w:rsidRDefault="00B57652" w:rsidP="007B0CDC">
            <w:r w:rsidRPr="003638DD">
              <w:t>-0.508741432</w:t>
            </w:r>
          </w:p>
        </w:tc>
        <w:tc>
          <w:tcPr>
            <w:tcW w:w="1870" w:type="dxa"/>
          </w:tcPr>
          <w:p w14:paraId="1C91D853" w14:textId="77777777" w:rsidR="00B57652" w:rsidRDefault="00B57652" w:rsidP="007B0CDC">
            <w:r w:rsidRPr="003638DD">
              <w:t>-0.605977512</w:t>
            </w:r>
          </w:p>
        </w:tc>
        <w:tc>
          <w:tcPr>
            <w:tcW w:w="1870" w:type="dxa"/>
          </w:tcPr>
          <w:p w14:paraId="2224A752" w14:textId="77777777" w:rsidR="00B57652" w:rsidRDefault="00B57652" w:rsidP="007B0CDC">
            <w:r w:rsidRPr="003638DD">
              <w:t>1</w:t>
            </w:r>
          </w:p>
        </w:tc>
      </w:tr>
      <w:tr w:rsidR="00B57652" w14:paraId="50A5D7FC" w14:textId="77777777" w:rsidTr="00B57652">
        <w:tc>
          <w:tcPr>
            <w:tcW w:w="1870" w:type="dxa"/>
          </w:tcPr>
          <w:p w14:paraId="2080223B" w14:textId="77777777" w:rsidR="00B57652" w:rsidRDefault="00B57652" w:rsidP="007B0CDC">
            <w:r w:rsidRPr="003638DD">
              <w:t>FBgn0020647</w:t>
            </w:r>
          </w:p>
        </w:tc>
        <w:tc>
          <w:tcPr>
            <w:tcW w:w="1959" w:type="dxa"/>
          </w:tcPr>
          <w:p w14:paraId="6EADED73" w14:textId="77777777" w:rsidR="00B57652" w:rsidRDefault="00B57652" w:rsidP="007B0CDC">
            <w:r w:rsidRPr="003638DD">
              <w:t>KrT95D</w:t>
            </w:r>
          </w:p>
        </w:tc>
        <w:tc>
          <w:tcPr>
            <w:tcW w:w="1870" w:type="dxa"/>
          </w:tcPr>
          <w:p w14:paraId="217B4193" w14:textId="77777777" w:rsidR="00B57652" w:rsidRDefault="00B57652" w:rsidP="007B0CDC">
            <w:r w:rsidRPr="003638DD">
              <w:t>-0.175021025</w:t>
            </w:r>
          </w:p>
        </w:tc>
        <w:tc>
          <w:tcPr>
            <w:tcW w:w="1870" w:type="dxa"/>
          </w:tcPr>
          <w:p w14:paraId="108F745B" w14:textId="77777777" w:rsidR="00B57652" w:rsidRDefault="00B57652" w:rsidP="007B0CDC">
            <w:r w:rsidRPr="003638DD">
              <w:t>-0.605610116</w:t>
            </w:r>
          </w:p>
        </w:tc>
        <w:tc>
          <w:tcPr>
            <w:tcW w:w="1870" w:type="dxa"/>
          </w:tcPr>
          <w:p w14:paraId="6A6F7344" w14:textId="77777777" w:rsidR="00B57652" w:rsidRDefault="00B57652" w:rsidP="007B0CDC">
            <w:r w:rsidRPr="003638DD">
              <w:t>0</w:t>
            </w:r>
          </w:p>
        </w:tc>
      </w:tr>
      <w:tr w:rsidR="00B57652" w14:paraId="4074FC1A" w14:textId="77777777" w:rsidTr="00B57652">
        <w:tc>
          <w:tcPr>
            <w:tcW w:w="1870" w:type="dxa"/>
          </w:tcPr>
          <w:p w14:paraId="055BC80D" w14:textId="77777777" w:rsidR="00B57652" w:rsidRDefault="00B57652" w:rsidP="007B0CDC">
            <w:r w:rsidRPr="003638DD">
              <w:t>FBgn0011655</w:t>
            </w:r>
          </w:p>
        </w:tc>
        <w:tc>
          <w:tcPr>
            <w:tcW w:w="1959" w:type="dxa"/>
          </w:tcPr>
          <w:p w14:paraId="2D16449C" w14:textId="77777777" w:rsidR="00B57652" w:rsidRDefault="00B57652" w:rsidP="007B0CDC">
            <w:r w:rsidRPr="003638DD">
              <w:t>Med</w:t>
            </w:r>
          </w:p>
        </w:tc>
        <w:tc>
          <w:tcPr>
            <w:tcW w:w="1870" w:type="dxa"/>
          </w:tcPr>
          <w:p w14:paraId="4A52DCC1" w14:textId="77777777" w:rsidR="00B57652" w:rsidRDefault="00B57652" w:rsidP="007B0CDC">
            <w:r w:rsidRPr="003638DD">
              <w:t>-0.39780075</w:t>
            </w:r>
          </w:p>
        </w:tc>
        <w:tc>
          <w:tcPr>
            <w:tcW w:w="1870" w:type="dxa"/>
          </w:tcPr>
          <w:p w14:paraId="67EBA7E9" w14:textId="77777777" w:rsidR="00B57652" w:rsidRDefault="00B57652" w:rsidP="007B0CDC">
            <w:r w:rsidRPr="003638DD">
              <w:t>-0.602766703</w:t>
            </w:r>
          </w:p>
        </w:tc>
        <w:tc>
          <w:tcPr>
            <w:tcW w:w="1870" w:type="dxa"/>
          </w:tcPr>
          <w:p w14:paraId="569580A4" w14:textId="77777777" w:rsidR="00B57652" w:rsidRDefault="00B57652" w:rsidP="007B0CDC">
            <w:r w:rsidRPr="003638DD">
              <w:t>0</w:t>
            </w:r>
          </w:p>
        </w:tc>
      </w:tr>
      <w:tr w:rsidR="00B57652" w14:paraId="509F45F8" w14:textId="77777777" w:rsidTr="00B57652">
        <w:tc>
          <w:tcPr>
            <w:tcW w:w="1870" w:type="dxa"/>
          </w:tcPr>
          <w:p w14:paraId="62F85A31" w14:textId="77777777" w:rsidR="00B57652" w:rsidRDefault="00B57652" w:rsidP="007B0CDC">
            <w:r w:rsidRPr="003638DD">
              <w:t>FBgn0025640</w:t>
            </w:r>
          </w:p>
        </w:tc>
        <w:tc>
          <w:tcPr>
            <w:tcW w:w="1959" w:type="dxa"/>
          </w:tcPr>
          <w:p w14:paraId="6CA90774" w14:textId="77777777" w:rsidR="00B57652" w:rsidRDefault="00B57652" w:rsidP="007B0CDC">
            <w:r w:rsidRPr="003638DD">
              <w:t>CG13369</w:t>
            </w:r>
          </w:p>
        </w:tc>
        <w:tc>
          <w:tcPr>
            <w:tcW w:w="1870" w:type="dxa"/>
          </w:tcPr>
          <w:p w14:paraId="2B8FDE6F" w14:textId="77777777" w:rsidR="00B57652" w:rsidRDefault="00B57652" w:rsidP="007B0CDC">
            <w:r w:rsidRPr="003638DD">
              <w:t>-0.249971555</w:t>
            </w:r>
          </w:p>
        </w:tc>
        <w:tc>
          <w:tcPr>
            <w:tcW w:w="1870" w:type="dxa"/>
          </w:tcPr>
          <w:p w14:paraId="49551460" w14:textId="77777777" w:rsidR="00B57652" w:rsidRDefault="00B57652" w:rsidP="007B0CDC">
            <w:r w:rsidRPr="003638DD">
              <w:t>-0.601583532</w:t>
            </w:r>
          </w:p>
        </w:tc>
        <w:tc>
          <w:tcPr>
            <w:tcW w:w="1870" w:type="dxa"/>
          </w:tcPr>
          <w:p w14:paraId="5FFB8EB9" w14:textId="77777777" w:rsidR="00B57652" w:rsidRDefault="00B57652" w:rsidP="007B0CDC">
            <w:r w:rsidRPr="003638DD">
              <w:t>0</w:t>
            </w:r>
          </w:p>
        </w:tc>
      </w:tr>
      <w:tr w:rsidR="00B57652" w14:paraId="553D8609" w14:textId="77777777" w:rsidTr="00B57652">
        <w:tc>
          <w:tcPr>
            <w:tcW w:w="1870" w:type="dxa"/>
          </w:tcPr>
          <w:p w14:paraId="094C111D" w14:textId="77777777" w:rsidR="00B57652" w:rsidRDefault="00B57652" w:rsidP="007B0CDC">
            <w:r w:rsidRPr="003638DD">
              <w:t>FBgn0015799</w:t>
            </w:r>
          </w:p>
        </w:tc>
        <w:tc>
          <w:tcPr>
            <w:tcW w:w="1959" w:type="dxa"/>
          </w:tcPr>
          <w:p w14:paraId="46394D17" w14:textId="77777777" w:rsidR="00B57652" w:rsidRDefault="00B57652" w:rsidP="007B0CDC">
            <w:proofErr w:type="spellStart"/>
            <w:r w:rsidRPr="003638DD">
              <w:t>Rbf</w:t>
            </w:r>
            <w:proofErr w:type="spellEnd"/>
          </w:p>
        </w:tc>
        <w:tc>
          <w:tcPr>
            <w:tcW w:w="1870" w:type="dxa"/>
          </w:tcPr>
          <w:p w14:paraId="1F4F571B" w14:textId="77777777" w:rsidR="00B57652" w:rsidRDefault="00B57652" w:rsidP="007B0CDC">
            <w:r w:rsidRPr="003638DD">
              <w:t>-0.400012381</w:t>
            </w:r>
          </w:p>
        </w:tc>
        <w:tc>
          <w:tcPr>
            <w:tcW w:w="1870" w:type="dxa"/>
          </w:tcPr>
          <w:p w14:paraId="41CD61ED" w14:textId="77777777" w:rsidR="00B57652" w:rsidRDefault="00B57652" w:rsidP="007B0CDC">
            <w:r w:rsidRPr="003638DD">
              <w:t>-0.599968072</w:t>
            </w:r>
          </w:p>
        </w:tc>
        <w:tc>
          <w:tcPr>
            <w:tcW w:w="1870" w:type="dxa"/>
          </w:tcPr>
          <w:p w14:paraId="7F32A6FF" w14:textId="77777777" w:rsidR="00B57652" w:rsidRDefault="00B57652" w:rsidP="007B0CDC">
            <w:r w:rsidRPr="003638DD">
              <w:t>1</w:t>
            </w:r>
          </w:p>
        </w:tc>
      </w:tr>
      <w:tr w:rsidR="00B57652" w14:paraId="4C28F69E" w14:textId="77777777" w:rsidTr="00B57652">
        <w:tc>
          <w:tcPr>
            <w:tcW w:w="1870" w:type="dxa"/>
          </w:tcPr>
          <w:p w14:paraId="344BFBC9" w14:textId="77777777" w:rsidR="00B57652" w:rsidRDefault="00B57652" w:rsidP="007B0CDC">
            <w:r w:rsidRPr="003638DD">
              <w:t>FBgn0041171</w:t>
            </w:r>
          </w:p>
        </w:tc>
        <w:tc>
          <w:tcPr>
            <w:tcW w:w="1959" w:type="dxa"/>
          </w:tcPr>
          <w:p w14:paraId="620712CD" w14:textId="77777777" w:rsidR="00B57652" w:rsidRDefault="00B57652" w:rsidP="007B0CDC">
            <w:r w:rsidRPr="003638DD">
              <w:t>ago</w:t>
            </w:r>
          </w:p>
        </w:tc>
        <w:tc>
          <w:tcPr>
            <w:tcW w:w="1870" w:type="dxa"/>
          </w:tcPr>
          <w:p w14:paraId="446938EF" w14:textId="77777777" w:rsidR="00B57652" w:rsidRDefault="00B57652" w:rsidP="007B0CDC">
            <w:r w:rsidRPr="003638DD">
              <w:t>-0.317971669</w:t>
            </w:r>
          </w:p>
        </w:tc>
        <w:tc>
          <w:tcPr>
            <w:tcW w:w="1870" w:type="dxa"/>
          </w:tcPr>
          <w:p w14:paraId="13BA0956" w14:textId="77777777" w:rsidR="00B57652" w:rsidRDefault="00B57652" w:rsidP="007B0CDC">
            <w:r w:rsidRPr="003638DD">
              <w:t>-0.59908951</w:t>
            </w:r>
          </w:p>
        </w:tc>
        <w:tc>
          <w:tcPr>
            <w:tcW w:w="1870" w:type="dxa"/>
          </w:tcPr>
          <w:p w14:paraId="6304D9EB" w14:textId="77777777" w:rsidR="00B57652" w:rsidRDefault="00B57652" w:rsidP="007B0CDC">
            <w:r w:rsidRPr="003638DD">
              <w:t>1</w:t>
            </w:r>
          </w:p>
        </w:tc>
      </w:tr>
      <w:tr w:rsidR="00B57652" w14:paraId="31F22F3D" w14:textId="77777777" w:rsidTr="00B57652">
        <w:tc>
          <w:tcPr>
            <w:tcW w:w="1870" w:type="dxa"/>
          </w:tcPr>
          <w:p w14:paraId="5A89FAF7" w14:textId="77777777" w:rsidR="00B57652" w:rsidRDefault="00B57652" w:rsidP="007B0CDC">
            <w:r w:rsidRPr="003638DD">
              <w:t>FBgn0030946</w:t>
            </w:r>
          </w:p>
        </w:tc>
        <w:tc>
          <w:tcPr>
            <w:tcW w:w="1959" w:type="dxa"/>
          </w:tcPr>
          <w:p w14:paraId="7A6DC153" w14:textId="77777777" w:rsidR="00B57652" w:rsidRDefault="00B57652" w:rsidP="007B0CDC">
            <w:r w:rsidRPr="003638DD">
              <w:t>CG6659</w:t>
            </w:r>
          </w:p>
        </w:tc>
        <w:tc>
          <w:tcPr>
            <w:tcW w:w="1870" w:type="dxa"/>
          </w:tcPr>
          <w:p w14:paraId="5F9E870F" w14:textId="77777777" w:rsidR="00B57652" w:rsidRDefault="00B57652" w:rsidP="007B0CDC">
            <w:r w:rsidRPr="003638DD">
              <w:t>-0.229690643</w:t>
            </w:r>
          </w:p>
        </w:tc>
        <w:tc>
          <w:tcPr>
            <w:tcW w:w="1870" w:type="dxa"/>
          </w:tcPr>
          <w:p w14:paraId="5FB038AB" w14:textId="77777777" w:rsidR="00B57652" w:rsidRDefault="00B57652" w:rsidP="007B0CDC">
            <w:r w:rsidRPr="003638DD">
              <w:t>-0.599032463</w:t>
            </w:r>
          </w:p>
        </w:tc>
        <w:tc>
          <w:tcPr>
            <w:tcW w:w="1870" w:type="dxa"/>
          </w:tcPr>
          <w:p w14:paraId="067AD962" w14:textId="77777777" w:rsidR="00B57652" w:rsidRDefault="00B57652" w:rsidP="007B0CDC">
            <w:r w:rsidRPr="003638DD">
              <w:t>0</w:t>
            </w:r>
          </w:p>
        </w:tc>
      </w:tr>
      <w:tr w:rsidR="00B57652" w14:paraId="30DE2FF9" w14:textId="77777777" w:rsidTr="00B57652">
        <w:tc>
          <w:tcPr>
            <w:tcW w:w="1870" w:type="dxa"/>
          </w:tcPr>
          <w:p w14:paraId="330AF833" w14:textId="77777777" w:rsidR="00B57652" w:rsidRDefault="00B57652" w:rsidP="007B0CDC">
            <w:r w:rsidRPr="003638DD">
              <w:t>FBgn0038771</w:t>
            </w:r>
          </w:p>
        </w:tc>
        <w:tc>
          <w:tcPr>
            <w:tcW w:w="1959" w:type="dxa"/>
          </w:tcPr>
          <w:p w14:paraId="46E0897B" w14:textId="77777777" w:rsidR="00B57652" w:rsidRDefault="00B57652" w:rsidP="007B0CDC">
            <w:r w:rsidRPr="003638DD">
              <w:t>CG4390</w:t>
            </w:r>
          </w:p>
        </w:tc>
        <w:tc>
          <w:tcPr>
            <w:tcW w:w="1870" w:type="dxa"/>
          </w:tcPr>
          <w:p w14:paraId="2F06FC11" w14:textId="77777777" w:rsidR="00B57652" w:rsidRDefault="00B57652" w:rsidP="007B0CDC">
            <w:r w:rsidRPr="003638DD">
              <w:t>-0.210783695</w:t>
            </w:r>
          </w:p>
        </w:tc>
        <w:tc>
          <w:tcPr>
            <w:tcW w:w="1870" w:type="dxa"/>
          </w:tcPr>
          <w:p w14:paraId="3A00DD7C" w14:textId="77777777" w:rsidR="00B57652" w:rsidRDefault="00B57652" w:rsidP="007B0CDC">
            <w:r w:rsidRPr="003638DD">
              <w:t>-0.597936287</w:t>
            </w:r>
          </w:p>
        </w:tc>
        <w:tc>
          <w:tcPr>
            <w:tcW w:w="1870" w:type="dxa"/>
          </w:tcPr>
          <w:p w14:paraId="4E3DB88F" w14:textId="77777777" w:rsidR="00B57652" w:rsidRDefault="00B57652" w:rsidP="007B0CDC">
            <w:r w:rsidRPr="003638DD">
              <w:t>0</w:t>
            </w:r>
          </w:p>
        </w:tc>
      </w:tr>
      <w:tr w:rsidR="00B57652" w14:paraId="40CC6456" w14:textId="77777777" w:rsidTr="00B57652">
        <w:tc>
          <w:tcPr>
            <w:tcW w:w="1870" w:type="dxa"/>
          </w:tcPr>
          <w:p w14:paraId="56E33E1F" w14:textId="77777777" w:rsidR="00B57652" w:rsidRDefault="00B57652" w:rsidP="007B0CDC">
            <w:r w:rsidRPr="003638DD">
              <w:t>FBgn0029176</w:t>
            </w:r>
          </w:p>
        </w:tc>
        <w:tc>
          <w:tcPr>
            <w:tcW w:w="1959" w:type="dxa"/>
          </w:tcPr>
          <w:p w14:paraId="66D2FCDB" w14:textId="77777777" w:rsidR="00B57652" w:rsidRDefault="00B57652" w:rsidP="007B0CDC">
            <w:r w:rsidRPr="003638DD">
              <w:t>Ef1gamma</w:t>
            </w:r>
          </w:p>
        </w:tc>
        <w:tc>
          <w:tcPr>
            <w:tcW w:w="1870" w:type="dxa"/>
          </w:tcPr>
          <w:p w14:paraId="473B5658" w14:textId="77777777" w:rsidR="00B57652" w:rsidRDefault="00B57652" w:rsidP="007B0CDC">
            <w:r w:rsidRPr="003638DD">
              <w:t>-0.266285557</w:t>
            </w:r>
          </w:p>
        </w:tc>
        <w:tc>
          <w:tcPr>
            <w:tcW w:w="1870" w:type="dxa"/>
          </w:tcPr>
          <w:p w14:paraId="4A6C4051" w14:textId="77777777" w:rsidR="00B57652" w:rsidRDefault="00B57652" w:rsidP="007B0CDC">
            <w:r w:rsidRPr="003638DD">
              <w:t>-0.597722651</w:t>
            </w:r>
          </w:p>
        </w:tc>
        <w:tc>
          <w:tcPr>
            <w:tcW w:w="1870" w:type="dxa"/>
          </w:tcPr>
          <w:p w14:paraId="35EC2ECE" w14:textId="77777777" w:rsidR="00B57652" w:rsidRDefault="00B57652" w:rsidP="007B0CDC">
            <w:r w:rsidRPr="003638DD">
              <w:t>0</w:t>
            </w:r>
          </w:p>
        </w:tc>
      </w:tr>
      <w:tr w:rsidR="00B57652" w14:paraId="1FB42208" w14:textId="77777777" w:rsidTr="00B57652">
        <w:tc>
          <w:tcPr>
            <w:tcW w:w="1870" w:type="dxa"/>
          </w:tcPr>
          <w:p w14:paraId="7C32065D" w14:textId="77777777" w:rsidR="00B57652" w:rsidRDefault="00B57652" w:rsidP="007B0CDC">
            <w:r w:rsidRPr="003638DD">
              <w:t>FBgn0027841</w:t>
            </w:r>
          </w:p>
        </w:tc>
        <w:tc>
          <w:tcPr>
            <w:tcW w:w="1959" w:type="dxa"/>
          </w:tcPr>
          <w:p w14:paraId="262B16CC" w14:textId="77777777" w:rsidR="00B57652" w:rsidRDefault="00B57652" w:rsidP="007B0CDC">
            <w:r w:rsidRPr="003638DD">
              <w:t>CstF-64</w:t>
            </w:r>
          </w:p>
        </w:tc>
        <w:tc>
          <w:tcPr>
            <w:tcW w:w="1870" w:type="dxa"/>
          </w:tcPr>
          <w:p w14:paraId="5E165112" w14:textId="77777777" w:rsidR="00B57652" w:rsidRDefault="00B57652" w:rsidP="007B0CDC">
            <w:r w:rsidRPr="003638DD">
              <w:t>-0.230831386</w:t>
            </w:r>
          </w:p>
        </w:tc>
        <w:tc>
          <w:tcPr>
            <w:tcW w:w="1870" w:type="dxa"/>
          </w:tcPr>
          <w:p w14:paraId="19310BE3" w14:textId="77777777" w:rsidR="00B57652" w:rsidRDefault="00B57652" w:rsidP="007B0CDC">
            <w:r w:rsidRPr="003638DD">
              <w:t>-0.596879897</w:t>
            </w:r>
          </w:p>
        </w:tc>
        <w:tc>
          <w:tcPr>
            <w:tcW w:w="1870" w:type="dxa"/>
          </w:tcPr>
          <w:p w14:paraId="09A1CFF8" w14:textId="77777777" w:rsidR="00B57652" w:rsidRDefault="00B57652" w:rsidP="007B0CDC">
            <w:r w:rsidRPr="003638DD">
              <w:t>0</w:t>
            </w:r>
          </w:p>
        </w:tc>
      </w:tr>
      <w:tr w:rsidR="00B57652" w14:paraId="0B9C2A7F" w14:textId="77777777" w:rsidTr="00B57652">
        <w:tc>
          <w:tcPr>
            <w:tcW w:w="1870" w:type="dxa"/>
          </w:tcPr>
          <w:p w14:paraId="5C8A4494" w14:textId="77777777" w:rsidR="00B57652" w:rsidRDefault="00B57652" w:rsidP="007B0CDC">
            <w:r w:rsidRPr="003638DD">
              <w:t>FBgn0030858</w:t>
            </w:r>
          </w:p>
        </w:tc>
        <w:tc>
          <w:tcPr>
            <w:tcW w:w="1959" w:type="dxa"/>
          </w:tcPr>
          <w:p w14:paraId="3F75BA08" w14:textId="77777777" w:rsidR="00B57652" w:rsidRDefault="00B57652" w:rsidP="007B0CDC">
            <w:r w:rsidRPr="003638DD">
              <w:t>IntS2</w:t>
            </w:r>
          </w:p>
        </w:tc>
        <w:tc>
          <w:tcPr>
            <w:tcW w:w="1870" w:type="dxa"/>
          </w:tcPr>
          <w:p w14:paraId="226E9DB3" w14:textId="77777777" w:rsidR="00B57652" w:rsidRDefault="00B57652" w:rsidP="007B0CDC">
            <w:r w:rsidRPr="003638DD">
              <w:t>-0.545583246</w:t>
            </w:r>
          </w:p>
        </w:tc>
        <w:tc>
          <w:tcPr>
            <w:tcW w:w="1870" w:type="dxa"/>
          </w:tcPr>
          <w:p w14:paraId="08A498DF" w14:textId="77777777" w:rsidR="00B57652" w:rsidRDefault="00B57652" w:rsidP="007B0CDC">
            <w:r w:rsidRPr="003638DD">
              <w:t>-0.596722121</w:t>
            </w:r>
          </w:p>
        </w:tc>
        <w:tc>
          <w:tcPr>
            <w:tcW w:w="1870" w:type="dxa"/>
          </w:tcPr>
          <w:p w14:paraId="2D89695F" w14:textId="77777777" w:rsidR="00B57652" w:rsidRDefault="00B57652" w:rsidP="007B0CDC">
            <w:r w:rsidRPr="003638DD">
              <w:t>1</w:t>
            </w:r>
          </w:p>
        </w:tc>
      </w:tr>
      <w:tr w:rsidR="00B57652" w14:paraId="06E85A8F" w14:textId="77777777" w:rsidTr="00B57652">
        <w:tc>
          <w:tcPr>
            <w:tcW w:w="1870" w:type="dxa"/>
          </w:tcPr>
          <w:p w14:paraId="0116FA78" w14:textId="77777777" w:rsidR="00B57652" w:rsidRDefault="00B57652" w:rsidP="007B0CDC">
            <w:r w:rsidRPr="003638DD">
              <w:t>FBgn0035253</w:t>
            </w:r>
          </w:p>
        </w:tc>
        <w:tc>
          <w:tcPr>
            <w:tcW w:w="1959" w:type="dxa"/>
          </w:tcPr>
          <w:p w14:paraId="69938723" w14:textId="77777777" w:rsidR="00B57652" w:rsidRDefault="00B57652" w:rsidP="007B0CDC">
            <w:r w:rsidRPr="003638DD">
              <w:t>CG7971</w:t>
            </w:r>
          </w:p>
        </w:tc>
        <w:tc>
          <w:tcPr>
            <w:tcW w:w="1870" w:type="dxa"/>
          </w:tcPr>
          <w:p w14:paraId="5BB436BC" w14:textId="77777777" w:rsidR="00B57652" w:rsidRDefault="00B57652" w:rsidP="007B0CDC">
            <w:r w:rsidRPr="003638DD">
              <w:t>-0.414727065</w:t>
            </w:r>
          </w:p>
        </w:tc>
        <w:tc>
          <w:tcPr>
            <w:tcW w:w="1870" w:type="dxa"/>
          </w:tcPr>
          <w:p w14:paraId="2BA4BA9E" w14:textId="77777777" w:rsidR="00B57652" w:rsidRDefault="00B57652" w:rsidP="007B0CDC">
            <w:r w:rsidRPr="003638DD">
              <w:t>-0.59504809</w:t>
            </w:r>
          </w:p>
        </w:tc>
        <w:tc>
          <w:tcPr>
            <w:tcW w:w="1870" w:type="dxa"/>
          </w:tcPr>
          <w:p w14:paraId="6997FD96" w14:textId="77777777" w:rsidR="00B57652" w:rsidRDefault="00B57652" w:rsidP="007B0CDC">
            <w:r w:rsidRPr="003638DD">
              <w:t>0</w:t>
            </w:r>
          </w:p>
        </w:tc>
      </w:tr>
      <w:tr w:rsidR="00B57652" w14:paraId="251EB1A8" w14:textId="77777777" w:rsidTr="00B57652">
        <w:tc>
          <w:tcPr>
            <w:tcW w:w="1870" w:type="dxa"/>
          </w:tcPr>
          <w:p w14:paraId="1AE6C51E" w14:textId="77777777" w:rsidR="00B57652" w:rsidRDefault="00B57652" w:rsidP="007B0CDC">
            <w:r w:rsidRPr="003638DD">
              <w:t>FBgn0031450</w:t>
            </w:r>
          </w:p>
        </w:tc>
        <w:tc>
          <w:tcPr>
            <w:tcW w:w="1959" w:type="dxa"/>
          </w:tcPr>
          <w:p w14:paraId="2224C6F9" w14:textId="77777777" w:rsidR="00B57652" w:rsidRDefault="00B57652" w:rsidP="007B0CDC">
            <w:proofErr w:type="spellStart"/>
            <w:r w:rsidRPr="003638DD">
              <w:t>Hrs</w:t>
            </w:r>
            <w:proofErr w:type="spellEnd"/>
          </w:p>
        </w:tc>
        <w:tc>
          <w:tcPr>
            <w:tcW w:w="1870" w:type="dxa"/>
          </w:tcPr>
          <w:p w14:paraId="77F20556" w14:textId="77777777" w:rsidR="00B57652" w:rsidRDefault="00B57652" w:rsidP="007B0CDC">
            <w:r w:rsidRPr="003638DD">
              <w:t>-0.182186475</w:t>
            </w:r>
          </w:p>
        </w:tc>
        <w:tc>
          <w:tcPr>
            <w:tcW w:w="1870" w:type="dxa"/>
          </w:tcPr>
          <w:p w14:paraId="1AC3AE01" w14:textId="77777777" w:rsidR="00B57652" w:rsidRDefault="00B57652" w:rsidP="007B0CDC">
            <w:r w:rsidRPr="003638DD">
              <w:t>-0.594720682</w:t>
            </w:r>
          </w:p>
        </w:tc>
        <w:tc>
          <w:tcPr>
            <w:tcW w:w="1870" w:type="dxa"/>
          </w:tcPr>
          <w:p w14:paraId="5FF71648" w14:textId="77777777" w:rsidR="00B57652" w:rsidRDefault="00B57652" w:rsidP="007B0CDC">
            <w:r w:rsidRPr="003638DD">
              <w:t>0</w:t>
            </w:r>
          </w:p>
        </w:tc>
      </w:tr>
      <w:tr w:rsidR="00B57652" w14:paraId="77225451" w14:textId="77777777" w:rsidTr="00B57652">
        <w:tc>
          <w:tcPr>
            <w:tcW w:w="1870" w:type="dxa"/>
          </w:tcPr>
          <w:p w14:paraId="25924A48" w14:textId="77777777" w:rsidR="00B57652" w:rsidRDefault="00B57652" w:rsidP="007B0CDC">
            <w:r w:rsidRPr="003638DD">
              <w:t>FBgn0002284</w:t>
            </w:r>
          </w:p>
        </w:tc>
        <w:tc>
          <w:tcPr>
            <w:tcW w:w="1959" w:type="dxa"/>
          </w:tcPr>
          <w:p w14:paraId="7838743C" w14:textId="77777777" w:rsidR="00B57652" w:rsidRDefault="00B57652" w:rsidP="007B0CDC">
            <w:r w:rsidRPr="003638DD">
              <w:t>Prosbeta6</w:t>
            </w:r>
          </w:p>
        </w:tc>
        <w:tc>
          <w:tcPr>
            <w:tcW w:w="1870" w:type="dxa"/>
          </w:tcPr>
          <w:p w14:paraId="28D017F6" w14:textId="77777777" w:rsidR="00B57652" w:rsidRDefault="00B57652" w:rsidP="007B0CDC">
            <w:r w:rsidRPr="003638DD">
              <w:t>-0.230927987</w:t>
            </w:r>
          </w:p>
        </w:tc>
        <w:tc>
          <w:tcPr>
            <w:tcW w:w="1870" w:type="dxa"/>
          </w:tcPr>
          <w:p w14:paraId="5233FD13" w14:textId="77777777" w:rsidR="00B57652" w:rsidRDefault="00B57652" w:rsidP="007B0CDC">
            <w:r w:rsidRPr="003638DD">
              <w:t>-0.592321312</w:t>
            </w:r>
          </w:p>
        </w:tc>
        <w:tc>
          <w:tcPr>
            <w:tcW w:w="1870" w:type="dxa"/>
          </w:tcPr>
          <w:p w14:paraId="2F80B166" w14:textId="77777777" w:rsidR="00B57652" w:rsidRDefault="00B57652" w:rsidP="007B0CDC">
            <w:r w:rsidRPr="003638DD">
              <w:t>0</w:t>
            </w:r>
          </w:p>
        </w:tc>
      </w:tr>
      <w:tr w:rsidR="00B57652" w14:paraId="09CCCBCA" w14:textId="77777777" w:rsidTr="00B57652">
        <w:tc>
          <w:tcPr>
            <w:tcW w:w="1870" w:type="dxa"/>
          </w:tcPr>
          <w:p w14:paraId="7B09A574" w14:textId="77777777" w:rsidR="00B57652" w:rsidRDefault="00B57652" w:rsidP="007B0CDC">
            <w:r w:rsidRPr="003638DD">
              <w:t>FBgn0031682</w:t>
            </w:r>
          </w:p>
        </w:tc>
        <w:tc>
          <w:tcPr>
            <w:tcW w:w="1959" w:type="dxa"/>
          </w:tcPr>
          <w:p w14:paraId="3C1D4110" w14:textId="77777777" w:rsidR="00B57652" w:rsidRDefault="00B57652" w:rsidP="007B0CDC">
            <w:r w:rsidRPr="003638DD">
              <w:t>CG5828</w:t>
            </w:r>
          </w:p>
        </w:tc>
        <w:tc>
          <w:tcPr>
            <w:tcW w:w="1870" w:type="dxa"/>
          </w:tcPr>
          <w:p w14:paraId="4955C845" w14:textId="77777777" w:rsidR="00B57652" w:rsidRDefault="00B57652" w:rsidP="007B0CDC">
            <w:r w:rsidRPr="003638DD">
              <w:t>-0.250624875</w:t>
            </w:r>
          </w:p>
        </w:tc>
        <w:tc>
          <w:tcPr>
            <w:tcW w:w="1870" w:type="dxa"/>
          </w:tcPr>
          <w:p w14:paraId="7AF0E783" w14:textId="77777777" w:rsidR="00B57652" w:rsidRDefault="00B57652" w:rsidP="007B0CDC">
            <w:r w:rsidRPr="003638DD">
              <w:t>-0.587725792</w:t>
            </w:r>
          </w:p>
        </w:tc>
        <w:tc>
          <w:tcPr>
            <w:tcW w:w="1870" w:type="dxa"/>
          </w:tcPr>
          <w:p w14:paraId="06EE94BD" w14:textId="77777777" w:rsidR="00B57652" w:rsidRDefault="00B57652" w:rsidP="007B0CDC">
            <w:r w:rsidRPr="003638DD">
              <w:t>0</w:t>
            </w:r>
          </w:p>
        </w:tc>
      </w:tr>
      <w:tr w:rsidR="00B57652" w14:paraId="0106B911" w14:textId="77777777" w:rsidTr="00B57652">
        <w:tc>
          <w:tcPr>
            <w:tcW w:w="1870" w:type="dxa"/>
          </w:tcPr>
          <w:p w14:paraId="10B2AF8B" w14:textId="77777777" w:rsidR="00B57652" w:rsidRDefault="00B57652" w:rsidP="007B0CDC">
            <w:r w:rsidRPr="003638DD">
              <w:t>FBgn0038167</w:t>
            </w:r>
          </w:p>
        </w:tc>
        <w:tc>
          <w:tcPr>
            <w:tcW w:w="1959" w:type="dxa"/>
          </w:tcPr>
          <w:p w14:paraId="320532F3" w14:textId="77777777" w:rsidR="00B57652" w:rsidRDefault="00B57652" w:rsidP="007B0CDC">
            <w:r w:rsidRPr="003638DD">
              <w:t>lkb1</w:t>
            </w:r>
          </w:p>
        </w:tc>
        <w:tc>
          <w:tcPr>
            <w:tcW w:w="1870" w:type="dxa"/>
          </w:tcPr>
          <w:p w14:paraId="0C806AC0" w14:textId="77777777" w:rsidR="00B57652" w:rsidRDefault="00B57652" w:rsidP="007B0CDC">
            <w:r w:rsidRPr="003638DD">
              <w:t>-0.228565466</w:t>
            </w:r>
          </w:p>
        </w:tc>
        <w:tc>
          <w:tcPr>
            <w:tcW w:w="1870" w:type="dxa"/>
          </w:tcPr>
          <w:p w14:paraId="358BEC64" w14:textId="77777777" w:rsidR="00B57652" w:rsidRDefault="00B57652" w:rsidP="007B0CDC">
            <w:r w:rsidRPr="003638DD">
              <w:t>-0.587717397</w:t>
            </w:r>
          </w:p>
        </w:tc>
        <w:tc>
          <w:tcPr>
            <w:tcW w:w="1870" w:type="dxa"/>
          </w:tcPr>
          <w:p w14:paraId="53F88B59" w14:textId="77777777" w:rsidR="00B57652" w:rsidRDefault="00B57652" w:rsidP="007B0CDC">
            <w:r w:rsidRPr="003638DD">
              <w:t>1</w:t>
            </w:r>
          </w:p>
        </w:tc>
      </w:tr>
      <w:tr w:rsidR="00B57652" w14:paraId="29D7F140" w14:textId="77777777" w:rsidTr="00B57652">
        <w:tc>
          <w:tcPr>
            <w:tcW w:w="1870" w:type="dxa"/>
          </w:tcPr>
          <w:p w14:paraId="79F66B95" w14:textId="77777777" w:rsidR="00B57652" w:rsidRDefault="00B57652" w:rsidP="007B0CDC">
            <w:r w:rsidRPr="003638DD">
              <w:t>FBgn0261562</w:t>
            </w:r>
          </w:p>
        </w:tc>
        <w:tc>
          <w:tcPr>
            <w:tcW w:w="1959" w:type="dxa"/>
          </w:tcPr>
          <w:p w14:paraId="7D8A2BFC" w14:textId="77777777" w:rsidR="00B57652" w:rsidRDefault="00B57652" w:rsidP="007B0CDC">
            <w:r w:rsidRPr="003638DD">
              <w:t>CG42676</w:t>
            </w:r>
          </w:p>
        </w:tc>
        <w:tc>
          <w:tcPr>
            <w:tcW w:w="1870" w:type="dxa"/>
          </w:tcPr>
          <w:p w14:paraId="38C66DD7" w14:textId="77777777" w:rsidR="00B57652" w:rsidRDefault="00B57652" w:rsidP="007B0CDC">
            <w:r w:rsidRPr="003638DD">
              <w:t>-0.505466193</w:t>
            </w:r>
          </w:p>
        </w:tc>
        <w:tc>
          <w:tcPr>
            <w:tcW w:w="1870" w:type="dxa"/>
          </w:tcPr>
          <w:p w14:paraId="2F709E5C" w14:textId="77777777" w:rsidR="00B57652" w:rsidRDefault="00B57652" w:rsidP="007B0CDC">
            <w:r w:rsidRPr="003638DD">
              <w:t>-0.587246607</w:t>
            </w:r>
          </w:p>
        </w:tc>
        <w:tc>
          <w:tcPr>
            <w:tcW w:w="1870" w:type="dxa"/>
          </w:tcPr>
          <w:p w14:paraId="0E77ED51" w14:textId="77777777" w:rsidR="00B57652" w:rsidRDefault="00B57652" w:rsidP="007B0CDC">
            <w:r w:rsidRPr="003638DD">
              <w:t>0</w:t>
            </w:r>
          </w:p>
        </w:tc>
      </w:tr>
      <w:tr w:rsidR="00B57652" w14:paraId="134DA896" w14:textId="77777777" w:rsidTr="00B57652">
        <w:tc>
          <w:tcPr>
            <w:tcW w:w="1870" w:type="dxa"/>
          </w:tcPr>
          <w:p w14:paraId="5C4F0043" w14:textId="77777777" w:rsidR="00B57652" w:rsidRDefault="00B57652" w:rsidP="007B0CDC">
            <w:r w:rsidRPr="003638DD">
              <w:t>FBgn0034968</w:t>
            </w:r>
          </w:p>
        </w:tc>
        <w:tc>
          <w:tcPr>
            <w:tcW w:w="1959" w:type="dxa"/>
          </w:tcPr>
          <w:p w14:paraId="5DC9E646" w14:textId="77777777" w:rsidR="00B57652" w:rsidRDefault="00B57652" w:rsidP="007B0CDC">
            <w:r w:rsidRPr="003638DD">
              <w:t>RpL12</w:t>
            </w:r>
          </w:p>
        </w:tc>
        <w:tc>
          <w:tcPr>
            <w:tcW w:w="1870" w:type="dxa"/>
          </w:tcPr>
          <w:p w14:paraId="259406C3" w14:textId="77777777" w:rsidR="00B57652" w:rsidRDefault="00B57652" w:rsidP="007B0CDC">
            <w:r w:rsidRPr="003638DD">
              <w:t>-0.500572009</w:t>
            </w:r>
          </w:p>
        </w:tc>
        <w:tc>
          <w:tcPr>
            <w:tcW w:w="1870" w:type="dxa"/>
          </w:tcPr>
          <w:p w14:paraId="3AD43FEE" w14:textId="77777777" w:rsidR="00B57652" w:rsidRDefault="00B57652" w:rsidP="007B0CDC">
            <w:r w:rsidRPr="003638DD">
              <w:t>-0.585706188</w:t>
            </w:r>
          </w:p>
        </w:tc>
        <w:tc>
          <w:tcPr>
            <w:tcW w:w="1870" w:type="dxa"/>
          </w:tcPr>
          <w:p w14:paraId="7BA5662C" w14:textId="77777777" w:rsidR="00B57652" w:rsidRDefault="00B57652" w:rsidP="007B0CDC">
            <w:r w:rsidRPr="003638DD">
              <w:t>1</w:t>
            </w:r>
          </w:p>
        </w:tc>
      </w:tr>
      <w:tr w:rsidR="00B57652" w14:paraId="675D8AC8" w14:textId="77777777" w:rsidTr="00B57652">
        <w:tc>
          <w:tcPr>
            <w:tcW w:w="1870" w:type="dxa"/>
          </w:tcPr>
          <w:p w14:paraId="25494D0C" w14:textId="77777777" w:rsidR="00B57652" w:rsidRDefault="00B57652" w:rsidP="007B0CDC">
            <w:r w:rsidRPr="003638DD">
              <w:t>FBgn0029157</w:t>
            </w:r>
          </w:p>
        </w:tc>
        <w:tc>
          <w:tcPr>
            <w:tcW w:w="1959" w:type="dxa"/>
          </w:tcPr>
          <w:p w14:paraId="081D94F0" w14:textId="77777777" w:rsidR="00B57652" w:rsidRDefault="00B57652" w:rsidP="007B0CDC">
            <w:proofErr w:type="spellStart"/>
            <w:r w:rsidRPr="003638DD">
              <w:t>ssh</w:t>
            </w:r>
            <w:proofErr w:type="spellEnd"/>
          </w:p>
        </w:tc>
        <w:tc>
          <w:tcPr>
            <w:tcW w:w="1870" w:type="dxa"/>
          </w:tcPr>
          <w:p w14:paraId="71E76AEA" w14:textId="77777777" w:rsidR="00B57652" w:rsidRDefault="00B57652" w:rsidP="007B0CDC">
            <w:r w:rsidRPr="003638DD">
              <w:t>-0.351790045</w:t>
            </w:r>
          </w:p>
        </w:tc>
        <w:tc>
          <w:tcPr>
            <w:tcW w:w="1870" w:type="dxa"/>
          </w:tcPr>
          <w:p w14:paraId="55FD87E5" w14:textId="77777777" w:rsidR="00B57652" w:rsidRDefault="00B57652" w:rsidP="007B0CDC">
            <w:r w:rsidRPr="003638DD">
              <w:t>-0.585673921</w:t>
            </w:r>
          </w:p>
        </w:tc>
        <w:tc>
          <w:tcPr>
            <w:tcW w:w="1870" w:type="dxa"/>
          </w:tcPr>
          <w:p w14:paraId="7A5343D0" w14:textId="77777777" w:rsidR="00B57652" w:rsidRDefault="00B57652" w:rsidP="007B0CDC">
            <w:r w:rsidRPr="003638DD">
              <w:t>0</w:t>
            </w:r>
          </w:p>
        </w:tc>
      </w:tr>
      <w:tr w:rsidR="00B57652" w14:paraId="6080E3B9" w14:textId="77777777" w:rsidTr="00B57652">
        <w:tc>
          <w:tcPr>
            <w:tcW w:w="1870" w:type="dxa"/>
          </w:tcPr>
          <w:p w14:paraId="0AA1FD31" w14:textId="77777777" w:rsidR="00B57652" w:rsidRDefault="00B57652" w:rsidP="007B0CDC">
            <w:r w:rsidRPr="003638DD">
              <w:lastRenderedPageBreak/>
              <w:t>FBgn0040475</w:t>
            </w:r>
          </w:p>
        </w:tc>
        <w:tc>
          <w:tcPr>
            <w:tcW w:w="1959" w:type="dxa"/>
          </w:tcPr>
          <w:p w14:paraId="037AEED0" w14:textId="77777777" w:rsidR="00B57652" w:rsidRDefault="00B57652" w:rsidP="007B0CDC">
            <w:r w:rsidRPr="003638DD">
              <w:t>SH3PX1</w:t>
            </w:r>
          </w:p>
        </w:tc>
        <w:tc>
          <w:tcPr>
            <w:tcW w:w="1870" w:type="dxa"/>
          </w:tcPr>
          <w:p w14:paraId="1E2842E8" w14:textId="77777777" w:rsidR="00B57652" w:rsidRDefault="00B57652" w:rsidP="007B0CDC">
            <w:r w:rsidRPr="003638DD">
              <w:t>-0.456281403</w:t>
            </w:r>
          </w:p>
        </w:tc>
        <w:tc>
          <w:tcPr>
            <w:tcW w:w="1870" w:type="dxa"/>
          </w:tcPr>
          <w:p w14:paraId="099B919B" w14:textId="77777777" w:rsidR="00B57652" w:rsidRDefault="00B57652" w:rsidP="007B0CDC">
            <w:r w:rsidRPr="003638DD">
              <w:t>-0.584025301</w:t>
            </w:r>
          </w:p>
        </w:tc>
        <w:tc>
          <w:tcPr>
            <w:tcW w:w="1870" w:type="dxa"/>
          </w:tcPr>
          <w:p w14:paraId="302D9A30" w14:textId="77777777" w:rsidR="00B57652" w:rsidRDefault="00B57652" w:rsidP="007B0CDC">
            <w:r w:rsidRPr="003638DD">
              <w:t>1</w:t>
            </w:r>
          </w:p>
        </w:tc>
      </w:tr>
      <w:tr w:rsidR="00B57652" w14:paraId="1D747F96" w14:textId="77777777" w:rsidTr="00B57652">
        <w:tc>
          <w:tcPr>
            <w:tcW w:w="1870" w:type="dxa"/>
          </w:tcPr>
          <w:p w14:paraId="4BAD2A91" w14:textId="77777777" w:rsidR="00B57652" w:rsidRDefault="00B57652" w:rsidP="007B0CDC">
            <w:r w:rsidRPr="003638DD">
              <w:t>FBgn0026415</w:t>
            </w:r>
          </w:p>
        </w:tc>
        <w:tc>
          <w:tcPr>
            <w:tcW w:w="1959" w:type="dxa"/>
          </w:tcPr>
          <w:p w14:paraId="4D46C7E7" w14:textId="77777777" w:rsidR="00B57652" w:rsidRDefault="00B57652" w:rsidP="007B0CDC">
            <w:r w:rsidRPr="003638DD">
              <w:t>Idgf4</w:t>
            </w:r>
          </w:p>
        </w:tc>
        <w:tc>
          <w:tcPr>
            <w:tcW w:w="1870" w:type="dxa"/>
          </w:tcPr>
          <w:p w14:paraId="2F6FD0D8" w14:textId="77777777" w:rsidR="00B57652" w:rsidRDefault="00B57652" w:rsidP="007B0CDC">
            <w:r w:rsidRPr="003638DD">
              <w:t>-0.457856551</w:t>
            </w:r>
          </w:p>
        </w:tc>
        <w:tc>
          <w:tcPr>
            <w:tcW w:w="1870" w:type="dxa"/>
          </w:tcPr>
          <w:p w14:paraId="6FABC5D5" w14:textId="77777777" w:rsidR="00B57652" w:rsidRDefault="00B57652" w:rsidP="007B0CDC">
            <w:r w:rsidRPr="003638DD">
              <w:t>-0.583203039</w:t>
            </w:r>
          </w:p>
        </w:tc>
        <w:tc>
          <w:tcPr>
            <w:tcW w:w="1870" w:type="dxa"/>
          </w:tcPr>
          <w:p w14:paraId="2BD174A4" w14:textId="77777777" w:rsidR="00B57652" w:rsidRDefault="00B57652" w:rsidP="007B0CDC">
            <w:r w:rsidRPr="003638DD">
              <w:t>0</w:t>
            </w:r>
          </w:p>
        </w:tc>
      </w:tr>
      <w:tr w:rsidR="00B57652" w14:paraId="25A886F0" w14:textId="77777777" w:rsidTr="00B57652">
        <w:tc>
          <w:tcPr>
            <w:tcW w:w="1870" w:type="dxa"/>
          </w:tcPr>
          <w:p w14:paraId="194F6653" w14:textId="77777777" w:rsidR="00B57652" w:rsidRDefault="00B57652" w:rsidP="007B0CDC">
            <w:r w:rsidRPr="003638DD">
              <w:t>FBgn0017551</w:t>
            </w:r>
          </w:p>
        </w:tc>
        <w:tc>
          <w:tcPr>
            <w:tcW w:w="1959" w:type="dxa"/>
          </w:tcPr>
          <w:p w14:paraId="161546E9" w14:textId="77777777" w:rsidR="00B57652" w:rsidRDefault="00B57652" w:rsidP="007B0CDC">
            <w:r w:rsidRPr="003638DD">
              <w:t>Rca1</w:t>
            </w:r>
          </w:p>
        </w:tc>
        <w:tc>
          <w:tcPr>
            <w:tcW w:w="1870" w:type="dxa"/>
          </w:tcPr>
          <w:p w14:paraId="494E1A6E" w14:textId="77777777" w:rsidR="00B57652" w:rsidRDefault="00B57652" w:rsidP="007B0CDC">
            <w:r w:rsidRPr="003638DD">
              <w:t>-0.304254211</w:t>
            </w:r>
          </w:p>
        </w:tc>
        <w:tc>
          <w:tcPr>
            <w:tcW w:w="1870" w:type="dxa"/>
          </w:tcPr>
          <w:p w14:paraId="5458DA3B" w14:textId="77777777" w:rsidR="00B57652" w:rsidRDefault="00B57652" w:rsidP="007B0CDC">
            <w:r w:rsidRPr="003638DD">
              <w:t>-0.58311956</w:t>
            </w:r>
          </w:p>
        </w:tc>
        <w:tc>
          <w:tcPr>
            <w:tcW w:w="1870" w:type="dxa"/>
          </w:tcPr>
          <w:p w14:paraId="6FB8F554" w14:textId="77777777" w:rsidR="00B57652" w:rsidRDefault="00B57652" w:rsidP="007B0CDC">
            <w:r w:rsidRPr="003638DD">
              <w:t>0</w:t>
            </w:r>
          </w:p>
        </w:tc>
      </w:tr>
      <w:tr w:rsidR="00B57652" w14:paraId="5D658523" w14:textId="77777777" w:rsidTr="00B57652">
        <w:tc>
          <w:tcPr>
            <w:tcW w:w="1870" w:type="dxa"/>
          </w:tcPr>
          <w:p w14:paraId="4D4D5C8F" w14:textId="77777777" w:rsidR="00B57652" w:rsidRDefault="00B57652" w:rsidP="007B0CDC">
            <w:r w:rsidRPr="003638DD">
              <w:t>FBgn0028978</w:t>
            </w:r>
          </w:p>
        </w:tc>
        <w:tc>
          <w:tcPr>
            <w:tcW w:w="1959" w:type="dxa"/>
          </w:tcPr>
          <w:p w14:paraId="2BE4BCB5" w14:textId="77777777" w:rsidR="00B57652" w:rsidRDefault="00B57652" w:rsidP="007B0CDC">
            <w:proofErr w:type="spellStart"/>
            <w:r w:rsidRPr="003638DD">
              <w:t>trbl</w:t>
            </w:r>
            <w:proofErr w:type="spellEnd"/>
          </w:p>
        </w:tc>
        <w:tc>
          <w:tcPr>
            <w:tcW w:w="1870" w:type="dxa"/>
          </w:tcPr>
          <w:p w14:paraId="01282EAB" w14:textId="77777777" w:rsidR="00B57652" w:rsidRDefault="00B57652" w:rsidP="007B0CDC">
            <w:r w:rsidRPr="003638DD">
              <w:t>-0.515216852</w:t>
            </w:r>
          </w:p>
        </w:tc>
        <w:tc>
          <w:tcPr>
            <w:tcW w:w="1870" w:type="dxa"/>
          </w:tcPr>
          <w:p w14:paraId="7D931176" w14:textId="77777777" w:rsidR="00B57652" w:rsidRDefault="00B57652" w:rsidP="007B0CDC">
            <w:r w:rsidRPr="003638DD">
              <w:t>-0.581420821</w:t>
            </w:r>
          </w:p>
        </w:tc>
        <w:tc>
          <w:tcPr>
            <w:tcW w:w="1870" w:type="dxa"/>
          </w:tcPr>
          <w:p w14:paraId="0E11D6AE" w14:textId="77777777" w:rsidR="00B57652" w:rsidRDefault="00B57652" w:rsidP="007B0CDC">
            <w:r w:rsidRPr="003638DD">
              <w:t>1</w:t>
            </w:r>
          </w:p>
        </w:tc>
      </w:tr>
      <w:tr w:rsidR="00B57652" w14:paraId="58787E5C" w14:textId="77777777" w:rsidTr="00B57652">
        <w:tc>
          <w:tcPr>
            <w:tcW w:w="1870" w:type="dxa"/>
          </w:tcPr>
          <w:p w14:paraId="1AB164D6" w14:textId="77777777" w:rsidR="00B57652" w:rsidRDefault="00B57652" w:rsidP="007B0CDC">
            <w:r w:rsidRPr="003638DD">
              <w:t>FBgn0264357</w:t>
            </w:r>
          </w:p>
        </w:tc>
        <w:tc>
          <w:tcPr>
            <w:tcW w:w="1959" w:type="dxa"/>
          </w:tcPr>
          <w:p w14:paraId="22762668" w14:textId="77777777" w:rsidR="00B57652" w:rsidRDefault="00B57652" w:rsidP="007B0CDC">
            <w:r w:rsidRPr="003638DD">
              <w:t>SNF4Agamma</w:t>
            </w:r>
          </w:p>
        </w:tc>
        <w:tc>
          <w:tcPr>
            <w:tcW w:w="1870" w:type="dxa"/>
          </w:tcPr>
          <w:p w14:paraId="29AC3442" w14:textId="77777777" w:rsidR="00B57652" w:rsidRDefault="00B57652" w:rsidP="007B0CDC">
            <w:r w:rsidRPr="003638DD">
              <w:t>-0.278566694</w:t>
            </w:r>
          </w:p>
        </w:tc>
        <w:tc>
          <w:tcPr>
            <w:tcW w:w="1870" w:type="dxa"/>
          </w:tcPr>
          <w:p w14:paraId="4E5D7E99" w14:textId="77777777" w:rsidR="00B57652" w:rsidRDefault="00B57652" w:rsidP="007B0CDC">
            <w:r w:rsidRPr="003638DD">
              <w:t>-0.580766787</w:t>
            </w:r>
          </w:p>
        </w:tc>
        <w:tc>
          <w:tcPr>
            <w:tcW w:w="1870" w:type="dxa"/>
          </w:tcPr>
          <w:p w14:paraId="73CE9D61" w14:textId="77777777" w:rsidR="00B57652" w:rsidRDefault="00B57652" w:rsidP="007B0CDC">
            <w:r w:rsidRPr="003638DD">
              <w:t>1</w:t>
            </w:r>
          </w:p>
        </w:tc>
      </w:tr>
      <w:tr w:rsidR="00B57652" w14:paraId="55F73ECB" w14:textId="77777777" w:rsidTr="00B57652">
        <w:tc>
          <w:tcPr>
            <w:tcW w:w="1870" w:type="dxa"/>
          </w:tcPr>
          <w:p w14:paraId="21946D76" w14:textId="77777777" w:rsidR="00B57652" w:rsidRDefault="00B57652" w:rsidP="007B0CDC">
            <w:r w:rsidRPr="003638DD">
              <w:t>FBgn0250848</w:t>
            </w:r>
          </w:p>
        </w:tc>
        <w:tc>
          <w:tcPr>
            <w:tcW w:w="1959" w:type="dxa"/>
          </w:tcPr>
          <w:p w14:paraId="5637F9C5" w14:textId="77777777" w:rsidR="00B57652" w:rsidRDefault="00B57652" w:rsidP="007B0CDC">
            <w:r w:rsidRPr="003638DD">
              <w:t>26-29-p</w:t>
            </w:r>
          </w:p>
        </w:tc>
        <w:tc>
          <w:tcPr>
            <w:tcW w:w="1870" w:type="dxa"/>
          </w:tcPr>
          <w:p w14:paraId="3C75D35B" w14:textId="77777777" w:rsidR="00B57652" w:rsidRDefault="00B57652" w:rsidP="007B0CDC">
            <w:r w:rsidRPr="003638DD">
              <w:t>-0.319276033</w:t>
            </w:r>
          </w:p>
        </w:tc>
        <w:tc>
          <w:tcPr>
            <w:tcW w:w="1870" w:type="dxa"/>
          </w:tcPr>
          <w:p w14:paraId="0F3A2D44" w14:textId="77777777" w:rsidR="00B57652" w:rsidRDefault="00B57652" w:rsidP="007B0CDC">
            <w:r w:rsidRPr="003638DD">
              <w:t>-0.580388314</w:t>
            </w:r>
          </w:p>
        </w:tc>
        <w:tc>
          <w:tcPr>
            <w:tcW w:w="1870" w:type="dxa"/>
          </w:tcPr>
          <w:p w14:paraId="45E75010" w14:textId="77777777" w:rsidR="00B57652" w:rsidRDefault="00B57652" w:rsidP="007B0CDC">
            <w:r w:rsidRPr="003638DD">
              <w:t>0</w:t>
            </w:r>
          </w:p>
        </w:tc>
      </w:tr>
      <w:tr w:rsidR="00B57652" w14:paraId="4A379CE0" w14:textId="77777777" w:rsidTr="00B57652">
        <w:tc>
          <w:tcPr>
            <w:tcW w:w="1870" w:type="dxa"/>
          </w:tcPr>
          <w:p w14:paraId="0930C871" w14:textId="77777777" w:rsidR="00B57652" w:rsidRDefault="00B57652" w:rsidP="007B0CDC">
            <w:r w:rsidRPr="003638DD">
              <w:t>FBgn0037632</w:t>
            </w:r>
          </w:p>
        </w:tc>
        <w:tc>
          <w:tcPr>
            <w:tcW w:w="1959" w:type="dxa"/>
          </w:tcPr>
          <w:p w14:paraId="2F865099" w14:textId="77777777" w:rsidR="00B57652" w:rsidRDefault="00B57652" w:rsidP="007B0CDC">
            <w:r w:rsidRPr="003638DD">
              <w:t>Tcp-1eta</w:t>
            </w:r>
          </w:p>
        </w:tc>
        <w:tc>
          <w:tcPr>
            <w:tcW w:w="1870" w:type="dxa"/>
          </w:tcPr>
          <w:p w14:paraId="4ECEC43D" w14:textId="77777777" w:rsidR="00B57652" w:rsidRDefault="00B57652" w:rsidP="007B0CDC">
            <w:r w:rsidRPr="003638DD">
              <w:t>-0.184306072</w:t>
            </w:r>
          </w:p>
        </w:tc>
        <w:tc>
          <w:tcPr>
            <w:tcW w:w="1870" w:type="dxa"/>
          </w:tcPr>
          <w:p w14:paraId="6D4B3D03" w14:textId="77777777" w:rsidR="00B57652" w:rsidRDefault="00B57652" w:rsidP="007B0CDC">
            <w:r w:rsidRPr="003638DD">
              <w:t>-0.579035064</w:t>
            </w:r>
          </w:p>
        </w:tc>
        <w:tc>
          <w:tcPr>
            <w:tcW w:w="1870" w:type="dxa"/>
          </w:tcPr>
          <w:p w14:paraId="7A7088A8" w14:textId="77777777" w:rsidR="00B57652" w:rsidRDefault="00B57652" w:rsidP="007B0CDC">
            <w:r w:rsidRPr="003638DD">
              <w:t>0</w:t>
            </w:r>
          </w:p>
        </w:tc>
      </w:tr>
      <w:tr w:rsidR="00B57652" w14:paraId="3F582DC4" w14:textId="77777777" w:rsidTr="00B57652">
        <w:tc>
          <w:tcPr>
            <w:tcW w:w="1870" w:type="dxa"/>
          </w:tcPr>
          <w:p w14:paraId="528A235A" w14:textId="77777777" w:rsidR="00B57652" w:rsidRDefault="00B57652" w:rsidP="007B0CDC">
            <w:r w:rsidRPr="003638DD">
              <w:t>FBgn0266064</w:t>
            </w:r>
          </w:p>
        </w:tc>
        <w:tc>
          <w:tcPr>
            <w:tcW w:w="1959" w:type="dxa"/>
          </w:tcPr>
          <w:p w14:paraId="187B15B4" w14:textId="77777777" w:rsidR="00B57652" w:rsidRDefault="00B57652" w:rsidP="007B0CDC">
            <w:proofErr w:type="spellStart"/>
            <w:r w:rsidRPr="003638DD">
              <w:t>GlyS</w:t>
            </w:r>
            <w:proofErr w:type="spellEnd"/>
          </w:p>
        </w:tc>
        <w:tc>
          <w:tcPr>
            <w:tcW w:w="1870" w:type="dxa"/>
          </w:tcPr>
          <w:p w14:paraId="44FC6458" w14:textId="77777777" w:rsidR="00B57652" w:rsidRDefault="00B57652" w:rsidP="007B0CDC">
            <w:r w:rsidRPr="003638DD">
              <w:t>-0.220287846</w:t>
            </w:r>
          </w:p>
        </w:tc>
        <w:tc>
          <w:tcPr>
            <w:tcW w:w="1870" w:type="dxa"/>
          </w:tcPr>
          <w:p w14:paraId="21A26886" w14:textId="77777777" w:rsidR="00B57652" w:rsidRDefault="00B57652" w:rsidP="007B0CDC">
            <w:r w:rsidRPr="003638DD">
              <w:t>-0.578532585</w:t>
            </w:r>
          </w:p>
        </w:tc>
        <w:tc>
          <w:tcPr>
            <w:tcW w:w="1870" w:type="dxa"/>
          </w:tcPr>
          <w:p w14:paraId="6E90AD60" w14:textId="77777777" w:rsidR="00B57652" w:rsidRDefault="00B57652" w:rsidP="007B0CDC">
            <w:r w:rsidRPr="003638DD">
              <w:t>0</w:t>
            </w:r>
          </w:p>
        </w:tc>
      </w:tr>
      <w:tr w:rsidR="00B57652" w14:paraId="5E29D715" w14:textId="77777777" w:rsidTr="00B57652">
        <w:tc>
          <w:tcPr>
            <w:tcW w:w="1870" w:type="dxa"/>
          </w:tcPr>
          <w:p w14:paraId="34E095A4" w14:textId="77777777" w:rsidR="00B57652" w:rsidRDefault="00B57652" w:rsidP="007B0CDC">
            <w:r w:rsidRPr="003638DD">
              <w:t>FBgn0267790</w:t>
            </w:r>
          </w:p>
        </w:tc>
        <w:tc>
          <w:tcPr>
            <w:tcW w:w="1959" w:type="dxa"/>
          </w:tcPr>
          <w:p w14:paraId="26D97B76" w14:textId="77777777" w:rsidR="00B57652" w:rsidRDefault="00B57652" w:rsidP="007B0CDC">
            <w:r w:rsidRPr="003638DD">
              <w:t>rump</w:t>
            </w:r>
          </w:p>
        </w:tc>
        <w:tc>
          <w:tcPr>
            <w:tcW w:w="1870" w:type="dxa"/>
          </w:tcPr>
          <w:p w14:paraId="00623144" w14:textId="77777777" w:rsidR="00B57652" w:rsidRDefault="00B57652" w:rsidP="007B0CDC">
            <w:r w:rsidRPr="003638DD">
              <w:t>-0.448153603</w:t>
            </w:r>
          </w:p>
        </w:tc>
        <w:tc>
          <w:tcPr>
            <w:tcW w:w="1870" w:type="dxa"/>
          </w:tcPr>
          <w:p w14:paraId="5208B78C" w14:textId="77777777" w:rsidR="00B57652" w:rsidRDefault="00B57652" w:rsidP="007B0CDC">
            <w:r w:rsidRPr="003638DD">
              <w:t>-0.577415165</w:t>
            </w:r>
          </w:p>
        </w:tc>
        <w:tc>
          <w:tcPr>
            <w:tcW w:w="1870" w:type="dxa"/>
          </w:tcPr>
          <w:p w14:paraId="33765865" w14:textId="77777777" w:rsidR="00B57652" w:rsidRDefault="00B57652" w:rsidP="007B0CDC">
            <w:r w:rsidRPr="003638DD">
              <w:t>0</w:t>
            </w:r>
          </w:p>
        </w:tc>
      </w:tr>
      <w:tr w:rsidR="00B57652" w14:paraId="6C676CD3" w14:textId="77777777" w:rsidTr="00B57652">
        <w:tc>
          <w:tcPr>
            <w:tcW w:w="1870" w:type="dxa"/>
          </w:tcPr>
          <w:p w14:paraId="062D29E8" w14:textId="77777777" w:rsidR="00B57652" w:rsidRDefault="00B57652" w:rsidP="007B0CDC">
            <w:r w:rsidRPr="003638DD">
              <w:t>FBgn0030679</w:t>
            </w:r>
          </w:p>
        </w:tc>
        <w:tc>
          <w:tcPr>
            <w:tcW w:w="1959" w:type="dxa"/>
          </w:tcPr>
          <w:p w14:paraId="0DAD64A1" w14:textId="77777777" w:rsidR="00B57652" w:rsidRDefault="00B57652" w:rsidP="007B0CDC">
            <w:r w:rsidRPr="003638DD">
              <w:t>CG8206</w:t>
            </w:r>
          </w:p>
        </w:tc>
        <w:tc>
          <w:tcPr>
            <w:tcW w:w="1870" w:type="dxa"/>
          </w:tcPr>
          <w:p w14:paraId="4FFA2292" w14:textId="77777777" w:rsidR="00B57652" w:rsidRDefault="00B57652" w:rsidP="007B0CDC">
            <w:r w:rsidRPr="003638DD">
              <w:t>-0.473788963</w:t>
            </w:r>
          </w:p>
        </w:tc>
        <w:tc>
          <w:tcPr>
            <w:tcW w:w="1870" w:type="dxa"/>
          </w:tcPr>
          <w:p w14:paraId="4A0D09B7" w14:textId="77777777" w:rsidR="00B57652" w:rsidRDefault="00B57652" w:rsidP="007B0CDC">
            <w:r w:rsidRPr="003638DD">
              <w:t>-0.577032213</w:t>
            </w:r>
          </w:p>
        </w:tc>
        <w:tc>
          <w:tcPr>
            <w:tcW w:w="1870" w:type="dxa"/>
          </w:tcPr>
          <w:p w14:paraId="713A80AD" w14:textId="77777777" w:rsidR="00B57652" w:rsidRDefault="00B57652" w:rsidP="007B0CDC">
            <w:r w:rsidRPr="003638DD">
              <w:t>0</w:t>
            </w:r>
          </w:p>
        </w:tc>
      </w:tr>
      <w:tr w:rsidR="00B57652" w14:paraId="63AAD56B" w14:textId="77777777" w:rsidTr="00B57652">
        <w:tc>
          <w:tcPr>
            <w:tcW w:w="1870" w:type="dxa"/>
          </w:tcPr>
          <w:p w14:paraId="56C6BDC8" w14:textId="77777777" w:rsidR="00B57652" w:rsidRDefault="00B57652" w:rsidP="007B0CDC">
            <w:r w:rsidRPr="003638DD">
              <w:t>FBgn0010342</w:t>
            </w:r>
          </w:p>
        </w:tc>
        <w:tc>
          <w:tcPr>
            <w:tcW w:w="1959" w:type="dxa"/>
          </w:tcPr>
          <w:p w14:paraId="216B877C" w14:textId="77777777" w:rsidR="00B57652" w:rsidRDefault="00B57652" w:rsidP="007B0CDC">
            <w:r w:rsidRPr="003638DD">
              <w:t>Map60</w:t>
            </w:r>
          </w:p>
        </w:tc>
        <w:tc>
          <w:tcPr>
            <w:tcW w:w="1870" w:type="dxa"/>
          </w:tcPr>
          <w:p w14:paraId="3539741E" w14:textId="77777777" w:rsidR="00B57652" w:rsidRDefault="00B57652" w:rsidP="007B0CDC">
            <w:r w:rsidRPr="003638DD">
              <w:t>-0.474791229</w:t>
            </w:r>
          </w:p>
        </w:tc>
        <w:tc>
          <w:tcPr>
            <w:tcW w:w="1870" w:type="dxa"/>
          </w:tcPr>
          <w:p w14:paraId="78287517" w14:textId="77777777" w:rsidR="00B57652" w:rsidRDefault="00B57652" w:rsidP="007B0CDC">
            <w:r w:rsidRPr="003638DD">
              <w:t>-0.57649268</w:t>
            </w:r>
          </w:p>
        </w:tc>
        <w:tc>
          <w:tcPr>
            <w:tcW w:w="1870" w:type="dxa"/>
          </w:tcPr>
          <w:p w14:paraId="4320FD86" w14:textId="77777777" w:rsidR="00B57652" w:rsidRDefault="00B57652" w:rsidP="007B0CDC">
            <w:r w:rsidRPr="003638DD">
              <w:t>1</w:t>
            </w:r>
          </w:p>
        </w:tc>
      </w:tr>
      <w:tr w:rsidR="00B57652" w14:paraId="34721FE9" w14:textId="77777777" w:rsidTr="00B57652">
        <w:tc>
          <w:tcPr>
            <w:tcW w:w="1870" w:type="dxa"/>
          </w:tcPr>
          <w:p w14:paraId="2BCA5E9C" w14:textId="77777777" w:rsidR="00B57652" w:rsidRDefault="00B57652" w:rsidP="007B0CDC">
            <w:r w:rsidRPr="003638DD">
              <w:t>FBgn0030793</w:t>
            </w:r>
          </w:p>
        </w:tc>
        <w:tc>
          <w:tcPr>
            <w:tcW w:w="1959" w:type="dxa"/>
          </w:tcPr>
          <w:p w14:paraId="0D9C605D" w14:textId="77777777" w:rsidR="00B57652" w:rsidRDefault="00B57652" w:rsidP="007B0CDC">
            <w:r w:rsidRPr="003638DD">
              <w:t>CG9125</w:t>
            </w:r>
          </w:p>
        </w:tc>
        <w:tc>
          <w:tcPr>
            <w:tcW w:w="1870" w:type="dxa"/>
          </w:tcPr>
          <w:p w14:paraId="43299385" w14:textId="77777777" w:rsidR="00B57652" w:rsidRDefault="00B57652" w:rsidP="007B0CDC">
            <w:r w:rsidRPr="003638DD">
              <w:t>-0.299687816</w:t>
            </w:r>
          </w:p>
        </w:tc>
        <w:tc>
          <w:tcPr>
            <w:tcW w:w="1870" w:type="dxa"/>
          </w:tcPr>
          <w:p w14:paraId="2D0D36F3" w14:textId="77777777" w:rsidR="00B57652" w:rsidRDefault="00B57652" w:rsidP="007B0CDC">
            <w:r w:rsidRPr="003638DD">
              <w:t>-0.574774306</w:t>
            </w:r>
          </w:p>
        </w:tc>
        <w:tc>
          <w:tcPr>
            <w:tcW w:w="1870" w:type="dxa"/>
          </w:tcPr>
          <w:p w14:paraId="6F01D5C0" w14:textId="77777777" w:rsidR="00B57652" w:rsidRDefault="00B57652" w:rsidP="007B0CDC">
            <w:r w:rsidRPr="003638DD">
              <w:t>1</w:t>
            </w:r>
          </w:p>
        </w:tc>
      </w:tr>
      <w:tr w:rsidR="00B57652" w14:paraId="4E2ACA76" w14:textId="77777777" w:rsidTr="00B57652">
        <w:tc>
          <w:tcPr>
            <w:tcW w:w="1870" w:type="dxa"/>
          </w:tcPr>
          <w:p w14:paraId="193EFC8C" w14:textId="77777777" w:rsidR="00B57652" w:rsidRDefault="00B57652" w:rsidP="007B0CDC">
            <w:r w:rsidRPr="003638DD">
              <w:t>FBgn0025381</w:t>
            </w:r>
          </w:p>
        </w:tc>
        <w:tc>
          <w:tcPr>
            <w:tcW w:w="1959" w:type="dxa"/>
          </w:tcPr>
          <w:p w14:paraId="206B449A" w14:textId="77777777" w:rsidR="00B57652" w:rsidRDefault="00B57652" w:rsidP="007B0CDC">
            <w:r w:rsidRPr="003638DD">
              <w:t>rush</w:t>
            </w:r>
          </w:p>
        </w:tc>
        <w:tc>
          <w:tcPr>
            <w:tcW w:w="1870" w:type="dxa"/>
          </w:tcPr>
          <w:p w14:paraId="4E339532" w14:textId="77777777" w:rsidR="00B57652" w:rsidRDefault="00B57652" w:rsidP="007B0CDC">
            <w:r w:rsidRPr="003638DD">
              <w:t>-0.577691012</w:t>
            </w:r>
          </w:p>
        </w:tc>
        <w:tc>
          <w:tcPr>
            <w:tcW w:w="1870" w:type="dxa"/>
          </w:tcPr>
          <w:p w14:paraId="2BEF836B" w14:textId="77777777" w:rsidR="00B57652" w:rsidRDefault="00B57652" w:rsidP="007B0CDC">
            <w:r w:rsidRPr="003638DD">
              <w:t>-0.574489714</w:t>
            </w:r>
          </w:p>
        </w:tc>
        <w:tc>
          <w:tcPr>
            <w:tcW w:w="1870" w:type="dxa"/>
          </w:tcPr>
          <w:p w14:paraId="1E917B10" w14:textId="77777777" w:rsidR="00B57652" w:rsidRDefault="00B57652" w:rsidP="007B0CDC">
            <w:r w:rsidRPr="003638DD">
              <w:t>1</w:t>
            </w:r>
          </w:p>
        </w:tc>
      </w:tr>
      <w:tr w:rsidR="00B57652" w14:paraId="08887BF5" w14:textId="77777777" w:rsidTr="00B57652">
        <w:tc>
          <w:tcPr>
            <w:tcW w:w="1870" w:type="dxa"/>
          </w:tcPr>
          <w:p w14:paraId="5AA5ECCE" w14:textId="77777777" w:rsidR="00B57652" w:rsidRDefault="00B57652" w:rsidP="007B0CDC">
            <w:r w:rsidRPr="003638DD">
              <w:t>FBgn0027609</w:t>
            </w:r>
          </w:p>
        </w:tc>
        <w:tc>
          <w:tcPr>
            <w:tcW w:w="1959" w:type="dxa"/>
          </w:tcPr>
          <w:p w14:paraId="2A7A6FCE" w14:textId="77777777" w:rsidR="00B57652" w:rsidRDefault="00B57652" w:rsidP="007B0CDC">
            <w:r w:rsidRPr="003638DD">
              <w:t>morgue</w:t>
            </w:r>
          </w:p>
        </w:tc>
        <w:tc>
          <w:tcPr>
            <w:tcW w:w="1870" w:type="dxa"/>
          </w:tcPr>
          <w:p w14:paraId="36200AED" w14:textId="77777777" w:rsidR="00B57652" w:rsidRDefault="00B57652" w:rsidP="007B0CDC">
            <w:r w:rsidRPr="003638DD">
              <w:t>-0.342670421</w:t>
            </w:r>
          </w:p>
        </w:tc>
        <w:tc>
          <w:tcPr>
            <w:tcW w:w="1870" w:type="dxa"/>
          </w:tcPr>
          <w:p w14:paraId="064FFED1" w14:textId="77777777" w:rsidR="00B57652" w:rsidRDefault="00B57652" w:rsidP="007B0CDC">
            <w:r w:rsidRPr="003638DD">
              <w:t>-0.574475831</w:t>
            </w:r>
          </w:p>
        </w:tc>
        <w:tc>
          <w:tcPr>
            <w:tcW w:w="1870" w:type="dxa"/>
          </w:tcPr>
          <w:p w14:paraId="45EF4DCD" w14:textId="77777777" w:rsidR="00B57652" w:rsidRDefault="00B57652" w:rsidP="007B0CDC">
            <w:r w:rsidRPr="003638DD">
              <w:t>0</w:t>
            </w:r>
          </w:p>
        </w:tc>
      </w:tr>
      <w:tr w:rsidR="00B57652" w14:paraId="034BC366" w14:textId="77777777" w:rsidTr="00B57652">
        <w:tc>
          <w:tcPr>
            <w:tcW w:w="1870" w:type="dxa"/>
          </w:tcPr>
          <w:p w14:paraId="7708083E" w14:textId="77777777" w:rsidR="00B57652" w:rsidRDefault="00B57652" w:rsidP="007B0CDC">
            <w:r w:rsidRPr="003638DD">
              <w:t>FBgn0037135</w:t>
            </w:r>
          </w:p>
        </w:tc>
        <w:tc>
          <w:tcPr>
            <w:tcW w:w="1959" w:type="dxa"/>
          </w:tcPr>
          <w:p w14:paraId="0A31331B" w14:textId="77777777" w:rsidR="00B57652" w:rsidRDefault="00B57652" w:rsidP="007B0CDC">
            <w:r w:rsidRPr="003638DD">
              <w:t>CG7414</w:t>
            </w:r>
          </w:p>
        </w:tc>
        <w:tc>
          <w:tcPr>
            <w:tcW w:w="1870" w:type="dxa"/>
          </w:tcPr>
          <w:p w14:paraId="1C823A99" w14:textId="77777777" w:rsidR="00B57652" w:rsidRDefault="00B57652" w:rsidP="007B0CDC">
            <w:r w:rsidRPr="003638DD">
              <w:t>-0.445533601</w:t>
            </w:r>
          </w:p>
        </w:tc>
        <w:tc>
          <w:tcPr>
            <w:tcW w:w="1870" w:type="dxa"/>
          </w:tcPr>
          <w:p w14:paraId="4B0EC45E" w14:textId="77777777" w:rsidR="00B57652" w:rsidRDefault="00B57652" w:rsidP="007B0CDC">
            <w:r w:rsidRPr="003638DD">
              <w:t>-0.574462525</w:t>
            </w:r>
          </w:p>
        </w:tc>
        <w:tc>
          <w:tcPr>
            <w:tcW w:w="1870" w:type="dxa"/>
          </w:tcPr>
          <w:p w14:paraId="10901A40" w14:textId="77777777" w:rsidR="00B57652" w:rsidRDefault="00B57652" w:rsidP="007B0CDC">
            <w:r w:rsidRPr="003638DD">
              <w:t>1</w:t>
            </w:r>
          </w:p>
        </w:tc>
      </w:tr>
      <w:tr w:rsidR="00B57652" w14:paraId="484D45A0" w14:textId="77777777" w:rsidTr="00B57652">
        <w:tc>
          <w:tcPr>
            <w:tcW w:w="1870" w:type="dxa"/>
          </w:tcPr>
          <w:p w14:paraId="0C93D1BC" w14:textId="77777777" w:rsidR="00B57652" w:rsidRDefault="00B57652" w:rsidP="007B0CDC">
            <w:r w:rsidRPr="003638DD">
              <w:t>FBgn0020370</w:t>
            </w:r>
          </w:p>
        </w:tc>
        <w:tc>
          <w:tcPr>
            <w:tcW w:w="1959" w:type="dxa"/>
          </w:tcPr>
          <w:p w14:paraId="1DE1DD30" w14:textId="77777777" w:rsidR="00B57652" w:rsidRDefault="00B57652" w:rsidP="007B0CDC">
            <w:proofErr w:type="spellStart"/>
            <w:r w:rsidRPr="003638DD">
              <w:t>TppII</w:t>
            </w:r>
            <w:proofErr w:type="spellEnd"/>
          </w:p>
        </w:tc>
        <w:tc>
          <w:tcPr>
            <w:tcW w:w="1870" w:type="dxa"/>
          </w:tcPr>
          <w:p w14:paraId="7CEF3445" w14:textId="77777777" w:rsidR="00B57652" w:rsidRDefault="00B57652" w:rsidP="007B0CDC">
            <w:r w:rsidRPr="003638DD">
              <w:t>-0.166270451</w:t>
            </w:r>
          </w:p>
        </w:tc>
        <w:tc>
          <w:tcPr>
            <w:tcW w:w="1870" w:type="dxa"/>
          </w:tcPr>
          <w:p w14:paraId="7FB534B5" w14:textId="77777777" w:rsidR="00B57652" w:rsidRDefault="00B57652" w:rsidP="007B0CDC">
            <w:r w:rsidRPr="003638DD">
              <w:t>-0.57346758</w:t>
            </w:r>
          </w:p>
        </w:tc>
        <w:tc>
          <w:tcPr>
            <w:tcW w:w="1870" w:type="dxa"/>
          </w:tcPr>
          <w:p w14:paraId="65B41317" w14:textId="77777777" w:rsidR="00B57652" w:rsidRDefault="00B57652" w:rsidP="007B0CDC">
            <w:r w:rsidRPr="003638DD">
              <w:t>1</w:t>
            </w:r>
          </w:p>
        </w:tc>
      </w:tr>
      <w:tr w:rsidR="00B57652" w14:paraId="2BE04E20" w14:textId="77777777" w:rsidTr="00B57652">
        <w:tc>
          <w:tcPr>
            <w:tcW w:w="1870" w:type="dxa"/>
          </w:tcPr>
          <w:p w14:paraId="5774F705" w14:textId="77777777" w:rsidR="00B57652" w:rsidRDefault="00B57652" w:rsidP="007B0CDC">
            <w:r w:rsidRPr="003638DD">
              <w:t>FBgn0028474</w:t>
            </w:r>
          </w:p>
        </w:tc>
        <w:tc>
          <w:tcPr>
            <w:tcW w:w="1959" w:type="dxa"/>
          </w:tcPr>
          <w:p w14:paraId="3D356A3C" w14:textId="77777777" w:rsidR="00B57652" w:rsidRDefault="00B57652" w:rsidP="007B0CDC">
            <w:r w:rsidRPr="003638DD">
              <w:t>CG4119</w:t>
            </w:r>
          </w:p>
        </w:tc>
        <w:tc>
          <w:tcPr>
            <w:tcW w:w="1870" w:type="dxa"/>
          </w:tcPr>
          <w:p w14:paraId="45395D75" w14:textId="77777777" w:rsidR="00B57652" w:rsidRDefault="00B57652" w:rsidP="007B0CDC">
            <w:r w:rsidRPr="003638DD">
              <w:t>-0.397205367</w:t>
            </w:r>
          </w:p>
        </w:tc>
        <w:tc>
          <w:tcPr>
            <w:tcW w:w="1870" w:type="dxa"/>
          </w:tcPr>
          <w:p w14:paraId="44C32D4B" w14:textId="77777777" w:rsidR="00B57652" w:rsidRDefault="00B57652" w:rsidP="007B0CDC">
            <w:r w:rsidRPr="003638DD">
              <w:t>-0.571864623</w:t>
            </w:r>
          </w:p>
        </w:tc>
        <w:tc>
          <w:tcPr>
            <w:tcW w:w="1870" w:type="dxa"/>
          </w:tcPr>
          <w:p w14:paraId="0EAD5D48" w14:textId="77777777" w:rsidR="00B57652" w:rsidRDefault="00B57652" w:rsidP="007B0CDC">
            <w:r w:rsidRPr="003638DD">
              <w:t>0</w:t>
            </w:r>
          </w:p>
        </w:tc>
      </w:tr>
      <w:tr w:rsidR="00B57652" w14:paraId="0C62B485" w14:textId="77777777" w:rsidTr="00B57652">
        <w:tc>
          <w:tcPr>
            <w:tcW w:w="1870" w:type="dxa"/>
          </w:tcPr>
          <w:p w14:paraId="5721F997" w14:textId="77777777" w:rsidR="00B57652" w:rsidRDefault="00B57652" w:rsidP="007B0CDC">
            <w:r w:rsidRPr="003638DD">
              <w:t>FBgn0027493</w:t>
            </w:r>
          </w:p>
        </w:tc>
        <w:tc>
          <w:tcPr>
            <w:tcW w:w="1959" w:type="dxa"/>
          </w:tcPr>
          <w:p w14:paraId="4D70F923" w14:textId="77777777" w:rsidR="00B57652" w:rsidRDefault="00B57652" w:rsidP="007B0CDC">
            <w:proofErr w:type="spellStart"/>
            <w:r w:rsidRPr="003638DD">
              <w:t>AdSS</w:t>
            </w:r>
            <w:proofErr w:type="spellEnd"/>
          </w:p>
        </w:tc>
        <w:tc>
          <w:tcPr>
            <w:tcW w:w="1870" w:type="dxa"/>
          </w:tcPr>
          <w:p w14:paraId="0212810C" w14:textId="77777777" w:rsidR="00B57652" w:rsidRDefault="00B57652" w:rsidP="007B0CDC">
            <w:r w:rsidRPr="003638DD">
              <w:t>-0.573236822</w:t>
            </w:r>
          </w:p>
        </w:tc>
        <w:tc>
          <w:tcPr>
            <w:tcW w:w="1870" w:type="dxa"/>
          </w:tcPr>
          <w:p w14:paraId="1AED47DC" w14:textId="77777777" w:rsidR="00B57652" w:rsidRDefault="00B57652" w:rsidP="007B0CDC">
            <w:r w:rsidRPr="003638DD">
              <w:t>-0.570754204</w:t>
            </w:r>
          </w:p>
        </w:tc>
        <w:tc>
          <w:tcPr>
            <w:tcW w:w="1870" w:type="dxa"/>
          </w:tcPr>
          <w:p w14:paraId="1BEA73A1" w14:textId="77777777" w:rsidR="00B57652" w:rsidRDefault="00B57652" w:rsidP="007B0CDC">
            <w:r w:rsidRPr="003638DD">
              <w:t>1</w:t>
            </w:r>
          </w:p>
        </w:tc>
      </w:tr>
      <w:tr w:rsidR="00B57652" w14:paraId="4853CF09" w14:textId="77777777" w:rsidTr="00B57652">
        <w:tc>
          <w:tcPr>
            <w:tcW w:w="1870" w:type="dxa"/>
          </w:tcPr>
          <w:p w14:paraId="41B3FB4D" w14:textId="77777777" w:rsidR="00B57652" w:rsidRDefault="00B57652" w:rsidP="007B0CDC">
            <w:r w:rsidRPr="003638DD">
              <w:t>FBgn0031321</w:t>
            </w:r>
          </w:p>
        </w:tc>
        <w:tc>
          <w:tcPr>
            <w:tcW w:w="1959" w:type="dxa"/>
          </w:tcPr>
          <w:p w14:paraId="30BCA086" w14:textId="77777777" w:rsidR="00B57652" w:rsidRDefault="00B57652" w:rsidP="007B0CDC">
            <w:proofErr w:type="spellStart"/>
            <w:r w:rsidRPr="003638DD">
              <w:t>Tgt</w:t>
            </w:r>
            <w:proofErr w:type="spellEnd"/>
          </w:p>
        </w:tc>
        <w:tc>
          <w:tcPr>
            <w:tcW w:w="1870" w:type="dxa"/>
          </w:tcPr>
          <w:p w14:paraId="4F670F91" w14:textId="77777777" w:rsidR="00B57652" w:rsidRDefault="00B57652" w:rsidP="007B0CDC">
            <w:r w:rsidRPr="003638DD">
              <w:t>-0.423254389</w:t>
            </w:r>
          </w:p>
        </w:tc>
        <w:tc>
          <w:tcPr>
            <w:tcW w:w="1870" w:type="dxa"/>
          </w:tcPr>
          <w:p w14:paraId="3FCD142E" w14:textId="77777777" w:rsidR="00B57652" w:rsidRDefault="00B57652" w:rsidP="007B0CDC">
            <w:r w:rsidRPr="003638DD">
              <w:t>-0.570131879</w:t>
            </w:r>
          </w:p>
        </w:tc>
        <w:tc>
          <w:tcPr>
            <w:tcW w:w="1870" w:type="dxa"/>
          </w:tcPr>
          <w:p w14:paraId="398BEEC5" w14:textId="77777777" w:rsidR="00B57652" w:rsidRDefault="00B57652" w:rsidP="007B0CDC">
            <w:r w:rsidRPr="003638DD">
              <w:t>0</w:t>
            </w:r>
          </w:p>
        </w:tc>
      </w:tr>
      <w:tr w:rsidR="00B57652" w14:paraId="3A915204" w14:textId="77777777" w:rsidTr="00B57652">
        <w:tc>
          <w:tcPr>
            <w:tcW w:w="1870" w:type="dxa"/>
          </w:tcPr>
          <w:p w14:paraId="523A7372" w14:textId="77777777" w:rsidR="00B57652" w:rsidRDefault="00B57652" w:rsidP="007B0CDC">
            <w:r w:rsidRPr="003638DD">
              <w:t>FBgn0050359</w:t>
            </w:r>
          </w:p>
        </w:tc>
        <w:tc>
          <w:tcPr>
            <w:tcW w:w="1959" w:type="dxa"/>
          </w:tcPr>
          <w:p w14:paraId="276BBAD3" w14:textId="77777777" w:rsidR="00B57652" w:rsidRDefault="00B57652" w:rsidP="007B0CDC">
            <w:r w:rsidRPr="003638DD">
              <w:t>Mal-A5</w:t>
            </w:r>
          </w:p>
        </w:tc>
        <w:tc>
          <w:tcPr>
            <w:tcW w:w="1870" w:type="dxa"/>
          </w:tcPr>
          <w:p w14:paraId="6AEB0565" w14:textId="77777777" w:rsidR="00B57652" w:rsidRDefault="00B57652" w:rsidP="007B0CDC">
            <w:r w:rsidRPr="003638DD">
              <w:t>-0.561445739</w:t>
            </w:r>
          </w:p>
        </w:tc>
        <w:tc>
          <w:tcPr>
            <w:tcW w:w="1870" w:type="dxa"/>
          </w:tcPr>
          <w:p w14:paraId="553ADE3D" w14:textId="77777777" w:rsidR="00B57652" w:rsidRDefault="00B57652" w:rsidP="007B0CDC">
            <w:r w:rsidRPr="003638DD">
              <w:t>-0.568047089</w:t>
            </w:r>
          </w:p>
        </w:tc>
        <w:tc>
          <w:tcPr>
            <w:tcW w:w="1870" w:type="dxa"/>
          </w:tcPr>
          <w:p w14:paraId="4E6CAF63" w14:textId="77777777" w:rsidR="00B57652" w:rsidRDefault="00B57652" w:rsidP="007B0CDC">
            <w:r w:rsidRPr="003638DD">
              <w:t>0</w:t>
            </w:r>
          </w:p>
        </w:tc>
      </w:tr>
      <w:tr w:rsidR="00B57652" w14:paraId="60C44DB7" w14:textId="77777777" w:rsidTr="00B57652">
        <w:tc>
          <w:tcPr>
            <w:tcW w:w="1870" w:type="dxa"/>
          </w:tcPr>
          <w:p w14:paraId="74043040" w14:textId="77777777" w:rsidR="00B57652" w:rsidRDefault="00B57652" w:rsidP="007B0CDC">
            <w:r w:rsidRPr="003638DD">
              <w:t>FBgn0052831</w:t>
            </w:r>
          </w:p>
        </w:tc>
        <w:tc>
          <w:tcPr>
            <w:tcW w:w="1959" w:type="dxa"/>
          </w:tcPr>
          <w:p w14:paraId="5FBC0E6B" w14:textId="77777777" w:rsidR="00B57652" w:rsidRDefault="00B57652" w:rsidP="007B0CDC">
            <w:r w:rsidRPr="003638DD">
              <w:t>CG33695</w:t>
            </w:r>
          </w:p>
        </w:tc>
        <w:tc>
          <w:tcPr>
            <w:tcW w:w="1870" w:type="dxa"/>
          </w:tcPr>
          <w:p w14:paraId="4C8212C9" w14:textId="77777777" w:rsidR="00B57652" w:rsidRDefault="00B57652" w:rsidP="007B0CDC">
            <w:r w:rsidRPr="003638DD">
              <w:t>-0.550458069</w:t>
            </w:r>
          </w:p>
        </w:tc>
        <w:tc>
          <w:tcPr>
            <w:tcW w:w="1870" w:type="dxa"/>
          </w:tcPr>
          <w:p w14:paraId="351782C9" w14:textId="77777777" w:rsidR="00B57652" w:rsidRDefault="00B57652" w:rsidP="007B0CDC">
            <w:r w:rsidRPr="003638DD">
              <w:t>-0.566001856</w:t>
            </w:r>
          </w:p>
        </w:tc>
        <w:tc>
          <w:tcPr>
            <w:tcW w:w="1870" w:type="dxa"/>
          </w:tcPr>
          <w:p w14:paraId="620123B9" w14:textId="77777777" w:rsidR="00B57652" w:rsidRDefault="00B57652" w:rsidP="007B0CDC">
            <w:r w:rsidRPr="003638DD">
              <w:t>0</w:t>
            </w:r>
          </w:p>
        </w:tc>
      </w:tr>
      <w:tr w:rsidR="00B57652" w14:paraId="325CCAFD" w14:textId="77777777" w:rsidTr="00B57652">
        <w:tc>
          <w:tcPr>
            <w:tcW w:w="1870" w:type="dxa"/>
          </w:tcPr>
          <w:p w14:paraId="65E659B1" w14:textId="77777777" w:rsidR="00B57652" w:rsidRDefault="00B57652" w:rsidP="007B0CDC">
            <w:r w:rsidRPr="003638DD">
              <w:t>FBgn0046222</w:t>
            </w:r>
          </w:p>
        </w:tc>
        <w:tc>
          <w:tcPr>
            <w:tcW w:w="1959" w:type="dxa"/>
          </w:tcPr>
          <w:p w14:paraId="510BD0F0" w14:textId="77777777" w:rsidR="00B57652" w:rsidRDefault="00B57652" w:rsidP="007B0CDC">
            <w:r w:rsidRPr="003638DD">
              <w:t>CG1109</w:t>
            </w:r>
          </w:p>
        </w:tc>
        <w:tc>
          <w:tcPr>
            <w:tcW w:w="1870" w:type="dxa"/>
          </w:tcPr>
          <w:p w14:paraId="4D5B67C5" w14:textId="77777777" w:rsidR="00B57652" w:rsidRDefault="00B57652" w:rsidP="007B0CDC">
            <w:r w:rsidRPr="003638DD">
              <w:t>-0.420973495</w:t>
            </w:r>
          </w:p>
        </w:tc>
        <w:tc>
          <w:tcPr>
            <w:tcW w:w="1870" w:type="dxa"/>
          </w:tcPr>
          <w:p w14:paraId="46A8CF93" w14:textId="77777777" w:rsidR="00B57652" w:rsidRDefault="00B57652" w:rsidP="007B0CDC">
            <w:r w:rsidRPr="003638DD">
              <w:t>-0.56591287</w:t>
            </w:r>
          </w:p>
        </w:tc>
        <w:tc>
          <w:tcPr>
            <w:tcW w:w="1870" w:type="dxa"/>
          </w:tcPr>
          <w:p w14:paraId="55302087" w14:textId="77777777" w:rsidR="00B57652" w:rsidRDefault="00B57652" w:rsidP="007B0CDC">
            <w:r w:rsidRPr="003638DD">
              <w:t>1</w:t>
            </w:r>
          </w:p>
        </w:tc>
      </w:tr>
      <w:tr w:rsidR="00B57652" w14:paraId="502BBFF4" w14:textId="77777777" w:rsidTr="00B57652">
        <w:tc>
          <w:tcPr>
            <w:tcW w:w="1870" w:type="dxa"/>
          </w:tcPr>
          <w:p w14:paraId="2CE40DA0" w14:textId="77777777" w:rsidR="00B57652" w:rsidRDefault="00B57652" w:rsidP="007B0CDC">
            <w:r w:rsidRPr="003638DD">
              <w:t>FBgn0034750</w:t>
            </w:r>
          </w:p>
        </w:tc>
        <w:tc>
          <w:tcPr>
            <w:tcW w:w="1959" w:type="dxa"/>
          </w:tcPr>
          <w:p w14:paraId="43EB7211" w14:textId="77777777" w:rsidR="00B57652" w:rsidRDefault="00B57652" w:rsidP="007B0CDC">
            <w:r w:rsidRPr="003638DD">
              <w:t>CG3732</w:t>
            </w:r>
          </w:p>
        </w:tc>
        <w:tc>
          <w:tcPr>
            <w:tcW w:w="1870" w:type="dxa"/>
          </w:tcPr>
          <w:p w14:paraId="3A83BFD5" w14:textId="77777777" w:rsidR="00B57652" w:rsidRDefault="00B57652" w:rsidP="007B0CDC">
            <w:r w:rsidRPr="003638DD">
              <w:t>-0.248041944</w:t>
            </w:r>
          </w:p>
        </w:tc>
        <w:tc>
          <w:tcPr>
            <w:tcW w:w="1870" w:type="dxa"/>
          </w:tcPr>
          <w:p w14:paraId="6B63170F" w14:textId="77777777" w:rsidR="00B57652" w:rsidRDefault="00B57652" w:rsidP="007B0CDC">
            <w:r w:rsidRPr="003638DD">
              <w:t>-0.56446736</w:t>
            </w:r>
          </w:p>
        </w:tc>
        <w:tc>
          <w:tcPr>
            <w:tcW w:w="1870" w:type="dxa"/>
          </w:tcPr>
          <w:p w14:paraId="53787BA1" w14:textId="77777777" w:rsidR="00B57652" w:rsidRDefault="00B57652" w:rsidP="007B0CDC">
            <w:r w:rsidRPr="003638DD">
              <w:t>0</w:t>
            </w:r>
          </w:p>
        </w:tc>
      </w:tr>
      <w:tr w:rsidR="00B57652" w14:paraId="14C98019" w14:textId="77777777" w:rsidTr="00B57652">
        <w:tc>
          <w:tcPr>
            <w:tcW w:w="1870" w:type="dxa"/>
          </w:tcPr>
          <w:p w14:paraId="396FE622" w14:textId="77777777" w:rsidR="00B57652" w:rsidRDefault="00B57652" w:rsidP="007B0CDC">
            <w:r w:rsidRPr="003638DD">
              <w:t>FBgn0264817</w:t>
            </w:r>
          </w:p>
        </w:tc>
        <w:tc>
          <w:tcPr>
            <w:tcW w:w="1959" w:type="dxa"/>
          </w:tcPr>
          <w:p w14:paraId="14DC6ECF" w14:textId="77777777" w:rsidR="00B57652" w:rsidRDefault="00B57652" w:rsidP="007B0CDC">
            <w:r w:rsidRPr="003638DD">
              <w:t>pre-</w:t>
            </w:r>
            <w:proofErr w:type="spellStart"/>
            <w:r w:rsidRPr="003638DD">
              <w:t>lola</w:t>
            </w:r>
            <w:proofErr w:type="spellEnd"/>
            <w:r w:rsidRPr="003638DD">
              <w:t>-G</w:t>
            </w:r>
          </w:p>
        </w:tc>
        <w:tc>
          <w:tcPr>
            <w:tcW w:w="1870" w:type="dxa"/>
          </w:tcPr>
          <w:p w14:paraId="6793C779" w14:textId="77777777" w:rsidR="00B57652" w:rsidRDefault="00B57652" w:rsidP="007B0CDC">
            <w:r w:rsidRPr="003638DD">
              <w:t>-0.446923841</w:t>
            </w:r>
          </w:p>
        </w:tc>
        <w:tc>
          <w:tcPr>
            <w:tcW w:w="1870" w:type="dxa"/>
          </w:tcPr>
          <w:p w14:paraId="2B5869B7" w14:textId="77777777" w:rsidR="00B57652" w:rsidRDefault="00B57652" w:rsidP="007B0CDC">
            <w:r w:rsidRPr="003638DD">
              <w:t>-0.5639288</w:t>
            </w:r>
          </w:p>
        </w:tc>
        <w:tc>
          <w:tcPr>
            <w:tcW w:w="1870" w:type="dxa"/>
          </w:tcPr>
          <w:p w14:paraId="79DC5583" w14:textId="77777777" w:rsidR="00B57652" w:rsidRDefault="00B57652" w:rsidP="007B0CDC">
            <w:r w:rsidRPr="003638DD">
              <w:t>0</w:t>
            </w:r>
          </w:p>
        </w:tc>
      </w:tr>
      <w:tr w:rsidR="00B57652" w14:paraId="0D01452E" w14:textId="77777777" w:rsidTr="00B57652">
        <w:tc>
          <w:tcPr>
            <w:tcW w:w="1870" w:type="dxa"/>
          </w:tcPr>
          <w:p w14:paraId="1143FC27" w14:textId="77777777" w:rsidR="00B57652" w:rsidRDefault="00B57652" w:rsidP="007B0CDC">
            <w:r w:rsidRPr="003638DD">
              <w:t>FBgn0027508</w:t>
            </w:r>
          </w:p>
        </w:tc>
        <w:tc>
          <w:tcPr>
            <w:tcW w:w="1959" w:type="dxa"/>
          </w:tcPr>
          <w:p w14:paraId="782D1910" w14:textId="77777777" w:rsidR="00B57652" w:rsidRDefault="00B57652" w:rsidP="007B0CDC">
            <w:proofErr w:type="spellStart"/>
            <w:r w:rsidRPr="003638DD">
              <w:t>Tnks</w:t>
            </w:r>
            <w:proofErr w:type="spellEnd"/>
          </w:p>
        </w:tc>
        <w:tc>
          <w:tcPr>
            <w:tcW w:w="1870" w:type="dxa"/>
          </w:tcPr>
          <w:p w14:paraId="75278427" w14:textId="77777777" w:rsidR="00B57652" w:rsidRDefault="00B57652" w:rsidP="007B0CDC">
            <w:r w:rsidRPr="003638DD">
              <w:t>-0.291934733</w:t>
            </w:r>
          </w:p>
        </w:tc>
        <w:tc>
          <w:tcPr>
            <w:tcW w:w="1870" w:type="dxa"/>
          </w:tcPr>
          <w:p w14:paraId="0805CA6D" w14:textId="77777777" w:rsidR="00B57652" w:rsidRDefault="00B57652" w:rsidP="007B0CDC">
            <w:r w:rsidRPr="003638DD">
              <w:t>-0.563618708</w:t>
            </w:r>
          </w:p>
        </w:tc>
        <w:tc>
          <w:tcPr>
            <w:tcW w:w="1870" w:type="dxa"/>
          </w:tcPr>
          <w:p w14:paraId="61336D9F" w14:textId="77777777" w:rsidR="00B57652" w:rsidRDefault="00B57652" w:rsidP="007B0CDC">
            <w:r w:rsidRPr="003638DD">
              <w:t>1</w:t>
            </w:r>
          </w:p>
        </w:tc>
      </w:tr>
      <w:tr w:rsidR="00B57652" w14:paraId="2C0E343E" w14:textId="77777777" w:rsidTr="00B57652">
        <w:tc>
          <w:tcPr>
            <w:tcW w:w="1870" w:type="dxa"/>
          </w:tcPr>
          <w:p w14:paraId="04C7B614" w14:textId="77777777" w:rsidR="00B57652" w:rsidRDefault="00B57652" w:rsidP="007B0CDC">
            <w:r w:rsidRPr="003638DD">
              <w:t>FBgn0041775</w:t>
            </w:r>
          </w:p>
        </w:tc>
        <w:tc>
          <w:tcPr>
            <w:tcW w:w="1959" w:type="dxa"/>
          </w:tcPr>
          <w:p w14:paraId="7CA0D1DD" w14:textId="77777777" w:rsidR="00B57652" w:rsidRDefault="00B57652" w:rsidP="007B0CDC">
            <w:proofErr w:type="spellStart"/>
            <w:r w:rsidRPr="003638DD">
              <w:t>tral</w:t>
            </w:r>
            <w:proofErr w:type="spellEnd"/>
          </w:p>
        </w:tc>
        <w:tc>
          <w:tcPr>
            <w:tcW w:w="1870" w:type="dxa"/>
          </w:tcPr>
          <w:p w14:paraId="409FF8C1" w14:textId="77777777" w:rsidR="00B57652" w:rsidRDefault="00B57652" w:rsidP="007B0CDC">
            <w:r w:rsidRPr="003638DD">
              <w:t>-0.432347479</w:t>
            </w:r>
          </w:p>
        </w:tc>
        <w:tc>
          <w:tcPr>
            <w:tcW w:w="1870" w:type="dxa"/>
          </w:tcPr>
          <w:p w14:paraId="5416EC7D" w14:textId="77777777" w:rsidR="00B57652" w:rsidRDefault="00B57652" w:rsidP="007B0CDC">
            <w:r w:rsidRPr="003638DD">
              <w:t>-0.562847509</w:t>
            </w:r>
          </w:p>
        </w:tc>
        <w:tc>
          <w:tcPr>
            <w:tcW w:w="1870" w:type="dxa"/>
          </w:tcPr>
          <w:p w14:paraId="0E7B523A" w14:textId="77777777" w:rsidR="00B57652" w:rsidRDefault="00B57652" w:rsidP="007B0CDC">
            <w:r w:rsidRPr="003638DD">
              <w:t>1</w:t>
            </w:r>
          </w:p>
        </w:tc>
      </w:tr>
      <w:tr w:rsidR="00B57652" w14:paraId="47EC5FCE" w14:textId="77777777" w:rsidTr="00B57652">
        <w:tc>
          <w:tcPr>
            <w:tcW w:w="1870" w:type="dxa"/>
          </w:tcPr>
          <w:p w14:paraId="37F6F8B4" w14:textId="77777777" w:rsidR="00B57652" w:rsidRDefault="00B57652" w:rsidP="007B0CDC">
            <w:r w:rsidRPr="003638DD">
              <w:t>FBgn0041342</w:t>
            </w:r>
          </w:p>
        </w:tc>
        <w:tc>
          <w:tcPr>
            <w:tcW w:w="1959" w:type="dxa"/>
          </w:tcPr>
          <w:p w14:paraId="18AFE47D" w14:textId="77777777" w:rsidR="00B57652" w:rsidRDefault="00B57652" w:rsidP="007B0CDC">
            <w:r w:rsidRPr="003638DD">
              <w:t>Cct1</w:t>
            </w:r>
          </w:p>
        </w:tc>
        <w:tc>
          <w:tcPr>
            <w:tcW w:w="1870" w:type="dxa"/>
          </w:tcPr>
          <w:p w14:paraId="2EDD53BF" w14:textId="77777777" w:rsidR="00B57652" w:rsidRDefault="00B57652" w:rsidP="007B0CDC">
            <w:r w:rsidRPr="003638DD">
              <w:t>-0.271790882</w:t>
            </w:r>
          </w:p>
        </w:tc>
        <w:tc>
          <w:tcPr>
            <w:tcW w:w="1870" w:type="dxa"/>
          </w:tcPr>
          <w:p w14:paraId="7BE29309" w14:textId="77777777" w:rsidR="00B57652" w:rsidRDefault="00B57652" w:rsidP="007B0CDC">
            <w:r w:rsidRPr="003638DD">
              <w:t>-0.562746025</w:t>
            </w:r>
          </w:p>
        </w:tc>
        <w:tc>
          <w:tcPr>
            <w:tcW w:w="1870" w:type="dxa"/>
          </w:tcPr>
          <w:p w14:paraId="3E2FB981" w14:textId="77777777" w:rsidR="00B57652" w:rsidRDefault="00B57652" w:rsidP="007B0CDC">
            <w:r w:rsidRPr="003638DD">
              <w:t>0</w:t>
            </w:r>
          </w:p>
        </w:tc>
      </w:tr>
      <w:tr w:rsidR="00B57652" w14:paraId="7F37FCCA" w14:textId="77777777" w:rsidTr="00B57652">
        <w:tc>
          <w:tcPr>
            <w:tcW w:w="1870" w:type="dxa"/>
          </w:tcPr>
          <w:p w14:paraId="522448C9" w14:textId="77777777" w:rsidR="00B57652" w:rsidRDefault="00B57652" w:rsidP="007B0CDC">
            <w:r w:rsidRPr="003638DD">
              <w:t>FBgn0259720</w:t>
            </w:r>
          </w:p>
        </w:tc>
        <w:tc>
          <w:tcPr>
            <w:tcW w:w="1959" w:type="dxa"/>
          </w:tcPr>
          <w:p w14:paraId="550936E3" w14:textId="77777777" w:rsidR="00B57652" w:rsidRDefault="00B57652" w:rsidP="007B0CDC">
            <w:r w:rsidRPr="003638DD">
              <w:t>CG42374</w:t>
            </w:r>
          </w:p>
        </w:tc>
        <w:tc>
          <w:tcPr>
            <w:tcW w:w="1870" w:type="dxa"/>
          </w:tcPr>
          <w:p w14:paraId="5D8B8392" w14:textId="77777777" w:rsidR="00B57652" w:rsidRDefault="00B57652" w:rsidP="007B0CDC">
            <w:r w:rsidRPr="003638DD">
              <w:t>-0.439933436</w:t>
            </w:r>
          </w:p>
        </w:tc>
        <w:tc>
          <w:tcPr>
            <w:tcW w:w="1870" w:type="dxa"/>
          </w:tcPr>
          <w:p w14:paraId="4C436176" w14:textId="77777777" w:rsidR="00B57652" w:rsidRDefault="00B57652" w:rsidP="007B0CDC">
            <w:r w:rsidRPr="003638DD">
              <w:t>-0.560073761</w:t>
            </w:r>
          </w:p>
        </w:tc>
        <w:tc>
          <w:tcPr>
            <w:tcW w:w="1870" w:type="dxa"/>
          </w:tcPr>
          <w:p w14:paraId="4FFEDB82" w14:textId="77777777" w:rsidR="00B57652" w:rsidRDefault="00B57652" w:rsidP="007B0CDC">
            <w:r w:rsidRPr="003638DD">
              <w:t>0</w:t>
            </w:r>
          </w:p>
        </w:tc>
      </w:tr>
      <w:tr w:rsidR="00B57652" w14:paraId="332AE7E1" w14:textId="77777777" w:rsidTr="00B57652">
        <w:tc>
          <w:tcPr>
            <w:tcW w:w="1870" w:type="dxa"/>
          </w:tcPr>
          <w:p w14:paraId="21E9C72C" w14:textId="77777777" w:rsidR="00B57652" w:rsidRDefault="00B57652" w:rsidP="007B0CDC">
            <w:r w:rsidRPr="003638DD">
              <w:t>FBgn0036856</w:t>
            </w:r>
          </w:p>
        </w:tc>
        <w:tc>
          <w:tcPr>
            <w:tcW w:w="1959" w:type="dxa"/>
          </w:tcPr>
          <w:p w14:paraId="208AAB24" w14:textId="77777777" w:rsidR="00B57652" w:rsidRDefault="00B57652" w:rsidP="007B0CDC">
            <w:r w:rsidRPr="003638DD">
              <w:t>CG9666</w:t>
            </w:r>
          </w:p>
        </w:tc>
        <w:tc>
          <w:tcPr>
            <w:tcW w:w="1870" w:type="dxa"/>
          </w:tcPr>
          <w:p w14:paraId="02D45AD9" w14:textId="77777777" w:rsidR="00B57652" w:rsidRDefault="00B57652" w:rsidP="007B0CDC">
            <w:r w:rsidRPr="003638DD">
              <w:t>-0.439933436</w:t>
            </w:r>
          </w:p>
        </w:tc>
        <w:tc>
          <w:tcPr>
            <w:tcW w:w="1870" w:type="dxa"/>
          </w:tcPr>
          <w:p w14:paraId="27ADF759" w14:textId="77777777" w:rsidR="00B57652" w:rsidRDefault="00B57652" w:rsidP="007B0CDC">
            <w:r w:rsidRPr="003638DD">
              <w:t>-0.560073761</w:t>
            </w:r>
          </w:p>
        </w:tc>
        <w:tc>
          <w:tcPr>
            <w:tcW w:w="1870" w:type="dxa"/>
          </w:tcPr>
          <w:p w14:paraId="57F6D3DF" w14:textId="77777777" w:rsidR="00B57652" w:rsidRDefault="00B57652" w:rsidP="007B0CDC">
            <w:r w:rsidRPr="003638DD">
              <w:t>0</w:t>
            </w:r>
          </w:p>
        </w:tc>
      </w:tr>
      <w:tr w:rsidR="00B57652" w14:paraId="4F9B6859" w14:textId="77777777" w:rsidTr="00B57652">
        <w:tc>
          <w:tcPr>
            <w:tcW w:w="1870" w:type="dxa"/>
          </w:tcPr>
          <w:p w14:paraId="100E82BA" w14:textId="77777777" w:rsidR="00B57652" w:rsidRDefault="00B57652" w:rsidP="007B0CDC">
            <w:r w:rsidRPr="003638DD">
              <w:t>FBgn0033486</w:t>
            </w:r>
          </w:p>
        </w:tc>
        <w:tc>
          <w:tcPr>
            <w:tcW w:w="1959" w:type="dxa"/>
          </w:tcPr>
          <w:p w14:paraId="17B9C0D6" w14:textId="77777777" w:rsidR="00B57652" w:rsidRDefault="00B57652" w:rsidP="007B0CDC">
            <w:proofErr w:type="spellStart"/>
            <w:r w:rsidRPr="003638DD">
              <w:t>dmpd</w:t>
            </w:r>
            <w:proofErr w:type="spellEnd"/>
          </w:p>
        </w:tc>
        <w:tc>
          <w:tcPr>
            <w:tcW w:w="1870" w:type="dxa"/>
          </w:tcPr>
          <w:p w14:paraId="4C278C1C" w14:textId="77777777" w:rsidR="00B57652" w:rsidRDefault="00B57652" w:rsidP="007B0CDC">
            <w:r w:rsidRPr="003638DD">
              <w:t>-0.370614528</w:t>
            </w:r>
          </w:p>
        </w:tc>
        <w:tc>
          <w:tcPr>
            <w:tcW w:w="1870" w:type="dxa"/>
          </w:tcPr>
          <w:p w14:paraId="2436FB1F" w14:textId="77777777" w:rsidR="00B57652" w:rsidRDefault="00B57652" w:rsidP="007B0CDC">
            <w:r w:rsidRPr="003638DD">
              <w:t>-0.558688071</w:t>
            </w:r>
          </w:p>
        </w:tc>
        <w:tc>
          <w:tcPr>
            <w:tcW w:w="1870" w:type="dxa"/>
          </w:tcPr>
          <w:p w14:paraId="6C4C8BC8" w14:textId="77777777" w:rsidR="00B57652" w:rsidRDefault="00B57652" w:rsidP="007B0CDC">
            <w:r w:rsidRPr="003638DD">
              <w:t>1</w:t>
            </w:r>
          </w:p>
        </w:tc>
      </w:tr>
      <w:tr w:rsidR="00B57652" w14:paraId="52E91CC2" w14:textId="77777777" w:rsidTr="00B57652">
        <w:tc>
          <w:tcPr>
            <w:tcW w:w="1870" w:type="dxa"/>
          </w:tcPr>
          <w:p w14:paraId="17FEFF5E" w14:textId="77777777" w:rsidR="00B57652" w:rsidRDefault="00B57652" w:rsidP="007B0CDC">
            <w:r w:rsidRPr="003638DD">
              <w:t>FBgn0032479</w:t>
            </w:r>
          </w:p>
        </w:tc>
        <w:tc>
          <w:tcPr>
            <w:tcW w:w="1959" w:type="dxa"/>
          </w:tcPr>
          <w:p w14:paraId="2C97753E" w14:textId="77777777" w:rsidR="00B57652" w:rsidRDefault="00B57652" w:rsidP="007B0CDC">
            <w:r w:rsidRPr="003638DD">
              <w:t>CG16974</w:t>
            </w:r>
          </w:p>
        </w:tc>
        <w:tc>
          <w:tcPr>
            <w:tcW w:w="1870" w:type="dxa"/>
          </w:tcPr>
          <w:p w14:paraId="497998ED" w14:textId="77777777" w:rsidR="00B57652" w:rsidRDefault="00B57652" w:rsidP="007B0CDC">
            <w:r w:rsidRPr="003638DD">
              <w:t>-0.408008821</w:t>
            </w:r>
          </w:p>
        </w:tc>
        <w:tc>
          <w:tcPr>
            <w:tcW w:w="1870" w:type="dxa"/>
          </w:tcPr>
          <w:p w14:paraId="58EC87ED" w14:textId="77777777" w:rsidR="00B57652" w:rsidRDefault="00B57652" w:rsidP="007B0CDC">
            <w:r w:rsidRPr="003638DD">
              <w:t>-0.558069046</w:t>
            </w:r>
          </w:p>
        </w:tc>
        <w:tc>
          <w:tcPr>
            <w:tcW w:w="1870" w:type="dxa"/>
          </w:tcPr>
          <w:p w14:paraId="0527620C" w14:textId="77777777" w:rsidR="00B57652" w:rsidRDefault="00B57652" w:rsidP="007B0CDC">
            <w:r w:rsidRPr="003638DD">
              <w:t>0</w:t>
            </w:r>
          </w:p>
        </w:tc>
      </w:tr>
      <w:tr w:rsidR="00B57652" w14:paraId="5DEBB42B" w14:textId="77777777" w:rsidTr="00B57652">
        <w:tc>
          <w:tcPr>
            <w:tcW w:w="1870" w:type="dxa"/>
          </w:tcPr>
          <w:p w14:paraId="5401135F" w14:textId="77777777" w:rsidR="00B57652" w:rsidRDefault="00B57652" w:rsidP="007B0CDC">
            <w:r w:rsidRPr="003638DD">
              <w:t>FBgn0034908</w:t>
            </w:r>
          </w:p>
        </w:tc>
        <w:tc>
          <w:tcPr>
            <w:tcW w:w="1959" w:type="dxa"/>
          </w:tcPr>
          <w:p w14:paraId="4850F5A2" w14:textId="77777777" w:rsidR="00B57652" w:rsidRDefault="00B57652" w:rsidP="007B0CDC">
            <w:r w:rsidRPr="003638DD">
              <w:t>CG5543</w:t>
            </w:r>
          </w:p>
        </w:tc>
        <w:tc>
          <w:tcPr>
            <w:tcW w:w="1870" w:type="dxa"/>
          </w:tcPr>
          <w:p w14:paraId="64EC24B0" w14:textId="77777777" w:rsidR="00B57652" w:rsidRDefault="00B57652" w:rsidP="007B0CDC">
            <w:r w:rsidRPr="003638DD">
              <w:t>-0.454193704</w:t>
            </w:r>
          </w:p>
        </w:tc>
        <w:tc>
          <w:tcPr>
            <w:tcW w:w="1870" w:type="dxa"/>
          </w:tcPr>
          <w:p w14:paraId="52484FCC" w14:textId="77777777" w:rsidR="00B57652" w:rsidRDefault="00B57652" w:rsidP="007B0CDC">
            <w:r w:rsidRPr="003638DD">
              <w:t>-0.557892469</w:t>
            </w:r>
          </w:p>
        </w:tc>
        <w:tc>
          <w:tcPr>
            <w:tcW w:w="1870" w:type="dxa"/>
          </w:tcPr>
          <w:p w14:paraId="3B2A3979" w14:textId="77777777" w:rsidR="00B57652" w:rsidRDefault="00B57652" w:rsidP="007B0CDC">
            <w:r w:rsidRPr="003638DD">
              <w:t>0</w:t>
            </w:r>
          </w:p>
        </w:tc>
      </w:tr>
      <w:tr w:rsidR="00B57652" w14:paraId="641ED331" w14:textId="77777777" w:rsidTr="00B57652">
        <w:tc>
          <w:tcPr>
            <w:tcW w:w="1870" w:type="dxa"/>
          </w:tcPr>
          <w:p w14:paraId="366BADF6" w14:textId="77777777" w:rsidR="00B57652" w:rsidRDefault="00B57652" w:rsidP="007B0CDC">
            <w:r w:rsidRPr="003638DD">
              <w:t>FBgn0039696</w:t>
            </w:r>
          </w:p>
        </w:tc>
        <w:tc>
          <w:tcPr>
            <w:tcW w:w="1959" w:type="dxa"/>
          </w:tcPr>
          <w:p w14:paraId="5BFD9620" w14:textId="77777777" w:rsidR="00B57652" w:rsidRDefault="00B57652" w:rsidP="007B0CDC">
            <w:r w:rsidRPr="003638DD">
              <w:t>CG7837</w:t>
            </w:r>
          </w:p>
        </w:tc>
        <w:tc>
          <w:tcPr>
            <w:tcW w:w="1870" w:type="dxa"/>
          </w:tcPr>
          <w:p w14:paraId="2A7528B6" w14:textId="77777777" w:rsidR="00B57652" w:rsidRDefault="00B57652" w:rsidP="007B0CDC">
            <w:r w:rsidRPr="003638DD">
              <w:t>-0.183806105</w:t>
            </w:r>
          </w:p>
        </w:tc>
        <w:tc>
          <w:tcPr>
            <w:tcW w:w="1870" w:type="dxa"/>
          </w:tcPr>
          <w:p w14:paraId="6BA794D9" w14:textId="77777777" w:rsidR="00B57652" w:rsidRDefault="00B57652" w:rsidP="007B0CDC">
            <w:r w:rsidRPr="003638DD">
              <w:t>-0.556795913</w:t>
            </w:r>
          </w:p>
        </w:tc>
        <w:tc>
          <w:tcPr>
            <w:tcW w:w="1870" w:type="dxa"/>
          </w:tcPr>
          <w:p w14:paraId="170634A8" w14:textId="77777777" w:rsidR="00B57652" w:rsidRDefault="00B57652" w:rsidP="007B0CDC">
            <w:r w:rsidRPr="003638DD">
              <w:t>1</w:t>
            </w:r>
          </w:p>
        </w:tc>
      </w:tr>
      <w:tr w:rsidR="00B57652" w14:paraId="5DEAF737" w14:textId="77777777" w:rsidTr="00B57652">
        <w:tc>
          <w:tcPr>
            <w:tcW w:w="1870" w:type="dxa"/>
          </w:tcPr>
          <w:p w14:paraId="0D98E78E" w14:textId="77777777" w:rsidR="00B57652" w:rsidRDefault="00B57652" w:rsidP="007B0CDC">
            <w:r w:rsidRPr="003638DD">
              <w:t>FBgn0030000</w:t>
            </w:r>
          </w:p>
        </w:tc>
        <w:tc>
          <w:tcPr>
            <w:tcW w:w="1959" w:type="dxa"/>
          </w:tcPr>
          <w:p w14:paraId="3DF7E384" w14:textId="77777777" w:rsidR="00B57652" w:rsidRDefault="00B57652" w:rsidP="007B0CDC">
            <w:r w:rsidRPr="003638DD">
              <w:t>CG2260</w:t>
            </w:r>
          </w:p>
        </w:tc>
        <w:tc>
          <w:tcPr>
            <w:tcW w:w="1870" w:type="dxa"/>
          </w:tcPr>
          <w:p w14:paraId="69E009E1" w14:textId="77777777" w:rsidR="00B57652" w:rsidRDefault="00B57652" w:rsidP="007B0CDC">
            <w:r w:rsidRPr="003638DD">
              <w:t>-0.261713635</w:t>
            </w:r>
          </w:p>
        </w:tc>
        <w:tc>
          <w:tcPr>
            <w:tcW w:w="1870" w:type="dxa"/>
          </w:tcPr>
          <w:p w14:paraId="52E7EF27" w14:textId="77777777" w:rsidR="00B57652" w:rsidRDefault="00B57652" w:rsidP="007B0CDC">
            <w:r w:rsidRPr="003638DD">
              <w:t>-0.556720817</w:t>
            </w:r>
          </w:p>
        </w:tc>
        <w:tc>
          <w:tcPr>
            <w:tcW w:w="1870" w:type="dxa"/>
          </w:tcPr>
          <w:p w14:paraId="26CE9305" w14:textId="77777777" w:rsidR="00B57652" w:rsidRDefault="00B57652" w:rsidP="007B0CDC">
            <w:r w:rsidRPr="003638DD">
              <w:t>0</w:t>
            </w:r>
          </w:p>
        </w:tc>
      </w:tr>
      <w:tr w:rsidR="00B57652" w14:paraId="6B600530" w14:textId="77777777" w:rsidTr="00B57652">
        <w:tc>
          <w:tcPr>
            <w:tcW w:w="1870" w:type="dxa"/>
          </w:tcPr>
          <w:p w14:paraId="1A1ACF00" w14:textId="77777777" w:rsidR="00B57652" w:rsidRDefault="00B57652" w:rsidP="007B0CDC">
            <w:r w:rsidRPr="003638DD">
              <w:t>FBgn0086356</w:t>
            </w:r>
          </w:p>
        </w:tc>
        <w:tc>
          <w:tcPr>
            <w:tcW w:w="1959" w:type="dxa"/>
          </w:tcPr>
          <w:p w14:paraId="1183FA8F" w14:textId="77777777" w:rsidR="00B57652" w:rsidRDefault="00B57652" w:rsidP="007B0CDC">
            <w:r w:rsidRPr="003638DD">
              <w:t>tum</w:t>
            </w:r>
          </w:p>
        </w:tc>
        <w:tc>
          <w:tcPr>
            <w:tcW w:w="1870" w:type="dxa"/>
          </w:tcPr>
          <w:p w14:paraId="0F300556" w14:textId="77777777" w:rsidR="00B57652" w:rsidRDefault="00B57652" w:rsidP="007B0CDC">
            <w:r w:rsidRPr="003638DD">
              <w:t>-0.52188671</w:t>
            </w:r>
          </w:p>
        </w:tc>
        <w:tc>
          <w:tcPr>
            <w:tcW w:w="1870" w:type="dxa"/>
          </w:tcPr>
          <w:p w14:paraId="40496F5C" w14:textId="77777777" w:rsidR="00B57652" w:rsidRDefault="00B57652" w:rsidP="007B0CDC">
            <w:r w:rsidRPr="003638DD">
              <w:t>-0.555351681</w:t>
            </w:r>
          </w:p>
        </w:tc>
        <w:tc>
          <w:tcPr>
            <w:tcW w:w="1870" w:type="dxa"/>
          </w:tcPr>
          <w:p w14:paraId="5C420253" w14:textId="77777777" w:rsidR="00B57652" w:rsidRDefault="00B57652" w:rsidP="007B0CDC">
            <w:r w:rsidRPr="003638DD">
              <w:t>0</w:t>
            </w:r>
          </w:p>
        </w:tc>
      </w:tr>
      <w:tr w:rsidR="00B57652" w14:paraId="64F57D42" w14:textId="77777777" w:rsidTr="00B57652">
        <w:tc>
          <w:tcPr>
            <w:tcW w:w="1870" w:type="dxa"/>
          </w:tcPr>
          <w:p w14:paraId="5DB3F6E0" w14:textId="77777777" w:rsidR="00B57652" w:rsidRDefault="00B57652" w:rsidP="007B0CDC">
            <w:r w:rsidRPr="003638DD">
              <w:t>FBgn0003330</w:t>
            </w:r>
          </w:p>
        </w:tc>
        <w:tc>
          <w:tcPr>
            <w:tcW w:w="1959" w:type="dxa"/>
          </w:tcPr>
          <w:p w14:paraId="5C12D3B4" w14:textId="77777777" w:rsidR="00B57652" w:rsidRDefault="00B57652" w:rsidP="007B0CDC">
            <w:proofErr w:type="spellStart"/>
            <w:r w:rsidRPr="003638DD">
              <w:t>Sce</w:t>
            </w:r>
            <w:proofErr w:type="spellEnd"/>
          </w:p>
        </w:tc>
        <w:tc>
          <w:tcPr>
            <w:tcW w:w="1870" w:type="dxa"/>
          </w:tcPr>
          <w:p w14:paraId="5950828C" w14:textId="77777777" w:rsidR="00B57652" w:rsidRDefault="00B57652" w:rsidP="007B0CDC">
            <w:r w:rsidRPr="003638DD">
              <w:t>-0.489166225</w:t>
            </w:r>
          </w:p>
        </w:tc>
        <w:tc>
          <w:tcPr>
            <w:tcW w:w="1870" w:type="dxa"/>
          </w:tcPr>
          <w:p w14:paraId="00AD0CC1" w14:textId="77777777" w:rsidR="00B57652" w:rsidRDefault="00B57652" w:rsidP="007B0CDC">
            <w:r w:rsidRPr="003638DD">
              <w:t>-0.554915148</w:t>
            </w:r>
          </w:p>
        </w:tc>
        <w:tc>
          <w:tcPr>
            <w:tcW w:w="1870" w:type="dxa"/>
          </w:tcPr>
          <w:p w14:paraId="09CEFE11" w14:textId="77777777" w:rsidR="00B57652" w:rsidRDefault="00B57652" w:rsidP="007B0CDC">
            <w:r w:rsidRPr="003638DD">
              <w:t>0</w:t>
            </w:r>
          </w:p>
        </w:tc>
      </w:tr>
      <w:tr w:rsidR="00B57652" w14:paraId="151466B6" w14:textId="77777777" w:rsidTr="00B57652">
        <w:tc>
          <w:tcPr>
            <w:tcW w:w="1870" w:type="dxa"/>
          </w:tcPr>
          <w:p w14:paraId="38D34354" w14:textId="77777777" w:rsidR="00B57652" w:rsidRDefault="00B57652" w:rsidP="007B0CDC">
            <w:r w:rsidRPr="003638DD">
              <w:t>FBgn0024273</w:t>
            </w:r>
          </w:p>
        </w:tc>
        <w:tc>
          <w:tcPr>
            <w:tcW w:w="1959" w:type="dxa"/>
          </w:tcPr>
          <w:p w14:paraId="1BCAB05B" w14:textId="77777777" w:rsidR="00B57652" w:rsidRDefault="00B57652" w:rsidP="007B0CDC">
            <w:proofErr w:type="spellStart"/>
            <w:r w:rsidRPr="003638DD">
              <w:t>WASp</w:t>
            </w:r>
            <w:proofErr w:type="spellEnd"/>
          </w:p>
        </w:tc>
        <w:tc>
          <w:tcPr>
            <w:tcW w:w="1870" w:type="dxa"/>
          </w:tcPr>
          <w:p w14:paraId="49DC476F" w14:textId="77777777" w:rsidR="00B57652" w:rsidRDefault="00B57652" w:rsidP="007B0CDC">
            <w:r w:rsidRPr="003638DD">
              <w:t>-0.373381668</w:t>
            </w:r>
          </w:p>
        </w:tc>
        <w:tc>
          <w:tcPr>
            <w:tcW w:w="1870" w:type="dxa"/>
          </w:tcPr>
          <w:p w14:paraId="22AD45E4" w14:textId="77777777" w:rsidR="00B57652" w:rsidRDefault="00B57652" w:rsidP="007B0CDC">
            <w:r w:rsidRPr="003638DD">
              <w:t>-0.554312946</w:t>
            </w:r>
          </w:p>
        </w:tc>
        <w:tc>
          <w:tcPr>
            <w:tcW w:w="1870" w:type="dxa"/>
          </w:tcPr>
          <w:p w14:paraId="6C5F0A20" w14:textId="77777777" w:rsidR="00B57652" w:rsidRDefault="00B57652" w:rsidP="007B0CDC">
            <w:r w:rsidRPr="003638DD">
              <w:t>0</w:t>
            </w:r>
          </w:p>
        </w:tc>
      </w:tr>
      <w:tr w:rsidR="00B57652" w14:paraId="267EB347" w14:textId="77777777" w:rsidTr="00B57652">
        <w:tc>
          <w:tcPr>
            <w:tcW w:w="1870" w:type="dxa"/>
          </w:tcPr>
          <w:p w14:paraId="4AB51BF9" w14:textId="77777777" w:rsidR="00B57652" w:rsidRDefault="00B57652" w:rsidP="007B0CDC">
            <w:r w:rsidRPr="003638DD">
              <w:t>FBgn0026753</w:t>
            </w:r>
          </w:p>
        </w:tc>
        <w:tc>
          <w:tcPr>
            <w:tcW w:w="1959" w:type="dxa"/>
          </w:tcPr>
          <w:p w14:paraId="20FF00B7" w14:textId="77777777" w:rsidR="00B57652" w:rsidRDefault="00B57652" w:rsidP="007B0CDC">
            <w:r w:rsidRPr="003638DD">
              <w:t>Vha13</w:t>
            </w:r>
          </w:p>
        </w:tc>
        <w:tc>
          <w:tcPr>
            <w:tcW w:w="1870" w:type="dxa"/>
          </w:tcPr>
          <w:p w14:paraId="71CB3D7A" w14:textId="77777777" w:rsidR="00B57652" w:rsidRDefault="00B57652" w:rsidP="007B0CDC">
            <w:r w:rsidRPr="003638DD">
              <w:t>-0.185243137</w:t>
            </w:r>
          </w:p>
        </w:tc>
        <w:tc>
          <w:tcPr>
            <w:tcW w:w="1870" w:type="dxa"/>
          </w:tcPr>
          <w:p w14:paraId="1D0258B9" w14:textId="77777777" w:rsidR="00B57652" w:rsidRDefault="00B57652" w:rsidP="007B0CDC">
            <w:r w:rsidRPr="003638DD">
              <w:t>-0.554151068</w:t>
            </w:r>
          </w:p>
        </w:tc>
        <w:tc>
          <w:tcPr>
            <w:tcW w:w="1870" w:type="dxa"/>
          </w:tcPr>
          <w:p w14:paraId="7E127E28" w14:textId="77777777" w:rsidR="00B57652" w:rsidRDefault="00B57652" w:rsidP="007B0CDC">
            <w:r w:rsidRPr="003638DD">
              <w:t>1</w:t>
            </w:r>
          </w:p>
        </w:tc>
      </w:tr>
      <w:tr w:rsidR="00B57652" w14:paraId="7EA2A06D" w14:textId="77777777" w:rsidTr="00B57652">
        <w:tc>
          <w:tcPr>
            <w:tcW w:w="1870" w:type="dxa"/>
          </w:tcPr>
          <w:p w14:paraId="65B07040" w14:textId="77777777" w:rsidR="00B57652" w:rsidRDefault="00B57652" w:rsidP="007B0CDC">
            <w:r w:rsidRPr="003638DD">
              <w:t>FBgn0037313</w:t>
            </w:r>
          </w:p>
        </w:tc>
        <w:tc>
          <w:tcPr>
            <w:tcW w:w="1959" w:type="dxa"/>
          </w:tcPr>
          <w:p w14:paraId="3CCF2FB3" w14:textId="77777777" w:rsidR="00B57652" w:rsidRDefault="00B57652" w:rsidP="007B0CDC">
            <w:r w:rsidRPr="003638DD">
              <w:t>CG1161</w:t>
            </w:r>
          </w:p>
        </w:tc>
        <w:tc>
          <w:tcPr>
            <w:tcW w:w="1870" w:type="dxa"/>
          </w:tcPr>
          <w:p w14:paraId="7365C7CE" w14:textId="77777777" w:rsidR="00B57652" w:rsidRDefault="00B57652" w:rsidP="007B0CDC">
            <w:r w:rsidRPr="003638DD">
              <w:t>-0.316107275</w:t>
            </w:r>
          </w:p>
        </w:tc>
        <w:tc>
          <w:tcPr>
            <w:tcW w:w="1870" w:type="dxa"/>
          </w:tcPr>
          <w:p w14:paraId="22AF2B9D" w14:textId="77777777" w:rsidR="00B57652" w:rsidRDefault="00B57652" w:rsidP="007B0CDC">
            <w:r w:rsidRPr="003638DD">
              <w:t>-0.553752815</w:t>
            </w:r>
          </w:p>
        </w:tc>
        <w:tc>
          <w:tcPr>
            <w:tcW w:w="1870" w:type="dxa"/>
          </w:tcPr>
          <w:p w14:paraId="3528F097" w14:textId="77777777" w:rsidR="00B57652" w:rsidRDefault="00B57652" w:rsidP="007B0CDC">
            <w:r w:rsidRPr="003638DD">
              <w:t>1</w:t>
            </w:r>
          </w:p>
        </w:tc>
      </w:tr>
      <w:tr w:rsidR="00B57652" w14:paraId="636655D6" w14:textId="77777777" w:rsidTr="00B57652">
        <w:tc>
          <w:tcPr>
            <w:tcW w:w="1870" w:type="dxa"/>
          </w:tcPr>
          <w:p w14:paraId="3FF1720E" w14:textId="77777777" w:rsidR="00B57652" w:rsidRDefault="00B57652" w:rsidP="007B0CDC">
            <w:r w:rsidRPr="003638DD">
              <w:t>FBgn0039301</w:t>
            </w:r>
          </w:p>
        </w:tc>
        <w:tc>
          <w:tcPr>
            <w:tcW w:w="1959" w:type="dxa"/>
          </w:tcPr>
          <w:p w14:paraId="2CB151B0" w14:textId="77777777" w:rsidR="00B57652" w:rsidRDefault="00B57652" w:rsidP="007B0CDC">
            <w:r w:rsidRPr="003638DD">
              <w:t>Nup37</w:t>
            </w:r>
          </w:p>
        </w:tc>
        <w:tc>
          <w:tcPr>
            <w:tcW w:w="1870" w:type="dxa"/>
          </w:tcPr>
          <w:p w14:paraId="2997952C" w14:textId="77777777" w:rsidR="00B57652" w:rsidRDefault="00B57652" w:rsidP="007B0CDC">
            <w:r w:rsidRPr="003638DD">
              <w:t>-0.309642964</w:t>
            </w:r>
          </w:p>
        </w:tc>
        <w:tc>
          <w:tcPr>
            <w:tcW w:w="1870" w:type="dxa"/>
          </w:tcPr>
          <w:p w14:paraId="3742705B" w14:textId="77777777" w:rsidR="00B57652" w:rsidRDefault="00B57652" w:rsidP="007B0CDC">
            <w:r w:rsidRPr="003638DD">
              <w:t>-0.552613688</w:t>
            </w:r>
          </w:p>
        </w:tc>
        <w:tc>
          <w:tcPr>
            <w:tcW w:w="1870" w:type="dxa"/>
          </w:tcPr>
          <w:p w14:paraId="0ADD35D1" w14:textId="77777777" w:rsidR="00B57652" w:rsidRDefault="00B57652" w:rsidP="007B0CDC">
            <w:r w:rsidRPr="003638DD">
              <w:t>1</w:t>
            </w:r>
          </w:p>
        </w:tc>
      </w:tr>
      <w:tr w:rsidR="00B57652" w14:paraId="2C393820" w14:textId="77777777" w:rsidTr="00B57652">
        <w:tc>
          <w:tcPr>
            <w:tcW w:w="1870" w:type="dxa"/>
          </w:tcPr>
          <w:p w14:paraId="67F7D472" w14:textId="77777777" w:rsidR="00B57652" w:rsidRDefault="00B57652" w:rsidP="007B0CDC">
            <w:r w:rsidRPr="003638DD">
              <w:t>FBgn0034921</w:t>
            </w:r>
          </w:p>
        </w:tc>
        <w:tc>
          <w:tcPr>
            <w:tcW w:w="1959" w:type="dxa"/>
          </w:tcPr>
          <w:p w14:paraId="299E1439" w14:textId="77777777" w:rsidR="00B57652" w:rsidRDefault="00B57652" w:rsidP="007B0CDC">
            <w:r w:rsidRPr="003638DD">
              <w:t>DCP1</w:t>
            </w:r>
          </w:p>
        </w:tc>
        <w:tc>
          <w:tcPr>
            <w:tcW w:w="1870" w:type="dxa"/>
          </w:tcPr>
          <w:p w14:paraId="307A9D62" w14:textId="77777777" w:rsidR="00B57652" w:rsidRDefault="00B57652" w:rsidP="007B0CDC">
            <w:r w:rsidRPr="003638DD">
              <w:t>-0.257448178</w:t>
            </w:r>
          </w:p>
        </w:tc>
        <w:tc>
          <w:tcPr>
            <w:tcW w:w="1870" w:type="dxa"/>
          </w:tcPr>
          <w:p w14:paraId="6AF487CC" w14:textId="77777777" w:rsidR="00B57652" w:rsidRDefault="00B57652" w:rsidP="007B0CDC">
            <w:r w:rsidRPr="003638DD">
              <w:t>-0.552363283</w:t>
            </w:r>
          </w:p>
        </w:tc>
        <w:tc>
          <w:tcPr>
            <w:tcW w:w="1870" w:type="dxa"/>
          </w:tcPr>
          <w:p w14:paraId="420A9D16" w14:textId="77777777" w:rsidR="00B57652" w:rsidRDefault="00B57652" w:rsidP="007B0CDC">
            <w:r w:rsidRPr="003638DD">
              <w:t>0</w:t>
            </w:r>
          </w:p>
        </w:tc>
      </w:tr>
      <w:tr w:rsidR="00B57652" w14:paraId="222BBE33" w14:textId="77777777" w:rsidTr="00B57652">
        <w:tc>
          <w:tcPr>
            <w:tcW w:w="1870" w:type="dxa"/>
          </w:tcPr>
          <w:p w14:paraId="2A2AE304" w14:textId="77777777" w:rsidR="00B57652" w:rsidRDefault="00B57652" w:rsidP="007B0CDC">
            <w:r w:rsidRPr="003638DD">
              <w:t>FBgn0086346</w:t>
            </w:r>
          </w:p>
        </w:tc>
        <w:tc>
          <w:tcPr>
            <w:tcW w:w="1959" w:type="dxa"/>
          </w:tcPr>
          <w:p w14:paraId="4A53DD8E" w14:textId="77777777" w:rsidR="00B57652" w:rsidRDefault="00B57652" w:rsidP="007B0CDC">
            <w:proofErr w:type="spellStart"/>
            <w:r w:rsidRPr="003638DD">
              <w:t>ALiX</w:t>
            </w:r>
            <w:proofErr w:type="spellEnd"/>
          </w:p>
        </w:tc>
        <w:tc>
          <w:tcPr>
            <w:tcW w:w="1870" w:type="dxa"/>
          </w:tcPr>
          <w:p w14:paraId="0E6766E8" w14:textId="77777777" w:rsidR="00B57652" w:rsidRDefault="00B57652" w:rsidP="007B0CDC">
            <w:r w:rsidRPr="003638DD">
              <w:t>-0.222825515</w:t>
            </w:r>
          </w:p>
        </w:tc>
        <w:tc>
          <w:tcPr>
            <w:tcW w:w="1870" w:type="dxa"/>
          </w:tcPr>
          <w:p w14:paraId="2FE38F59" w14:textId="77777777" w:rsidR="00B57652" w:rsidRDefault="00B57652" w:rsidP="007B0CDC">
            <w:r w:rsidRPr="003638DD">
              <w:t>-0.551639052</w:t>
            </w:r>
          </w:p>
        </w:tc>
        <w:tc>
          <w:tcPr>
            <w:tcW w:w="1870" w:type="dxa"/>
          </w:tcPr>
          <w:p w14:paraId="47FF2498" w14:textId="77777777" w:rsidR="00B57652" w:rsidRDefault="00B57652" w:rsidP="007B0CDC">
            <w:r w:rsidRPr="003638DD">
              <w:t>0</w:t>
            </w:r>
          </w:p>
        </w:tc>
      </w:tr>
      <w:tr w:rsidR="00B57652" w14:paraId="705375FC" w14:textId="77777777" w:rsidTr="00B57652">
        <w:tc>
          <w:tcPr>
            <w:tcW w:w="1870" w:type="dxa"/>
          </w:tcPr>
          <w:p w14:paraId="032C8259" w14:textId="77777777" w:rsidR="00B57652" w:rsidRDefault="00B57652" w:rsidP="007B0CDC">
            <w:r w:rsidRPr="003638DD">
              <w:t>FBgn0030499</w:t>
            </w:r>
          </w:p>
        </w:tc>
        <w:tc>
          <w:tcPr>
            <w:tcW w:w="1959" w:type="dxa"/>
          </w:tcPr>
          <w:p w14:paraId="5D913F50" w14:textId="77777777" w:rsidR="00B57652" w:rsidRDefault="00B57652" w:rsidP="007B0CDC">
            <w:r w:rsidRPr="003638DD">
              <w:t>CG11178</w:t>
            </w:r>
          </w:p>
        </w:tc>
        <w:tc>
          <w:tcPr>
            <w:tcW w:w="1870" w:type="dxa"/>
          </w:tcPr>
          <w:p w14:paraId="2836B5A2" w14:textId="77777777" w:rsidR="00B57652" w:rsidRDefault="00B57652" w:rsidP="007B0CDC">
            <w:r w:rsidRPr="003638DD">
              <w:t>-0.259844023</w:t>
            </w:r>
          </w:p>
        </w:tc>
        <w:tc>
          <w:tcPr>
            <w:tcW w:w="1870" w:type="dxa"/>
          </w:tcPr>
          <w:p w14:paraId="55E2E2F7" w14:textId="77777777" w:rsidR="00B57652" w:rsidRDefault="00B57652" w:rsidP="007B0CDC">
            <w:r w:rsidRPr="003638DD">
              <w:t>-0.550367213</w:t>
            </w:r>
          </w:p>
        </w:tc>
        <w:tc>
          <w:tcPr>
            <w:tcW w:w="1870" w:type="dxa"/>
          </w:tcPr>
          <w:p w14:paraId="7C29F2C5" w14:textId="77777777" w:rsidR="00B57652" w:rsidRDefault="00B57652" w:rsidP="007B0CDC">
            <w:r w:rsidRPr="003638DD">
              <w:t>0</w:t>
            </w:r>
          </w:p>
        </w:tc>
      </w:tr>
      <w:tr w:rsidR="00B57652" w14:paraId="7B49B7F2" w14:textId="77777777" w:rsidTr="00B57652">
        <w:tc>
          <w:tcPr>
            <w:tcW w:w="1870" w:type="dxa"/>
          </w:tcPr>
          <w:p w14:paraId="4CE23FA7" w14:textId="77777777" w:rsidR="00B57652" w:rsidRDefault="00B57652" w:rsidP="007B0CDC">
            <w:r w:rsidRPr="003638DD">
              <w:t>FBgn0050377</w:t>
            </w:r>
          </w:p>
        </w:tc>
        <w:tc>
          <w:tcPr>
            <w:tcW w:w="1959" w:type="dxa"/>
          </w:tcPr>
          <w:p w14:paraId="1EB0D44B" w14:textId="77777777" w:rsidR="00B57652" w:rsidRDefault="00B57652" w:rsidP="007B0CDC">
            <w:r w:rsidRPr="003638DD">
              <w:t>CG30377</w:t>
            </w:r>
          </w:p>
        </w:tc>
        <w:tc>
          <w:tcPr>
            <w:tcW w:w="1870" w:type="dxa"/>
          </w:tcPr>
          <w:p w14:paraId="00CD06EF" w14:textId="77777777" w:rsidR="00B57652" w:rsidRDefault="00B57652" w:rsidP="007B0CDC">
            <w:r w:rsidRPr="003638DD">
              <w:t>-0.246926062</w:t>
            </w:r>
          </w:p>
        </w:tc>
        <w:tc>
          <w:tcPr>
            <w:tcW w:w="1870" w:type="dxa"/>
          </w:tcPr>
          <w:p w14:paraId="548FAF74" w14:textId="77777777" w:rsidR="00B57652" w:rsidRDefault="00B57652" w:rsidP="007B0CDC">
            <w:r w:rsidRPr="003638DD">
              <w:t>-0.550181054</w:t>
            </w:r>
          </w:p>
        </w:tc>
        <w:tc>
          <w:tcPr>
            <w:tcW w:w="1870" w:type="dxa"/>
          </w:tcPr>
          <w:p w14:paraId="274ACA90" w14:textId="77777777" w:rsidR="00B57652" w:rsidRDefault="00B57652" w:rsidP="007B0CDC">
            <w:r w:rsidRPr="003638DD">
              <w:t>1</w:t>
            </w:r>
          </w:p>
        </w:tc>
      </w:tr>
      <w:tr w:rsidR="00B57652" w14:paraId="22DD7189" w14:textId="77777777" w:rsidTr="00B57652">
        <w:tc>
          <w:tcPr>
            <w:tcW w:w="1870" w:type="dxa"/>
          </w:tcPr>
          <w:p w14:paraId="5622C39C" w14:textId="77777777" w:rsidR="00B57652" w:rsidRDefault="00B57652" w:rsidP="007B0CDC">
            <w:r w:rsidRPr="003638DD">
              <w:t>FBgn0005596</w:t>
            </w:r>
          </w:p>
        </w:tc>
        <w:tc>
          <w:tcPr>
            <w:tcW w:w="1959" w:type="dxa"/>
          </w:tcPr>
          <w:p w14:paraId="0EB72BE4" w14:textId="77777777" w:rsidR="00B57652" w:rsidRDefault="00B57652" w:rsidP="007B0CDC">
            <w:proofErr w:type="spellStart"/>
            <w:r w:rsidRPr="003638DD">
              <w:t>yem</w:t>
            </w:r>
            <w:proofErr w:type="spellEnd"/>
          </w:p>
        </w:tc>
        <w:tc>
          <w:tcPr>
            <w:tcW w:w="1870" w:type="dxa"/>
          </w:tcPr>
          <w:p w14:paraId="241B72BE" w14:textId="77777777" w:rsidR="00B57652" w:rsidRDefault="00B57652" w:rsidP="007B0CDC">
            <w:r w:rsidRPr="003638DD">
              <w:t>-0.388417724</w:t>
            </w:r>
          </w:p>
        </w:tc>
        <w:tc>
          <w:tcPr>
            <w:tcW w:w="1870" w:type="dxa"/>
          </w:tcPr>
          <w:p w14:paraId="4C0D9D3E" w14:textId="77777777" w:rsidR="00B57652" w:rsidRDefault="00B57652" w:rsidP="007B0CDC">
            <w:r w:rsidRPr="003638DD">
              <w:t>-0.5492374</w:t>
            </w:r>
          </w:p>
        </w:tc>
        <w:tc>
          <w:tcPr>
            <w:tcW w:w="1870" w:type="dxa"/>
          </w:tcPr>
          <w:p w14:paraId="41563288" w14:textId="77777777" w:rsidR="00B57652" w:rsidRDefault="00B57652" w:rsidP="007B0CDC">
            <w:r w:rsidRPr="003638DD">
              <w:t>1</w:t>
            </w:r>
          </w:p>
        </w:tc>
      </w:tr>
      <w:tr w:rsidR="00B57652" w14:paraId="1CBE149A" w14:textId="77777777" w:rsidTr="00B57652">
        <w:tc>
          <w:tcPr>
            <w:tcW w:w="1870" w:type="dxa"/>
          </w:tcPr>
          <w:p w14:paraId="24595E5A" w14:textId="77777777" w:rsidR="00B57652" w:rsidRDefault="00B57652" w:rsidP="007B0CDC">
            <w:r w:rsidRPr="003638DD">
              <w:lastRenderedPageBreak/>
              <w:t>FBgn0024807</w:t>
            </w:r>
          </w:p>
        </w:tc>
        <w:tc>
          <w:tcPr>
            <w:tcW w:w="1959" w:type="dxa"/>
          </w:tcPr>
          <w:p w14:paraId="13856469" w14:textId="77777777" w:rsidR="00B57652" w:rsidRDefault="00B57652" w:rsidP="007B0CDC">
            <w:r w:rsidRPr="003638DD">
              <w:t>DIP1</w:t>
            </w:r>
          </w:p>
        </w:tc>
        <w:tc>
          <w:tcPr>
            <w:tcW w:w="1870" w:type="dxa"/>
          </w:tcPr>
          <w:p w14:paraId="7F69CF15" w14:textId="77777777" w:rsidR="00B57652" w:rsidRDefault="00B57652" w:rsidP="007B0CDC">
            <w:r w:rsidRPr="003638DD">
              <w:t>-0.385019493</w:t>
            </w:r>
          </w:p>
        </w:tc>
        <w:tc>
          <w:tcPr>
            <w:tcW w:w="1870" w:type="dxa"/>
          </w:tcPr>
          <w:p w14:paraId="193A48A6" w14:textId="77777777" w:rsidR="00B57652" w:rsidRDefault="00B57652" w:rsidP="007B0CDC">
            <w:r w:rsidRPr="003638DD">
              <w:t>-0.548286882</w:t>
            </w:r>
          </w:p>
        </w:tc>
        <w:tc>
          <w:tcPr>
            <w:tcW w:w="1870" w:type="dxa"/>
          </w:tcPr>
          <w:p w14:paraId="6C01D10F" w14:textId="77777777" w:rsidR="00B57652" w:rsidRDefault="00B57652" w:rsidP="007B0CDC">
            <w:r w:rsidRPr="003638DD">
              <w:t>1</w:t>
            </w:r>
          </w:p>
        </w:tc>
      </w:tr>
      <w:tr w:rsidR="00B57652" w14:paraId="0137A8CA" w14:textId="77777777" w:rsidTr="00B57652">
        <w:tc>
          <w:tcPr>
            <w:tcW w:w="1870" w:type="dxa"/>
          </w:tcPr>
          <w:p w14:paraId="43291E01" w14:textId="77777777" w:rsidR="00B57652" w:rsidRDefault="00B57652" w:rsidP="007B0CDC">
            <w:r w:rsidRPr="003638DD">
              <w:t>FBgn0031318</w:t>
            </w:r>
          </w:p>
        </w:tc>
        <w:tc>
          <w:tcPr>
            <w:tcW w:w="1959" w:type="dxa"/>
          </w:tcPr>
          <w:p w14:paraId="1B70DFD6" w14:textId="77777777" w:rsidR="00B57652" w:rsidRDefault="00B57652" w:rsidP="007B0CDC">
            <w:r w:rsidRPr="003638DD">
              <w:t>CG4887</w:t>
            </w:r>
          </w:p>
        </w:tc>
        <w:tc>
          <w:tcPr>
            <w:tcW w:w="1870" w:type="dxa"/>
          </w:tcPr>
          <w:p w14:paraId="5447D58E" w14:textId="77777777" w:rsidR="00B57652" w:rsidRDefault="00B57652" w:rsidP="007B0CDC">
            <w:r w:rsidRPr="003638DD">
              <w:t>-0.346044966</w:t>
            </w:r>
          </w:p>
        </w:tc>
        <w:tc>
          <w:tcPr>
            <w:tcW w:w="1870" w:type="dxa"/>
          </w:tcPr>
          <w:p w14:paraId="62D886FE" w14:textId="77777777" w:rsidR="00B57652" w:rsidRDefault="00B57652" w:rsidP="007B0CDC">
            <w:r w:rsidRPr="003638DD">
              <w:t>-0.547832551</w:t>
            </w:r>
          </w:p>
        </w:tc>
        <w:tc>
          <w:tcPr>
            <w:tcW w:w="1870" w:type="dxa"/>
          </w:tcPr>
          <w:p w14:paraId="27BFB962" w14:textId="77777777" w:rsidR="00B57652" w:rsidRDefault="00B57652" w:rsidP="007B0CDC">
            <w:r w:rsidRPr="003638DD">
              <w:t>0</w:t>
            </w:r>
          </w:p>
        </w:tc>
      </w:tr>
      <w:tr w:rsidR="00B57652" w14:paraId="17E7538A" w14:textId="77777777" w:rsidTr="00B57652">
        <w:tc>
          <w:tcPr>
            <w:tcW w:w="1870" w:type="dxa"/>
          </w:tcPr>
          <w:p w14:paraId="4F530C19" w14:textId="77777777" w:rsidR="00B57652" w:rsidRDefault="00B57652" w:rsidP="007B0CDC">
            <w:r w:rsidRPr="003638DD">
              <w:t>FBgn0039341</w:t>
            </w:r>
          </w:p>
        </w:tc>
        <w:tc>
          <w:tcPr>
            <w:tcW w:w="1959" w:type="dxa"/>
          </w:tcPr>
          <w:p w14:paraId="4003F632" w14:textId="77777777" w:rsidR="00B57652" w:rsidRDefault="00B57652" w:rsidP="007B0CDC">
            <w:r w:rsidRPr="003638DD">
              <w:t>CG5112</w:t>
            </w:r>
          </w:p>
        </w:tc>
        <w:tc>
          <w:tcPr>
            <w:tcW w:w="1870" w:type="dxa"/>
          </w:tcPr>
          <w:p w14:paraId="7308BCAB" w14:textId="77777777" w:rsidR="00B57652" w:rsidRDefault="00B57652" w:rsidP="007B0CDC">
            <w:r w:rsidRPr="003638DD">
              <w:t>-0.334911642</w:t>
            </w:r>
          </w:p>
        </w:tc>
        <w:tc>
          <w:tcPr>
            <w:tcW w:w="1870" w:type="dxa"/>
          </w:tcPr>
          <w:p w14:paraId="313AEA87" w14:textId="77777777" w:rsidR="00B57652" w:rsidRDefault="00B57652" w:rsidP="007B0CDC">
            <w:r w:rsidRPr="003638DD">
              <w:t>-0.545934048</w:t>
            </w:r>
          </w:p>
        </w:tc>
        <w:tc>
          <w:tcPr>
            <w:tcW w:w="1870" w:type="dxa"/>
          </w:tcPr>
          <w:p w14:paraId="3C440101" w14:textId="77777777" w:rsidR="00B57652" w:rsidRDefault="00B57652" w:rsidP="007B0CDC">
            <w:r w:rsidRPr="003638DD">
              <w:t>1</w:t>
            </w:r>
          </w:p>
        </w:tc>
      </w:tr>
      <w:tr w:rsidR="00B57652" w14:paraId="53B48E66" w14:textId="77777777" w:rsidTr="00B57652">
        <w:tc>
          <w:tcPr>
            <w:tcW w:w="1870" w:type="dxa"/>
          </w:tcPr>
          <w:p w14:paraId="207C963F" w14:textId="77777777" w:rsidR="00B57652" w:rsidRDefault="00B57652" w:rsidP="007B0CDC">
            <w:r w:rsidRPr="003638DD">
              <w:t>FBgn0026479</w:t>
            </w:r>
          </w:p>
        </w:tc>
        <w:tc>
          <w:tcPr>
            <w:tcW w:w="1959" w:type="dxa"/>
          </w:tcPr>
          <w:p w14:paraId="669CC2CE" w14:textId="77777777" w:rsidR="00B57652" w:rsidRDefault="00B57652" w:rsidP="007B0CDC">
            <w:r w:rsidRPr="003638DD">
              <w:t>Drp1</w:t>
            </w:r>
          </w:p>
        </w:tc>
        <w:tc>
          <w:tcPr>
            <w:tcW w:w="1870" w:type="dxa"/>
          </w:tcPr>
          <w:p w14:paraId="26EA4376" w14:textId="77777777" w:rsidR="00B57652" w:rsidRDefault="00B57652" w:rsidP="007B0CDC">
            <w:r w:rsidRPr="003638DD">
              <w:t>-0.17203622</w:t>
            </w:r>
          </w:p>
        </w:tc>
        <w:tc>
          <w:tcPr>
            <w:tcW w:w="1870" w:type="dxa"/>
          </w:tcPr>
          <w:p w14:paraId="042ACB8E" w14:textId="77777777" w:rsidR="00B57652" w:rsidRDefault="00B57652" w:rsidP="007B0CDC">
            <w:r w:rsidRPr="003638DD">
              <w:t>-0.545350639</w:t>
            </w:r>
          </w:p>
        </w:tc>
        <w:tc>
          <w:tcPr>
            <w:tcW w:w="1870" w:type="dxa"/>
          </w:tcPr>
          <w:p w14:paraId="78CFB736" w14:textId="77777777" w:rsidR="00B57652" w:rsidRDefault="00B57652" w:rsidP="007B0CDC">
            <w:r w:rsidRPr="003638DD">
              <w:t>0</w:t>
            </w:r>
          </w:p>
        </w:tc>
      </w:tr>
      <w:tr w:rsidR="00B57652" w14:paraId="5111B5A4" w14:textId="77777777" w:rsidTr="00B57652">
        <w:tc>
          <w:tcPr>
            <w:tcW w:w="1870" w:type="dxa"/>
          </w:tcPr>
          <w:p w14:paraId="50C7BB97" w14:textId="77777777" w:rsidR="00B57652" w:rsidRDefault="00B57652" w:rsidP="007B0CDC">
            <w:r w:rsidRPr="003638DD">
              <w:t>FBgn0034650</w:t>
            </w:r>
          </w:p>
        </w:tc>
        <w:tc>
          <w:tcPr>
            <w:tcW w:w="1959" w:type="dxa"/>
          </w:tcPr>
          <w:p w14:paraId="19747636" w14:textId="77777777" w:rsidR="00B57652" w:rsidRDefault="00B57652" w:rsidP="007B0CDC">
            <w:r w:rsidRPr="003638DD">
              <w:t>NC2alpha</w:t>
            </w:r>
          </w:p>
        </w:tc>
        <w:tc>
          <w:tcPr>
            <w:tcW w:w="1870" w:type="dxa"/>
          </w:tcPr>
          <w:p w14:paraId="23E7ADBE" w14:textId="77777777" w:rsidR="00B57652" w:rsidRDefault="00B57652" w:rsidP="007B0CDC">
            <w:r w:rsidRPr="003638DD">
              <w:t>-0.405322389</w:t>
            </w:r>
          </w:p>
        </w:tc>
        <w:tc>
          <w:tcPr>
            <w:tcW w:w="1870" w:type="dxa"/>
          </w:tcPr>
          <w:p w14:paraId="0A010760" w14:textId="77777777" w:rsidR="00B57652" w:rsidRDefault="00B57652" w:rsidP="007B0CDC">
            <w:r w:rsidRPr="003638DD">
              <w:t>-0.543876607</w:t>
            </w:r>
          </w:p>
        </w:tc>
        <w:tc>
          <w:tcPr>
            <w:tcW w:w="1870" w:type="dxa"/>
          </w:tcPr>
          <w:p w14:paraId="6484ADF0" w14:textId="77777777" w:rsidR="00B57652" w:rsidRDefault="00B57652" w:rsidP="007B0CDC">
            <w:r w:rsidRPr="003638DD">
              <w:t>0</w:t>
            </w:r>
          </w:p>
        </w:tc>
      </w:tr>
      <w:tr w:rsidR="00B57652" w14:paraId="5FE5AADE" w14:textId="77777777" w:rsidTr="00B57652">
        <w:tc>
          <w:tcPr>
            <w:tcW w:w="1870" w:type="dxa"/>
          </w:tcPr>
          <w:p w14:paraId="2F722C2C" w14:textId="77777777" w:rsidR="00B57652" w:rsidRDefault="00B57652" w:rsidP="007B0CDC">
            <w:r w:rsidRPr="003638DD">
              <w:t>FBgn0038722</w:t>
            </w:r>
          </w:p>
        </w:tc>
        <w:tc>
          <w:tcPr>
            <w:tcW w:w="1959" w:type="dxa"/>
          </w:tcPr>
          <w:p w14:paraId="4A15546C" w14:textId="77777777" w:rsidR="00B57652" w:rsidRDefault="00B57652" w:rsidP="007B0CDC">
            <w:r w:rsidRPr="003638DD">
              <w:t>Nup58</w:t>
            </w:r>
          </w:p>
        </w:tc>
        <w:tc>
          <w:tcPr>
            <w:tcW w:w="1870" w:type="dxa"/>
          </w:tcPr>
          <w:p w14:paraId="2F54952B" w14:textId="77777777" w:rsidR="00B57652" w:rsidRDefault="00B57652" w:rsidP="007B0CDC">
            <w:r w:rsidRPr="003638DD">
              <w:t>-0.322546764</w:t>
            </w:r>
          </w:p>
        </w:tc>
        <w:tc>
          <w:tcPr>
            <w:tcW w:w="1870" w:type="dxa"/>
          </w:tcPr>
          <w:p w14:paraId="5AEB559B" w14:textId="77777777" w:rsidR="00B57652" w:rsidRDefault="00B57652" w:rsidP="007B0CDC">
            <w:r w:rsidRPr="003638DD">
              <w:t>-0.543565441</w:t>
            </w:r>
          </w:p>
        </w:tc>
        <w:tc>
          <w:tcPr>
            <w:tcW w:w="1870" w:type="dxa"/>
          </w:tcPr>
          <w:p w14:paraId="114003FD" w14:textId="77777777" w:rsidR="00B57652" w:rsidRDefault="00B57652" w:rsidP="007B0CDC">
            <w:r w:rsidRPr="003638DD">
              <w:t>1</w:t>
            </w:r>
          </w:p>
        </w:tc>
      </w:tr>
      <w:tr w:rsidR="00B57652" w14:paraId="37F5C24C" w14:textId="77777777" w:rsidTr="00B57652">
        <w:tc>
          <w:tcPr>
            <w:tcW w:w="1870" w:type="dxa"/>
          </w:tcPr>
          <w:p w14:paraId="08D8FC11" w14:textId="77777777" w:rsidR="00B57652" w:rsidRDefault="00B57652" w:rsidP="007B0CDC">
            <w:r w:rsidRPr="003638DD">
              <w:t>FBgn0003074</w:t>
            </w:r>
          </w:p>
        </w:tc>
        <w:tc>
          <w:tcPr>
            <w:tcW w:w="1959" w:type="dxa"/>
          </w:tcPr>
          <w:p w14:paraId="074ABD7E" w14:textId="77777777" w:rsidR="00B57652" w:rsidRDefault="00B57652" w:rsidP="007B0CDC">
            <w:proofErr w:type="spellStart"/>
            <w:r w:rsidRPr="003638DD">
              <w:t>Pgi</w:t>
            </w:r>
            <w:proofErr w:type="spellEnd"/>
          </w:p>
        </w:tc>
        <w:tc>
          <w:tcPr>
            <w:tcW w:w="1870" w:type="dxa"/>
          </w:tcPr>
          <w:p w14:paraId="59544FC8" w14:textId="77777777" w:rsidR="00B57652" w:rsidRDefault="00B57652" w:rsidP="007B0CDC">
            <w:r w:rsidRPr="003638DD">
              <w:t>-0.285661709</w:t>
            </w:r>
          </w:p>
        </w:tc>
        <w:tc>
          <w:tcPr>
            <w:tcW w:w="1870" w:type="dxa"/>
          </w:tcPr>
          <w:p w14:paraId="128590AA" w14:textId="77777777" w:rsidR="00B57652" w:rsidRDefault="00B57652" w:rsidP="007B0CDC">
            <w:r w:rsidRPr="003638DD">
              <w:t>-0.542389334</w:t>
            </w:r>
          </w:p>
        </w:tc>
        <w:tc>
          <w:tcPr>
            <w:tcW w:w="1870" w:type="dxa"/>
          </w:tcPr>
          <w:p w14:paraId="290B778A" w14:textId="77777777" w:rsidR="00B57652" w:rsidRDefault="00B57652" w:rsidP="007B0CDC">
            <w:r w:rsidRPr="003638DD">
              <w:t>0</w:t>
            </w:r>
          </w:p>
        </w:tc>
      </w:tr>
      <w:tr w:rsidR="00B57652" w14:paraId="34DFA12C" w14:textId="77777777" w:rsidTr="00B57652">
        <w:tc>
          <w:tcPr>
            <w:tcW w:w="1870" w:type="dxa"/>
          </w:tcPr>
          <w:p w14:paraId="6A2BBD4A" w14:textId="77777777" w:rsidR="00B57652" w:rsidRDefault="00B57652" w:rsidP="007B0CDC">
            <w:r w:rsidRPr="003638DD">
              <w:t>FBgn0266170</w:t>
            </w:r>
          </w:p>
        </w:tc>
        <w:tc>
          <w:tcPr>
            <w:tcW w:w="1959" w:type="dxa"/>
          </w:tcPr>
          <w:p w14:paraId="2B09BE5D" w14:textId="77777777" w:rsidR="00B57652" w:rsidRDefault="00B57652" w:rsidP="007B0CDC">
            <w:r w:rsidRPr="003638DD">
              <w:t>pre-mod(mdg4)-C</w:t>
            </w:r>
          </w:p>
        </w:tc>
        <w:tc>
          <w:tcPr>
            <w:tcW w:w="1870" w:type="dxa"/>
          </w:tcPr>
          <w:p w14:paraId="2FD8C0A4" w14:textId="77777777" w:rsidR="00B57652" w:rsidRDefault="00B57652" w:rsidP="007B0CDC">
            <w:r w:rsidRPr="003638DD">
              <w:t>-0.388678744</w:t>
            </w:r>
          </w:p>
        </w:tc>
        <w:tc>
          <w:tcPr>
            <w:tcW w:w="1870" w:type="dxa"/>
          </w:tcPr>
          <w:p w14:paraId="296318AA" w14:textId="77777777" w:rsidR="00B57652" w:rsidRDefault="00B57652" w:rsidP="007B0CDC">
            <w:r w:rsidRPr="003638DD">
              <w:t>-0.542081033</w:t>
            </w:r>
          </w:p>
        </w:tc>
        <w:tc>
          <w:tcPr>
            <w:tcW w:w="1870" w:type="dxa"/>
          </w:tcPr>
          <w:p w14:paraId="59B5F75D" w14:textId="77777777" w:rsidR="00B57652" w:rsidRDefault="00B57652" w:rsidP="007B0CDC">
            <w:r w:rsidRPr="003638DD">
              <w:t>0</w:t>
            </w:r>
          </w:p>
        </w:tc>
      </w:tr>
      <w:tr w:rsidR="00B57652" w14:paraId="44DBF34D" w14:textId="77777777" w:rsidTr="00B57652">
        <w:tc>
          <w:tcPr>
            <w:tcW w:w="1870" w:type="dxa"/>
          </w:tcPr>
          <w:p w14:paraId="0236EE87" w14:textId="77777777" w:rsidR="00B57652" w:rsidRDefault="00B57652" w:rsidP="007B0CDC">
            <w:r w:rsidRPr="003638DD">
              <w:t>FBgn0266172</w:t>
            </w:r>
          </w:p>
        </w:tc>
        <w:tc>
          <w:tcPr>
            <w:tcW w:w="1959" w:type="dxa"/>
          </w:tcPr>
          <w:p w14:paraId="106966D8" w14:textId="77777777" w:rsidR="00B57652" w:rsidRDefault="00B57652" w:rsidP="007B0CDC">
            <w:r w:rsidRPr="003638DD">
              <w:t>pre-mod(mdg4)-E</w:t>
            </w:r>
          </w:p>
        </w:tc>
        <w:tc>
          <w:tcPr>
            <w:tcW w:w="1870" w:type="dxa"/>
          </w:tcPr>
          <w:p w14:paraId="369B2FFB" w14:textId="77777777" w:rsidR="00B57652" w:rsidRDefault="00B57652" w:rsidP="007B0CDC">
            <w:r w:rsidRPr="003638DD">
              <w:t>-0.388678744</w:t>
            </w:r>
          </w:p>
        </w:tc>
        <w:tc>
          <w:tcPr>
            <w:tcW w:w="1870" w:type="dxa"/>
          </w:tcPr>
          <w:p w14:paraId="7A8C93E9" w14:textId="77777777" w:rsidR="00B57652" w:rsidRDefault="00B57652" w:rsidP="007B0CDC">
            <w:r w:rsidRPr="003638DD">
              <w:t>-0.542081033</w:t>
            </w:r>
          </w:p>
        </w:tc>
        <w:tc>
          <w:tcPr>
            <w:tcW w:w="1870" w:type="dxa"/>
          </w:tcPr>
          <w:p w14:paraId="7E1348C7" w14:textId="77777777" w:rsidR="00B57652" w:rsidRDefault="00B57652" w:rsidP="007B0CDC">
            <w:r w:rsidRPr="003638DD">
              <w:t>0</w:t>
            </w:r>
          </w:p>
        </w:tc>
      </w:tr>
      <w:tr w:rsidR="00B57652" w14:paraId="196EE2BB" w14:textId="77777777" w:rsidTr="00B57652">
        <w:tc>
          <w:tcPr>
            <w:tcW w:w="1870" w:type="dxa"/>
          </w:tcPr>
          <w:p w14:paraId="4511B84C" w14:textId="77777777" w:rsidR="00B57652" w:rsidRDefault="00B57652" w:rsidP="007B0CDC">
            <w:r w:rsidRPr="003638DD">
              <w:t>FBgn0266171</w:t>
            </w:r>
          </w:p>
        </w:tc>
        <w:tc>
          <w:tcPr>
            <w:tcW w:w="1959" w:type="dxa"/>
          </w:tcPr>
          <w:p w14:paraId="53D827F4" w14:textId="77777777" w:rsidR="00B57652" w:rsidRDefault="00B57652" w:rsidP="007B0CDC">
            <w:r w:rsidRPr="003638DD">
              <w:t>pre-mod(mdg4)-AB</w:t>
            </w:r>
          </w:p>
        </w:tc>
        <w:tc>
          <w:tcPr>
            <w:tcW w:w="1870" w:type="dxa"/>
          </w:tcPr>
          <w:p w14:paraId="2681AE82" w14:textId="77777777" w:rsidR="00B57652" w:rsidRDefault="00B57652" w:rsidP="007B0CDC">
            <w:r w:rsidRPr="003638DD">
              <w:t>-0.388678744</w:t>
            </w:r>
          </w:p>
        </w:tc>
        <w:tc>
          <w:tcPr>
            <w:tcW w:w="1870" w:type="dxa"/>
          </w:tcPr>
          <w:p w14:paraId="58107629" w14:textId="77777777" w:rsidR="00B57652" w:rsidRDefault="00B57652" w:rsidP="007B0CDC">
            <w:r w:rsidRPr="003638DD">
              <w:t>-0.542081033</w:t>
            </w:r>
          </w:p>
        </w:tc>
        <w:tc>
          <w:tcPr>
            <w:tcW w:w="1870" w:type="dxa"/>
          </w:tcPr>
          <w:p w14:paraId="0A91E0EF" w14:textId="77777777" w:rsidR="00B57652" w:rsidRDefault="00B57652" w:rsidP="007B0CDC">
            <w:r w:rsidRPr="003638DD">
              <w:t>0</w:t>
            </w:r>
          </w:p>
        </w:tc>
      </w:tr>
      <w:tr w:rsidR="00B57652" w14:paraId="0EBC6A49" w14:textId="77777777" w:rsidTr="00B57652">
        <w:tc>
          <w:tcPr>
            <w:tcW w:w="1870" w:type="dxa"/>
          </w:tcPr>
          <w:p w14:paraId="4DFCD25C" w14:textId="77777777" w:rsidR="00B57652" w:rsidRDefault="00B57652" w:rsidP="007B0CDC">
            <w:r w:rsidRPr="003638DD">
              <w:t>FBgn0038876</w:t>
            </w:r>
          </w:p>
        </w:tc>
        <w:tc>
          <w:tcPr>
            <w:tcW w:w="1959" w:type="dxa"/>
          </w:tcPr>
          <w:p w14:paraId="771EF6A0" w14:textId="77777777" w:rsidR="00B57652" w:rsidRDefault="00B57652" w:rsidP="007B0CDC">
            <w:r w:rsidRPr="003638DD">
              <w:t>CG5919</w:t>
            </w:r>
          </w:p>
        </w:tc>
        <w:tc>
          <w:tcPr>
            <w:tcW w:w="1870" w:type="dxa"/>
          </w:tcPr>
          <w:p w14:paraId="79E844D8" w14:textId="77777777" w:rsidR="00B57652" w:rsidRDefault="00B57652" w:rsidP="007B0CDC">
            <w:r w:rsidRPr="003638DD">
              <w:t>-0.521787261</w:t>
            </w:r>
          </w:p>
        </w:tc>
        <w:tc>
          <w:tcPr>
            <w:tcW w:w="1870" w:type="dxa"/>
          </w:tcPr>
          <w:p w14:paraId="5EA601E3" w14:textId="77777777" w:rsidR="00B57652" w:rsidRDefault="00B57652" w:rsidP="007B0CDC">
            <w:r w:rsidRPr="003638DD">
              <w:t>-0.541884929</w:t>
            </w:r>
          </w:p>
        </w:tc>
        <w:tc>
          <w:tcPr>
            <w:tcW w:w="1870" w:type="dxa"/>
          </w:tcPr>
          <w:p w14:paraId="21A33F34" w14:textId="77777777" w:rsidR="00B57652" w:rsidRDefault="00B57652" w:rsidP="007B0CDC">
            <w:r w:rsidRPr="003638DD">
              <w:t>0</w:t>
            </w:r>
          </w:p>
        </w:tc>
      </w:tr>
      <w:tr w:rsidR="00B57652" w14:paraId="5FD5FC8C" w14:textId="77777777" w:rsidTr="00B57652">
        <w:tc>
          <w:tcPr>
            <w:tcW w:w="1870" w:type="dxa"/>
          </w:tcPr>
          <w:p w14:paraId="6D46356E" w14:textId="77777777" w:rsidR="00B57652" w:rsidRDefault="00B57652" w:rsidP="007B0CDC">
            <w:r w:rsidRPr="003638DD">
              <w:t>FBgn0259734</w:t>
            </w:r>
          </w:p>
        </w:tc>
        <w:tc>
          <w:tcPr>
            <w:tcW w:w="1959" w:type="dxa"/>
          </w:tcPr>
          <w:p w14:paraId="397C9EAB" w14:textId="77777777" w:rsidR="00B57652" w:rsidRDefault="00B57652" w:rsidP="007B0CDC">
            <w:r w:rsidRPr="003638DD">
              <w:t>CG42388</w:t>
            </w:r>
          </w:p>
        </w:tc>
        <w:tc>
          <w:tcPr>
            <w:tcW w:w="1870" w:type="dxa"/>
          </w:tcPr>
          <w:p w14:paraId="7CDFDA90" w14:textId="77777777" w:rsidR="00B57652" w:rsidRDefault="00B57652" w:rsidP="007B0CDC">
            <w:r w:rsidRPr="003638DD">
              <w:t>-0.316794783</w:t>
            </w:r>
          </w:p>
        </w:tc>
        <w:tc>
          <w:tcPr>
            <w:tcW w:w="1870" w:type="dxa"/>
          </w:tcPr>
          <w:p w14:paraId="32D0BB5A" w14:textId="77777777" w:rsidR="00B57652" w:rsidRDefault="00B57652" w:rsidP="007B0CDC">
            <w:r w:rsidRPr="003638DD">
              <w:t>-0.54100222</w:t>
            </w:r>
          </w:p>
        </w:tc>
        <w:tc>
          <w:tcPr>
            <w:tcW w:w="1870" w:type="dxa"/>
          </w:tcPr>
          <w:p w14:paraId="0CB03B0C" w14:textId="77777777" w:rsidR="00B57652" w:rsidRDefault="00B57652" w:rsidP="007B0CDC">
            <w:r w:rsidRPr="003638DD">
              <w:t>1</w:t>
            </w:r>
          </w:p>
        </w:tc>
      </w:tr>
      <w:tr w:rsidR="00B57652" w14:paraId="72C89768" w14:textId="77777777" w:rsidTr="00B57652">
        <w:tc>
          <w:tcPr>
            <w:tcW w:w="1870" w:type="dxa"/>
          </w:tcPr>
          <w:p w14:paraId="2F4661C0" w14:textId="77777777" w:rsidR="00B57652" w:rsidRDefault="00B57652" w:rsidP="007B0CDC">
            <w:r w:rsidRPr="003638DD">
              <w:t>FBgn0040208</w:t>
            </w:r>
          </w:p>
        </w:tc>
        <w:tc>
          <w:tcPr>
            <w:tcW w:w="1959" w:type="dxa"/>
          </w:tcPr>
          <w:p w14:paraId="3A20C2E4" w14:textId="77777777" w:rsidR="00B57652" w:rsidRDefault="00B57652" w:rsidP="007B0CDC">
            <w:r w:rsidRPr="003638DD">
              <w:t>Kat60</w:t>
            </w:r>
          </w:p>
        </w:tc>
        <w:tc>
          <w:tcPr>
            <w:tcW w:w="1870" w:type="dxa"/>
          </w:tcPr>
          <w:p w14:paraId="15E16AE4" w14:textId="77777777" w:rsidR="00B57652" w:rsidRDefault="00B57652" w:rsidP="007B0CDC">
            <w:r w:rsidRPr="003638DD">
              <w:t>-0.294507912</w:t>
            </w:r>
          </w:p>
        </w:tc>
        <w:tc>
          <w:tcPr>
            <w:tcW w:w="1870" w:type="dxa"/>
          </w:tcPr>
          <w:p w14:paraId="03CE59F0" w14:textId="77777777" w:rsidR="00B57652" w:rsidRDefault="00B57652" w:rsidP="007B0CDC">
            <w:r w:rsidRPr="003638DD">
              <w:t>-0.54010044</w:t>
            </w:r>
          </w:p>
        </w:tc>
        <w:tc>
          <w:tcPr>
            <w:tcW w:w="1870" w:type="dxa"/>
          </w:tcPr>
          <w:p w14:paraId="1E5D0D01" w14:textId="77777777" w:rsidR="00B57652" w:rsidRDefault="00B57652" w:rsidP="007B0CDC">
            <w:r w:rsidRPr="003638DD">
              <w:t>1</w:t>
            </w:r>
          </w:p>
        </w:tc>
      </w:tr>
      <w:tr w:rsidR="00B57652" w14:paraId="50FDB008" w14:textId="77777777" w:rsidTr="00B57652">
        <w:tc>
          <w:tcPr>
            <w:tcW w:w="1870" w:type="dxa"/>
          </w:tcPr>
          <w:p w14:paraId="14656BE4" w14:textId="77777777" w:rsidR="00B57652" w:rsidRDefault="00B57652" w:rsidP="007B0CDC">
            <w:r w:rsidRPr="003638DD">
              <w:t>FBgn0015527</w:t>
            </w:r>
          </w:p>
        </w:tc>
        <w:tc>
          <w:tcPr>
            <w:tcW w:w="1959" w:type="dxa"/>
          </w:tcPr>
          <w:p w14:paraId="11E8CE17" w14:textId="77777777" w:rsidR="00B57652" w:rsidRDefault="00B57652" w:rsidP="007B0CDC">
            <w:r w:rsidRPr="003638DD">
              <w:t>pen</w:t>
            </w:r>
          </w:p>
        </w:tc>
        <w:tc>
          <w:tcPr>
            <w:tcW w:w="1870" w:type="dxa"/>
          </w:tcPr>
          <w:p w14:paraId="2B370E0A" w14:textId="77777777" w:rsidR="00B57652" w:rsidRDefault="00B57652" w:rsidP="007B0CDC">
            <w:r w:rsidRPr="003638DD">
              <w:t>-0.348546772</w:t>
            </w:r>
          </w:p>
        </w:tc>
        <w:tc>
          <w:tcPr>
            <w:tcW w:w="1870" w:type="dxa"/>
          </w:tcPr>
          <w:p w14:paraId="7A226C9F" w14:textId="77777777" w:rsidR="00B57652" w:rsidRDefault="00B57652" w:rsidP="007B0CDC">
            <w:r w:rsidRPr="003638DD">
              <w:t>-0.539854904</w:t>
            </w:r>
          </w:p>
        </w:tc>
        <w:tc>
          <w:tcPr>
            <w:tcW w:w="1870" w:type="dxa"/>
          </w:tcPr>
          <w:p w14:paraId="15AE0B8C" w14:textId="77777777" w:rsidR="00B57652" w:rsidRDefault="00B57652" w:rsidP="007B0CDC">
            <w:r w:rsidRPr="003638DD">
              <w:t>1</w:t>
            </w:r>
          </w:p>
        </w:tc>
      </w:tr>
      <w:tr w:rsidR="00B57652" w14:paraId="160ABB14" w14:textId="77777777" w:rsidTr="00B57652">
        <w:tc>
          <w:tcPr>
            <w:tcW w:w="1870" w:type="dxa"/>
          </w:tcPr>
          <w:p w14:paraId="2F570942" w14:textId="77777777" w:rsidR="00B57652" w:rsidRDefault="00B57652" w:rsidP="007B0CDC">
            <w:r w:rsidRPr="003638DD">
              <w:t>FBgn0260972</w:t>
            </w:r>
          </w:p>
        </w:tc>
        <w:tc>
          <w:tcPr>
            <w:tcW w:w="1959" w:type="dxa"/>
          </w:tcPr>
          <w:p w14:paraId="390B0776" w14:textId="77777777" w:rsidR="00B57652" w:rsidRDefault="00B57652" w:rsidP="007B0CDC">
            <w:proofErr w:type="spellStart"/>
            <w:r w:rsidRPr="003638DD">
              <w:t>alc</w:t>
            </w:r>
            <w:proofErr w:type="spellEnd"/>
          </w:p>
        </w:tc>
        <w:tc>
          <w:tcPr>
            <w:tcW w:w="1870" w:type="dxa"/>
          </w:tcPr>
          <w:p w14:paraId="772A1594" w14:textId="77777777" w:rsidR="00B57652" w:rsidRDefault="00B57652" w:rsidP="007B0CDC">
            <w:r w:rsidRPr="003638DD">
              <w:t>-0.455281763</w:t>
            </w:r>
          </w:p>
        </w:tc>
        <w:tc>
          <w:tcPr>
            <w:tcW w:w="1870" w:type="dxa"/>
          </w:tcPr>
          <w:p w14:paraId="248AB532" w14:textId="77777777" w:rsidR="00B57652" w:rsidRDefault="00B57652" w:rsidP="007B0CDC">
            <w:r w:rsidRPr="003638DD">
              <w:t>-0.539651615</w:t>
            </w:r>
          </w:p>
        </w:tc>
        <w:tc>
          <w:tcPr>
            <w:tcW w:w="1870" w:type="dxa"/>
          </w:tcPr>
          <w:p w14:paraId="7855FE53" w14:textId="77777777" w:rsidR="00B57652" w:rsidRDefault="00B57652" w:rsidP="007B0CDC">
            <w:r w:rsidRPr="003638DD">
              <w:t>1</w:t>
            </w:r>
          </w:p>
        </w:tc>
      </w:tr>
      <w:tr w:rsidR="00B57652" w14:paraId="233796AE" w14:textId="77777777" w:rsidTr="00B57652">
        <w:tc>
          <w:tcPr>
            <w:tcW w:w="1870" w:type="dxa"/>
          </w:tcPr>
          <w:p w14:paraId="34B7AABC" w14:textId="77777777" w:rsidR="00B57652" w:rsidRDefault="00B57652" w:rsidP="007B0CDC">
            <w:r w:rsidRPr="003638DD">
              <w:t>FBgn0031174</w:t>
            </w:r>
          </w:p>
        </w:tc>
        <w:tc>
          <w:tcPr>
            <w:tcW w:w="1959" w:type="dxa"/>
          </w:tcPr>
          <w:p w14:paraId="051DB82E" w14:textId="77777777" w:rsidR="00B57652" w:rsidRDefault="00B57652" w:rsidP="007B0CDC">
            <w:r w:rsidRPr="003638DD">
              <w:t>CG1486</w:t>
            </w:r>
          </w:p>
        </w:tc>
        <w:tc>
          <w:tcPr>
            <w:tcW w:w="1870" w:type="dxa"/>
          </w:tcPr>
          <w:p w14:paraId="602F73EE" w14:textId="77777777" w:rsidR="00B57652" w:rsidRDefault="00B57652" w:rsidP="007B0CDC">
            <w:r w:rsidRPr="003638DD">
              <w:t>-0.191779062</w:t>
            </w:r>
          </w:p>
        </w:tc>
        <w:tc>
          <w:tcPr>
            <w:tcW w:w="1870" w:type="dxa"/>
          </w:tcPr>
          <w:p w14:paraId="177F6CA5" w14:textId="77777777" w:rsidR="00B57652" w:rsidRDefault="00B57652" w:rsidP="007B0CDC">
            <w:r w:rsidRPr="003638DD">
              <w:t>-0.537912808</w:t>
            </w:r>
          </w:p>
        </w:tc>
        <w:tc>
          <w:tcPr>
            <w:tcW w:w="1870" w:type="dxa"/>
          </w:tcPr>
          <w:p w14:paraId="0E77C119" w14:textId="77777777" w:rsidR="00B57652" w:rsidRDefault="00B57652" w:rsidP="007B0CDC">
            <w:r w:rsidRPr="003638DD">
              <w:t>1</w:t>
            </w:r>
          </w:p>
        </w:tc>
      </w:tr>
      <w:tr w:rsidR="00B57652" w14:paraId="76E28BE1" w14:textId="77777777" w:rsidTr="00B57652">
        <w:tc>
          <w:tcPr>
            <w:tcW w:w="1870" w:type="dxa"/>
          </w:tcPr>
          <w:p w14:paraId="269C4656" w14:textId="77777777" w:rsidR="00B57652" w:rsidRDefault="00B57652" w:rsidP="007B0CDC">
            <w:r w:rsidRPr="003638DD">
              <w:t>FBgn0026143</w:t>
            </w:r>
          </w:p>
        </w:tc>
        <w:tc>
          <w:tcPr>
            <w:tcW w:w="1959" w:type="dxa"/>
          </w:tcPr>
          <w:p w14:paraId="544322C3" w14:textId="77777777" w:rsidR="00B57652" w:rsidRDefault="00B57652" w:rsidP="007B0CDC">
            <w:r w:rsidRPr="003638DD">
              <w:t>CDC45L</w:t>
            </w:r>
          </w:p>
        </w:tc>
        <w:tc>
          <w:tcPr>
            <w:tcW w:w="1870" w:type="dxa"/>
          </w:tcPr>
          <w:p w14:paraId="2E9984A8" w14:textId="77777777" w:rsidR="00B57652" w:rsidRDefault="00B57652" w:rsidP="007B0CDC">
            <w:r w:rsidRPr="003638DD">
              <w:t>-0.402161569</w:t>
            </w:r>
          </w:p>
        </w:tc>
        <w:tc>
          <w:tcPr>
            <w:tcW w:w="1870" w:type="dxa"/>
          </w:tcPr>
          <w:p w14:paraId="5282F77F" w14:textId="77777777" w:rsidR="00B57652" w:rsidRDefault="00B57652" w:rsidP="007B0CDC">
            <w:r w:rsidRPr="003638DD">
              <w:t>-0.537655227</w:t>
            </w:r>
          </w:p>
        </w:tc>
        <w:tc>
          <w:tcPr>
            <w:tcW w:w="1870" w:type="dxa"/>
          </w:tcPr>
          <w:p w14:paraId="055DB482" w14:textId="77777777" w:rsidR="00B57652" w:rsidRDefault="00B57652" w:rsidP="007B0CDC">
            <w:r w:rsidRPr="003638DD">
              <w:t>0</w:t>
            </w:r>
          </w:p>
        </w:tc>
      </w:tr>
      <w:tr w:rsidR="00B57652" w14:paraId="5036756A" w14:textId="77777777" w:rsidTr="00B57652">
        <w:tc>
          <w:tcPr>
            <w:tcW w:w="1870" w:type="dxa"/>
          </w:tcPr>
          <w:p w14:paraId="6C1D40D4" w14:textId="77777777" w:rsidR="00B57652" w:rsidRDefault="00B57652" w:rsidP="007B0CDC">
            <w:r w:rsidRPr="003638DD">
              <w:t>FBgn0033402</w:t>
            </w:r>
          </w:p>
        </w:tc>
        <w:tc>
          <w:tcPr>
            <w:tcW w:w="1959" w:type="dxa"/>
          </w:tcPr>
          <w:p w14:paraId="394CFC3A" w14:textId="77777777" w:rsidR="00B57652" w:rsidRDefault="00B57652" w:rsidP="007B0CDC">
            <w:r w:rsidRPr="003638DD">
              <w:t>Myd88</w:t>
            </w:r>
          </w:p>
        </w:tc>
        <w:tc>
          <w:tcPr>
            <w:tcW w:w="1870" w:type="dxa"/>
          </w:tcPr>
          <w:p w14:paraId="5975169C" w14:textId="77777777" w:rsidR="00B57652" w:rsidRDefault="00B57652" w:rsidP="007B0CDC">
            <w:r w:rsidRPr="003638DD">
              <w:t>-0.284166451</w:t>
            </w:r>
          </w:p>
        </w:tc>
        <w:tc>
          <w:tcPr>
            <w:tcW w:w="1870" w:type="dxa"/>
          </w:tcPr>
          <w:p w14:paraId="7BF13AD5" w14:textId="77777777" w:rsidR="00B57652" w:rsidRDefault="00B57652" w:rsidP="007B0CDC">
            <w:r w:rsidRPr="003638DD">
              <w:t>-0.535803042</w:t>
            </w:r>
          </w:p>
        </w:tc>
        <w:tc>
          <w:tcPr>
            <w:tcW w:w="1870" w:type="dxa"/>
          </w:tcPr>
          <w:p w14:paraId="706AE740" w14:textId="77777777" w:rsidR="00B57652" w:rsidRDefault="00B57652" w:rsidP="007B0CDC">
            <w:r w:rsidRPr="003638DD">
              <w:t>0</w:t>
            </w:r>
          </w:p>
        </w:tc>
      </w:tr>
      <w:tr w:rsidR="00B57652" w14:paraId="21B3ADAF" w14:textId="77777777" w:rsidTr="00B57652">
        <w:tc>
          <w:tcPr>
            <w:tcW w:w="1870" w:type="dxa"/>
          </w:tcPr>
          <w:p w14:paraId="54434464" w14:textId="77777777" w:rsidR="00B57652" w:rsidRDefault="00B57652" w:rsidP="007B0CDC">
            <w:r w:rsidRPr="003638DD">
              <w:t>FBgn0052649</w:t>
            </w:r>
          </w:p>
        </w:tc>
        <w:tc>
          <w:tcPr>
            <w:tcW w:w="1959" w:type="dxa"/>
          </w:tcPr>
          <w:p w14:paraId="33A384D9" w14:textId="77777777" w:rsidR="00B57652" w:rsidRDefault="00B57652" w:rsidP="007B0CDC">
            <w:r w:rsidRPr="003638DD">
              <w:t>CG32649</w:t>
            </w:r>
          </w:p>
        </w:tc>
        <w:tc>
          <w:tcPr>
            <w:tcW w:w="1870" w:type="dxa"/>
          </w:tcPr>
          <w:p w14:paraId="232C4E7A" w14:textId="77777777" w:rsidR="00B57652" w:rsidRDefault="00B57652" w:rsidP="007B0CDC">
            <w:r w:rsidRPr="003638DD">
              <w:t>-0.521450003</w:t>
            </w:r>
          </w:p>
        </w:tc>
        <w:tc>
          <w:tcPr>
            <w:tcW w:w="1870" w:type="dxa"/>
          </w:tcPr>
          <w:p w14:paraId="75CB6965" w14:textId="77777777" w:rsidR="00B57652" w:rsidRDefault="00B57652" w:rsidP="007B0CDC">
            <w:r w:rsidRPr="003638DD">
              <w:t>-0.535281604</w:t>
            </w:r>
          </w:p>
        </w:tc>
        <w:tc>
          <w:tcPr>
            <w:tcW w:w="1870" w:type="dxa"/>
          </w:tcPr>
          <w:p w14:paraId="1797480C" w14:textId="77777777" w:rsidR="00B57652" w:rsidRDefault="00B57652" w:rsidP="007B0CDC">
            <w:r w:rsidRPr="003638DD">
              <w:t>0</w:t>
            </w:r>
          </w:p>
        </w:tc>
      </w:tr>
      <w:tr w:rsidR="00B57652" w14:paraId="05C9ABFA" w14:textId="77777777" w:rsidTr="00B57652">
        <w:tc>
          <w:tcPr>
            <w:tcW w:w="1870" w:type="dxa"/>
          </w:tcPr>
          <w:p w14:paraId="051AC455" w14:textId="77777777" w:rsidR="00B57652" w:rsidRDefault="00B57652" w:rsidP="007B0CDC">
            <w:r w:rsidRPr="003638DD">
              <w:t>FBgn0021872</w:t>
            </w:r>
          </w:p>
        </w:tc>
        <w:tc>
          <w:tcPr>
            <w:tcW w:w="1959" w:type="dxa"/>
          </w:tcPr>
          <w:p w14:paraId="6EEA955E" w14:textId="77777777" w:rsidR="00B57652" w:rsidRDefault="00B57652" w:rsidP="007B0CDC">
            <w:r w:rsidRPr="003638DD">
              <w:t>Xbp1</w:t>
            </w:r>
          </w:p>
        </w:tc>
        <w:tc>
          <w:tcPr>
            <w:tcW w:w="1870" w:type="dxa"/>
          </w:tcPr>
          <w:p w14:paraId="38712299" w14:textId="77777777" w:rsidR="00B57652" w:rsidRDefault="00B57652" w:rsidP="007B0CDC">
            <w:r w:rsidRPr="003638DD">
              <w:t>-0.526059894</w:t>
            </w:r>
          </w:p>
        </w:tc>
        <w:tc>
          <w:tcPr>
            <w:tcW w:w="1870" w:type="dxa"/>
          </w:tcPr>
          <w:p w14:paraId="67490D57" w14:textId="77777777" w:rsidR="00B57652" w:rsidRDefault="00B57652" w:rsidP="007B0CDC">
            <w:r w:rsidRPr="003638DD">
              <w:t>-0.534993499</w:t>
            </w:r>
          </w:p>
        </w:tc>
        <w:tc>
          <w:tcPr>
            <w:tcW w:w="1870" w:type="dxa"/>
          </w:tcPr>
          <w:p w14:paraId="7891A090" w14:textId="77777777" w:rsidR="00B57652" w:rsidRDefault="00B57652" w:rsidP="007B0CDC">
            <w:r w:rsidRPr="003638DD">
              <w:t>1</w:t>
            </w:r>
          </w:p>
        </w:tc>
      </w:tr>
      <w:tr w:rsidR="00B57652" w14:paraId="7F36E431" w14:textId="77777777" w:rsidTr="00B57652">
        <w:tc>
          <w:tcPr>
            <w:tcW w:w="1870" w:type="dxa"/>
          </w:tcPr>
          <w:p w14:paraId="24D74C72" w14:textId="77777777" w:rsidR="00B57652" w:rsidRDefault="00B57652" w:rsidP="007B0CDC">
            <w:r w:rsidRPr="003638DD">
              <w:t>FBgn0027084</w:t>
            </w:r>
          </w:p>
        </w:tc>
        <w:tc>
          <w:tcPr>
            <w:tcW w:w="1959" w:type="dxa"/>
          </w:tcPr>
          <w:p w14:paraId="729C74D9" w14:textId="77777777" w:rsidR="00B57652" w:rsidRDefault="00B57652" w:rsidP="007B0CDC">
            <w:proofErr w:type="spellStart"/>
            <w:r w:rsidRPr="003638DD">
              <w:t>Aats-lys</w:t>
            </w:r>
            <w:proofErr w:type="spellEnd"/>
          </w:p>
        </w:tc>
        <w:tc>
          <w:tcPr>
            <w:tcW w:w="1870" w:type="dxa"/>
          </w:tcPr>
          <w:p w14:paraId="773B94F3" w14:textId="77777777" w:rsidR="00B57652" w:rsidRDefault="00B57652" w:rsidP="007B0CDC">
            <w:r w:rsidRPr="003638DD">
              <w:t>-0.543926885</w:t>
            </w:r>
          </w:p>
        </w:tc>
        <w:tc>
          <w:tcPr>
            <w:tcW w:w="1870" w:type="dxa"/>
          </w:tcPr>
          <w:p w14:paraId="43CE32AD" w14:textId="77777777" w:rsidR="00B57652" w:rsidRDefault="00B57652" w:rsidP="007B0CDC">
            <w:r w:rsidRPr="003638DD">
              <w:t>-0.534456189</w:t>
            </w:r>
          </w:p>
        </w:tc>
        <w:tc>
          <w:tcPr>
            <w:tcW w:w="1870" w:type="dxa"/>
          </w:tcPr>
          <w:p w14:paraId="587AEF30" w14:textId="77777777" w:rsidR="00B57652" w:rsidRDefault="00B57652" w:rsidP="007B0CDC">
            <w:r w:rsidRPr="003638DD">
              <w:t>0</w:t>
            </w:r>
          </w:p>
        </w:tc>
      </w:tr>
      <w:tr w:rsidR="00B57652" w14:paraId="2F464AD8" w14:textId="77777777" w:rsidTr="00B57652">
        <w:tc>
          <w:tcPr>
            <w:tcW w:w="1870" w:type="dxa"/>
          </w:tcPr>
          <w:p w14:paraId="77DD313F" w14:textId="77777777" w:rsidR="00B57652" w:rsidRDefault="00B57652" w:rsidP="007B0CDC">
            <w:r w:rsidRPr="003638DD">
              <w:t>FBgn0030659</w:t>
            </w:r>
          </w:p>
        </w:tc>
        <w:tc>
          <w:tcPr>
            <w:tcW w:w="1959" w:type="dxa"/>
          </w:tcPr>
          <w:p w14:paraId="7BB72B0E" w14:textId="77777777" w:rsidR="00B57652" w:rsidRDefault="00B57652" w:rsidP="007B0CDC">
            <w:r w:rsidRPr="003638DD">
              <w:t>CG9215</w:t>
            </w:r>
          </w:p>
        </w:tc>
        <w:tc>
          <w:tcPr>
            <w:tcW w:w="1870" w:type="dxa"/>
          </w:tcPr>
          <w:p w14:paraId="3CFBAAF4" w14:textId="77777777" w:rsidR="00B57652" w:rsidRDefault="00B57652" w:rsidP="007B0CDC">
            <w:r w:rsidRPr="003638DD">
              <w:t>-0.298330158</w:t>
            </w:r>
          </w:p>
        </w:tc>
        <w:tc>
          <w:tcPr>
            <w:tcW w:w="1870" w:type="dxa"/>
          </w:tcPr>
          <w:p w14:paraId="1DDA17A7" w14:textId="77777777" w:rsidR="00B57652" w:rsidRDefault="00B57652" w:rsidP="007B0CDC">
            <w:r w:rsidRPr="003638DD">
              <w:t>-0.53410328</w:t>
            </w:r>
          </w:p>
        </w:tc>
        <w:tc>
          <w:tcPr>
            <w:tcW w:w="1870" w:type="dxa"/>
          </w:tcPr>
          <w:p w14:paraId="52CA204F" w14:textId="77777777" w:rsidR="00B57652" w:rsidRDefault="00B57652" w:rsidP="007B0CDC">
            <w:r w:rsidRPr="003638DD">
              <w:t>1</w:t>
            </w:r>
          </w:p>
        </w:tc>
      </w:tr>
      <w:tr w:rsidR="00B57652" w14:paraId="30A9F9FC" w14:textId="77777777" w:rsidTr="00B57652">
        <w:tc>
          <w:tcPr>
            <w:tcW w:w="1870" w:type="dxa"/>
          </w:tcPr>
          <w:p w14:paraId="36B219A2" w14:textId="77777777" w:rsidR="00B57652" w:rsidRDefault="00B57652" w:rsidP="007B0CDC">
            <w:r w:rsidRPr="003638DD">
              <w:t>FBgn0035060</w:t>
            </w:r>
          </w:p>
        </w:tc>
        <w:tc>
          <w:tcPr>
            <w:tcW w:w="1959" w:type="dxa"/>
          </w:tcPr>
          <w:p w14:paraId="698E3B88" w14:textId="77777777" w:rsidR="00B57652" w:rsidRDefault="00B57652" w:rsidP="007B0CDC">
            <w:r w:rsidRPr="003638DD">
              <w:t>Eps-15</w:t>
            </w:r>
          </w:p>
        </w:tc>
        <w:tc>
          <w:tcPr>
            <w:tcW w:w="1870" w:type="dxa"/>
          </w:tcPr>
          <w:p w14:paraId="108ECEE3" w14:textId="77777777" w:rsidR="00B57652" w:rsidRDefault="00B57652" w:rsidP="007B0CDC">
            <w:r w:rsidRPr="003638DD">
              <w:t>-0.210006837</w:t>
            </w:r>
          </w:p>
        </w:tc>
        <w:tc>
          <w:tcPr>
            <w:tcW w:w="1870" w:type="dxa"/>
          </w:tcPr>
          <w:p w14:paraId="51A3A551" w14:textId="77777777" w:rsidR="00B57652" w:rsidRDefault="00B57652" w:rsidP="007B0CDC">
            <w:r w:rsidRPr="003638DD">
              <w:t>-0.533890395</w:t>
            </w:r>
          </w:p>
        </w:tc>
        <w:tc>
          <w:tcPr>
            <w:tcW w:w="1870" w:type="dxa"/>
          </w:tcPr>
          <w:p w14:paraId="0E09FFE0" w14:textId="77777777" w:rsidR="00B57652" w:rsidRDefault="00B57652" w:rsidP="007B0CDC">
            <w:r w:rsidRPr="003638DD">
              <w:t>0</w:t>
            </w:r>
          </w:p>
        </w:tc>
      </w:tr>
      <w:tr w:rsidR="00B57652" w14:paraId="5B3B2590" w14:textId="77777777" w:rsidTr="00B57652">
        <w:tc>
          <w:tcPr>
            <w:tcW w:w="1870" w:type="dxa"/>
          </w:tcPr>
          <w:p w14:paraId="03E80893" w14:textId="77777777" w:rsidR="00B57652" w:rsidRDefault="00B57652" w:rsidP="007B0CDC">
            <w:r w:rsidRPr="003638DD">
              <w:t>FBgn0005593</w:t>
            </w:r>
          </w:p>
        </w:tc>
        <w:tc>
          <w:tcPr>
            <w:tcW w:w="1959" w:type="dxa"/>
          </w:tcPr>
          <w:p w14:paraId="779DA293" w14:textId="77777777" w:rsidR="00B57652" w:rsidRDefault="00B57652" w:rsidP="007B0CDC">
            <w:r w:rsidRPr="003638DD">
              <w:t>RpL7</w:t>
            </w:r>
          </w:p>
        </w:tc>
        <w:tc>
          <w:tcPr>
            <w:tcW w:w="1870" w:type="dxa"/>
          </w:tcPr>
          <w:p w14:paraId="7572E3ED" w14:textId="77777777" w:rsidR="00B57652" w:rsidRDefault="00B57652" w:rsidP="007B0CDC">
            <w:r w:rsidRPr="003638DD">
              <w:t>-0.448445942</w:t>
            </w:r>
          </w:p>
        </w:tc>
        <w:tc>
          <w:tcPr>
            <w:tcW w:w="1870" w:type="dxa"/>
          </w:tcPr>
          <w:p w14:paraId="539EE51F" w14:textId="77777777" w:rsidR="00B57652" w:rsidRDefault="00B57652" w:rsidP="007B0CDC">
            <w:r w:rsidRPr="003638DD">
              <w:t>-0.533618556</w:t>
            </w:r>
          </w:p>
        </w:tc>
        <w:tc>
          <w:tcPr>
            <w:tcW w:w="1870" w:type="dxa"/>
          </w:tcPr>
          <w:p w14:paraId="11C8B101" w14:textId="77777777" w:rsidR="00B57652" w:rsidRDefault="00B57652" w:rsidP="007B0CDC">
            <w:r w:rsidRPr="003638DD">
              <w:t>0</w:t>
            </w:r>
          </w:p>
        </w:tc>
      </w:tr>
      <w:tr w:rsidR="00B57652" w14:paraId="67C12A81" w14:textId="77777777" w:rsidTr="00B57652">
        <w:tc>
          <w:tcPr>
            <w:tcW w:w="1870" w:type="dxa"/>
          </w:tcPr>
          <w:p w14:paraId="071CF9FB" w14:textId="77777777" w:rsidR="00B57652" w:rsidRDefault="00B57652" w:rsidP="007B0CDC">
            <w:r w:rsidRPr="003638DD">
              <w:t>FBgn0030263</w:t>
            </w:r>
          </w:p>
        </w:tc>
        <w:tc>
          <w:tcPr>
            <w:tcW w:w="1959" w:type="dxa"/>
          </w:tcPr>
          <w:p w14:paraId="7DAEBE8A" w14:textId="77777777" w:rsidR="00B57652" w:rsidRDefault="00B57652" w:rsidP="007B0CDC">
            <w:r w:rsidRPr="003638DD">
              <w:t>CG2076</w:t>
            </w:r>
          </w:p>
        </w:tc>
        <w:tc>
          <w:tcPr>
            <w:tcW w:w="1870" w:type="dxa"/>
          </w:tcPr>
          <w:p w14:paraId="33D0A25A" w14:textId="77777777" w:rsidR="00B57652" w:rsidRDefault="00B57652" w:rsidP="007B0CDC">
            <w:r w:rsidRPr="003638DD">
              <w:t>-0.243557143</w:t>
            </w:r>
          </w:p>
        </w:tc>
        <w:tc>
          <w:tcPr>
            <w:tcW w:w="1870" w:type="dxa"/>
          </w:tcPr>
          <w:p w14:paraId="65F13806" w14:textId="77777777" w:rsidR="00B57652" w:rsidRDefault="00B57652" w:rsidP="007B0CDC">
            <w:r w:rsidRPr="003638DD">
              <w:t>-0.533213269</w:t>
            </w:r>
          </w:p>
        </w:tc>
        <w:tc>
          <w:tcPr>
            <w:tcW w:w="1870" w:type="dxa"/>
          </w:tcPr>
          <w:p w14:paraId="71FF3C82" w14:textId="77777777" w:rsidR="00B57652" w:rsidRDefault="00B57652" w:rsidP="007B0CDC">
            <w:r w:rsidRPr="003638DD">
              <w:t>0</w:t>
            </w:r>
          </w:p>
        </w:tc>
      </w:tr>
      <w:tr w:rsidR="00B57652" w14:paraId="4EFEE946" w14:textId="77777777" w:rsidTr="00B57652">
        <w:tc>
          <w:tcPr>
            <w:tcW w:w="1870" w:type="dxa"/>
          </w:tcPr>
          <w:p w14:paraId="78888AA0" w14:textId="77777777" w:rsidR="00B57652" w:rsidRDefault="00B57652" w:rsidP="007B0CDC">
            <w:r w:rsidRPr="003638DD">
              <w:t>FBgn0266000</w:t>
            </w:r>
          </w:p>
        </w:tc>
        <w:tc>
          <w:tcPr>
            <w:tcW w:w="1959" w:type="dxa"/>
          </w:tcPr>
          <w:p w14:paraId="293B0E51" w14:textId="77777777" w:rsidR="00B57652" w:rsidRDefault="00B57652" w:rsidP="007B0CDC">
            <w:r w:rsidRPr="003638DD">
              <w:t>CG44774</w:t>
            </w:r>
          </w:p>
        </w:tc>
        <w:tc>
          <w:tcPr>
            <w:tcW w:w="1870" w:type="dxa"/>
          </w:tcPr>
          <w:p w14:paraId="59A10C5F" w14:textId="77777777" w:rsidR="00B57652" w:rsidRDefault="00B57652" w:rsidP="007B0CDC">
            <w:r w:rsidRPr="003638DD">
              <w:t>-0.198952499</w:t>
            </w:r>
          </w:p>
        </w:tc>
        <w:tc>
          <w:tcPr>
            <w:tcW w:w="1870" w:type="dxa"/>
          </w:tcPr>
          <w:p w14:paraId="12647547" w14:textId="77777777" w:rsidR="00B57652" w:rsidRDefault="00B57652" w:rsidP="007B0CDC">
            <w:r w:rsidRPr="003638DD">
              <w:t>-0.532902529</w:t>
            </w:r>
          </w:p>
        </w:tc>
        <w:tc>
          <w:tcPr>
            <w:tcW w:w="1870" w:type="dxa"/>
          </w:tcPr>
          <w:p w14:paraId="32F3D353" w14:textId="77777777" w:rsidR="00B57652" w:rsidRDefault="00B57652" w:rsidP="007B0CDC">
            <w:r w:rsidRPr="003638DD">
              <w:t>1</w:t>
            </w:r>
          </w:p>
        </w:tc>
      </w:tr>
      <w:tr w:rsidR="00B57652" w14:paraId="0B6A0B09" w14:textId="77777777" w:rsidTr="00B57652">
        <w:tc>
          <w:tcPr>
            <w:tcW w:w="1870" w:type="dxa"/>
          </w:tcPr>
          <w:p w14:paraId="2447FF45" w14:textId="77777777" w:rsidR="00B57652" w:rsidRDefault="00B57652" w:rsidP="007B0CDC">
            <w:r w:rsidRPr="003638DD">
              <w:t>FBgn0037653</w:t>
            </w:r>
          </w:p>
        </w:tc>
        <w:tc>
          <w:tcPr>
            <w:tcW w:w="1959" w:type="dxa"/>
          </w:tcPr>
          <w:p w14:paraId="7918AF90" w14:textId="77777777" w:rsidR="00B57652" w:rsidRDefault="00B57652" w:rsidP="007B0CDC">
            <w:r w:rsidRPr="003638DD">
              <w:t>CG11982</w:t>
            </w:r>
          </w:p>
        </w:tc>
        <w:tc>
          <w:tcPr>
            <w:tcW w:w="1870" w:type="dxa"/>
          </w:tcPr>
          <w:p w14:paraId="43141BAD" w14:textId="77777777" w:rsidR="00B57652" w:rsidRDefault="00B57652" w:rsidP="007B0CDC">
            <w:r w:rsidRPr="003638DD">
              <w:t>-0.398351263</w:t>
            </w:r>
          </w:p>
        </w:tc>
        <w:tc>
          <w:tcPr>
            <w:tcW w:w="1870" w:type="dxa"/>
          </w:tcPr>
          <w:p w14:paraId="75769921" w14:textId="77777777" w:rsidR="00B57652" w:rsidRDefault="00B57652" w:rsidP="007B0CDC">
            <w:r w:rsidRPr="003638DD">
              <w:t>-0.532590073</w:t>
            </w:r>
          </w:p>
        </w:tc>
        <w:tc>
          <w:tcPr>
            <w:tcW w:w="1870" w:type="dxa"/>
          </w:tcPr>
          <w:p w14:paraId="61DD8CA9" w14:textId="77777777" w:rsidR="00B57652" w:rsidRDefault="00B57652" w:rsidP="007B0CDC">
            <w:r w:rsidRPr="003638DD">
              <w:t>0</w:t>
            </w:r>
          </w:p>
        </w:tc>
      </w:tr>
      <w:tr w:rsidR="00B57652" w14:paraId="085F6CE9" w14:textId="77777777" w:rsidTr="00B57652">
        <w:tc>
          <w:tcPr>
            <w:tcW w:w="1870" w:type="dxa"/>
          </w:tcPr>
          <w:p w14:paraId="7E36115D" w14:textId="77777777" w:rsidR="00B57652" w:rsidRDefault="00B57652" w:rsidP="007B0CDC">
            <w:r w:rsidRPr="003638DD">
              <w:t>FBgn0039740</w:t>
            </w:r>
          </w:p>
        </w:tc>
        <w:tc>
          <w:tcPr>
            <w:tcW w:w="1959" w:type="dxa"/>
          </w:tcPr>
          <w:p w14:paraId="7B45065B" w14:textId="77777777" w:rsidR="00B57652" w:rsidRDefault="00B57652" w:rsidP="007B0CDC">
            <w:r w:rsidRPr="003638DD">
              <w:t>CG7928</w:t>
            </w:r>
          </w:p>
        </w:tc>
        <w:tc>
          <w:tcPr>
            <w:tcW w:w="1870" w:type="dxa"/>
          </w:tcPr>
          <w:p w14:paraId="2211CEB7" w14:textId="77777777" w:rsidR="00B57652" w:rsidRDefault="00B57652" w:rsidP="007B0CDC">
            <w:r w:rsidRPr="003638DD">
              <w:t>-0.29797806</w:t>
            </w:r>
          </w:p>
        </w:tc>
        <w:tc>
          <w:tcPr>
            <w:tcW w:w="1870" w:type="dxa"/>
          </w:tcPr>
          <w:p w14:paraId="20340D7C" w14:textId="77777777" w:rsidR="00B57652" w:rsidRDefault="00B57652" w:rsidP="007B0CDC">
            <w:r w:rsidRPr="003638DD">
              <w:t>-0.530231057</w:t>
            </w:r>
          </w:p>
        </w:tc>
        <w:tc>
          <w:tcPr>
            <w:tcW w:w="1870" w:type="dxa"/>
          </w:tcPr>
          <w:p w14:paraId="07F62112" w14:textId="77777777" w:rsidR="00B57652" w:rsidRDefault="00B57652" w:rsidP="007B0CDC">
            <w:r w:rsidRPr="003638DD">
              <w:t>0</w:t>
            </w:r>
          </w:p>
        </w:tc>
      </w:tr>
      <w:tr w:rsidR="00B57652" w14:paraId="155E0807" w14:textId="77777777" w:rsidTr="00B57652">
        <w:tc>
          <w:tcPr>
            <w:tcW w:w="1870" w:type="dxa"/>
          </w:tcPr>
          <w:p w14:paraId="4FE1D10E" w14:textId="77777777" w:rsidR="00B57652" w:rsidRDefault="00B57652" w:rsidP="007B0CDC">
            <w:r w:rsidRPr="003638DD">
              <w:t>FBgn0034646</w:t>
            </w:r>
          </w:p>
        </w:tc>
        <w:tc>
          <w:tcPr>
            <w:tcW w:w="1959" w:type="dxa"/>
          </w:tcPr>
          <w:p w14:paraId="251DD895" w14:textId="77777777" w:rsidR="00B57652" w:rsidRDefault="00B57652" w:rsidP="007B0CDC">
            <w:r w:rsidRPr="003638DD">
              <w:t>Rae1</w:t>
            </w:r>
          </w:p>
        </w:tc>
        <w:tc>
          <w:tcPr>
            <w:tcW w:w="1870" w:type="dxa"/>
          </w:tcPr>
          <w:p w14:paraId="050AA573" w14:textId="77777777" w:rsidR="00B57652" w:rsidRDefault="00B57652" w:rsidP="007B0CDC">
            <w:r w:rsidRPr="003638DD">
              <w:t>-0.504372706</w:t>
            </w:r>
          </w:p>
        </w:tc>
        <w:tc>
          <w:tcPr>
            <w:tcW w:w="1870" w:type="dxa"/>
          </w:tcPr>
          <w:p w14:paraId="0479CDAD" w14:textId="77777777" w:rsidR="00B57652" w:rsidRDefault="00B57652" w:rsidP="007B0CDC">
            <w:r w:rsidRPr="003638DD">
              <w:t>-0.529913809</w:t>
            </w:r>
          </w:p>
        </w:tc>
        <w:tc>
          <w:tcPr>
            <w:tcW w:w="1870" w:type="dxa"/>
          </w:tcPr>
          <w:p w14:paraId="4FD40F5B" w14:textId="77777777" w:rsidR="00B57652" w:rsidRDefault="00B57652" w:rsidP="007B0CDC">
            <w:r w:rsidRPr="003638DD">
              <w:t>0</w:t>
            </w:r>
          </w:p>
        </w:tc>
      </w:tr>
      <w:tr w:rsidR="00B57652" w14:paraId="4F820771" w14:textId="77777777" w:rsidTr="00B57652">
        <w:tc>
          <w:tcPr>
            <w:tcW w:w="1870" w:type="dxa"/>
          </w:tcPr>
          <w:p w14:paraId="5366B295" w14:textId="77777777" w:rsidR="00B57652" w:rsidRDefault="00B57652" w:rsidP="007B0CDC">
            <w:r w:rsidRPr="003638DD">
              <w:t>FBgn0031047</w:t>
            </w:r>
          </w:p>
        </w:tc>
        <w:tc>
          <w:tcPr>
            <w:tcW w:w="1959" w:type="dxa"/>
          </w:tcPr>
          <w:p w14:paraId="25DDE741" w14:textId="77777777" w:rsidR="00B57652" w:rsidRDefault="00B57652" w:rsidP="007B0CDC">
            <w:r w:rsidRPr="003638DD">
              <w:t>Rcd-1</w:t>
            </w:r>
          </w:p>
        </w:tc>
        <w:tc>
          <w:tcPr>
            <w:tcW w:w="1870" w:type="dxa"/>
          </w:tcPr>
          <w:p w14:paraId="4CFD7C62" w14:textId="77777777" w:rsidR="00B57652" w:rsidRDefault="00B57652" w:rsidP="007B0CDC">
            <w:r w:rsidRPr="003638DD">
              <w:t>-0.16157089</w:t>
            </w:r>
          </w:p>
        </w:tc>
        <w:tc>
          <w:tcPr>
            <w:tcW w:w="1870" w:type="dxa"/>
          </w:tcPr>
          <w:p w14:paraId="3399984A" w14:textId="77777777" w:rsidR="00B57652" w:rsidRDefault="00B57652" w:rsidP="007B0CDC">
            <w:r w:rsidRPr="003638DD">
              <w:t>-0.529148504</w:t>
            </w:r>
          </w:p>
        </w:tc>
        <w:tc>
          <w:tcPr>
            <w:tcW w:w="1870" w:type="dxa"/>
          </w:tcPr>
          <w:p w14:paraId="26741CCF" w14:textId="77777777" w:rsidR="00B57652" w:rsidRDefault="00B57652" w:rsidP="007B0CDC">
            <w:r w:rsidRPr="003638DD">
              <w:t>1</w:t>
            </w:r>
          </w:p>
        </w:tc>
      </w:tr>
      <w:tr w:rsidR="00B57652" w14:paraId="38CF14C1" w14:textId="77777777" w:rsidTr="00B57652">
        <w:tc>
          <w:tcPr>
            <w:tcW w:w="1870" w:type="dxa"/>
          </w:tcPr>
          <w:p w14:paraId="4A645683" w14:textId="77777777" w:rsidR="00B57652" w:rsidRDefault="00B57652" w:rsidP="007B0CDC">
            <w:r w:rsidRPr="003638DD">
              <w:t>FBgn0010269</w:t>
            </w:r>
          </w:p>
        </w:tc>
        <w:tc>
          <w:tcPr>
            <w:tcW w:w="1959" w:type="dxa"/>
          </w:tcPr>
          <w:p w14:paraId="0657BEFA" w14:textId="77777777" w:rsidR="00B57652" w:rsidRDefault="00B57652" w:rsidP="007B0CDC">
            <w:r w:rsidRPr="003638DD">
              <w:t>Dsor1</w:t>
            </w:r>
          </w:p>
        </w:tc>
        <w:tc>
          <w:tcPr>
            <w:tcW w:w="1870" w:type="dxa"/>
          </w:tcPr>
          <w:p w14:paraId="6F46390F" w14:textId="77777777" w:rsidR="00B57652" w:rsidRDefault="00B57652" w:rsidP="007B0CDC">
            <w:r w:rsidRPr="003638DD">
              <w:t>-0.251720444</w:t>
            </w:r>
          </w:p>
        </w:tc>
        <w:tc>
          <w:tcPr>
            <w:tcW w:w="1870" w:type="dxa"/>
          </w:tcPr>
          <w:p w14:paraId="7407F626" w14:textId="77777777" w:rsidR="00B57652" w:rsidRDefault="00B57652" w:rsidP="007B0CDC">
            <w:r w:rsidRPr="003638DD">
              <w:t>-0.528691411</w:t>
            </w:r>
          </w:p>
        </w:tc>
        <w:tc>
          <w:tcPr>
            <w:tcW w:w="1870" w:type="dxa"/>
          </w:tcPr>
          <w:p w14:paraId="707AF9D3" w14:textId="77777777" w:rsidR="00B57652" w:rsidRDefault="00B57652" w:rsidP="007B0CDC">
            <w:r w:rsidRPr="003638DD">
              <w:t>0</w:t>
            </w:r>
          </w:p>
        </w:tc>
      </w:tr>
      <w:tr w:rsidR="00B57652" w14:paraId="60F28D8A" w14:textId="77777777" w:rsidTr="00B57652">
        <w:tc>
          <w:tcPr>
            <w:tcW w:w="1870" w:type="dxa"/>
          </w:tcPr>
          <w:p w14:paraId="7B5C08C0" w14:textId="77777777" w:rsidR="00B57652" w:rsidRDefault="00B57652" w:rsidP="007B0CDC">
            <w:r w:rsidRPr="003638DD">
              <w:t>FBgn0037660</w:t>
            </w:r>
          </w:p>
        </w:tc>
        <w:tc>
          <w:tcPr>
            <w:tcW w:w="1959" w:type="dxa"/>
          </w:tcPr>
          <w:p w14:paraId="14C8A962" w14:textId="77777777" w:rsidR="00B57652" w:rsidRDefault="00B57652" w:rsidP="007B0CDC">
            <w:proofErr w:type="spellStart"/>
            <w:r w:rsidRPr="003638DD">
              <w:t>beag</w:t>
            </w:r>
            <w:proofErr w:type="spellEnd"/>
          </w:p>
        </w:tc>
        <w:tc>
          <w:tcPr>
            <w:tcW w:w="1870" w:type="dxa"/>
          </w:tcPr>
          <w:p w14:paraId="7116E359" w14:textId="77777777" w:rsidR="00B57652" w:rsidRDefault="00B57652" w:rsidP="007B0CDC">
            <w:r w:rsidRPr="003638DD">
              <w:t>-0.490619896</w:t>
            </w:r>
          </w:p>
        </w:tc>
        <w:tc>
          <w:tcPr>
            <w:tcW w:w="1870" w:type="dxa"/>
          </w:tcPr>
          <w:p w14:paraId="161CC9DE" w14:textId="77777777" w:rsidR="00B57652" w:rsidRDefault="00B57652" w:rsidP="007B0CDC">
            <w:r w:rsidRPr="003638DD">
              <w:t>-0.528539031</w:t>
            </w:r>
          </w:p>
        </w:tc>
        <w:tc>
          <w:tcPr>
            <w:tcW w:w="1870" w:type="dxa"/>
          </w:tcPr>
          <w:p w14:paraId="6978F8ED" w14:textId="77777777" w:rsidR="00B57652" w:rsidRDefault="00B57652" w:rsidP="007B0CDC">
            <w:r w:rsidRPr="003638DD">
              <w:t>0</w:t>
            </w:r>
          </w:p>
        </w:tc>
      </w:tr>
      <w:tr w:rsidR="00B57652" w14:paraId="1B8BFD57" w14:textId="77777777" w:rsidTr="00B57652">
        <w:tc>
          <w:tcPr>
            <w:tcW w:w="1870" w:type="dxa"/>
          </w:tcPr>
          <w:p w14:paraId="542CC11F" w14:textId="77777777" w:rsidR="00B57652" w:rsidRDefault="00B57652" w:rsidP="007B0CDC">
            <w:r w:rsidRPr="003638DD">
              <w:t>FBgn0038016</w:t>
            </w:r>
          </w:p>
        </w:tc>
        <w:tc>
          <w:tcPr>
            <w:tcW w:w="1959" w:type="dxa"/>
          </w:tcPr>
          <w:p w14:paraId="53F9A1DF" w14:textId="77777777" w:rsidR="00B57652" w:rsidRDefault="00B57652" w:rsidP="007B0CDC">
            <w:r w:rsidRPr="003638DD">
              <w:t>MBD-R2</w:t>
            </w:r>
          </w:p>
        </w:tc>
        <w:tc>
          <w:tcPr>
            <w:tcW w:w="1870" w:type="dxa"/>
          </w:tcPr>
          <w:p w14:paraId="2AC3B929" w14:textId="77777777" w:rsidR="00B57652" w:rsidRDefault="00B57652" w:rsidP="007B0CDC">
            <w:r w:rsidRPr="003638DD">
              <w:t>-0.389462211</w:t>
            </w:r>
          </w:p>
        </w:tc>
        <w:tc>
          <w:tcPr>
            <w:tcW w:w="1870" w:type="dxa"/>
          </w:tcPr>
          <w:p w14:paraId="31A328DF" w14:textId="77777777" w:rsidR="00B57652" w:rsidRDefault="00B57652" w:rsidP="007B0CDC">
            <w:r w:rsidRPr="003638DD">
              <w:t>-0.528025362</w:t>
            </w:r>
          </w:p>
        </w:tc>
        <w:tc>
          <w:tcPr>
            <w:tcW w:w="1870" w:type="dxa"/>
          </w:tcPr>
          <w:p w14:paraId="5B63B7B8" w14:textId="77777777" w:rsidR="00B57652" w:rsidRDefault="00B57652" w:rsidP="007B0CDC">
            <w:r w:rsidRPr="003638DD">
              <w:t>1</w:t>
            </w:r>
          </w:p>
        </w:tc>
      </w:tr>
      <w:tr w:rsidR="00B57652" w14:paraId="4D12C4F9" w14:textId="77777777" w:rsidTr="00B57652">
        <w:tc>
          <w:tcPr>
            <w:tcW w:w="1870" w:type="dxa"/>
          </w:tcPr>
          <w:p w14:paraId="6482B0DE" w14:textId="77777777" w:rsidR="00B57652" w:rsidRDefault="00B57652" w:rsidP="007B0CDC">
            <w:r w:rsidRPr="003638DD">
              <w:t>FBgn0052815</w:t>
            </w:r>
          </w:p>
        </w:tc>
        <w:tc>
          <w:tcPr>
            <w:tcW w:w="1959" w:type="dxa"/>
          </w:tcPr>
          <w:p w14:paraId="04C832AF" w14:textId="77777777" w:rsidR="00B57652" w:rsidRDefault="00B57652" w:rsidP="007B0CDC">
            <w:r w:rsidRPr="003638DD">
              <w:t>CG32815</w:t>
            </w:r>
          </w:p>
        </w:tc>
        <w:tc>
          <w:tcPr>
            <w:tcW w:w="1870" w:type="dxa"/>
          </w:tcPr>
          <w:p w14:paraId="0F4D049F" w14:textId="77777777" w:rsidR="00B57652" w:rsidRDefault="00B57652" w:rsidP="007B0CDC">
            <w:r w:rsidRPr="003638DD">
              <w:t>-0.484109482</w:t>
            </w:r>
          </w:p>
        </w:tc>
        <w:tc>
          <w:tcPr>
            <w:tcW w:w="1870" w:type="dxa"/>
          </w:tcPr>
          <w:p w14:paraId="18B6FF36" w14:textId="77777777" w:rsidR="00B57652" w:rsidRDefault="00B57652" w:rsidP="007B0CDC">
            <w:r w:rsidRPr="003638DD">
              <w:t>-0.526400933</w:t>
            </w:r>
          </w:p>
        </w:tc>
        <w:tc>
          <w:tcPr>
            <w:tcW w:w="1870" w:type="dxa"/>
          </w:tcPr>
          <w:p w14:paraId="3F697DFA" w14:textId="77777777" w:rsidR="00B57652" w:rsidRDefault="00B57652" w:rsidP="007B0CDC">
            <w:r w:rsidRPr="003638DD">
              <w:t>0</w:t>
            </w:r>
          </w:p>
        </w:tc>
      </w:tr>
      <w:tr w:rsidR="00B57652" w14:paraId="238AD113" w14:textId="77777777" w:rsidTr="00B57652">
        <w:tc>
          <w:tcPr>
            <w:tcW w:w="1870" w:type="dxa"/>
          </w:tcPr>
          <w:p w14:paraId="641B6689" w14:textId="77777777" w:rsidR="00B57652" w:rsidRDefault="00B57652" w:rsidP="007B0CDC">
            <w:r w:rsidRPr="003638DD">
              <w:t>FBgn0039543</w:t>
            </w:r>
          </w:p>
        </w:tc>
        <w:tc>
          <w:tcPr>
            <w:tcW w:w="1959" w:type="dxa"/>
          </w:tcPr>
          <w:p w14:paraId="0A398D0F" w14:textId="77777777" w:rsidR="00B57652" w:rsidRDefault="00B57652" w:rsidP="007B0CDC">
            <w:r w:rsidRPr="003638DD">
              <w:t>CG12428</w:t>
            </w:r>
          </w:p>
        </w:tc>
        <w:tc>
          <w:tcPr>
            <w:tcW w:w="1870" w:type="dxa"/>
          </w:tcPr>
          <w:p w14:paraId="5CE53284" w14:textId="77777777" w:rsidR="00B57652" w:rsidRDefault="00B57652" w:rsidP="007B0CDC">
            <w:r w:rsidRPr="003638DD">
              <w:t>-0.560745876</w:t>
            </w:r>
          </w:p>
        </w:tc>
        <w:tc>
          <w:tcPr>
            <w:tcW w:w="1870" w:type="dxa"/>
          </w:tcPr>
          <w:p w14:paraId="5FCFE963" w14:textId="77777777" w:rsidR="00B57652" w:rsidRDefault="00B57652" w:rsidP="007B0CDC">
            <w:r w:rsidRPr="003638DD">
              <w:t>-0.525911532</w:t>
            </w:r>
          </w:p>
        </w:tc>
        <w:tc>
          <w:tcPr>
            <w:tcW w:w="1870" w:type="dxa"/>
          </w:tcPr>
          <w:p w14:paraId="46396956" w14:textId="77777777" w:rsidR="00B57652" w:rsidRDefault="00B57652" w:rsidP="007B0CDC">
            <w:r w:rsidRPr="003638DD">
              <w:t>0</w:t>
            </w:r>
          </w:p>
        </w:tc>
      </w:tr>
      <w:tr w:rsidR="00B57652" w14:paraId="0996C93D" w14:textId="77777777" w:rsidTr="00B57652">
        <w:tc>
          <w:tcPr>
            <w:tcW w:w="1870" w:type="dxa"/>
          </w:tcPr>
          <w:p w14:paraId="1F838EA9" w14:textId="77777777" w:rsidR="00B57652" w:rsidRDefault="00B57652" w:rsidP="007B0CDC">
            <w:r w:rsidRPr="003638DD">
              <w:t>FBgn0040340</w:t>
            </w:r>
          </w:p>
        </w:tc>
        <w:tc>
          <w:tcPr>
            <w:tcW w:w="1959" w:type="dxa"/>
          </w:tcPr>
          <w:p w14:paraId="1504AB2F" w14:textId="77777777" w:rsidR="00B57652" w:rsidRDefault="00B57652" w:rsidP="007B0CDC">
            <w:r w:rsidRPr="003638DD">
              <w:t>TRAM</w:t>
            </w:r>
          </w:p>
        </w:tc>
        <w:tc>
          <w:tcPr>
            <w:tcW w:w="1870" w:type="dxa"/>
          </w:tcPr>
          <w:p w14:paraId="6F27EFFB" w14:textId="77777777" w:rsidR="00B57652" w:rsidRDefault="00B57652" w:rsidP="007B0CDC">
            <w:r w:rsidRPr="003638DD">
              <w:t>-0.49709511</w:t>
            </w:r>
          </w:p>
        </w:tc>
        <w:tc>
          <w:tcPr>
            <w:tcW w:w="1870" w:type="dxa"/>
          </w:tcPr>
          <w:p w14:paraId="6A2E5C14" w14:textId="77777777" w:rsidR="00B57652" w:rsidRDefault="00B57652" w:rsidP="007B0CDC">
            <w:r w:rsidRPr="003638DD">
              <w:t>-0.525851923</w:t>
            </w:r>
          </w:p>
        </w:tc>
        <w:tc>
          <w:tcPr>
            <w:tcW w:w="1870" w:type="dxa"/>
          </w:tcPr>
          <w:p w14:paraId="0F8F5AB0" w14:textId="77777777" w:rsidR="00B57652" w:rsidRDefault="00B57652" w:rsidP="007B0CDC">
            <w:r w:rsidRPr="003638DD">
              <w:t>0</w:t>
            </w:r>
          </w:p>
        </w:tc>
      </w:tr>
      <w:tr w:rsidR="00B57652" w14:paraId="2ADFF3A9" w14:textId="77777777" w:rsidTr="00B57652">
        <w:tc>
          <w:tcPr>
            <w:tcW w:w="1870" w:type="dxa"/>
          </w:tcPr>
          <w:p w14:paraId="78B2DE95" w14:textId="77777777" w:rsidR="00B57652" w:rsidRDefault="00B57652" w:rsidP="007B0CDC">
            <w:r w:rsidRPr="003638DD">
              <w:t>FBgn0031883</w:t>
            </w:r>
          </w:p>
        </w:tc>
        <w:tc>
          <w:tcPr>
            <w:tcW w:w="1959" w:type="dxa"/>
          </w:tcPr>
          <w:p w14:paraId="0111E787" w14:textId="77777777" w:rsidR="00B57652" w:rsidRDefault="00B57652" w:rsidP="007B0CDC">
            <w:r w:rsidRPr="003638DD">
              <w:t>Caper</w:t>
            </w:r>
          </w:p>
        </w:tc>
        <w:tc>
          <w:tcPr>
            <w:tcW w:w="1870" w:type="dxa"/>
          </w:tcPr>
          <w:p w14:paraId="26EBE103" w14:textId="77777777" w:rsidR="00B57652" w:rsidRDefault="00B57652" w:rsidP="007B0CDC">
            <w:r w:rsidRPr="003638DD">
              <w:t>-0.275314012</w:t>
            </w:r>
          </w:p>
        </w:tc>
        <w:tc>
          <w:tcPr>
            <w:tcW w:w="1870" w:type="dxa"/>
          </w:tcPr>
          <w:p w14:paraId="4224080F" w14:textId="77777777" w:rsidR="00B57652" w:rsidRDefault="00B57652" w:rsidP="007B0CDC">
            <w:r w:rsidRPr="003638DD">
              <w:t>-0.525703671</w:t>
            </w:r>
          </w:p>
        </w:tc>
        <w:tc>
          <w:tcPr>
            <w:tcW w:w="1870" w:type="dxa"/>
          </w:tcPr>
          <w:p w14:paraId="7B55EFDD" w14:textId="77777777" w:rsidR="00B57652" w:rsidRDefault="00B57652" w:rsidP="007B0CDC">
            <w:r w:rsidRPr="003638DD">
              <w:t>0</w:t>
            </w:r>
          </w:p>
        </w:tc>
      </w:tr>
      <w:tr w:rsidR="00B57652" w14:paraId="4810FC3A" w14:textId="77777777" w:rsidTr="00B57652">
        <w:tc>
          <w:tcPr>
            <w:tcW w:w="1870" w:type="dxa"/>
          </w:tcPr>
          <w:p w14:paraId="6C937654" w14:textId="77777777" w:rsidR="00B57652" w:rsidRDefault="00B57652" w:rsidP="007B0CDC">
            <w:r w:rsidRPr="003638DD">
              <w:t>FBgn0030768</w:t>
            </w:r>
          </w:p>
        </w:tc>
        <w:tc>
          <w:tcPr>
            <w:tcW w:w="1959" w:type="dxa"/>
          </w:tcPr>
          <w:p w14:paraId="702F6FD8" w14:textId="77777777" w:rsidR="00B57652" w:rsidRDefault="00B57652" w:rsidP="007B0CDC">
            <w:r w:rsidRPr="003638DD">
              <w:t>CG9723</w:t>
            </w:r>
          </w:p>
        </w:tc>
        <w:tc>
          <w:tcPr>
            <w:tcW w:w="1870" w:type="dxa"/>
          </w:tcPr>
          <w:p w14:paraId="66E2B112" w14:textId="77777777" w:rsidR="00B57652" w:rsidRDefault="00B57652" w:rsidP="007B0CDC">
            <w:r w:rsidRPr="003638DD">
              <w:t>-0.499179422</w:t>
            </w:r>
          </w:p>
        </w:tc>
        <w:tc>
          <w:tcPr>
            <w:tcW w:w="1870" w:type="dxa"/>
          </w:tcPr>
          <w:p w14:paraId="21AFE645" w14:textId="77777777" w:rsidR="00B57652" w:rsidRDefault="00B57652" w:rsidP="007B0CDC">
            <w:r w:rsidRPr="003638DD">
              <w:t>-0.522887285</w:t>
            </w:r>
          </w:p>
        </w:tc>
        <w:tc>
          <w:tcPr>
            <w:tcW w:w="1870" w:type="dxa"/>
          </w:tcPr>
          <w:p w14:paraId="742199AA" w14:textId="77777777" w:rsidR="00B57652" w:rsidRDefault="00B57652" w:rsidP="007B0CDC">
            <w:r w:rsidRPr="003638DD">
              <w:t>0</w:t>
            </w:r>
          </w:p>
        </w:tc>
      </w:tr>
      <w:tr w:rsidR="00B57652" w14:paraId="7595FA8F" w14:textId="77777777" w:rsidTr="00B57652">
        <w:tc>
          <w:tcPr>
            <w:tcW w:w="1870" w:type="dxa"/>
          </w:tcPr>
          <w:p w14:paraId="4EA92572" w14:textId="77777777" w:rsidR="00B57652" w:rsidRDefault="00B57652" w:rsidP="007B0CDC">
            <w:r w:rsidRPr="003638DD">
              <w:t>FBgn0023515</w:t>
            </w:r>
          </w:p>
        </w:tc>
        <w:tc>
          <w:tcPr>
            <w:tcW w:w="1959" w:type="dxa"/>
          </w:tcPr>
          <w:p w14:paraId="4A0E613A" w14:textId="77777777" w:rsidR="00B57652" w:rsidRDefault="00B57652" w:rsidP="007B0CDC">
            <w:r w:rsidRPr="003638DD">
              <w:t>CG14814</w:t>
            </w:r>
          </w:p>
        </w:tc>
        <w:tc>
          <w:tcPr>
            <w:tcW w:w="1870" w:type="dxa"/>
          </w:tcPr>
          <w:p w14:paraId="24B4CD9B" w14:textId="77777777" w:rsidR="00B57652" w:rsidRDefault="00B57652" w:rsidP="007B0CDC">
            <w:r w:rsidRPr="003638DD">
              <w:t>-0.509679729</w:t>
            </w:r>
          </w:p>
        </w:tc>
        <w:tc>
          <w:tcPr>
            <w:tcW w:w="1870" w:type="dxa"/>
          </w:tcPr>
          <w:p w14:paraId="47407D7D" w14:textId="77777777" w:rsidR="00B57652" w:rsidRDefault="00B57652" w:rsidP="007B0CDC">
            <w:r w:rsidRPr="003638DD">
              <w:t>-0.522372238</w:t>
            </w:r>
          </w:p>
        </w:tc>
        <w:tc>
          <w:tcPr>
            <w:tcW w:w="1870" w:type="dxa"/>
          </w:tcPr>
          <w:p w14:paraId="101AF782" w14:textId="77777777" w:rsidR="00B57652" w:rsidRDefault="00B57652" w:rsidP="007B0CDC">
            <w:r w:rsidRPr="003638DD">
              <w:t>1</w:t>
            </w:r>
          </w:p>
        </w:tc>
      </w:tr>
      <w:tr w:rsidR="00B57652" w14:paraId="03BAD4F3" w14:textId="77777777" w:rsidTr="00B57652">
        <w:tc>
          <w:tcPr>
            <w:tcW w:w="1870" w:type="dxa"/>
          </w:tcPr>
          <w:p w14:paraId="15BA32F8" w14:textId="77777777" w:rsidR="00B57652" w:rsidRDefault="00B57652" w:rsidP="007B0CDC">
            <w:r w:rsidRPr="003638DD">
              <w:t>FBgn0031304</w:t>
            </w:r>
          </w:p>
        </w:tc>
        <w:tc>
          <w:tcPr>
            <w:tcW w:w="1959" w:type="dxa"/>
          </w:tcPr>
          <w:p w14:paraId="234200AE" w14:textId="77777777" w:rsidR="00B57652" w:rsidRDefault="00B57652" w:rsidP="007B0CDC">
            <w:r w:rsidRPr="003638DD">
              <w:t>CG4552</w:t>
            </w:r>
          </w:p>
        </w:tc>
        <w:tc>
          <w:tcPr>
            <w:tcW w:w="1870" w:type="dxa"/>
          </w:tcPr>
          <w:p w14:paraId="3620C99C" w14:textId="77777777" w:rsidR="00B57652" w:rsidRDefault="00B57652" w:rsidP="007B0CDC">
            <w:r w:rsidRPr="003638DD">
              <w:t>-0.376463777</w:t>
            </w:r>
          </w:p>
        </w:tc>
        <w:tc>
          <w:tcPr>
            <w:tcW w:w="1870" w:type="dxa"/>
          </w:tcPr>
          <w:p w14:paraId="22E33A91" w14:textId="77777777" w:rsidR="00B57652" w:rsidRDefault="00B57652" w:rsidP="007B0CDC">
            <w:r w:rsidRPr="003638DD">
              <w:t>-0.520984005</w:t>
            </w:r>
          </w:p>
        </w:tc>
        <w:tc>
          <w:tcPr>
            <w:tcW w:w="1870" w:type="dxa"/>
          </w:tcPr>
          <w:p w14:paraId="024A9ECD" w14:textId="77777777" w:rsidR="00B57652" w:rsidRDefault="00B57652" w:rsidP="007B0CDC">
            <w:r w:rsidRPr="003638DD">
              <w:t>0</w:t>
            </w:r>
          </w:p>
        </w:tc>
      </w:tr>
      <w:tr w:rsidR="00B57652" w14:paraId="71787F98" w14:textId="77777777" w:rsidTr="00B57652">
        <w:tc>
          <w:tcPr>
            <w:tcW w:w="1870" w:type="dxa"/>
          </w:tcPr>
          <w:p w14:paraId="318823C8" w14:textId="77777777" w:rsidR="00B57652" w:rsidRDefault="00B57652" w:rsidP="007B0CDC">
            <w:r w:rsidRPr="003638DD">
              <w:t>FBgn0033349</w:t>
            </w:r>
          </w:p>
        </w:tc>
        <w:tc>
          <w:tcPr>
            <w:tcW w:w="1959" w:type="dxa"/>
          </w:tcPr>
          <w:p w14:paraId="4ED16E49" w14:textId="77777777" w:rsidR="00B57652" w:rsidRDefault="00B57652" w:rsidP="007B0CDC">
            <w:r w:rsidRPr="003638DD">
              <w:t>CG8243</w:t>
            </w:r>
          </w:p>
        </w:tc>
        <w:tc>
          <w:tcPr>
            <w:tcW w:w="1870" w:type="dxa"/>
          </w:tcPr>
          <w:p w14:paraId="5380D1C7" w14:textId="77777777" w:rsidR="00B57652" w:rsidRDefault="00B57652" w:rsidP="007B0CDC">
            <w:r w:rsidRPr="003638DD">
              <w:t>-0.308375622</w:t>
            </w:r>
          </w:p>
        </w:tc>
        <w:tc>
          <w:tcPr>
            <w:tcW w:w="1870" w:type="dxa"/>
          </w:tcPr>
          <w:p w14:paraId="0FFCACFE" w14:textId="77777777" w:rsidR="00B57652" w:rsidRDefault="00B57652" w:rsidP="007B0CDC">
            <w:r w:rsidRPr="003638DD">
              <w:t>-0.520316516</w:t>
            </w:r>
          </w:p>
        </w:tc>
        <w:tc>
          <w:tcPr>
            <w:tcW w:w="1870" w:type="dxa"/>
          </w:tcPr>
          <w:p w14:paraId="6B853CC0" w14:textId="77777777" w:rsidR="00B57652" w:rsidRDefault="00B57652" w:rsidP="007B0CDC">
            <w:r w:rsidRPr="003638DD">
              <w:t>0</w:t>
            </w:r>
          </w:p>
        </w:tc>
      </w:tr>
      <w:tr w:rsidR="00B57652" w14:paraId="4785006A" w14:textId="77777777" w:rsidTr="00B57652">
        <w:tc>
          <w:tcPr>
            <w:tcW w:w="1870" w:type="dxa"/>
          </w:tcPr>
          <w:p w14:paraId="36C3CF26" w14:textId="77777777" w:rsidR="00B57652" w:rsidRDefault="00B57652" w:rsidP="007B0CDC">
            <w:r w:rsidRPr="003638DD">
              <w:t>FBgn0052528</w:t>
            </w:r>
          </w:p>
        </w:tc>
        <w:tc>
          <w:tcPr>
            <w:tcW w:w="1959" w:type="dxa"/>
          </w:tcPr>
          <w:p w14:paraId="10EEB20F" w14:textId="77777777" w:rsidR="00B57652" w:rsidRDefault="00B57652" w:rsidP="007B0CDC">
            <w:proofErr w:type="spellStart"/>
            <w:r w:rsidRPr="003638DD">
              <w:t>parvin</w:t>
            </w:r>
            <w:proofErr w:type="spellEnd"/>
          </w:p>
        </w:tc>
        <w:tc>
          <w:tcPr>
            <w:tcW w:w="1870" w:type="dxa"/>
          </w:tcPr>
          <w:p w14:paraId="3031A757" w14:textId="77777777" w:rsidR="00B57652" w:rsidRDefault="00B57652" w:rsidP="007B0CDC">
            <w:r w:rsidRPr="003638DD">
              <w:t>-0.340451994</w:t>
            </w:r>
          </w:p>
        </w:tc>
        <w:tc>
          <w:tcPr>
            <w:tcW w:w="1870" w:type="dxa"/>
          </w:tcPr>
          <w:p w14:paraId="7BED8FCA" w14:textId="77777777" w:rsidR="00B57652" w:rsidRDefault="00B57652" w:rsidP="007B0CDC">
            <w:r w:rsidRPr="003638DD">
              <w:t>-0.518995817</w:t>
            </w:r>
          </w:p>
        </w:tc>
        <w:tc>
          <w:tcPr>
            <w:tcW w:w="1870" w:type="dxa"/>
          </w:tcPr>
          <w:p w14:paraId="63B23AC2" w14:textId="77777777" w:rsidR="00B57652" w:rsidRDefault="00B57652" w:rsidP="007B0CDC">
            <w:r w:rsidRPr="003638DD">
              <w:t>1</w:t>
            </w:r>
          </w:p>
        </w:tc>
      </w:tr>
      <w:tr w:rsidR="00B57652" w14:paraId="58CBB27B" w14:textId="77777777" w:rsidTr="00B57652">
        <w:tc>
          <w:tcPr>
            <w:tcW w:w="1870" w:type="dxa"/>
          </w:tcPr>
          <w:p w14:paraId="546DB77A" w14:textId="77777777" w:rsidR="00B57652" w:rsidRDefault="00B57652" w:rsidP="007B0CDC">
            <w:r w:rsidRPr="003638DD">
              <w:t>FBgn0266526</w:t>
            </w:r>
          </w:p>
        </w:tc>
        <w:tc>
          <w:tcPr>
            <w:tcW w:w="1959" w:type="dxa"/>
          </w:tcPr>
          <w:p w14:paraId="10249C6A" w14:textId="77777777" w:rsidR="00B57652" w:rsidRDefault="00B57652" w:rsidP="007B0CDC">
            <w:r w:rsidRPr="003638DD">
              <w:t>CG45093</w:t>
            </w:r>
          </w:p>
        </w:tc>
        <w:tc>
          <w:tcPr>
            <w:tcW w:w="1870" w:type="dxa"/>
          </w:tcPr>
          <w:p w14:paraId="679140DC" w14:textId="77777777" w:rsidR="00B57652" w:rsidRDefault="00B57652" w:rsidP="007B0CDC">
            <w:r w:rsidRPr="003638DD">
              <w:t>-0.238485364</w:t>
            </w:r>
          </w:p>
        </w:tc>
        <w:tc>
          <w:tcPr>
            <w:tcW w:w="1870" w:type="dxa"/>
          </w:tcPr>
          <w:p w14:paraId="4A721429" w14:textId="77777777" w:rsidR="00B57652" w:rsidRDefault="00B57652" w:rsidP="007B0CDC">
            <w:r w:rsidRPr="003638DD">
              <w:t>-0.518107796</w:t>
            </w:r>
          </w:p>
        </w:tc>
        <w:tc>
          <w:tcPr>
            <w:tcW w:w="1870" w:type="dxa"/>
          </w:tcPr>
          <w:p w14:paraId="157C3360" w14:textId="77777777" w:rsidR="00B57652" w:rsidRDefault="00B57652" w:rsidP="007B0CDC">
            <w:r w:rsidRPr="003638DD">
              <w:t>1</w:t>
            </w:r>
          </w:p>
        </w:tc>
      </w:tr>
      <w:tr w:rsidR="00B57652" w14:paraId="579EA9E3" w14:textId="77777777" w:rsidTr="00B57652">
        <w:tc>
          <w:tcPr>
            <w:tcW w:w="1870" w:type="dxa"/>
          </w:tcPr>
          <w:p w14:paraId="198AF2E6" w14:textId="77777777" w:rsidR="00B57652" w:rsidRDefault="00B57652" w:rsidP="007B0CDC">
            <w:r w:rsidRPr="003638DD">
              <w:lastRenderedPageBreak/>
              <w:t>FBgn0050497</w:t>
            </w:r>
          </w:p>
        </w:tc>
        <w:tc>
          <w:tcPr>
            <w:tcW w:w="1959" w:type="dxa"/>
          </w:tcPr>
          <w:p w14:paraId="02952FB5" w14:textId="77777777" w:rsidR="00B57652" w:rsidRDefault="00B57652" w:rsidP="007B0CDC">
            <w:r w:rsidRPr="003638DD">
              <w:t>CG30497</w:t>
            </w:r>
          </w:p>
        </w:tc>
        <w:tc>
          <w:tcPr>
            <w:tcW w:w="1870" w:type="dxa"/>
          </w:tcPr>
          <w:p w14:paraId="3053F78A" w14:textId="77777777" w:rsidR="00B57652" w:rsidRDefault="00B57652" w:rsidP="007B0CDC">
            <w:r w:rsidRPr="003638DD">
              <w:t>-0.238485364</w:t>
            </w:r>
          </w:p>
        </w:tc>
        <w:tc>
          <w:tcPr>
            <w:tcW w:w="1870" w:type="dxa"/>
          </w:tcPr>
          <w:p w14:paraId="204C393C" w14:textId="77777777" w:rsidR="00B57652" w:rsidRDefault="00B57652" w:rsidP="007B0CDC">
            <w:r w:rsidRPr="003638DD">
              <w:t>-0.518107796</w:t>
            </w:r>
          </w:p>
        </w:tc>
        <w:tc>
          <w:tcPr>
            <w:tcW w:w="1870" w:type="dxa"/>
          </w:tcPr>
          <w:p w14:paraId="273C83F2" w14:textId="77777777" w:rsidR="00B57652" w:rsidRDefault="00B57652" w:rsidP="007B0CDC">
            <w:r w:rsidRPr="003638DD">
              <w:t>1</w:t>
            </w:r>
          </w:p>
        </w:tc>
      </w:tr>
      <w:tr w:rsidR="00B57652" w14:paraId="18FA1297" w14:textId="77777777" w:rsidTr="00B57652">
        <w:tc>
          <w:tcPr>
            <w:tcW w:w="1870" w:type="dxa"/>
          </w:tcPr>
          <w:p w14:paraId="7CE85489" w14:textId="77777777" w:rsidR="00B57652" w:rsidRDefault="00B57652" w:rsidP="007B0CDC">
            <w:r w:rsidRPr="003638DD">
              <w:t>FBgn0044323</w:t>
            </w:r>
          </w:p>
        </w:tc>
        <w:tc>
          <w:tcPr>
            <w:tcW w:w="1959" w:type="dxa"/>
          </w:tcPr>
          <w:p w14:paraId="77FFFB42" w14:textId="77777777" w:rsidR="00B57652" w:rsidRDefault="00B57652" w:rsidP="007B0CDC">
            <w:proofErr w:type="spellStart"/>
            <w:r w:rsidRPr="003638DD">
              <w:t>Cka</w:t>
            </w:r>
            <w:proofErr w:type="spellEnd"/>
          </w:p>
        </w:tc>
        <w:tc>
          <w:tcPr>
            <w:tcW w:w="1870" w:type="dxa"/>
          </w:tcPr>
          <w:p w14:paraId="32571DF8" w14:textId="77777777" w:rsidR="00B57652" w:rsidRDefault="00B57652" w:rsidP="007B0CDC">
            <w:r w:rsidRPr="003638DD">
              <w:t>-0.40017033</w:t>
            </w:r>
          </w:p>
        </w:tc>
        <w:tc>
          <w:tcPr>
            <w:tcW w:w="1870" w:type="dxa"/>
          </w:tcPr>
          <w:p w14:paraId="53258AD5" w14:textId="77777777" w:rsidR="00B57652" w:rsidRDefault="00B57652" w:rsidP="007B0CDC">
            <w:r w:rsidRPr="003638DD">
              <w:t>-0.517761426</w:t>
            </w:r>
          </w:p>
        </w:tc>
        <w:tc>
          <w:tcPr>
            <w:tcW w:w="1870" w:type="dxa"/>
          </w:tcPr>
          <w:p w14:paraId="624C021E" w14:textId="77777777" w:rsidR="00B57652" w:rsidRDefault="00B57652" w:rsidP="007B0CDC">
            <w:r w:rsidRPr="003638DD">
              <w:t>1</w:t>
            </w:r>
          </w:p>
        </w:tc>
      </w:tr>
      <w:tr w:rsidR="00B57652" w14:paraId="2D82CC45" w14:textId="77777777" w:rsidTr="00B57652">
        <w:tc>
          <w:tcPr>
            <w:tcW w:w="1870" w:type="dxa"/>
          </w:tcPr>
          <w:p w14:paraId="4CA7EE97" w14:textId="77777777" w:rsidR="00B57652" w:rsidRDefault="00B57652" w:rsidP="007B0CDC">
            <w:r w:rsidRPr="003638DD">
              <w:t>FBgn0036762</w:t>
            </w:r>
          </w:p>
        </w:tc>
        <w:tc>
          <w:tcPr>
            <w:tcW w:w="1959" w:type="dxa"/>
          </w:tcPr>
          <w:p w14:paraId="6178F87C" w14:textId="77777777" w:rsidR="00B57652" w:rsidRDefault="00B57652" w:rsidP="007B0CDC">
            <w:r w:rsidRPr="003638DD">
              <w:t>CG7430</w:t>
            </w:r>
          </w:p>
        </w:tc>
        <w:tc>
          <w:tcPr>
            <w:tcW w:w="1870" w:type="dxa"/>
          </w:tcPr>
          <w:p w14:paraId="78E1A0E2" w14:textId="77777777" w:rsidR="00B57652" w:rsidRDefault="00B57652" w:rsidP="007B0CDC">
            <w:r w:rsidRPr="003638DD">
              <w:t>-0.378399159</w:t>
            </w:r>
          </w:p>
        </w:tc>
        <w:tc>
          <w:tcPr>
            <w:tcW w:w="1870" w:type="dxa"/>
          </w:tcPr>
          <w:p w14:paraId="02E5F744" w14:textId="77777777" w:rsidR="00B57652" w:rsidRDefault="00B57652" w:rsidP="007B0CDC">
            <w:r w:rsidRPr="003638DD">
              <w:t>-0.516536048</w:t>
            </w:r>
          </w:p>
        </w:tc>
        <w:tc>
          <w:tcPr>
            <w:tcW w:w="1870" w:type="dxa"/>
          </w:tcPr>
          <w:p w14:paraId="4B4B943D" w14:textId="77777777" w:rsidR="00B57652" w:rsidRDefault="00B57652" w:rsidP="007B0CDC">
            <w:r w:rsidRPr="003638DD">
              <w:t>1</w:t>
            </w:r>
          </w:p>
        </w:tc>
      </w:tr>
      <w:tr w:rsidR="00B57652" w14:paraId="55F50BAF" w14:textId="77777777" w:rsidTr="00B57652">
        <w:tc>
          <w:tcPr>
            <w:tcW w:w="1870" w:type="dxa"/>
          </w:tcPr>
          <w:p w14:paraId="0DE330F6" w14:textId="77777777" w:rsidR="00B57652" w:rsidRDefault="00B57652" w:rsidP="007B0CDC">
            <w:r w:rsidRPr="003638DD">
              <w:t>FBgn0043002</w:t>
            </w:r>
          </w:p>
        </w:tc>
        <w:tc>
          <w:tcPr>
            <w:tcW w:w="1959" w:type="dxa"/>
          </w:tcPr>
          <w:p w14:paraId="5FDA0231" w14:textId="77777777" w:rsidR="00B57652" w:rsidRDefault="00B57652" w:rsidP="007B0CDC">
            <w:r w:rsidRPr="003638DD">
              <w:t>Chrac-14</w:t>
            </w:r>
          </w:p>
        </w:tc>
        <w:tc>
          <w:tcPr>
            <w:tcW w:w="1870" w:type="dxa"/>
          </w:tcPr>
          <w:p w14:paraId="4992EDD0" w14:textId="77777777" w:rsidR="00B57652" w:rsidRDefault="00B57652" w:rsidP="007B0CDC">
            <w:r w:rsidRPr="003638DD">
              <w:t>-0.465141057</w:t>
            </w:r>
          </w:p>
        </w:tc>
        <w:tc>
          <w:tcPr>
            <w:tcW w:w="1870" w:type="dxa"/>
          </w:tcPr>
          <w:p w14:paraId="24BA2080" w14:textId="77777777" w:rsidR="00B57652" w:rsidRDefault="00B57652" w:rsidP="007B0CDC">
            <w:r w:rsidRPr="003638DD">
              <w:t>-0.516134904</w:t>
            </w:r>
          </w:p>
        </w:tc>
        <w:tc>
          <w:tcPr>
            <w:tcW w:w="1870" w:type="dxa"/>
          </w:tcPr>
          <w:p w14:paraId="137DA379" w14:textId="77777777" w:rsidR="00B57652" w:rsidRDefault="00B57652" w:rsidP="007B0CDC">
            <w:r w:rsidRPr="003638DD">
              <w:t>1</w:t>
            </w:r>
          </w:p>
        </w:tc>
      </w:tr>
      <w:tr w:rsidR="00B57652" w14:paraId="45B6ED8A" w14:textId="77777777" w:rsidTr="00B57652">
        <w:tc>
          <w:tcPr>
            <w:tcW w:w="1870" w:type="dxa"/>
          </w:tcPr>
          <w:p w14:paraId="34CE114A" w14:textId="77777777" w:rsidR="00B57652" w:rsidRDefault="00B57652" w:rsidP="007B0CDC">
            <w:r w:rsidRPr="003638DD">
              <w:t>FBgn0028336</w:t>
            </w:r>
          </w:p>
        </w:tc>
        <w:tc>
          <w:tcPr>
            <w:tcW w:w="1959" w:type="dxa"/>
          </w:tcPr>
          <w:p w14:paraId="607A201E" w14:textId="77777777" w:rsidR="00B57652" w:rsidRDefault="00B57652" w:rsidP="007B0CDC">
            <w:r w:rsidRPr="003638DD">
              <w:t>l(1)G0255</w:t>
            </w:r>
          </w:p>
        </w:tc>
        <w:tc>
          <w:tcPr>
            <w:tcW w:w="1870" w:type="dxa"/>
          </w:tcPr>
          <w:p w14:paraId="482F0FBE" w14:textId="77777777" w:rsidR="00B57652" w:rsidRDefault="00B57652" w:rsidP="007B0CDC">
            <w:r w:rsidRPr="003638DD">
              <w:t>-0.474637943</w:t>
            </w:r>
          </w:p>
        </w:tc>
        <w:tc>
          <w:tcPr>
            <w:tcW w:w="1870" w:type="dxa"/>
          </w:tcPr>
          <w:p w14:paraId="507BB4A1" w14:textId="77777777" w:rsidR="00B57652" w:rsidRDefault="00B57652" w:rsidP="007B0CDC">
            <w:r w:rsidRPr="003638DD">
              <w:t>-0.515990131</w:t>
            </w:r>
          </w:p>
        </w:tc>
        <w:tc>
          <w:tcPr>
            <w:tcW w:w="1870" w:type="dxa"/>
          </w:tcPr>
          <w:p w14:paraId="34CD5EB4" w14:textId="77777777" w:rsidR="00B57652" w:rsidRDefault="00B57652" w:rsidP="007B0CDC">
            <w:r w:rsidRPr="003638DD">
              <w:t>0</w:t>
            </w:r>
          </w:p>
        </w:tc>
      </w:tr>
      <w:tr w:rsidR="00B57652" w14:paraId="24333710" w14:textId="77777777" w:rsidTr="00B57652">
        <w:tc>
          <w:tcPr>
            <w:tcW w:w="1870" w:type="dxa"/>
          </w:tcPr>
          <w:p w14:paraId="15C3B248" w14:textId="77777777" w:rsidR="00B57652" w:rsidRDefault="00B57652" w:rsidP="007B0CDC">
            <w:r w:rsidRPr="003638DD">
              <w:t>FBgn0050122</w:t>
            </w:r>
          </w:p>
        </w:tc>
        <w:tc>
          <w:tcPr>
            <w:tcW w:w="1959" w:type="dxa"/>
          </w:tcPr>
          <w:p w14:paraId="0F9B4442" w14:textId="77777777" w:rsidR="00B57652" w:rsidRDefault="00B57652" w:rsidP="007B0CDC">
            <w:r w:rsidRPr="003638DD">
              <w:t>CG30122</w:t>
            </w:r>
          </w:p>
        </w:tc>
        <w:tc>
          <w:tcPr>
            <w:tcW w:w="1870" w:type="dxa"/>
          </w:tcPr>
          <w:p w14:paraId="5296521F" w14:textId="77777777" w:rsidR="00B57652" w:rsidRDefault="00B57652" w:rsidP="007B0CDC">
            <w:r w:rsidRPr="003638DD">
              <w:t>-0.19973399</w:t>
            </w:r>
          </w:p>
        </w:tc>
        <w:tc>
          <w:tcPr>
            <w:tcW w:w="1870" w:type="dxa"/>
          </w:tcPr>
          <w:p w14:paraId="6BD9474D" w14:textId="77777777" w:rsidR="00B57652" w:rsidRDefault="00B57652" w:rsidP="007B0CDC">
            <w:r w:rsidRPr="003638DD">
              <w:t>-0.515250207</w:t>
            </w:r>
          </w:p>
        </w:tc>
        <w:tc>
          <w:tcPr>
            <w:tcW w:w="1870" w:type="dxa"/>
          </w:tcPr>
          <w:p w14:paraId="09913F3A" w14:textId="77777777" w:rsidR="00B57652" w:rsidRDefault="00B57652" w:rsidP="007B0CDC">
            <w:r w:rsidRPr="003638DD">
              <w:t>0</w:t>
            </w:r>
          </w:p>
        </w:tc>
      </w:tr>
      <w:tr w:rsidR="00B57652" w14:paraId="54DDA316" w14:textId="77777777" w:rsidTr="00B57652">
        <w:tc>
          <w:tcPr>
            <w:tcW w:w="1870" w:type="dxa"/>
          </w:tcPr>
          <w:p w14:paraId="5BD433FB" w14:textId="77777777" w:rsidR="00B57652" w:rsidRDefault="00B57652" w:rsidP="007B0CDC">
            <w:r w:rsidRPr="003638DD">
              <w:t>FBgn0000064</w:t>
            </w:r>
          </w:p>
        </w:tc>
        <w:tc>
          <w:tcPr>
            <w:tcW w:w="1959" w:type="dxa"/>
          </w:tcPr>
          <w:p w14:paraId="76DB15D9" w14:textId="77777777" w:rsidR="00B57652" w:rsidRDefault="00B57652" w:rsidP="007B0CDC">
            <w:proofErr w:type="spellStart"/>
            <w:r w:rsidRPr="003638DD">
              <w:t>Ald</w:t>
            </w:r>
            <w:proofErr w:type="spellEnd"/>
          </w:p>
        </w:tc>
        <w:tc>
          <w:tcPr>
            <w:tcW w:w="1870" w:type="dxa"/>
          </w:tcPr>
          <w:p w14:paraId="4DE214BA" w14:textId="77777777" w:rsidR="00B57652" w:rsidRDefault="00B57652" w:rsidP="007B0CDC">
            <w:r w:rsidRPr="003638DD">
              <w:t>-0.580116744</w:t>
            </w:r>
          </w:p>
        </w:tc>
        <w:tc>
          <w:tcPr>
            <w:tcW w:w="1870" w:type="dxa"/>
          </w:tcPr>
          <w:p w14:paraId="7541F6D0" w14:textId="77777777" w:rsidR="00B57652" w:rsidRDefault="00B57652" w:rsidP="007B0CDC">
            <w:r w:rsidRPr="003638DD">
              <w:t>-0.515246709</w:t>
            </w:r>
          </w:p>
        </w:tc>
        <w:tc>
          <w:tcPr>
            <w:tcW w:w="1870" w:type="dxa"/>
          </w:tcPr>
          <w:p w14:paraId="7EA68232" w14:textId="77777777" w:rsidR="00B57652" w:rsidRDefault="00B57652" w:rsidP="007B0CDC">
            <w:r w:rsidRPr="003638DD">
              <w:t>0</w:t>
            </w:r>
          </w:p>
        </w:tc>
      </w:tr>
      <w:tr w:rsidR="00B57652" w14:paraId="097D8078" w14:textId="77777777" w:rsidTr="00B57652">
        <w:tc>
          <w:tcPr>
            <w:tcW w:w="1870" w:type="dxa"/>
          </w:tcPr>
          <w:p w14:paraId="55C6649F" w14:textId="77777777" w:rsidR="00B57652" w:rsidRDefault="00B57652" w:rsidP="007B0CDC">
            <w:r w:rsidRPr="003638DD">
              <w:t>FBgn0031092</w:t>
            </w:r>
          </w:p>
        </w:tc>
        <w:tc>
          <w:tcPr>
            <w:tcW w:w="1959" w:type="dxa"/>
          </w:tcPr>
          <w:p w14:paraId="370F1B9A" w14:textId="77777777" w:rsidR="00B57652" w:rsidRDefault="00B57652" w:rsidP="007B0CDC">
            <w:r w:rsidRPr="003638DD">
              <w:t>CG9577</w:t>
            </w:r>
          </w:p>
        </w:tc>
        <w:tc>
          <w:tcPr>
            <w:tcW w:w="1870" w:type="dxa"/>
          </w:tcPr>
          <w:p w14:paraId="59A2B5BD" w14:textId="77777777" w:rsidR="00B57652" w:rsidRDefault="00B57652" w:rsidP="007B0CDC">
            <w:r w:rsidRPr="003638DD">
              <w:t>-0.385758754</w:t>
            </w:r>
          </w:p>
        </w:tc>
        <w:tc>
          <w:tcPr>
            <w:tcW w:w="1870" w:type="dxa"/>
          </w:tcPr>
          <w:p w14:paraId="522308D9" w14:textId="77777777" w:rsidR="00B57652" w:rsidRDefault="00B57652" w:rsidP="007B0CDC">
            <w:r w:rsidRPr="003638DD">
              <w:t>-0.513138244</w:t>
            </w:r>
          </w:p>
        </w:tc>
        <w:tc>
          <w:tcPr>
            <w:tcW w:w="1870" w:type="dxa"/>
          </w:tcPr>
          <w:p w14:paraId="251749F8" w14:textId="77777777" w:rsidR="00B57652" w:rsidRDefault="00B57652" w:rsidP="007B0CDC">
            <w:r w:rsidRPr="003638DD">
              <w:t>1</w:t>
            </w:r>
          </w:p>
        </w:tc>
      </w:tr>
      <w:tr w:rsidR="00B57652" w14:paraId="5C59C635" w14:textId="77777777" w:rsidTr="00B57652">
        <w:tc>
          <w:tcPr>
            <w:tcW w:w="1870" w:type="dxa"/>
          </w:tcPr>
          <w:p w14:paraId="2EB6391C" w14:textId="77777777" w:rsidR="00B57652" w:rsidRDefault="00B57652" w:rsidP="007B0CDC">
            <w:r w:rsidRPr="003638DD">
              <w:t>FBgn0035026</w:t>
            </w:r>
          </w:p>
        </w:tc>
        <w:tc>
          <w:tcPr>
            <w:tcW w:w="1959" w:type="dxa"/>
          </w:tcPr>
          <w:p w14:paraId="1FB9C5E2" w14:textId="77777777" w:rsidR="00B57652" w:rsidRDefault="00B57652" w:rsidP="007B0CDC">
            <w:r w:rsidRPr="003638DD">
              <w:t>Fcp1</w:t>
            </w:r>
          </w:p>
        </w:tc>
        <w:tc>
          <w:tcPr>
            <w:tcW w:w="1870" w:type="dxa"/>
          </w:tcPr>
          <w:p w14:paraId="34E9395B" w14:textId="77777777" w:rsidR="00B57652" w:rsidRDefault="00B57652" w:rsidP="007B0CDC">
            <w:r w:rsidRPr="003638DD">
              <w:t>-0.27408256</w:t>
            </w:r>
          </w:p>
        </w:tc>
        <w:tc>
          <w:tcPr>
            <w:tcW w:w="1870" w:type="dxa"/>
          </w:tcPr>
          <w:p w14:paraId="724A321F" w14:textId="77777777" w:rsidR="00B57652" w:rsidRDefault="00B57652" w:rsidP="007B0CDC">
            <w:r w:rsidRPr="003638DD">
              <w:t>-0.512596473</w:t>
            </w:r>
          </w:p>
        </w:tc>
        <w:tc>
          <w:tcPr>
            <w:tcW w:w="1870" w:type="dxa"/>
          </w:tcPr>
          <w:p w14:paraId="2371B5D7" w14:textId="77777777" w:rsidR="00B57652" w:rsidRDefault="00B57652" w:rsidP="007B0CDC">
            <w:r w:rsidRPr="003638DD">
              <w:t>0</w:t>
            </w:r>
          </w:p>
        </w:tc>
      </w:tr>
      <w:tr w:rsidR="00B57652" w14:paraId="633BF7D2" w14:textId="77777777" w:rsidTr="00B57652">
        <w:tc>
          <w:tcPr>
            <w:tcW w:w="1870" w:type="dxa"/>
          </w:tcPr>
          <w:p w14:paraId="7B15B591" w14:textId="77777777" w:rsidR="00B57652" w:rsidRDefault="00B57652" w:rsidP="007B0CDC">
            <w:r w:rsidRPr="003638DD">
              <w:t>FBgn0030246</w:t>
            </w:r>
          </w:p>
        </w:tc>
        <w:tc>
          <w:tcPr>
            <w:tcW w:w="1959" w:type="dxa"/>
          </w:tcPr>
          <w:p w14:paraId="0AE38579" w14:textId="77777777" w:rsidR="00B57652" w:rsidRDefault="00B57652" w:rsidP="007B0CDC">
            <w:r w:rsidRPr="003638DD">
              <w:t>CG1582</w:t>
            </w:r>
          </w:p>
        </w:tc>
        <w:tc>
          <w:tcPr>
            <w:tcW w:w="1870" w:type="dxa"/>
          </w:tcPr>
          <w:p w14:paraId="558427EE" w14:textId="77777777" w:rsidR="00B57652" w:rsidRDefault="00B57652" w:rsidP="007B0CDC">
            <w:r w:rsidRPr="003638DD">
              <w:t>-0.485552917</w:t>
            </w:r>
          </w:p>
        </w:tc>
        <w:tc>
          <w:tcPr>
            <w:tcW w:w="1870" w:type="dxa"/>
          </w:tcPr>
          <w:p w14:paraId="49FCBF69" w14:textId="77777777" w:rsidR="00B57652" w:rsidRDefault="00B57652" w:rsidP="007B0CDC">
            <w:r w:rsidRPr="003638DD">
              <w:t>-0.512577833</w:t>
            </w:r>
          </w:p>
        </w:tc>
        <w:tc>
          <w:tcPr>
            <w:tcW w:w="1870" w:type="dxa"/>
          </w:tcPr>
          <w:p w14:paraId="0047F2D8" w14:textId="77777777" w:rsidR="00B57652" w:rsidRDefault="00B57652" w:rsidP="007B0CDC">
            <w:r w:rsidRPr="003638DD">
              <w:t>0</w:t>
            </w:r>
          </w:p>
        </w:tc>
      </w:tr>
      <w:tr w:rsidR="00B57652" w14:paraId="5D49813B" w14:textId="77777777" w:rsidTr="00B57652">
        <w:tc>
          <w:tcPr>
            <w:tcW w:w="1870" w:type="dxa"/>
          </w:tcPr>
          <w:p w14:paraId="0E9F2BB4" w14:textId="77777777" w:rsidR="00B57652" w:rsidRDefault="00B57652" w:rsidP="007B0CDC">
            <w:r w:rsidRPr="003638DD">
              <w:t>FBgn0015929</w:t>
            </w:r>
          </w:p>
        </w:tc>
        <w:tc>
          <w:tcPr>
            <w:tcW w:w="1959" w:type="dxa"/>
          </w:tcPr>
          <w:p w14:paraId="0B5C5649" w14:textId="77777777" w:rsidR="00B57652" w:rsidRDefault="00B57652" w:rsidP="007B0CDC">
            <w:proofErr w:type="spellStart"/>
            <w:r w:rsidRPr="003638DD">
              <w:t>dpa</w:t>
            </w:r>
            <w:proofErr w:type="spellEnd"/>
          </w:p>
        </w:tc>
        <w:tc>
          <w:tcPr>
            <w:tcW w:w="1870" w:type="dxa"/>
          </w:tcPr>
          <w:p w14:paraId="7066E357" w14:textId="77777777" w:rsidR="00B57652" w:rsidRDefault="00B57652" w:rsidP="007B0CDC">
            <w:r w:rsidRPr="003638DD">
              <w:t>-0.342965088</w:t>
            </w:r>
          </w:p>
        </w:tc>
        <w:tc>
          <w:tcPr>
            <w:tcW w:w="1870" w:type="dxa"/>
          </w:tcPr>
          <w:p w14:paraId="362C82FB" w14:textId="77777777" w:rsidR="00B57652" w:rsidRDefault="00B57652" w:rsidP="007B0CDC">
            <w:r w:rsidRPr="003638DD">
              <w:t>-0.511589123</w:t>
            </w:r>
          </w:p>
        </w:tc>
        <w:tc>
          <w:tcPr>
            <w:tcW w:w="1870" w:type="dxa"/>
          </w:tcPr>
          <w:p w14:paraId="64A9B31E" w14:textId="77777777" w:rsidR="00B57652" w:rsidRDefault="00B57652" w:rsidP="007B0CDC">
            <w:r w:rsidRPr="003638DD">
              <w:t>1</w:t>
            </w:r>
          </w:p>
        </w:tc>
      </w:tr>
      <w:tr w:rsidR="00B57652" w14:paraId="1679F7B7" w14:textId="77777777" w:rsidTr="00B57652">
        <w:tc>
          <w:tcPr>
            <w:tcW w:w="1870" w:type="dxa"/>
          </w:tcPr>
          <w:p w14:paraId="67EF8D85" w14:textId="77777777" w:rsidR="00B57652" w:rsidRDefault="00B57652" w:rsidP="007B0CDC">
            <w:r w:rsidRPr="003638DD">
              <w:t>FBgn0030328</w:t>
            </w:r>
          </w:p>
        </w:tc>
        <w:tc>
          <w:tcPr>
            <w:tcW w:w="1959" w:type="dxa"/>
          </w:tcPr>
          <w:p w14:paraId="6C152664" w14:textId="77777777" w:rsidR="00B57652" w:rsidRDefault="00B57652" w:rsidP="007B0CDC">
            <w:proofErr w:type="spellStart"/>
            <w:r w:rsidRPr="003638DD">
              <w:t>Amun</w:t>
            </w:r>
            <w:proofErr w:type="spellEnd"/>
          </w:p>
        </w:tc>
        <w:tc>
          <w:tcPr>
            <w:tcW w:w="1870" w:type="dxa"/>
          </w:tcPr>
          <w:p w14:paraId="026ECCEF" w14:textId="77777777" w:rsidR="00B57652" w:rsidRDefault="00B57652" w:rsidP="007B0CDC">
            <w:r w:rsidRPr="003638DD">
              <w:t>-0.293099301</w:t>
            </w:r>
          </w:p>
        </w:tc>
        <w:tc>
          <w:tcPr>
            <w:tcW w:w="1870" w:type="dxa"/>
          </w:tcPr>
          <w:p w14:paraId="6FB89103" w14:textId="77777777" w:rsidR="00B57652" w:rsidRDefault="00B57652" w:rsidP="007B0CDC">
            <w:r w:rsidRPr="003638DD">
              <w:t>-0.511503331</w:t>
            </w:r>
          </w:p>
        </w:tc>
        <w:tc>
          <w:tcPr>
            <w:tcW w:w="1870" w:type="dxa"/>
          </w:tcPr>
          <w:p w14:paraId="16A01608" w14:textId="77777777" w:rsidR="00B57652" w:rsidRDefault="00B57652" w:rsidP="007B0CDC">
            <w:r w:rsidRPr="003638DD">
              <w:t>1</w:t>
            </w:r>
          </w:p>
        </w:tc>
      </w:tr>
      <w:tr w:rsidR="00B57652" w14:paraId="0DAA7173" w14:textId="77777777" w:rsidTr="00B57652">
        <w:tc>
          <w:tcPr>
            <w:tcW w:w="1870" w:type="dxa"/>
          </w:tcPr>
          <w:p w14:paraId="6020F3E8" w14:textId="77777777" w:rsidR="00B57652" w:rsidRDefault="00B57652" w:rsidP="007B0CDC">
            <w:r w:rsidRPr="003638DD">
              <w:t>FBgn0010830</w:t>
            </w:r>
          </w:p>
        </w:tc>
        <w:tc>
          <w:tcPr>
            <w:tcW w:w="1959" w:type="dxa"/>
          </w:tcPr>
          <w:p w14:paraId="6B39EF9C" w14:textId="77777777" w:rsidR="00B57652" w:rsidRDefault="00B57652" w:rsidP="007B0CDC">
            <w:r w:rsidRPr="003638DD">
              <w:t>l(3)04053</w:t>
            </w:r>
          </w:p>
        </w:tc>
        <w:tc>
          <w:tcPr>
            <w:tcW w:w="1870" w:type="dxa"/>
          </w:tcPr>
          <w:p w14:paraId="28AA15D4" w14:textId="77777777" w:rsidR="00B57652" w:rsidRDefault="00B57652" w:rsidP="007B0CDC">
            <w:r w:rsidRPr="003638DD">
              <w:t>-0.330371431</w:t>
            </w:r>
          </w:p>
        </w:tc>
        <w:tc>
          <w:tcPr>
            <w:tcW w:w="1870" w:type="dxa"/>
          </w:tcPr>
          <w:p w14:paraId="20143E0F" w14:textId="77777777" w:rsidR="00B57652" w:rsidRDefault="00B57652" w:rsidP="007B0CDC">
            <w:r w:rsidRPr="003638DD">
              <w:t>-0.508625263</w:t>
            </w:r>
          </w:p>
        </w:tc>
        <w:tc>
          <w:tcPr>
            <w:tcW w:w="1870" w:type="dxa"/>
          </w:tcPr>
          <w:p w14:paraId="439D8956" w14:textId="77777777" w:rsidR="00B57652" w:rsidRDefault="00B57652" w:rsidP="007B0CDC">
            <w:r w:rsidRPr="003638DD">
              <w:t>1</w:t>
            </w:r>
          </w:p>
        </w:tc>
      </w:tr>
      <w:tr w:rsidR="00B57652" w14:paraId="20152A02" w14:textId="77777777" w:rsidTr="00B57652">
        <w:tc>
          <w:tcPr>
            <w:tcW w:w="1870" w:type="dxa"/>
          </w:tcPr>
          <w:p w14:paraId="5ECF0E02" w14:textId="77777777" w:rsidR="00B57652" w:rsidRDefault="00B57652" w:rsidP="007B0CDC">
            <w:r w:rsidRPr="003638DD">
              <w:t>FBgn0032884</w:t>
            </w:r>
          </w:p>
        </w:tc>
        <w:tc>
          <w:tcPr>
            <w:tcW w:w="1959" w:type="dxa"/>
          </w:tcPr>
          <w:p w14:paraId="48595CA2" w14:textId="77777777" w:rsidR="00B57652" w:rsidRDefault="00B57652" w:rsidP="007B0CDC">
            <w:r w:rsidRPr="003638DD">
              <w:t>Pomp</w:t>
            </w:r>
          </w:p>
        </w:tc>
        <w:tc>
          <w:tcPr>
            <w:tcW w:w="1870" w:type="dxa"/>
          </w:tcPr>
          <w:p w14:paraId="2743A0FF" w14:textId="77777777" w:rsidR="00B57652" w:rsidRDefault="00B57652" w:rsidP="007B0CDC">
            <w:r w:rsidRPr="003638DD">
              <w:t>-0.336818018</w:t>
            </w:r>
          </w:p>
        </w:tc>
        <w:tc>
          <w:tcPr>
            <w:tcW w:w="1870" w:type="dxa"/>
          </w:tcPr>
          <w:p w14:paraId="688430EC" w14:textId="77777777" w:rsidR="00B57652" w:rsidRDefault="00B57652" w:rsidP="007B0CDC">
            <w:r w:rsidRPr="003638DD">
              <w:t>-0.504688668</w:t>
            </w:r>
          </w:p>
        </w:tc>
        <w:tc>
          <w:tcPr>
            <w:tcW w:w="1870" w:type="dxa"/>
          </w:tcPr>
          <w:p w14:paraId="3255C938" w14:textId="77777777" w:rsidR="00B57652" w:rsidRDefault="00B57652" w:rsidP="007B0CDC">
            <w:r w:rsidRPr="003638DD">
              <w:t>0</w:t>
            </w:r>
          </w:p>
        </w:tc>
      </w:tr>
      <w:tr w:rsidR="00B57652" w14:paraId="64AB93F0" w14:textId="77777777" w:rsidTr="00B57652">
        <w:tc>
          <w:tcPr>
            <w:tcW w:w="1870" w:type="dxa"/>
          </w:tcPr>
          <w:p w14:paraId="66F95F33" w14:textId="77777777" w:rsidR="00B57652" w:rsidRDefault="00B57652" w:rsidP="007B0CDC">
            <w:r w:rsidRPr="003638DD">
              <w:t>FBgn0034585</w:t>
            </w:r>
          </w:p>
        </w:tc>
        <w:tc>
          <w:tcPr>
            <w:tcW w:w="1959" w:type="dxa"/>
          </w:tcPr>
          <w:p w14:paraId="07C60484" w14:textId="77777777" w:rsidR="00B57652" w:rsidRDefault="00B57652" w:rsidP="007B0CDC">
            <w:r w:rsidRPr="003638DD">
              <w:t>Rbpn-5</w:t>
            </w:r>
          </w:p>
        </w:tc>
        <w:tc>
          <w:tcPr>
            <w:tcW w:w="1870" w:type="dxa"/>
          </w:tcPr>
          <w:p w14:paraId="52A7FF63" w14:textId="77777777" w:rsidR="00B57652" w:rsidRDefault="00B57652" w:rsidP="007B0CDC">
            <w:r w:rsidRPr="003638DD">
              <w:t>-0.294473554</w:t>
            </w:r>
          </w:p>
        </w:tc>
        <w:tc>
          <w:tcPr>
            <w:tcW w:w="1870" w:type="dxa"/>
          </w:tcPr>
          <w:p w14:paraId="11FD6517" w14:textId="77777777" w:rsidR="00B57652" w:rsidRDefault="00B57652" w:rsidP="007B0CDC">
            <w:r w:rsidRPr="003638DD">
              <w:t>-0.504524966</w:t>
            </w:r>
          </w:p>
        </w:tc>
        <w:tc>
          <w:tcPr>
            <w:tcW w:w="1870" w:type="dxa"/>
          </w:tcPr>
          <w:p w14:paraId="411BDAF4" w14:textId="77777777" w:rsidR="00B57652" w:rsidRDefault="00B57652" w:rsidP="007B0CDC">
            <w:r w:rsidRPr="003638DD">
              <w:t>0</w:t>
            </w:r>
          </w:p>
        </w:tc>
      </w:tr>
      <w:tr w:rsidR="00B57652" w14:paraId="7062AEA6" w14:textId="77777777" w:rsidTr="00B57652">
        <w:tc>
          <w:tcPr>
            <w:tcW w:w="1870" w:type="dxa"/>
          </w:tcPr>
          <w:p w14:paraId="25573B1A" w14:textId="77777777" w:rsidR="00B57652" w:rsidRDefault="00B57652" w:rsidP="007B0CDC">
            <w:r w:rsidRPr="003638DD">
              <w:t>FBgn0030268</w:t>
            </w:r>
          </w:p>
        </w:tc>
        <w:tc>
          <w:tcPr>
            <w:tcW w:w="1959" w:type="dxa"/>
          </w:tcPr>
          <w:p w14:paraId="1E8310EA" w14:textId="77777777" w:rsidR="00B57652" w:rsidRDefault="00B57652" w:rsidP="007B0CDC">
            <w:r w:rsidRPr="003638DD">
              <w:t>Klp10A</w:t>
            </w:r>
          </w:p>
        </w:tc>
        <w:tc>
          <w:tcPr>
            <w:tcW w:w="1870" w:type="dxa"/>
          </w:tcPr>
          <w:p w14:paraId="252CAAE4" w14:textId="77777777" w:rsidR="00B57652" w:rsidRDefault="00B57652" w:rsidP="007B0CDC">
            <w:r w:rsidRPr="003638DD">
              <w:t>-0.367064325</w:t>
            </w:r>
          </w:p>
        </w:tc>
        <w:tc>
          <w:tcPr>
            <w:tcW w:w="1870" w:type="dxa"/>
          </w:tcPr>
          <w:p w14:paraId="3DA4A40D" w14:textId="77777777" w:rsidR="00B57652" w:rsidRDefault="00B57652" w:rsidP="007B0CDC">
            <w:r w:rsidRPr="003638DD">
              <w:t>-0.503880792</w:t>
            </w:r>
          </w:p>
        </w:tc>
        <w:tc>
          <w:tcPr>
            <w:tcW w:w="1870" w:type="dxa"/>
          </w:tcPr>
          <w:p w14:paraId="70365B8A" w14:textId="77777777" w:rsidR="00B57652" w:rsidRDefault="00B57652" w:rsidP="007B0CDC">
            <w:r w:rsidRPr="003638DD">
              <w:t>1</w:t>
            </w:r>
          </w:p>
        </w:tc>
      </w:tr>
      <w:tr w:rsidR="00B57652" w14:paraId="34AC356E" w14:textId="77777777" w:rsidTr="00B57652">
        <w:tc>
          <w:tcPr>
            <w:tcW w:w="1870" w:type="dxa"/>
          </w:tcPr>
          <w:p w14:paraId="14D2F757" w14:textId="77777777" w:rsidR="00B57652" w:rsidRDefault="00B57652" w:rsidP="007B0CDC">
            <w:r w:rsidRPr="003638DD">
              <w:t>FBgn0028984</w:t>
            </w:r>
          </w:p>
        </w:tc>
        <w:tc>
          <w:tcPr>
            <w:tcW w:w="1959" w:type="dxa"/>
          </w:tcPr>
          <w:p w14:paraId="7C6780C5" w14:textId="77777777" w:rsidR="00B57652" w:rsidRDefault="00B57652" w:rsidP="007B0CDC">
            <w:r w:rsidRPr="003638DD">
              <w:t>Spn88Ea</w:t>
            </w:r>
          </w:p>
        </w:tc>
        <w:tc>
          <w:tcPr>
            <w:tcW w:w="1870" w:type="dxa"/>
          </w:tcPr>
          <w:p w14:paraId="29C4004D" w14:textId="77777777" w:rsidR="00B57652" w:rsidRDefault="00B57652" w:rsidP="007B0CDC">
            <w:r w:rsidRPr="003638DD">
              <w:t>-0.264519251</w:t>
            </w:r>
          </w:p>
        </w:tc>
        <w:tc>
          <w:tcPr>
            <w:tcW w:w="1870" w:type="dxa"/>
          </w:tcPr>
          <w:p w14:paraId="5F4C51D4" w14:textId="77777777" w:rsidR="00B57652" w:rsidRDefault="00B57652" w:rsidP="007B0CDC">
            <w:r w:rsidRPr="003638DD">
              <w:t>-0.503836661</w:t>
            </w:r>
          </w:p>
        </w:tc>
        <w:tc>
          <w:tcPr>
            <w:tcW w:w="1870" w:type="dxa"/>
          </w:tcPr>
          <w:p w14:paraId="0DEC1347" w14:textId="77777777" w:rsidR="00B57652" w:rsidRDefault="00B57652" w:rsidP="007B0CDC">
            <w:r w:rsidRPr="003638DD">
              <w:t>1</w:t>
            </w:r>
          </w:p>
        </w:tc>
      </w:tr>
      <w:tr w:rsidR="00B57652" w14:paraId="5D887AA1" w14:textId="77777777" w:rsidTr="00B57652">
        <w:tc>
          <w:tcPr>
            <w:tcW w:w="1870" w:type="dxa"/>
          </w:tcPr>
          <w:p w14:paraId="4D8A7E00" w14:textId="77777777" w:rsidR="00B57652" w:rsidRDefault="00B57652" w:rsidP="007B0CDC">
            <w:r w:rsidRPr="003638DD">
              <w:t>FBgn0051211</w:t>
            </w:r>
          </w:p>
        </w:tc>
        <w:tc>
          <w:tcPr>
            <w:tcW w:w="1959" w:type="dxa"/>
          </w:tcPr>
          <w:p w14:paraId="551092F3" w14:textId="77777777" w:rsidR="00B57652" w:rsidRDefault="00B57652" w:rsidP="007B0CDC">
            <w:r w:rsidRPr="003638DD">
              <w:t>CG31211</w:t>
            </w:r>
          </w:p>
        </w:tc>
        <w:tc>
          <w:tcPr>
            <w:tcW w:w="1870" w:type="dxa"/>
          </w:tcPr>
          <w:p w14:paraId="77E26305" w14:textId="77777777" w:rsidR="00B57652" w:rsidRDefault="00B57652" w:rsidP="007B0CDC">
            <w:r w:rsidRPr="003638DD">
              <w:t>-0.229441937</w:t>
            </w:r>
          </w:p>
        </w:tc>
        <w:tc>
          <w:tcPr>
            <w:tcW w:w="1870" w:type="dxa"/>
          </w:tcPr>
          <w:p w14:paraId="42FDA27D" w14:textId="77777777" w:rsidR="00B57652" w:rsidRDefault="00B57652" w:rsidP="007B0CDC">
            <w:r w:rsidRPr="003638DD">
              <w:t>-0.503366729</w:t>
            </w:r>
          </w:p>
        </w:tc>
        <w:tc>
          <w:tcPr>
            <w:tcW w:w="1870" w:type="dxa"/>
          </w:tcPr>
          <w:p w14:paraId="174F7000" w14:textId="77777777" w:rsidR="00B57652" w:rsidRDefault="00B57652" w:rsidP="007B0CDC">
            <w:r w:rsidRPr="003638DD">
              <w:t>1</w:t>
            </w:r>
          </w:p>
        </w:tc>
      </w:tr>
      <w:tr w:rsidR="00B57652" w14:paraId="1565CEF7" w14:textId="77777777" w:rsidTr="00B57652">
        <w:tc>
          <w:tcPr>
            <w:tcW w:w="1870" w:type="dxa"/>
          </w:tcPr>
          <w:p w14:paraId="57D54908" w14:textId="77777777" w:rsidR="00B57652" w:rsidRDefault="00B57652" w:rsidP="007B0CDC">
            <w:r w:rsidRPr="003638DD">
              <w:t>FBgn0027579</w:t>
            </w:r>
          </w:p>
        </w:tc>
        <w:tc>
          <w:tcPr>
            <w:tcW w:w="1959" w:type="dxa"/>
          </w:tcPr>
          <w:p w14:paraId="2C5F89E1" w14:textId="77777777" w:rsidR="00B57652" w:rsidRDefault="00B57652" w:rsidP="007B0CDC">
            <w:proofErr w:type="spellStart"/>
            <w:r w:rsidRPr="003638DD">
              <w:t>mino</w:t>
            </w:r>
            <w:proofErr w:type="spellEnd"/>
          </w:p>
        </w:tc>
        <w:tc>
          <w:tcPr>
            <w:tcW w:w="1870" w:type="dxa"/>
          </w:tcPr>
          <w:p w14:paraId="68394BA3" w14:textId="77777777" w:rsidR="00B57652" w:rsidRDefault="00B57652" w:rsidP="007B0CDC">
            <w:r w:rsidRPr="003638DD">
              <w:t>-0.334117728</w:t>
            </w:r>
          </w:p>
        </w:tc>
        <w:tc>
          <w:tcPr>
            <w:tcW w:w="1870" w:type="dxa"/>
          </w:tcPr>
          <w:p w14:paraId="79179051" w14:textId="77777777" w:rsidR="00B57652" w:rsidRDefault="00B57652" w:rsidP="007B0CDC">
            <w:r w:rsidRPr="003638DD">
              <w:t>-0.503352724</w:t>
            </w:r>
          </w:p>
        </w:tc>
        <w:tc>
          <w:tcPr>
            <w:tcW w:w="1870" w:type="dxa"/>
          </w:tcPr>
          <w:p w14:paraId="1808670B" w14:textId="77777777" w:rsidR="00B57652" w:rsidRDefault="00B57652" w:rsidP="007B0CDC">
            <w:r w:rsidRPr="003638DD">
              <w:t>1</w:t>
            </w:r>
          </w:p>
        </w:tc>
      </w:tr>
      <w:tr w:rsidR="00B57652" w14:paraId="43E7EDE4" w14:textId="77777777" w:rsidTr="00B57652">
        <w:tc>
          <w:tcPr>
            <w:tcW w:w="1870" w:type="dxa"/>
          </w:tcPr>
          <w:p w14:paraId="7DC19585" w14:textId="77777777" w:rsidR="00B57652" w:rsidRDefault="00B57652" w:rsidP="007B0CDC">
            <w:r w:rsidRPr="003638DD">
              <w:t>FBgn0015379</w:t>
            </w:r>
          </w:p>
        </w:tc>
        <w:tc>
          <w:tcPr>
            <w:tcW w:w="1959" w:type="dxa"/>
          </w:tcPr>
          <w:p w14:paraId="06920D93" w14:textId="77777777" w:rsidR="00B57652" w:rsidRDefault="00B57652" w:rsidP="007B0CDC">
            <w:proofErr w:type="spellStart"/>
            <w:r w:rsidRPr="003638DD">
              <w:t>dod</w:t>
            </w:r>
            <w:proofErr w:type="spellEnd"/>
          </w:p>
        </w:tc>
        <w:tc>
          <w:tcPr>
            <w:tcW w:w="1870" w:type="dxa"/>
          </w:tcPr>
          <w:p w14:paraId="2C1F766D" w14:textId="77777777" w:rsidR="00B57652" w:rsidRDefault="00B57652" w:rsidP="007B0CDC">
            <w:r w:rsidRPr="003638DD">
              <w:t>-0.39143579</w:t>
            </w:r>
          </w:p>
        </w:tc>
        <w:tc>
          <w:tcPr>
            <w:tcW w:w="1870" w:type="dxa"/>
          </w:tcPr>
          <w:p w14:paraId="4E0F0C03" w14:textId="77777777" w:rsidR="00B57652" w:rsidRDefault="00B57652" w:rsidP="007B0CDC">
            <w:r w:rsidRPr="003638DD">
              <w:t>-0.50310094</w:t>
            </w:r>
          </w:p>
        </w:tc>
        <w:tc>
          <w:tcPr>
            <w:tcW w:w="1870" w:type="dxa"/>
          </w:tcPr>
          <w:p w14:paraId="324CB5D1" w14:textId="77777777" w:rsidR="00B57652" w:rsidRDefault="00B57652" w:rsidP="007B0CDC">
            <w:r w:rsidRPr="003638DD">
              <w:t>1</w:t>
            </w:r>
          </w:p>
        </w:tc>
      </w:tr>
      <w:tr w:rsidR="00B57652" w14:paraId="25E3A9B4" w14:textId="77777777" w:rsidTr="00B57652">
        <w:tc>
          <w:tcPr>
            <w:tcW w:w="1870" w:type="dxa"/>
          </w:tcPr>
          <w:p w14:paraId="339E0AF0" w14:textId="77777777" w:rsidR="00B57652" w:rsidRDefault="00B57652" w:rsidP="007B0CDC">
            <w:r w:rsidRPr="003638DD">
              <w:t>FBgn0000152</w:t>
            </w:r>
          </w:p>
        </w:tc>
        <w:tc>
          <w:tcPr>
            <w:tcW w:w="1959" w:type="dxa"/>
          </w:tcPr>
          <w:p w14:paraId="51165B20" w14:textId="77777777" w:rsidR="00B57652" w:rsidRDefault="00B57652" w:rsidP="007B0CDC">
            <w:proofErr w:type="spellStart"/>
            <w:r w:rsidRPr="003638DD">
              <w:t>Axs</w:t>
            </w:r>
            <w:proofErr w:type="spellEnd"/>
          </w:p>
        </w:tc>
        <w:tc>
          <w:tcPr>
            <w:tcW w:w="1870" w:type="dxa"/>
          </w:tcPr>
          <w:p w14:paraId="61B2AE78" w14:textId="77777777" w:rsidR="00B57652" w:rsidRDefault="00B57652" w:rsidP="007B0CDC">
            <w:r w:rsidRPr="003638DD">
              <w:t>-0.433244398</w:t>
            </w:r>
          </w:p>
        </w:tc>
        <w:tc>
          <w:tcPr>
            <w:tcW w:w="1870" w:type="dxa"/>
          </w:tcPr>
          <w:p w14:paraId="1EDC1540" w14:textId="77777777" w:rsidR="00B57652" w:rsidRDefault="00B57652" w:rsidP="007B0CDC">
            <w:r w:rsidRPr="003638DD">
              <w:t>-0.503049576</w:t>
            </w:r>
          </w:p>
        </w:tc>
        <w:tc>
          <w:tcPr>
            <w:tcW w:w="1870" w:type="dxa"/>
          </w:tcPr>
          <w:p w14:paraId="7C28020D" w14:textId="77777777" w:rsidR="00B57652" w:rsidRDefault="00B57652" w:rsidP="007B0CDC">
            <w:r w:rsidRPr="003638DD">
              <w:t>0</w:t>
            </w:r>
          </w:p>
        </w:tc>
      </w:tr>
      <w:tr w:rsidR="00B57652" w14:paraId="623434BF" w14:textId="77777777" w:rsidTr="00B57652">
        <w:tc>
          <w:tcPr>
            <w:tcW w:w="1870" w:type="dxa"/>
          </w:tcPr>
          <w:p w14:paraId="29F23755" w14:textId="77777777" w:rsidR="00B57652" w:rsidRDefault="00B57652" w:rsidP="007B0CDC">
            <w:r w:rsidRPr="003638DD">
              <w:t>FBgn0023175</w:t>
            </w:r>
          </w:p>
        </w:tc>
        <w:tc>
          <w:tcPr>
            <w:tcW w:w="1959" w:type="dxa"/>
          </w:tcPr>
          <w:p w14:paraId="4C4182A8" w14:textId="77777777" w:rsidR="00B57652" w:rsidRDefault="00B57652" w:rsidP="007B0CDC">
            <w:r w:rsidRPr="003638DD">
              <w:t>Prosalpha7</w:t>
            </w:r>
          </w:p>
        </w:tc>
        <w:tc>
          <w:tcPr>
            <w:tcW w:w="1870" w:type="dxa"/>
          </w:tcPr>
          <w:p w14:paraId="083E4B84" w14:textId="77777777" w:rsidR="00B57652" w:rsidRDefault="00B57652" w:rsidP="007B0CDC">
            <w:r w:rsidRPr="003638DD">
              <w:t>-0.26921928</w:t>
            </w:r>
          </w:p>
        </w:tc>
        <w:tc>
          <w:tcPr>
            <w:tcW w:w="1870" w:type="dxa"/>
          </w:tcPr>
          <w:p w14:paraId="58E3AA51" w14:textId="77777777" w:rsidR="00B57652" w:rsidRDefault="00B57652" w:rsidP="007B0CDC">
            <w:r w:rsidRPr="003638DD">
              <w:t>-0.50214115</w:t>
            </w:r>
          </w:p>
        </w:tc>
        <w:tc>
          <w:tcPr>
            <w:tcW w:w="1870" w:type="dxa"/>
          </w:tcPr>
          <w:p w14:paraId="3109DB70" w14:textId="77777777" w:rsidR="00B57652" w:rsidRDefault="00B57652" w:rsidP="007B0CDC">
            <w:r w:rsidRPr="003638DD">
              <w:t>0</w:t>
            </w:r>
          </w:p>
        </w:tc>
      </w:tr>
      <w:tr w:rsidR="00B57652" w14:paraId="26C8D513" w14:textId="77777777" w:rsidTr="00B57652">
        <w:tc>
          <w:tcPr>
            <w:tcW w:w="1870" w:type="dxa"/>
          </w:tcPr>
          <w:p w14:paraId="07D87428" w14:textId="77777777" w:rsidR="00B57652" w:rsidRDefault="00B57652" w:rsidP="007B0CDC">
            <w:r w:rsidRPr="003638DD">
              <w:t>FBgn0040347</w:t>
            </w:r>
          </w:p>
        </w:tc>
        <w:tc>
          <w:tcPr>
            <w:tcW w:w="1959" w:type="dxa"/>
          </w:tcPr>
          <w:p w14:paraId="15ECE42C" w14:textId="77777777" w:rsidR="00B57652" w:rsidRDefault="00B57652" w:rsidP="007B0CDC">
            <w:r w:rsidRPr="003638DD">
              <w:t>mus81</w:t>
            </w:r>
          </w:p>
        </w:tc>
        <w:tc>
          <w:tcPr>
            <w:tcW w:w="1870" w:type="dxa"/>
          </w:tcPr>
          <w:p w14:paraId="3BFA23F5" w14:textId="77777777" w:rsidR="00B57652" w:rsidRDefault="00B57652" w:rsidP="007B0CDC">
            <w:r w:rsidRPr="003638DD">
              <w:t>-0.321353438</w:t>
            </w:r>
          </w:p>
        </w:tc>
        <w:tc>
          <w:tcPr>
            <w:tcW w:w="1870" w:type="dxa"/>
          </w:tcPr>
          <w:p w14:paraId="06423BC9" w14:textId="77777777" w:rsidR="00B57652" w:rsidRDefault="00B57652" w:rsidP="007B0CDC">
            <w:r w:rsidRPr="003638DD">
              <w:t>-0.500630914</w:t>
            </w:r>
          </w:p>
        </w:tc>
        <w:tc>
          <w:tcPr>
            <w:tcW w:w="1870" w:type="dxa"/>
          </w:tcPr>
          <w:p w14:paraId="35FC2FF7" w14:textId="77777777" w:rsidR="00B57652" w:rsidRDefault="00B57652" w:rsidP="007B0CDC">
            <w:r w:rsidRPr="003638DD">
              <w:t>1</w:t>
            </w:r>
          </w:p>
        </w:tc>
      </w:tr>
      <w:tr w:rsidR="00B57652" w14:paraId="021BD6F7" w14:textId="77777777" w:rsidTr="00B57652">
        <w:tc>
          <w:tcPr>
            <w:tcW w:w="1870" w:type="dxa"/>
          </w:tcPr>
          <w:p w14:paraId="01A2F22D" w14:textId="77777777" w:rsidR="00B57652" w:rsidRDefault="00B57652" w:rsidP="007B0CDC">
            <w:r w:rsidRPr="003638DD">
              <w:t>FBgn0003638</w:t>
            </w:r>
          </w:p>
        </w:tc>
        <w:tc>
          <w:tcPr>
            <w:tcW w:w="1959" w:type="dxa"/>
          </w:tcPr>
          <w:p w14:paraId="63316BA2" w14:textId="77777777" w:rsidR="00B57652" w:rsidRDefault="00B57652" w:rsidP="007B0CDC">
            <w:proofErr w:type="spellStart"/>
            <w:r w:rsidRPr="003638DD">
              <w:t>su</w:t>
            </w:r>
            <w:proofErr w:type="spellEnd"/>
            <w:r w:rsidRPr="003638DD">
              <w:t>(w[a])</w:t>
            </w:r>
          </w:p>
        </w:tc>
        <w:tc>
          <w:tcPr>
            <w:tcW w:w="1870" w:type="dxa"/>
          </w:tcPr>
          <w:p w14:paraId="79FB0409" w14:textId="77777777" w:rsidR="00B57652" w:rsidRDefault="00B57652" w:rsidP="007B0CDC">
            <w:r w:rsidRPr="003638DD">
              <w:t>-0.357121435</w:t>
            </w:r>
          </w:p>
        </w:tc>
        <w:tc>
          <w:tcPr>
            <w:tcW w:w="1870" w:type="dxa"/>
          </w:tcPr>
          <w:p w14:paraId="2DD6BEF0" w14:textId="77777777" w:rsidR="00B57652" w:rsidRDefault="00B57652" w:rsidP="007B0CDC">
            <w:r w:rsidRPr="003638DD">
              <w:t>-0.500432268</w:t>
            </w:r>
          </w:p>
        </w:tc>
        <w:tc>
          <w:tcPr>
            <w:tcW w:w="1870" w:type="dxa"/>
          </w:tcPr>
          <w:p w14:paraId="2267C5CC" w14:textId="77777777" w:rsidR="00B57652" w:rsidRDefault="00B57652" w:rsidP="007B0CDC">
            <w:r w:rsidRPr="003638DD">
              <w:t>1</w:t>
            </w:r>
          </w:p>
        </w:tc>
      </w:tr>
      <w:tr w:rsidR="00B57652" w14:paraId="79C789C6" w14:textId="77777777" w:rsidTr="00B57652">
        <w:tc>
          <w:tcPr>
            <w:tcW w:w="1870" w:type="dxa"/>
          </w:tcPr>
          <w:p w14:paraId="01126986" w14:textId="77777777" w:rsidR="00B57652" w:rsidRDefault="00B57652" w:rsidP="007B0CDC">
            <w:r w:rsidRPr="003638DD">
              <w:t>FBgn0030584</w:t>
            </w:r>
          </w:p>
        </w:tc>
        <w:tc>
          <w:tcPr>
            <w:tcW w:w="1959" w:type="dxa"/>
          </w:tcPr>
          <w:p w14:paraId="3A66D81B" w14:textId="77777777" w:rsidR="00B57652" w:rsidRDefault="00B57652" w:rsidP="007B0CDC">
            <w:r w:rsidRPr="003638DD">
              <w:t>CG14407</w:t>
            </w:r>
          </w:p>
        </w:tc>
        <w:tc>
          <w:tcPr>
            <w:tcW w:w="1870" w:type="dxa"/>
          </w:tcPr>
          <w:p w14:paraId="167D448B" w14:textId="77777777" w:rsidR="00B57652" w:rsidRDefault="00B57652" w:rsidP="007B0CDC">
            <w:r w:rsidRPr="003638DD">
              <w:t>-0.285451699</w:t>
            </w:r>
          </w:p>
        </w:tc>
        <w:tc>
          <w:tcPr>
            <w:tcW w:w="1870" w:type="dxa"/>
          </w:tcPr>
          <w:p w14:paraId="5EBB4CD4" w14:textId="77777777" w:rsidR="00B57652" w:rsidRDefault="00B57652" w:rsidP="007B0CDC">
            <w:r w:rsidRPr="003638DD">
              <w:t>-0.499025912</w:t>
            </w:r>
          </w:p>
        </w:tc>
        <w:tc>
          <w:tcPr>
            <w:tcW w:w="1870" w:type="dxa"/>
          </w:tcPr>
          <w:p w14:paraId="527F5408" w14:textId="77777777" w:rsidR="00B57652" w:rsidRDefault="00B57652" w:rsidP="007B0CDC">
            <w:r w:rsidRPr="003638DD">
              <w:t>0</w:t>
            </w:r>
          </w:p>
        </w:tc>
      </w:tr>
      <w:tr w:rsidR="00B57652" w14:paraId="5ED01DFF" w14:textId="77777777" w:rsidTr="00B57652">
        <w:tc>
          <w:tcPr>
            <w:tcW w:w="1870" w:type="dxa"/>
          </w:tcPr>
          <w:p w14:paraId="76FD6D15" w14:textId="77777777" w:rsidR="00B57652" w:rsidRDefault="00B57652" w:rsidP="007B0CDC">
            <w:r w:rsidRPr="003638DD">
              <w:t>FBgn0052250</w:t>
            </w:r>
          </w:p>
        </w:tc>
        <w:tc>
          <w:tcPr>
            <w:tcW w:w="1959" w:type="dxa"/>
          </w:tcPr>
          <w:p w14:paraId="734EBE14" w14:textId="77777777" w:rsidR="00B57652" w:rsidRDefault="00B57652" w:rsidP="007B0CDC">
            <w:r w:rsidRPr="003638DD">
              <w:t>CG32250</w:t>
            </w:r>
          </w:p>
        </w:tc>
        <w:tc>
          <w:tcPr>
            <w:tcW w:w="1870" w:type="dxa"/>
          </w:tcPr>
          <w:p w14:paraId="2EDF046C" w14:textId="77777777" w:rsidR="00B57652" w:rsidRDefault="00B57652" w:rsidP="007B0CDC">
            <w:r w:rsidRPr="003638DD">
              <w:t>-0.570494822</w:t>
            </w:r>
          </w:p>
        </w:tc>
        <w:tc>
          <w:tcPr>
            <w:tcW w:w="1870" w:type="dxa"/>
          </w:tcPr>
          <w:p w14:paraId="3CB96027" w14:textId="77777777" w:rsidR="00B57652" w:rsidRDefault="00B57652" w:rsidP="007B0CDC">
            <w:r w:rsidRPr="003638DD">
              <w:t>-0.497275516</w:t>
            </w:r>
          </w:p>
        </w:tc>
        <w:tc>
          <w:tcPr>
            <w:tcW w:w="1870" w:type="dxa"/>
          </w:tcPr>
          <w:p w14:paraId="2EAA857F" w14:textId="77777777" w:rsidR="00B57652" w:rsidRDefault="00B57652" w:rsidP="007B0CDC">
            <w:r w:rsidRPr="003638DD">
              <w:t>0</w:t>
            </w:r>
          </w:p>
        </w:tc>
      </w:tr>
      <w:tr w:rsidR="00B57652" w14:paraId="300F479E" w14:textId="77777777" w:rsidTr="00B57652">
        <w:tc>
          <w:tcPr>
            <w:tcW w:w="1870" w:type="dxa"/>
          </w:tcPr>
          <w:p w14:paraId="711B96B3" w14:textId="77777777" w:rsidR="00B57652" w:rsidRDefault="00B57652" w:rsidP="007B0CDC">
            <w:r w:rsidRPr="003638DD">
              <w:t>FBgn0030802</w:t>
            </w:r>
          </w:p>
        </w:tc>
        <w:tc>
          <w:tcPr>
            <w:tcW w:w="1959" w:type="dxa"/>
          </w:tcPr>
          <w:p w14:paraId="4A7153C7" w14:textId="77777777" w:rsidR="00B57652" w:rsidRDefault="00B57652" w:rsidP="007B0CDC">
            <w:r w:rsidRPr="003638DD">
              <w:t>CG9099</w:t>
            </w:r>
          </w:p>
        </w:tc>
        <w:tc>
          <w:tcPr>
            <w:tcW w:w="1870" w:type="dxa"/>
          </w:tcPr>
          <w:p w14:paraId="78A7D1C8" w14:textId="77777777" w:rsidR="00B57652" w:rsidRDefault="00B57652" w:rsidP="007B0CDC">
            <w:r w:rsidRPr="003638DD">
              <w:t>-0.304868798</w:t>
            </w:r>
          </w:p>
        </w:tc>
        <w:tc>
          <w:tcPr>
            <w:tcW w:w="1870" w:type="dxa"/>
          </w:tcPr>
          <w:p w14:paraId="5927D35A" w14:textId="77777777" w:rsidR="00B57652" w:rsidRDefault="00B57652" w:rsidP="007B0CDC">
            <w:r w:rsidRPr="003638DD">
              <w:t>-0.496484883</w:t>
            </w:r>
          </w:p>
        </w:tc>
        <w:tc>
          <w:tcPr>
            <w:tcW w:w="1870" w:type="dxa"/>
          </w:tcPr>
          <w:p w14:paraId="67E3FA89" w14:textId="77777777" w:rsidR="00B57652" w:rsidRDefault="00B57652" w:rsidP="007B0CDC">
            <w:r w:rsidRPr="003638DD">
              <w:t>0</w:t>
            </w:r>
          </w:p>
        </w:tc>
      </w:tr>
      <w:tr w:rsidR="00B57652" w14:paraId="35F3FB76" w14:textId="77777777" w:rsidTr="00B57652">
        <w:tc>
          <w:tcPr>
            <w:tcW w:w="1870" w:type="dxa"/>
          </w:tcPr>
          <w:p w14:paraId="553B36D0" w14:textId="77777777" w:rsidR="00B57652" w:rsidRDefault="00B57652" w:rsidP="007B0CDC">
            <w:r w:rsidRPr="003638DD">
              <w:t>FBgn0035771</w:t>
            </w:r>
          </w:p>
        </w:tc>
        <w:tc>
          <w:tcPr>
            <w:tcW w:w="1959" w:type="dxa"/>
          </w:tcPr>
          <w:p w14:paraId="5BB2AF2A" w14:textId="77777777" w:rsidR="00B57652" w:rsidRDefault="00B57652" w:rsidP="007B0CDC">
            <w:r w:rsidRPr="003638DD">
              <w:t>Sec63</w:t>
            </w:r>
          </w:p>
        </w:tc>
        <w:tc>
          <w:tcPr>
            <w:tcW w:w="1870" w:type="dxa"/>
          </w:tcPr>
          <w:p w14:paraId="70F6C3C8" w14:textId="77777777" w:rsidR="00B57652" w:rsidRDefault="00B57652" w:rsidP="007B0CDC">
            <w:r w:rsidRPr="003638DD">
              <w:t>-0.520705408</w:t>
            </w:r>
          </w:p>
        </w:tc>
        <w:tc>
          <w:tcPr>
            <w:tcW w:w="1870" w:type="dxa"/>
          </w:tcPr>
          <w:p w14:paraId="45C1D494" w14:textId="77777777" w:rsidR="00B57652" w:rsidRDefault="00B57652" w:rsidP="007B0CDC">
            <w:r w:rsidRPr="003638DD">
              <w:t>-0.495692113</w:t>
            </w:r>
          </w:p>
        </w:tc>
        <w:tc>
          <w:tcPr>
            <w:tcW w:w="1870" w:type="dxa"/>
          </w:tcPr>
          <w:p w14:paraId="38051499" w14:textId="77777777" w:rsidR="00B57652" w:rsidRDefault="00B57652" w:rsidP="007B0CDC">
            <w:r w:rsidRPr="003638DD">
              <w:t>1</w:t>
            </w:r>
          </w:p>
        </w:tc>
      </w:tr>
      <w:tr w:rsidR="00B57652" w14:paraId="50C804E4" w14:textId="77777777" w:rsidTr="00B57652">
        <w:tc>
          <w:tcPr>
            <w:tcW w:w="1870" w:type="dxa"/>
          </w:tcPr>
          <w:p w14:paraId="6C02BB73" w14:textId="77777777" w:rsidR="00B57652" w:rsidRDefault="00B57652" w:rsidP="007B0CDC">
            <w:r w:rsidRPr="003638DD">
              <w:t>FBgn0002525</w:t>
            </w:r>
          </w:p>
        </w:tc>
        <w:tc>
          <w:tcPr>
            <w:tcW w:w="1959" w:type="dxa"/>
          </w:tcPr>
          <w:p w14:paraId="3FDE25F6" w14:textId="77777777" w:rsidR="00B57652" w:rsidRDefault="00B57652" w:rsidP="007B0CDC">
            <w:r w:rsidRPr="003638DD">
              <w:t>Lam</w:t>
            </w:r>
          </w:p>
        </w:tc>
        <w:tc>
          <w:tcPr>
            <w:tcW w:w="1870" w:type="dxa"/>
          </w:tcPr>
          <w:p w14:paraId="48631985" w14:textId="77777777" w:rsidR="00B57652" w:rsidRDefault="00B57652" w:rsidP="007B0CDC">
            <w:r w:rsidRPr="003638DD">
              <w:t>-0.394927036</w:t>
            </w:r>
          </w:p>
        </w:tc>
        <w:tc>
          <w:tcPr>
            <w:tcW w:w="1870" w:type="dxa"/>
          </w:tcPr>
          <w:p w14:paraId="1CD6E447" w14:textId="77777777" w:rsidR="00B57652" w:rsidRDefault="00B57652" w:rsidP="007B0CDC">
            <w:r w:rsidRPr="003638DD">
              <w:t>-0.495459199</w:t>
            </w:r>
          </w:p>
        </w:tc>
        <w:tc>
          <w:tcPr>
            <w:tcW w:w="1870" w:type="dxa"/>
          </w:tcPr>
          <w:p w14:paraId="7B002CEA" w14:textId="77777777" w:rsidR="00B57652" w:rsidRDefault="00B57652" w:rsidP="007B0CDC">
            <w:r w:rsidRPr="003638DD">
              <w:t>1</w:t>
            </w:r>
          </w:p>
        </w:tc>
      </w:tr>
      <w:tr w:rsidR="00B57652" w14:paraId="2126E161" w14:textId="77777777" w:rsidTr="00B57652">
        <w:tc>
          <w:tcPr>
            <w:tcW w:w="1870" w:type="dxa"/>
          </w:tcPr>
          <w:p w14:paraId="247090A5" w14:textId="77777777" w:rsidR="00B57652" w:rsidRDefault="00B57652" w:rsidP="007B0CDC">
            <w:r w:rsidRPr="003638DD">
              <w:t>FBgn0036641</w:t>
            </w:r>
          </w:p>
        </w:tc>
        <w:tc>
          <w:tcPr>
            <w:tcW w:w="1959" w:type="dxa"/>
          </w:tcPr>
          <w:p w14:paraId="0D69E069" w14:textId="77777777" w:rsidR="00B57652" w:rsidRDefault="00B57652" w:rsidP="007B0CDC">
            <w:proofErr w:type="spellStart"/>
            <w:r w:rsidRPr="003638DD">
              <w:t>Smn</w:t>
            </w:r>
            <w:proofErr w:type="spellEnd"/>
          </w:p>
        </w:tc>
        <w:tc>
          <w:tcPr>
            <w:tcW w:w="1870" w:type="dxa"/>
          </w:tcPr>
          <w:p w14:paraId="31D2E726" w14:textId="77777777" w:rsidR="00B57652" w:rsidRDefault="00B57652" w:rsidP="007B0CDC">
            <w:r w:rsidRPr="003638DD">
              <w:t>-0.308739822</w:t>
            </w:r>
          </w:p>
        </w:tc>
        <w:tc>
          <w:tcPr>
            <w:tcW w:w="1870" w:type="dxa"/>
          </w:tcPr>
          <w:p w14:paraId="02FA6FD4" w14:textId="77777777" w:rsidR="00B57652" w:rsidRDefault="00B57652" w:rsidP="007B0CDC">
            <w:r w:rsidRPr="003638DD">
              <w:t>-0.494532113</w:t>
            </w:r>
          </w:p>
        </w:tc>
        <w:tc>
          <w:tcPr>
            <w:tcW w:w="1870" w:type="dxa"/>
          </w:tcPr>
          <w:p w14:paraId="5CA0D561" w14:textId="77777777" w:rsidR="00B57652" w:rsidRDefault="00B57652" w:rsidP="007B0CDC">
            <w:r w:rsidRPr="003638DD">
              <w:t>1</w:t>
            </w:r>
          </w:p>
        </w:tc>
      </w:tr>
      <w:tr w:rsidR="00B57652" w14:paraId="08F07713" w14:textId="77777777" w:rsidTr="00B57652">
        <w:tc>
          <w:tcPr>
            <w:tcW w:w="1870" w:type="dxa"/>
          </w:tcPr>
          <w:p w14:paraId="6BA1095F" w14:textId="77777777" w:rsidR="00B57652" w:rsidRDefault="00B57652" w:rsidP="007B0CDC">
            <w:r w:rsidRPr="003638DD">
              <w:t>FBgn0027605</w:t>
            </w:r>
          </w:p>
        </w:tc>
        <w:tc>
          <w:tcPr>
            <w:tcW w:w="1959" w:type="dxa"/>
          </w:tcPr>
          <w:p w14:paraId="1BF17820" w14:textId="77777777" w:rsidR="00B57652" w:rsidRDefault="00B57652" w:rsidP="007B0CDC">
            <w:r w:rsidRPr="003638DD">
              <w:t>Vps4</w:t>
            </w:r>
          </w:p>
        </w:tc>
        <w:tc>
          <w:tcPr>
            <w:tcW w:w="1870" w:type="dxa"/>
          </w:tcPr>
          <w:p w14:paraId="199A2BC9" w14:textId="77777777" w:rsidR="00B57652" w:rsidRDefault="00B57652" w:rsidP="007B0CDC">
            <w:r w:rsidRPr="003638DD">
              <w:t>-0.231739102</w:t>
            </w:r>
          </w:p>
        </w:tc>
        <w:tc>
          <w:tcPr>
            <w:tcW w:w="1870" w:type="dxa"/>
          </w:tcPr>
          <w:p w14:paraId="4A8E6E6C" w14:textId="77777777" w:rsidR="00B57652" w:rsidRDefault="00B57652" w:rsidP="007B0CDC">
            <w:r w:rsidRPr="003638DD">
              <w:t>-0.493275975</w:t>
            </w:r>
          </w:p>
        </w:tc>
        <w:tc>
          <w:tcPr>
            <w:tcW w:w="1870" w:type="dxa"/>
          </w:tcPr>
          <w:p w14:paraId="552F0C1C" w14:textId="77777777" w:rsidR="00B57652" w:rsidRDefault="00B57652" w:rsidP="007B0CDC">
            <w:r w:rsidRPr="003638DD">
              <w:t>0</w:t>
            </w:r>
          </w:p>
        </w:tc>
      </w:tr>
      <w:tr w:rsidR="00B57652" w14:paraId="70A97F95" w14:textId="77777777" w:rsidTr="00B57652">
        <w:tc>
          <w:tcPr>
            <w:tcW w:w="1870" w:type="dxa"/>
          </w:tcPr>
          <w:p w14:paraId="0C14D2C5" w14:textId="77777777" w:rsidR="00B57652" w:rsidRDefault="00B57652" w:rsidP="007B0CDC">
            <w:r w:rsidRPr="003638DD">
              <w:t>FBgn0035520</w:t>
            </w:r>
          </w:p>
        </w:tc>
        <w:tc>
          <w:tcPr>
            <w:tcW w:w="1959" w:type="dxa"/>
          </w:tcPr>
          <w:p w14:paraId="15E69241" w14:textId="77777777" w:rsidR="00B57652" w:rsidRDefault="00B57652" w:rsidP="007B0CDC">
            <w:r w:rsidRPr="003638DD">
              <w:t>CG11586</w:t>
            </w:r>
          </w:p>
        </w:tc>
        <w:tc>
          <w:tcPr>
            <w:tcW w:w="1870" w:type="dxa"/>
          </w:tcPr>
          <w:p w14:paraId="4985946A" w14:textId="77777777" w:rsidR="00B57652" w:rsidRDefault="00B57652" w:rsidP="007B0CDC">
            <w:r w:rsidRPr="003638DD">
              <w:t>-0.427341874</w:t>
            </w:r>
          </w:p>
        </w:tc>
        <w:tc>
          <w:tcPr>
            <w:tcW w:w="1870" w:type="dxa"/>
          </w:tcPr>
          <w:p w14:paraId="249B8751" w14:textId="77777777" w:rsidR="00B57652" w:rsidRDefault="00B57652" w:rsidP="007B0CDC">
            <w:r w:rsidRPr="003638DD">
              <w:t>-0.493098266</w:t>
            </w:r>
          </w:p>
        </w:tc>
        <w:tc>
          <w:tcPr>
            <w:tcW w:w="1870" w:type="dxa"/>
          </w:tcPr>
          <w:p w14:paraId="7DA2FBF9" w14:textId="77777777" w:rsidR="00B57652" w:rsidRDefault="00B57652" w:rsidP="007B0CDC">
            <w:r w:rsidRPr="003638DD">
              <w:t>0</w:t>
            </w:r>
          </w:p>
        </w:tc>
      </w:tr>
      <w:tr w:rsidR="00B57652" w14:paraId="7F424CA5" w14:textId="77777777" w:rsidTr="00B57652">
        <w:tc>
          <w:tcPr>
            <w:tcW w:w="1870" w:type="dxa"/>
          </w:tcPr>
          <w:p w14:paraId="31906859" w14:textId="77777777" w:rsidR="00B57652" w:rsidRDefault="00B57652" w:rsidP="007B0CDC">
            <w:r w:rsidRPr="003638DD">
              <w:t>FBgn0037297</w:t>
            </w:r>
          </w:p>
        </w:tc>
        <w:tc>
          <w:tcPr>
            <w:tcW w:w="1959" w:type="dxa"/>
          </w:tcPr>
          <w:p w14:paraId="0BFFE37F" w14:textId="77777777" w:rsidR="00B57652" w:rsidRDefault="00B57652" w:rsidP="007B0CDC">
            <w:r w:rsidRPr="003638DD">
              <w:t>CG1116</w:t>
            </w:r>
          </w:p>
        </w:tc>
        <w:tc>
          <w:tcPr>
            <w:tcW w:w="1870" w:type="dxa"/>
          </w:tcPr>
          <w:p w14:paraId="72C72559" w14:textId="77777777" w:rsidR="00B57652" w:rsidRDefault="00B57652" w:rsidP="007B0CDC">
            <w:r w:rsidRPr="003638DD">
              <w:t>-0.361917104</w:t>
            </w:r>
          </w:p>
        </w:tc>
        <w:tc>
          <w:tcPr>
            <w:tcW w:w="1870" w:type="dxa"/>
          </w:tcPr>
          <w:p w14:paraId="5CF0B999" w14:textId="77777777" w:rsidR="00B57652" w:rsidRDefault="00B57652" w:rsidP="007B0CDC">
            <w:r w:rsidRPr="003638DD">
              <w:t>-0.492694003</w:t>
            </w:r>
          </w:p>
        </w:tc>
        <w:tc>
          <w:tcPr>
            <w:tcW w:w="1870" w:type="dxa"/>
          </w:tcPr>
          <w:p w14:paraId="1A0CFC93" w14:textId="77777777" w:rsidR="00B57652" w:rsidRDefault="00B57652" w:rsidP="007B0CDC">
            <w:r w:rsidRPr="003638DD">
              <w:t>0</w:t>
            </w:r>
          </w:p>
        </w:tc>
      </w:tr>
      <w:tr w:rsidR="00B57652" w14:paraId="1DA6677C" w14:textId="77777777" w:rsidTr="00B57652">
        <w:tc>
          <w:tcPr>
            <w:tcW w:w="1870" w:type="dxa"/>
          </w:tcPr>
          <w:p w14:paraId="2D834D74" w14:textId="77777777" w:rsidR="00B57652" w:rsidRDefault="00B57652" w:rsidP="007B0CDC">
            <w:r w:rsidRPr="003638DD">
              <w:t>FBgn0262872</w:t>
            </w:r>
          </w:p>
        </w:tc>
        <w:tc>
          <w:tcPr>
            <w:tcW w:w="1959" w:type="dxa"/>
          </w:tcPr>
          <w:p w14:paraId="213F2A31" w14:textId="77777777" w:rsidR="00B57652" w:rsidRDefault="00B57652" w:rsidP="007B0CDC">
            <w:r w:rsidRPr="003638DD">
              <w:t>milt</w:t>
            </w:r>
          </w:p>
        </w:tc>
        <w:tc>
          <w:tcPr>
            <w:tcW w:w="1870" w:type="dxa"/>
          </w:tcPr>
          <w:p w14:paraId="0F42657B" w14:textId="77777777" w:rsidR="00B57652" w:rsidRDefault="00B57652" w:rsidP="007B0CDC">
            <w:r w:rsidRPr="003638DD">
              <w:t>-0.233869263</w:t>
            </w:r>
          </w:p>
        </w:tc>
        <w:tc>
          <w:tcPr>
            <w:tcW w:w="1870" w:type="dxa"/>
          </w:tcPr>
          <w:p w14:paraId="013BE4B2" w14:textId="77777777" w:rsidR="00B57652" w:rsidRDefault="00B57652" w:rsidP="007B0CDC">
            <w:r w:rsidRPr="003638DD">
              <w:t>-0.49185911</w:t>
            </w:r>
          </w:p>
        </w:tc>
        <w:tc>
          <w:tcPr>
            <w:tcW w:w="1870" w:type="dxa"/>
          </w:tcPr>
          <w:p w14:paraId="71C13F4D" w14:textId="77777777" w:rsidR="00B57652" w:rsidRDefault="00B57652" w:rsidP="007B0CDC">
            <w:r w:rsidRPr="003638DD">
              <w:t>1</w:t>
            </w:r>
          </w:p>
        </w:tc>
      </w:tr>
      <w:tr w:rsidR="00B57652" w14:paraId="29EAB867" w14:textId="77777777" w:rsidTr="00B57652">
        <w:tc>
          <w:tcPr>
            <w:tcW w:w="1870" w:type="dxa"/>
          </w:tcPr>
          <w:p w14:paraId="13DCBE77" w14:textId="77777777" w:rsidR="00B57652" w:rsidRDefault="00B57652" w:rsidP="007B0CDC">
            <w:r w:rsidRPr="003638DD">
              <w:t>FBgn0030007</w:t>
            </w:r>
          </w:p>
        </w:tc>
        <w:tc>
          <w:tcPr>
            <w:tcW w:w="1959" w:type="dxa"/>
          </w:tcPr>
          <w:p w14:paraId="16839A79" w14:textId="77777777" w:rsidR="00B57652" w:rsidRDefault="00B57652" w:rsidP="007B0CDC">
            <w:r w:rsidRPr="003638DD">
              <w:t>CG2263</w:t>
            </w:r>
          </w:p>
        </w:tc>
        <w:tc>
          <w:tcPr>
            <w:tcW w:w="1870" w:type="dxa"/>
          </w:tcPr>
          <w:p w14:paraId="51C9D31F" w14:textId="77777777" w:rsidR="00B57652" w:rsidRDefault="00B57652" w:rsidP="007B0CDC">
            <w:r w:rsidRPr="003638DD">
              <w:t>-0.36476562</w:t>
            </w:r>
          </w:p>
        </w:tc>
        <w:tc>
          <w:tcPr>
            <w:tcW w:w="1870" w:type="dxa"/>
          </w:tcPr>
          <w:p w14:paraId="46B52AD2" w14:textId="77777777" w:rsidR="00B57652" w:rsidRDefault="00B57652" w:rsidP="007B0CDC">
            <w:r w:rsidRPr="003638DD">
              <w:t>-0.491256137</w:t>
            </w:r>
          </w:p>
        </w:tc>
        <w:tc>
          <w:tcPr>
            <w:tcW w:w="1870" w:type="dxa"/>
          </w:tcPr>
          <w:p w14:paraId="2F389CF9" w14:textId="77777777" w:rsidR="00B57652" w:rsidRDefault="00B57652" w:rsidP="007B0CDC">
            <w:r w:rsidRPr="003638DD">
              <w:t>1</w:t>
            </w:r>
          </w:p>
        </w:tc>
      </w:tr>
      <w:tr w:rsidR="00B57652" w14:paraId="2204380B" w14:textId="77777777" w:rsidTr="00B57652">
        <w:tc>
          <w:tcPr>
            <w:tcW w:w="1870" w:type="dxa"/>
          </w:tcPr>
          <w:p w14:paraId="2CB106E2" w14:textId="77777777" w:rsidR="00B57652" w:rsidRDefault="00B57652" w:rsidP="007B0CDC">
            <w:r w:rsidRPr="003638DD">
              <w:t>FBgn0035981</w:t>
            </w:r>
          </w:p>
        </w:tc>
        <w:tc>
          <w:tcPr>
            <w:tcW w:w="1959" w:type="dxa"/>
          </w:tcPr>
          <w:p w14:paraId="1E61E02C" w14:textId="77777777" w:rsidR="00B57652" w:rsidRDefault="00B57652" w:rsidP="007B0CDC">
            <w:r w:rsidRPr="003638DD">
              <w:t>CG4452</w:t>
            </w:r>
          </w:p>
        </w:tc>
        <w:tc>
          <w:tcPr>
            <w:tcW w:w="1870" w:type="dxa"/>
          </w:tcPr>
          <w:p w14:paraId="2BE1CA2F" w14:textId="77777777" w:rsidR="00B57652" w:rsidRDefault="00B57652" w:rsidP="007B0CDC">
            <w:r w:rsidRPr="003638DD">
              <w:t>-0.305611096</w:t>
            </w:r>
          </w:p>
        </w:tc>
        <w:tc>
          <w:tcPr>
            <w:tcW w:w="1870" w:type="dxa"/>
          </w:tcPr>
          <w:p w14:paraId="10162A85" w14:textId="77777777" w:rsidR="00B57652" w:rsidRDefault="00B57652" w:rsidP="007B0CDC">
            <w:r w:rsidRPr="003638DD">
              <w:t>-0.491106565</w:t>
            </w:r>
          </w:p>
        </w:tc>
        <w:tc>
          <w:tcPr>
            <w:tcW w:w="1870" w:type="dxa"/>
          </w:tcPr>
          <w:p w14:paraId="3D69E1B2" w14:textId="77777777" w:rsidR="00B57652" w:rsidRDefault="00B57652" w:rsidP="007B0CDC">
            <w:r w:rsidRPr="003638DD">
              <w:t>0</w:t>
            </w:r>
          </w:p>
        </w:tc>
      </w:tr>
      <w:tr w:rsidR="00B57652" w14:paraId="43B49849" w14:textId="77777777" w:rsidTr="00B57652">
        <w:tc>
          <w:tcPr>
            <w:tcW w:w="1870" w:type="dxa"/>
          </w:tcPr>
          <w:p w14:paraId="16E6B153" w14:textId="77777777" w:rsidR="00B57652" w:rsidRDefault="00B57652" w:rsidP="007B0CDC">
            <w:r w:rsidRPr="003638DD">
              <w:t>FBgn0263979</w:t>
            </w:r>
          </w:p>
        </w:tc>
        <w:tc>
          <w:tcPr>
            <w:tcW w:w="1959" w:type="dxa"/>
          </w:tcPr>
          <w:p w14:paraId="2B2D80E4" w14:textId="77777777" w:rsidR="00B57652" w:rsidRDefault="00B57652" w:rsidP="007B0CDC">
            <w:r w:rsidRPr="003638DD">
              <w:t>Caf1</w:t>
            </w:r>
          </w:p>
        </w:tc>
        <w:tc>
          <w:tcPr>
            <w:tcW w:w="1870" w:type="dxa"/>
          </w:tcPr>
          <w:p w14:paraId="0BB6661A" w14:textId="77777777" w:rsidR="00B57652" w:rsidRDefault="00B57652" w:rsidP="007B0CDC">
            <w:r w:rsidRPr="003638DD">
              <w:t>-0.255926008</w:t>
            </w:r>
          </w:p>
        </w:tc>
        <w:tc>
          <w:tcPr>
            <w:tcW w:w="1870" w:type="dxa"/>
          </w:tcPr>
          <w:p w14:paraId="6F779A8E" w14:textId="77777777" w:rsidR="00B57652" w:rsidRDefault="00B57652" w:rsidP="007B0CDC">
            <w:r w:rsidRPr="003638DD">
              <w:t>-0.488331023</w:t>
            </w:r>
          </w:p>
        </w:tc>
        <w:tc>
          <w:tcPr>
            <w:tcW w:w="1870" w:type="dxa"/>
          </w:tcPr>
          <w:p w14:paraId="5A7132BE" w14:textId="77777777" w:rsidR="00B57652" w:rsidRDefault="00B57652" w:rsidP="007B0CDC">
            <w:r w:rsidRPr="003638DD">
              <w:t>0</w:t>
            </w:r>
          </w:p>
        </w:tc>
      </w:tr>
      <w:tr w:rsidR="00B57652" w14:paraId="1ED37ECB" w14:textId="77777777" w:rsidTr="00B57652">
        <w:tc>
          <w:tcPr>
            <w:tcW w:w="1870" w:type="dxa"/>
          </w:tcPr>
          <w:p w14:paraId="02430CA1" w14:textId="77777777" w:rsidR="00B57652" w:rsidRDefault="00B57652" w:rsidP="007B0CDC">
            <w:r w:rsidRPr="003638DD">
              <w:t>FBgn0029874</w:t>
            </w:r>
          </w:p>
        </w:tc>
        <w:tc>
          <w:tcPr>
            <w:tcW w:w="1959" w:type="dxa"/>
          </w:tcPr>
          <w:p w14:paraId="61482360" w14:textId="77777777" w:rsidR="00B57652" w:rsidRDefault="00B57652" w:rsidP="007B0CDC">
            <w:r w:rsidRPr="003638DD">
              <w:t>CG3342</w:t>
            </w:r>
          </w:p>
        </w:tc>
        <w:tc>
          <w:tcPr>
            <w:tcW w:w="1870" w:type="dxa"/>
          </w:tcPr>
          <w:p w14:paraId="2781FE22" w14:textId="77777777" w:rsidR="00B57652" w:rsidRDefault="00B57652" w:rsidP="007B0CDC">
            <w:r w:rsidRPr="003638DD">
              <w:t>-0.330041645</w:t>
            </w:r>
          </w:p>
        </w:tc>
        <w:tc>
          <w:tcPr>
            <w:tcW w:w="1870" w:type="dxa"/>
          </w:tcPr>
          <w:p w14:paraId="40FF2A2E" w14:textId="77777777" w:rsidR="00B57652" w:rsidRDefault="00B57652" w:rsidP="007B0CDC">
            <w:r w:rsidRPr="003638DD">
              <w:t>-0.488113755</w:t>
            </w:r>
          </w:p>
        </w:tc>
        <w:tc>
          <w:tcPr>
            <w:tcW w:w="1870" w:type="dxa"/>
          </w:tcPr>
          <w:p w14:paraId="1801F9A9" w14:textId="77777777" w:rsidR="00B57652" w:rsidRDefault="00B57652" w:rsidP="007B0CDC">
            <w:r w:rsidRPr="003638DD">
              <w:t>1</w:t>
            </w:r>
          </w:p>
        </w:tc>
      </w:tr>
      <w:tr w:rsidR="00B57652" w14:paraId="5223970C" w14:textId="77777777" w:rsidTr="00B57652">
        <w:tc>
          <w:tcPr>
            <w:tcW w:w="1870" w:type="dxa"/>
          </w:tcPr>
          <w:p w14:paraId="32B406A4" w14:textId="77777777" w:rsidR="00B57652" w:rsidRDefault="00B57652" w:rsidP="007B0CDC">
            <w:r w:rsidRPr="003638DD">
              <w:t>FBgn0037881</w:t>
            </w:r>
          </w:p>
        </w:tc>
        <w:tc>
          <w:tcPr>
            <w:tcW w:w="1959" w:type="dxa"/>
          </w:tcPr>
          <w:p w14:paraId="3F6F93B3" w14:textId="77777777" w:rsidR="00B57652" w:rsidRDefault="00B57652" w:rsidP="007B0CDC">
            <w:r w:rsidRPr="003638DD">
              <w:t>GCC88</w:t>
            </w:r>
          </w:p>
        </w:tc>
        <w:tc>
          <w:tcPr>
            <w:tcW w:w="1870" w:type="dxa"/>
          </w:tcPr>
          <w:p w14:paraId="368216DD" w14:textId="77777777" w:rsidR="00B57652" w:rsidRDefault="00B57652" w:rsidP="007B0CDC">
            <w:r w:rsidRPr="003638DD">
              <w:t>-0.444464745</w:t>
            </w:r>
          </w:p>
        </w:tc>
        <w:tc>
          <w:tcPr>
            <w:tcW w:w="1870" w:type="dxa"/>
          </w:tcPr>
          <w:p w14:paraId="37B3F826" w14:textId="77777777" w:rsidR="00B57652" w:rsidRDefault="00B57652" w:rsidP="007B0CDC">
            <w:r w:rsidRPr="003638DD">
              <w:t>-0.487180759</w:t>
            </w:r>
          </w:p>
        </w:tc>
        <w:tc>
          <w:tcPr>
            <w:tcW w:w="1870" w:type="dxa"/>
          </w:tcPr>
          <w:p w14:paraId="0E4397CF" w14:textId="77777777" w:rsidR="00B57652" w:rsidRDefault="00B57652" w:rsidP="007B0CDC">
            <w:r w:rsidRPr="003638DD">
              <w:t>0</w:t>
            </w:r>
          </w:p>
        </w:tc>
      </w:tr>
      <w:tr w:rsidR="00B57652" w14:paraId="50CFCB17" w14:textId="77777777" w:rsidTr="00B57652">
        <w:tc>
          <w:tcPr>
            <w:tcW w:w="1870" w:type="dxa"/>
          </w:tcPr>
          <w:p w14:paraId="3A667FB3" w14:textId="77777777" w:rsidR="00B57652" w:rsidRDefault="00B57652" w:rsidP="007B0CDC">
            <w:r w:rsidRPr="003638DD">
              <w:t>FBgn0030060</w:t>
            </w:r>
          </w:p>
        </w:tc>
        <w:tc>
          <w:tcPr>
            <w:tcW w:w="1959" w:type="dxa"/>
          </w:tcPr>
          <w:p w14:paraId="093DD5CA" w14:textId="77777777" w:rsidR="00B57652" w:rsidRDefault="00B57652" w:rsidP="007B0CDC">
            <w:r w:rsidRPr="003638DD">
              <w:t>CG2004</w:t>
            </w:r>
          </w:p>
        </w:tc>
        <w:tc>
          <w:tcPr>
            <w:tcW w:w="1870" w:type="dxa"/>
          </w:tcPr>
          <w:p w14:paraId="243F5F1B" w14:textId="77777777" w:rsidR="00B57652" w:rsidRDefault="00B57652" w:rsidP="007B0CDC">
            <w:r w:rsidRPr="003638DD">
              <w:t>-0.373439859</w:t>
            </w:r>
          </w:p>
        </w:tc>
        <w:tc>
          <w:tcPr>
            <w:tcW w:w="1870" w:type="dxa"/>
          </w:tcPr>
          <w:p w14:paraId="2E30558B" w14:textId="77777777" w:rsidR="00B57652" w:rsidRDefault="00B57652" w:rsidP="007B0CDC">
            <w:r w:rsidRPr="003638DD">
              <w:t>-0.48716436</w:t>
            </w:r>
          </w:p>
        </w:tc>
        <w:tc>
          <w:tcPr>
            <w:tcW w:w="1870" w:type="dxa"/>
          </w:tcPr>
          <w:p w14:paraId="0F4E7AF5" w14:textId="77777777" w:rsidR="00B57652" w:rsidRDefault="00B57652" w:rsidP="007B0CDC">
            <w:r w:rsidRPr="003638DD">
              <w:t>0</w:t>
            </w:r>
          </w:p>
        </w:tc>
      </w:tr>
      <w:tr w:rsidR="00B57652" w14:paraId="09F5BE61" w14:textId="77777777" w:rsidTr="00B57652">
        <w:tc>
          <w:tcPr>
            <w:tcW w:w="1870" w:type="dxa"/>
          </w:tcPr>
          <w:p w14:paraId="4EAF1323" w14:textId="77777777" w:rsidR="00B57652" w:rsidRDefault="00B57652" w:rsidP="007B0CDC">
            <w:r w:rsidRPr="003638DD">
              <w:t>FBgn0039849</w:t>
            </w:r>
          </w:p>
        </w:tc>
        <w:tc>
          <w:tcPr>
            <w:tcW w:w="1959" w:type="dxa"/>
          </w:tcPr>
          <w:p w14:paraId="2D7E0121" w14:textId="77777777" w:rsidR="00B57652" w:rsidRDefault="00B57652" w:rsidP="007B0CDC">
            <w:r w:rsidRPr="003638DD">
              <w:t>CG11334</w:t>
            </w:r>
          </w:p>
        </w:tc>
        <w:tc>
          <w:tcPr>
            <w:tcW w:w="1870" w:type="dxa"/>
          </w:tcPr>
          <w:p w14:paraId="55FE198A" w14:textId="77777777" w:rsidR="00B57652" w:rsidRDefault="00B57652" w:rsidP="007B0CDC">
            <w:r w:rsidRPr="003638DD">
              <w:t>-0.512973932</w:t>
            </w:r>
          </w:p>
        </w:tc>
        <w:tc>
          <w:tcPr>
            <w:tcW w:w="1870" w:type="dxa"/>
          </w:tcPr>
          <w:p w14:paraId="1026B913" w14:textId="77777777" w:rsidR="00B57652" w:rsidRDefault="00B57652" w:rsidP="007B0CDC">
            <w:r w:rsidRPr="003638DD">
              <w:t>-0.487000766</w:t>
            </w:r>
          </w:p>
        </w:tc>
        <w:tc>
          <w:tcPr>
            <w:tcW w:w="1870" w:type="dxa"/>
          </w:tcPr>
          <w:p w14:paraId="3896BDA2" w14:textId="77777777" w:rsidR="00B57652" w:rsidRDefault="00B57652" w:rsidP="007B0CDC">
            <w:r w:rsidRPr="003638DD">
              <w:t>0</w:t>
            </w:r>
          </w:p>
        </w:tc>
      </w:tr>
      <w:tr w:rsidR="00B57652" w14:paraId="17DDAB82" w14:textId="77777777" w:rsidTr="00B57652">
        <w:tc>
          <w:tcPr>
            <w:tcW w:w="1870" w:type="dxa"/>
          </w:tcPr>
          <w:p w14:paraId="33955080" w14:textId="77777777" w:rsidR="00B57652" w:rsidRDefault="00B57652" w:rsidP="007B0CDC">
            <w:r w:rsidRPr="003638DD">
              <w:t>FBgn0003598</w:t>
            </w:r>
          </w:p>
        </w:tc>
        <w:tc>
          <w:tcPr>
            <w:tcW w:w="1959" w:type="dxa"/>
          </w:tcPr>
          <w:p w14:paraId="023E205C" w14:textId="77777777" w:rsidR="00B57652" w:rsidRDefault="00B57652" w:rsidP="007B0CDC">
            <w:r w:rsidRPr="003638DD">
              <w:t>Su(</w:t>
            </w:r>
            <w:proofErr w:type="spellStart"/>
            <w:r w:rsidRPr="003638DD">
              <w:t>var</w:t>
            </w:r>
            <w:proofErr w:type="spellEnd"/>
            <w:r w:rsidRPr="003638DD">
              <w:t>)3-7</w:t>
            </w:r>
          </w:p>
        </w:tc>
        <w:tc>
          <w:tcPr>
            <w:tcW w:w="1870" w:type="dxa"/>
          </w:tcPr>
          <w:p w14:paraId="246C2571" w14:textId="77777777" w:rsidR="00B57652" w:rsidRDefault="00B57652" w:rsidP="007B0CDC">
            <w:r w:rsidRPr="003638DD">
              <w:t>-0.454329244</w:t>
            </w:r>
          </w:p>
        </w:tc>
        <w:tc>
          <w:tcPr>
            <w:tcW w:w="1870" w:type="dxa"/>
          </w:tcPr>
          <w:p w14:paraId="63E5267C" w14:textId="77777777" w:rsidR="00B57652" w:rsidRDefault="00B57652" w:rsidP="007B0CDC">
            <w:r w:rsidRPr="003638DD">
              <w:t>-0.486918467</w:t>
            </w:r>
          </w:p>
        </w:tc>
        <w:tc>
          <w:tcPr>
            <w:tcW w:w="1870" w:type="dxa"/>
          </w:tcPr>
          <w:p w14:paraId="690249FF" w14:textId="77777777" w:rsidR="00B57652" w:rsidRDefault="00B57652" w:rsidP="007B0CDC">
            <w:r w:rsidRPr="003638DD">
              <w:t>0</w:t>
            </w:r>
          </w:p>
        </w:tc>
      </w:tr>
      <w:tr w:rsidR="00B57652" w14:paraId="44206E92" w14:textId="77777777" w:rsidTr="00B57652">
        <w:tc>
          <w:tcPr>
            <w:tcW w:w="1870" w:type="dxa"/>
          </w:tcPr>
          <w:p w14:paraId="2E0954F9" w14:textId="77777777" w:rsidR="00B57652" w:rsidRDefault="00B57652" w:rsidP="007B0CDC">
            <w:r w:rsidRPr="003638DD">
              <w:t>FBgn0004811</w:t>
            </w:r>
          </w:p>
        </w:tc>
        <w:tc>
          <w:tcPr>
            <w:tcW w:w="1959" w:type="dxa"/>
          </w:tcPr>
          <w:p w14:paraId="370D9785" w14:textId="77777777" w:rsidR="00B57652" w:rsidRDefault="00B57652" w:rsidP="007B0CDC">
            <w:r w:rsidRPr="003638DD">
              <w:t>fs(2)ltoPP43</w:t>
            </w:r>
          </w:p>
        </w:tc>
        <w:tc>
          <w:tcPr>
            <w:tcW w:w="1870" w:type="dxa"/>
          </w:tcPr>
          <w:p w14:paraId="1F7A9299" w14:textId="77777777" w:rsidR="00B57652" w:rsidRDefault="00B57652" w:rsidP="007B0CDC">
            <w:r w:rsidRPr="003638DD">
              <w:t>-0.396361902</w:t>
            </w:r>
          </w:p>
        </w:tc>
        <w:tc>
          <w:tcPr>
            <w:tcW w:w="1870" w:type="dxa"/>
          </w:tcPr>
          <w:p w14:paraId="3C56C3C9" w14:textId="77777777" w:rsidR="00B57652" w:rsidRDefault="00B57652" w:rsidP="007B0CDC">
            <w:r w:rsidRPr="003638DD">
              <w:t>-0.483982376</w:t>
            </w:r>
          </w:p>
        </w:tc>
        <w:tc>
          <w:tcPr>
            <w:tcW w:w="1870" w:type="dxa"/>
          </w:tcPr>
          <w:p w14:paraId="67A1C571" w14:textId="77777777" w:rsidR="00B57652" w:rsidRDefault="00B57652" w:rsidP="007B0CDC">
            <w:r w:rsidRPr="003638DD">
              <w:t>1</w:t>
            </w:r>
          </w:p>
        </w:tc>
      </w:tr>
      <w:tr w:rsidR="00B57652" w14:paraId="31D83A4B" w14:textId="77777777" w:rsidTr="00B57652">
        <w:tc>
          <w:tcPr>
            <w:tcW w:w="1870" w:type="dxa"/>
          </w:tcPr>
          <w:p w14:paraId="2B3EADCF" w14:textId="77777777" w:rsidR="00B57652" w:rsidRDefault="00B57652" w:rsidP="007B0CDC">
            <w:r w:rsidRPr="003638DD">
              <w:t>FBgn0024833</w:t>
            </w:r>
          </w:p>
        </w:tc>
        <w:tc>
          <w:tcPr>
            <w:tcW w:w="1959" w:type="dxa"/>
          </w:tcPr>
          <w:p w14:paraId="1E9E9EB7" w14:textId="77777777" w:rsidR="00B57652" w:rsidRDefault="00B57652" w:rsidP="007B0CDC">
            <w:r w:rsidRPr="003638DD">
              <w:t>AP-1mu</w:t>
            </w:r>
          </w:p>
        </w:tc>
        <w:tc>
          <w:tcPr>
            <w:tcW w:w="1870" w:type="dxa"/>
          </w:tcPr>
          <w:p w14:paraId="463B9504" w14:textId="77777777" w:rsidR="00B57652" w:rsidRDefault="00B57652" w:rsidP="007B0CDC">
            <w:r w:rsidRPr="003638DD">
              <w:t>-0.57296398</w:t>
            </w:r>
          </w:p>
        </w:tc>
        <w:tc>
          <w:tcPr>
            <w:tcW w:w="1870" w:type="dxa"/>
          </w:tcPr>
          <w:p w14:paraId="76D09FAE" w14:textId="77777777" w:rsidR="00B57652" w:rsidRDefault="00B57652" w:rsidP="007B0CDC">
            <w:r w:rsidRPr="003638DD">
              <w:t>-0.483607916</w:t>
            </w:r>
          </w:p>
        </w:tc>
        <w:tc>
          <w:tcPr>
            <w:tcW w:w="1870" w:type="dxa"/>
          </w:tcPr>
          <w:p w14:paraId="3C8ABF43" w14:textId="77777777" w:rsidR="00B57652" w:rsidRDefault="00B57652" w:rsidP="007B0CDC">
            <w:r w:rsidRPr="003638DD">
              <w:t>0</w:t>
            </w:r>
          </w:p>
        </w:tc>
      </w:tr>
      <w:tr w:rsidR="00B57652" w14:paraId="34BC412C" w14:textId="77777777" w:rsidTr="00B57652">
        <w:tc>
          <w:tcPr>
            <w:tcW w:w="1870" w:type="dxa"/>
          </w:tcPr>
          <w:p w14:paraId="4F4117A0" w14:textId="77777777" w:rsidR="00B57652" w:rsidRDefault="00B57652" w:rsidP="007B0CDC">
            <w:r w:rsidRPr="003638DD">
              <w:t>FBgn0262114</w:t>
            </w:r>
          </w:p>
        </w:tc>
        <w:tc>
          <w:tcPr>
            <w:tcW w:w="1959" w:type="dxa"/>
          </w:tcPr>
          <w:p w14:paraId="0F3440CD" w14:textId="77777777" w:rsidR="00B57652" w:rsidRDefault="00B57652" w:rsidP="007B0CDC">
            <w:proofErr w:type="spellStart"/>
            <w:r w:rsidRPr="003638DD">
              <w:t>RanBPM</w:t>
            </w:r>
            <w:proofErr w:type="spellEnd"/>
          </w:p>
        </w:tc>
        <w:tc>
          <w:tcPr>
            <w:tcW w:w="1870" w:type="dxa"/>
          </w:tcPr>
          <w:p w14:paraId="62A6AC9F" w14:textId="77777777" w:rsidR="00B57652" w:rsidRDefault="00B57652" w:rsidP="007B0CDC">
            <w:r w:rsidRPr="003638DD">
              <w:t>-0.265916297</w:t>
            </w:r>
          </w:p>
        </w:tc>
        <w:tc>
          <w:tcPr>
            <w:tcW w:w="1870" w:type="dxa"/>
          </w:tcPr>
          <w:p w14:paraId="2F3939C9" w14:textId="77777777" w:rsidR="00B57652" w:rsidRDefault="00B57652" w:rsidP="007B0CDC">
            <w:r w:rsidRPr="003638DD">
              <w:t>-0.483062166</w:t>
            </w:r>
          </w:p>
        </w:tc>
        <w:tc>
          <w:tcPr>
            <w:tcW w:w="1870" w:type="dxa"/>
          </w:tcPr>
          <w:p w14:paraId="416AAEAF" w14:textId="77777777" w:rsidR="00B57652" w:rsidRDefault="00B57652" w:rsidP="007B0CDC">
            <w:r w:rsidRPr="003638DD">
              <w:t>0</w:t>
            </w:r>
          </w:p>
        </w:tc>
      </w:tr>
      <w:tr w:rsidR="00B57652" w14:paraId="0703C29C" w14:textId="77777777" w:rsidTr="00B57652">
        <w:tc>
          <w:tcPr>
            <w:tcW w:w="1870" w:type="dxa"/>
          </w:tcPr>
          <w:p w14:paraId="351D0768" w14:textId="77777777" w:rsidR="00B57652" w:rsidRDefault="00B57652" w:rsidP="007B0CDC">
            <w:r w:rsidRPr="003638DD">
              <w:lastRenderedPageBreak/>
              <w:t>FBgn0259785</w:t>
            </w:r>
          </w:p>
        </w:tc>
        <w:tc>
          <w:tcPr>
            <w:tcW w:w="1959" w:type="dxa"/>
          </w:tcPr>
          <w:p w14:paraId="35B1F321" w14:textId="77777777" w:rsidR="00B57652" w:rsidRDefault="00B57652" w:rsidP="007B0CDC">
            <w:proofErr w:type="spellStart"/>
            <w:r w:rsidRPr="003638DD">
              <w:t>pzg</w:t>
            </w:r>
            <w:proofErr w:type="spellEnd"/>
          </w:p>
        </w:tc>
        <w:tc>
          <w:tcPr>
            <w:tcW w:w="1870" w:type="dxa"/>
          </w:tcPr>
          <w:p w14:paraId="06C9045F" w14:textId="77777777" w:rsidR="00B57652" w:rsidRDefault="00B57652" w:rsidP="007B0CDC">
            <w:r w:rsidRPr="003638DD">
              <w:t>-0.330859684</w:t>
            </w:r>
          </w:p>
        </w:tc>
        <w:tc>
          <w:tcPr>
            <w:tcW w:w="1870" w:type="dxa"/>
          </w:tcPr>
          <w:p w14:paraId="68B959A5" w14:textId="77777777" w:rsidR="00B57652" w:rsidRDefault="00B57652" w:rsidP="007B0CDC">
            <w:r w:rsidRPr="003638DD">
              <w:t>-0.482175298</w:t>
            </w:r>
          </w:p>
        </w:tc>
        <w:tc>
          <w:tcPr>
            <w:tcW w:w="1870" w:type="dxa"/>
          </w:tcPr>
          <w:p w14:paraId="29B1046E" w14:textId="77777777" w:rsidR="00B57652" w:rsidRDefault="00B57652" w:rsidP="007B0CDC">
            <w:r w:rsidRPr="003638DD">
              <w:t>0</w:t>
            </w:r>
          </w:p>
        </w:tc>
      </w:tr>
      <w:tr w:rsidR="00B57652" w14:paraId="7AE13E6F" w14:textId="77777777" w:rsidTr="00B57652">
        <w:tc>
          <w:tcPr>
            <w:tcW w:w="1870" w:type="dxa"/>
          </w:tcPr>
          <w:p w14:paraId="364D9B90" w14:textId="77777777" w:rsidR="00B57652" w:rsidRDefault="00B57652" w:rsidP="007B0CDC">
            <w:r w:rsidRPr="003638DD">
              <w:t>FBgn0040075</w:t>
            </w:r>
          </w:p>
        </w:tc>
        <w:tc>
          <w:tcPr>
            <w:tcW w:w="1959" w:type="dxa"/>
          </w:tcPr>
          <w:p w14:paraId="5A55A253" w14:textId="77777777" w:rsidR="00B57652" w:rsidRDefault="00B57652" w:rsidP="007B0CDC">
            <w:proofErr w:type="spellStart"/>
            <w:r w:rsidRPr="003638DD">
              <w:t>rept</w:t>
            </w:r>
            <w:proofErr w:type="spellEnd"/>
          </w:p>
        </w:tc>
        <w:tc>
          <w:tcPr>
            <w:tcW w:w="1870" w:type="dxa"/>
          </w:tcPr>
          <w:p w14:paraId="22414124" w14:textId="77777777" w:rsidR="00B57652" w:rsidRDefault="00B57652" w:rsidP="007B0CDC">
            <w:r w:rsidRPr="003638DD">
              <w:t>-0.547051457</w:t>
            </w:r>
          </w:p>
        </w:tc>
        <w:tc>
          <w:tcPr>
            <w:tcW w:w="1870" w:type="dxa"/>
          </w:tcPr>
          <w:p w14:paraId="3C6CC6A3" w14:textId="77777777" w:rsidR="00B57652" w:rsidRDefault="00B57652" w:rsidP="007B0CDC">
            <w:r w:rsidRPr="003638DD">
              <w:t>-0.481843404</w:t>
            </w:r>
          </w:p>
        </w:tc>
        <w:tc>
          <w:tcPr>
            <w:tcW w:w="1870" w:type="dxa"/>
          </w:tcPr>
          <w:p w14:paraId="340D3CC6" w14:textId="77777777" w:rsidR="00B57652" w:rsidRDefault="00B57652" w:rsidP="007B0CDC">
            <w:r w:rsidRPr="003638DD">
              <w:t>0</w:t>
            </w:r>
          </w:p>
        </w:tc>
      </w:tr>
      <w:tr w:rsidR="00B57652" w14:paraId="2AB36CA3" w14:textId="77777777" w:rsidTr="00B57652">
        <w:tc>
          <w:tcPr>
            <w:tcW w:w="1870" w:type="dxa"/>
          </w:tcPr>
          <w:p w14:paraId="2E25259B" w14:textId="77777777" w:rsidR="00B57652" w:rsidRDefault="00B57652" w:rsidP="007B0CDC">
            <w:r w:rsidRPr="003638DD">
              <w:t>FBgn0011741</w:t>
            </w:r>
          </w:p>
        </w:tc>
        <w:tc>
          <w:tcPr>
            <w:tcW w:w="1959" w:type="dxa"/>
          </w:tcPr>
          <w:p w14:paraId="622079C2" w14:textId="77777777" w:rsidR="00B57652" w:rsidRDefault="00B57652" w:rsidP="007B0CDC">
            <w:r w:rsidRPr="003638DD">
              <w:t>Arp6</w:t>
            </w:r>
          </w:p>
        </w:tc>
        <w:tc>
          <w:tcPr>
            <w:tcW w:w="1870" w:type="dxa"/>
          </w:tcPr>
          <w:p w14:paraId="12EBE823" w14:textId="77777777" w:rsidR="00B57652" w:rsidRDefault="00B57652" w:rsidP="007B0CDC">
            <w:r w:rsidRPr="003638DD">
              <w:t>-0.474567055</w:t>
            </w:r>
          </w:p>
        </w:tc>
        <w:tc>
          <w:tcPr>
            <w:tcW w:w="1870" w:type="dxa"/>
          </w:tcPr>
          <w:p w14:paraId="7F354653" w14:textId="77777777" w:rsidR="00B57652" w:rsidRDefault="00B57652" w:rsidP="007B0CDC">
            <w:r w:rsidRPr="003638DD">
              <w:t>-0.480032003</w:t>
            </w:r>
          </w:p>
        </w:tc>
        <w:tc>
          <w:tcPr>
            <w:tcW w:w="1870" w:type="dxa"/>
          </w:tcPr>
          <w:p w14:paraId="39D7E686" w14:textId="77777777" w:rsidR="00B57652" w:rsidRDefault="00B57652" w:rsidP="007B0CDC">
            <w:r w:rsidRPr="003638DD">
              <w:t>0</w:t>
            </w:r>
          </w:p>
        </w:tc>
      </w:tr>
      <w:tr w:rsidR="00B57652" w14:paraId="6C70207D" w14:textId="77777777" w:rsidTr="00B57652">
        <w:tc>
          <w:tcPr>
            <w:tcW w:w="1870" w:type="dxa"/>
          </w:tcPr>
          <w:p w14:paraId="405B6768" w14:textId="77777777" w:rsidR="00B57652" w:rsidRDefault="00B57652" w:rsidP="007B0CDC">
            <w:r w:rsidRPr="003638DD">
              <w:t>FBgn0263198</w:t>
            </w:r>
          </w:p>
        </w:tc>
        <w:tc>
          <w:tcPr>
            <w:tcW w:w="1959" w:type="dxa"/>
          </w:tcPr>
          <w:p w14:paraId="0D9AD17C" w14:textId="77777777" w:rsidR="00B57652" w:rsidRDefault="00B57652" w:rsidP="007B0CDC">
            <w:proofErr w:type="spellStart"/>
            <w:r w:rsidRPr="003638DD">
              <w:t>Acn</w:t>
            </w:r>
            <w:proofErr w:type="spellEnd"/>
          </w:p>
        </w:tc>
        <w:tc>
          <w:tcPr>
            <w:tcW w:w="1870" w:type="dxa"/>
          </w:tcPr>
          <w:p w14:paraId="07632737" w14:textId="77777777" w:rsidR="00B57652" w:rsidRDefault="00B57652" w:rsidP="007B0CDC">
            <w:r w:rsidRPr="003638DD">
              <w:t>-0.457313194</w:t>
            </w:r>
          </w:p>
        </w:tc>
        <w:tc>
          <w:tcPr>
            <w:tcW w:w="1870" w:type="dxa"/>
          </w:tcPr>
          <w:p w14:paraId="01E4200F" w14:textId="77777777" w:rsidR="00B57652" w:rsidRDefault="00B57652" w:rsidP="007B0CDC">
            <w:r w:rsidRPr="003638DD">
              <w:t>-0.478720379</w:t>
            </w:r>
          </w:p>
        </w:tc>
        <w:tc>
          <w:tcPr>
            <w:tcW w:w="1870" w:type="dxa"/>
          </w:tcPr>
          <w:p w14:paraId="27AE7FF8" w14:textId="77777777" w:rsidR="00B57652" w:rsidRDefault="00B57652" w:rsidP="007B0CDC">
            <w:r w:rsidRPr="003638DD">
              <w:t>0</w:t>
            </w:r>
          </w:p>
        </w:tc>
      </w:tr>
      <w:tr w:rsidR="00B57652" w14:paraId="6D6B6B3B" w14:textId="77777777" w:rsidTr="00B57652">
        <w:tc>
          <w:tcPr>
            <w:tcW w:w="1870" w:type="dxa"/>
          </w:tcPr>
          <w:p w14:paraId="249B52A0" w14:textId="77777777" w:rsidR="00B57652" w:rsidRDefault="00B57652" w:rsidP="007B0CDC">
            <w:r w:rsidRPr="003638DD">
              <w:t>FBgn0038300</w:t>
            </w:r>
          </w:p>
        </w:tc>
        <w:tc>
          <w:tcPr>
            <w:tcW w:w="1959" w:type="dxa"/>
          </w:tcPr>
          <w:p w14:paraId="75BD774C" w14:textId="77777777" w:rsidR="00B57652" w:rsidRDefault="00B57652" w:rsidP="007B0CDC">
            <w:r w:rsidRPr="003638DD">
              <w:t>CG4203</w:t>
            </w:r>
          </w:p>
        </w:tc>
        <w:tc>
          <w:tcPr>
            <w:tcW w:w="1870" w:type="dxa"/>
          </w:tcPr>
          <w:p w14:paraId="0096A123" w14:textId="77777777" w:rsidR="00B57652" w:rsidRDefault="00B57652" w:rsidP="007B0CDC">
            <w:r w:rsidRPr="003638DD">
              <w:t>-0.573111711</w:t>
            </w:r>
          </w:p>
        </w:tc>
        <w:tc>
          <w:tcPr>
            <w:tcW w:w="1870" w:type="dxa"/>
          </w:tcPr>
          <w:p w14:paraId="2DB07F60" w14:textId="77777777" w:rsidR="00B57652" w:rsidRDefault="00B57652" w:rsidP="007B0CDC">
            <w:r w:rsidRPr="003638DD">
              <w:t>-0.47836697</w:t>
            </w:r>
          </w:p>
        </w:tc>
        <w:tc>
          <w:tcPr>
            <w:tcW w:w="1870" w:type="dxa"/>
          </w:tcPr>
          <w:p w14:paraId="6713608A" w14:textId="77777777" w:rsidR="00B57652" w:rsidRDefault="00B57652" w:rsidP="007B0CDC">
            <w:r w:rsidRPr="003638DD">
              <w:t>1</w:t>
            </w:r>
          </w:p>
        </w:tc>
      </w:tr>
      <w:tr w:rsidR="00B57652" w14:paraId="1E6147BD" w14:textId="77777777" w:rsidTr="00B57652">
        <w:tc>
          <w:tcPr>
            <w:tcW w:w="1870" w:type="dxa"/>
          </w:tcPr>
          <w:p w14:paraId="4CFD978A" w14:textId="77777777" w:rsidR="00B57652" w:rsidRDefault="00B57652" w:rsidP="007B0CDC">
            <w:r w:rsidRPr="003638DD">
              <w:t>FBgn0027554</w:t>
            </w:r>
          </w:p>
        </w:tc>
        <w:tc>
          <w:tcPr>
            <w:tcW w:w="1959" w:type="dxa"/>
          </w:tcPr>
          <w:p w14:paraId="37AB728F" w14:textId="77777777" w:rsidR="00B57652" w:rsidRDefault="00B57652" w:rsidP="007B0CDC">
            <w:r w:rsidRPr="003638DD">
              <w:t>CG8042</w:t>
            </w:r>
          </w:p>
        </w:tc>
        <w:tc>
          <w:tcPr>
            <w:tcW w:w="1870" w:type="dxa"/>
          </w:tcPr>
          <w:p w14:paraId="4756A13B" w14:textId="77777777" w:rsidR="00B57652" w:rsidRDefault="00B57652" w:rsidP="007B0CDC">
            <w:r w:rsidRPr="003638DD">
              <w:t>-0.341124154</w:t>
            </w:r>
          </w:p>
        </w:tc>
        <w:tc>
          <w:tcPr>
            <w:tcW w:w="1870" w:type="dxa"/>
          </w:tcPr>
          <w:p w14:paraId="617420A2" w14:textId="77777777" w:rsidR="00B57652" w:rsidRDefault="00B57652" w:rsidP="007B0CDC">
            <w:r w:rsidRPr="003638DD">
              <w:t>-0.477522465</w:t>
            </w:r>
          </w:p>
        </w:tc>
        <w:tc>
          <w:tcPr>
            <w:tcW w:w="1870" w:type="dxa"/>
          </w:tcPr>
          <w:p w14:paraId="3F14DCA4" w14:textId="77777777" w:rsidR="00B57652" w:rsidRDefault="00B57652" w:rsidP="007B0CDC">
            <w:r w:rsidRPr="003638DD">
              <w:t>0</w:t>
            </w:r>
          </w:p>
        </w:tc>
      </w:tr>
      <w:tr w:rsidR="00B57652" w14:paraId="7D718F3D" w14:textId="77777777" w:rsidTr="00B57652">
        <w:tc>
          <w:tcPr>
            <w:tcW w:w="1870" w:type="dxa"/>
          </w:tcPr>
          <w:p w14:paraId="1509CE11" w14:textId="77777777" w:rsidR="00B57652" w:rsidRDefault="00B57652" w:rsidP="007B0CDC">
            <w:r w:rsidRPr="003638DD">
              <w:t>FBgn0039710</w:t>
            </w:r>
          </w:p>
        </w:tc>
        <w:tc>
          <w:tcPr>
            <w:tcW w:w="1959" w:type="dxa"/>
          </w:tcPr>
          <w:p w14:paraId="343322B1" w14:textId="77777777" w:rsidR="00B57652" w:rsidRDefault="00B57652" w:rsidP="007B0CDC">
            <w:r w:rsidRPr="003638DD">
              <w:t>dgt1</w:t>
            </w:r>
          </w:p>
        </w:tc>
        <w:tc>
          <w:tcPr>
            <w:tcW w:w="1870" w:type="dxa"/>
          </w:tcPr>
          <w:p w14:paraId="28C6A2D7" w14:textId="77777777" w:rsidR="00B57652" w:rsidRDefault="00B57652" w:rsidP="007B0CDC">
            <w:r w:rsidRPr="003638DD">
              <w:t>-0.548830669</w:t>
            </w:r>
          </w:p>
        </w:tc>
        <w:tc>
          <w:tcPr>
            <w:tcW w:w="1870" w:type="dxa"/>
          </w:tcPr>
          <w:p w14:paraId="6761D0F8" w14:textId="77777777" w:rsidR="00B57652" w:rsidRDefault="00B57652" w:rsidP="007B0CDC">
            <w:r w:rsidRPr="003638DD">
              <w:t>-0.476988254</w:t>
            </w:r>
          </w:p>
        </w:tc>
        <w:tc>
          <w:tcPr>
            <w:tcW w:w="1870" w:type="dxa"/>
          </w:tcPr>
          <w:p w14:paraId="2E9AA325" w14:textId="77777777" w:rsidR="00B57652" w:rsidRDefault="00B57652" w:rsidP="007B0CDC">
            <w:r w:rsidRPr="003638DD">
              <w:t>0</w:t>
            </w:r>
          </w:p>
        </w:tc>
      </w:tr>
      <w:tr w:rsidR="00B57652" w14:paraId="24361046" w14:textId="77777777" w:rsidTr="00B57652">
        <w:tc>
          <w:tcPr>
            <w:tcW w:w="1870" w:type="dxa"/>
          </w:tcPr>
          <w:p w14:paraId="08911E56" w14:textId="77777777" w:rsidR="00B57652" w:rsidRDefault="00B57652" w:rsidP="007B0CDC">
            <w:r w:rsidRPr="003638DD">
              <w:t>FBgn0262125</w:t>
            </w:r>
          </w:p>
        </w:tc>
        <w:tc>
          <w:tcPr>
            <w:tcW w:w="1959" w:type="dxa"/>
          </w:tcPr>
          <w:p w14:paraId="4245706E" w14:textId="77777777" w:rsidR="00B57652" w:rsidRDefault="00B57652" w:rsidP="007B0CDC">
            <w:r w:rsidRPr="003638DD">
              <w:t>Sec23</w:t>
            </w:r>
          </w:p>
        </w:tc>
        <w:tc>
          <w:tcPr>
            <w:tcW w:w="1870" w:type="dxa"/>
          </w:tcPr>
          <w:p w14:paraId="7CF705B9" w14:textId="77777777" w:rsidR="00B57652" w:rsidRDefault="00B57652" w:rsidP="007B0CDC">
            <w:r w:rsidRPr="003638DD">
              <w:t>-0.270755745</w:t>
            </w:r>
          </w:p>
        </w:tc>
        <w:tc>
          <w:tcPr>
            <w:tcW w:w="1870" w:type="dxa"/>
          </w:tcPr>
          <w:p w14:paraId="2BA37B47" w14:textId="77777777" w:rsidR="00B57652" w:rsidRDefault="00B57652" w:rsidP="007B0CDC">
            <w:r w:rsidRPr="003638DD">
              <w:t>-0.476690823</w:t>
            </w:r>
          </w:p>
        </w:tc>
        <w:tc>
          <w:tcPr>
            <w:tcW w:w="1870" w:type="dxa"/>
          </w:tcPr>
          <w:p w14:paraId="39BD0A04" w14:textId="77777777" w:rsidR="00B57652" w:rsidRDefault="00B57652" w:rsidP="007B0CDC">
            <w:r w:rsidRPr="003638DD">
              <w:t>1</w:t>
            </w:r>
          </w:p>
        </w:tc>
      </w:tr>
      <w:tr w:rsidR="00B57652" w14:paraId="43F0C239" w14:textId="77777777" w:rsidTr="00B57652">
        <w:tc>
          <w:tcPr>
            <w:tcW w:w="1870" w:type="dxa"/>
          </w:tcPr>
          <w:p w14:paraId="491B1895" w14:textId="77777777" w:rsidR="00B57652" w:rsidRDefault="00B57652" w:rsidP="007B0CDC">
            <w:r w:rsidRPr="003638DD">
              <w:t>FBgn0037026</w:t>
            </w:r>
          </w:p>
        </w:tc>
        <w:tc>
          <w:tcPr>
            <w:tcW w:w="1959" w:type="dxa"/>
          </w:tcPr>
          <w:p w14:paraId="2F8AED16" w14:textId="77777777" w:rsidR="00B57652" w:rsidRDefault="00B57652" w:rsidP="007B0CDC">
            <w:r w:rsidRPr="003638DD">
              <w:t>CG3634</w:t>
            </w:r>
          </w:p>
        </w:tc>
        <w:tc>
          <w:tcPr>
            <w:tcW w:w="1870" w:type="dxa"/>
          </w:tcPr>
          <w:p w14:paraId="7FB6407A" w14:textId="77777777" w:rsidR="00B57652" w:rsidRDefault="00B57652" w:rsidP="007B0CDC">
            <w:r w:rsidRPr="003638DD">
              <w:t>-0.452966516</w:t>
            </w:r>
          </w:p>
        </w:tc>
        <w:tc>
          <w:tcPr>
            <w:tcW w:w="1870" w:type="dxa"/>
          </w:tcPr>
          <w:p w14:paraId="0DD48035" w14:textId="77777777" w:rsidR="00B57652" w:rsidRDefault="00B57652" w:rsidP="007B0CDC">
            <w:r w:rsidRPr="003638DD">
              <w:t>-0.476280381</w:t>
            </w:r>
          </w:p>
        </w:tc>
        <w:tc>
          <w:tcPr>
            <w:tcW w:w="1870" w:type="dxa"/>
          </w:tcPr>
          <w:p w14:paraId="2C473CB5" w14:textId="77777777" w:rsidR="00B57652" w:rsidRDefault="00B57652" w:rsidP="007B0CDC">
            <w:r w:rsidRPr="003638DD">
              <w:t>1</w:t>
            </w:r>
          </w:p>
        </w:tc>
      </w:tr>
      <w:tr w:rsidR="00B57652" w14:paraId="027A7709" w14:textId="77777777" w:rsidTr="00B57652">
        <w:tc>
          <w:tcPr>
            <w:tcW w:w="1870" w:type="dxa"/>
          </w:tcPr>
          <w:p w14:paraId="0657CFB7" w14:textId="77777777" w:rsidR="00B57652" w:rsidRDefault="00B57652" w:rsidP="007B0CDC">
            <w:r w:rsidRPr="003638DD">
              <w:t>FBgn0001978</w:t>
            </w:r>
          </w:p>
        </w:tc>
        <w:tc>
          <w:tcPr>
            <w:tcW w:w="1959" w:type="dxa"/>
          </w:tcPr>
          <w:p w14:paraId="71C84C23" w14:textId="77777777" w:rsidR="00B57652" w:rsidRDefault="00B57652" w:rsidP="007B0CDC">
            <w:proofErr w:type="spellStart"/>
            <w:r w:rsidRPr="003638DD">
              <w:t>stc</w:t>
            </w:r>
            <w:proofErr w:type="spellEnd"/>
          </w:p>
        </w:tc>
        <w:tc>
          <w:tcPr>
            <w:tcW w:w="1870" w:type="dxa"/>
          </w:tcPr>
          <w:p w14:paraId="2C1DBE72" w14:textId="77777777" w:rsidR="00B57652" w:rsidRDefault="00B57652" w:rsidP="007B0CDC">
            <w:r w:rsidRPr="003638DD">
              <w:t>-0.331524833</w:t>
            </w:r>
          </w:p>
        </w:tc>
        <w:tc>
          <w:tcPr>
            <w:tcW w:w="1870" w:type="dxa"/>
          </w:tcPr>
          <w:p w14:paraId="0C1FEC44" w14:textId="77777777" w:rsidR="00B57652" w:rsidRDefault="00B57652" w:rsidP="007B0CDC">
            <w:r w:rsidRPr="003638DD">
              <w:t>-0.476059847</w:t>
            </w:r>
          </w:p>
        </w:tc>
        <w:tc>
          <w:tcPr>
            <w:tcW w:w="1870" w:type="dxa"/>
          </w:tcPr>
          <w:p w14:paraId="3FB79FCE" w14:textId="77777777" w:rsidR="00B57652" w:rsidRDefault="00B57652" w:rsidP="007B0CDC">
            <w:r w:rsidRPr="003638DD">
              <w:t>0</w:t>
            </w:r>
          </w:p>
        </w:tc>
      </w:tr>
      <w:tr w:rsidR="00B57652" w14:paraId="30A450D0" w14:textId="77777777" w:rsidTr="00B57652">
        <w:tc>
          <w:tcPr>
            <w:tcW w:w="1870" w:type="dxa"/>
          </w:tcPr>
          <w:p w14:paraId="2F35358A" w14:textId="77777777" w:rsidR="00B57652" w:rsidRDefault="00B57652" w:rsidP="007B0CDC">
            <w:r w:rsidRPr="003638DD">
              <w:t>FBgn0010750</w:t>
            </w:r>
          </w:p>
        </w:tc>
        <w:tc>
          <w:tcPr>
            <w:tcW w:w="1959" w:type="dxa"/>
          </w:tcPr>
          <w:p w14:paraId="2753BB7D" w14:textId="77777777" w:rsidR="00B57652" w:rsidRDefault="00B57652" w:rsidP="007B0CDC">
            <w:proofErr w:type="spellStart"/>
            <w:r w:rsidRPr="003638DD">
              <w:t>atms</w:t>
            </w:r>
            <w:proofErr w:type="spellEnd"/>
          </w:p>
        </w:tc>
        <w:tc>
          <w:tcPr>
            <w:tcW w:w="1870" w:type="dxa"/>
          </w:tcPr>
          <w:p w14:paraId="524C7869" w14:textId="77777777" w:rsidR="00B57652" w:rsidRDefault="00B57652" w:rsidP="007B0CDC">
            <w:r w:rsidRPr="003638DD">
              <w:t>-0.257500292</w:t>
            </w:r>
          </w:p>
        </w:tc>
        <w:tc>
          <w:tcPr>
            <w:tcW w:w="1870" w:type="dxa"/>
          </w:tcPr>
          <w:p w14:paraId="5AB4315B" w14:textId="77777777" w:rsidR="00B57652" w:rsidRDefault="00B57652" w:rsidP="007B0CDC">
            <w:r w:rsidRPr="003638DD">
              <w:t>-0.475531707</w:t>
            </w:r>
          </w:p>
        </w:tc>
        <w:tc>
          <w:tcPr>
            <w:tcW w:w="1870" w:type="dxa"/>
          </w:tcPr>
          <w:p w14:paraId="4DD64866" w14:textId="77777777" w:rsidR="00B57652" w:rsidRDefault="00B57652" w:rsidP="007B0CDC">
            <w:r w:rsidRPr="003638DD">
              <w:t>1</w:t>
            </w:r>
          </w:p>
        </w:tc>
      </w:tr>
      <w:tr w:rsidR="00B57652" w14:paraId="4918B4D0" w14:textId="77777777" w:rsidTr="00B57652">
        <w:tc>
          <w:tcPr>
            <w:tcW w:w="1870" w:type="dxa"/>
          </w:tcPr>
          <w:p w14:paraId="2ABD1AA6" w14:textId="77777777" w:rsidR="00B57652" w:rsidRDefault="00B57652" w:rsidP="007B0CDC">
            <w:r w:rsidRPr="003638DD">
              <w:t>FBgn0028497</w:t>
            </w:r>
          </w:p>
        </w:tc>
        <w:tc>
          <w:tcPr>
            <w:tcW w:w="1959" w:type="dxa"/>
          </w:tcPr>
          <w:p w14:paraId="33B4190A" w14:textId="77777777" w:rsidR="00B57652" w:rsidRDefault="00B57652" w:rsidP="007B0CDC">
            <w:r w:rsidRPr="003638DD">
              <w:t>CG3530</w:t>
            </w:r>
          </w:p>
        </w:tc>
        <w:tc>
          <w:tcPr>
            <w:tcW w:w="1870" w:type="dxa"/>
          </w:tcPr>
          <w:p w14:paraId="1F315A18" w14:textId="77777777" w:rsidR="00B57652" w:rsidRDefault="00B57652" w:rsidP="007B0CDC">
            <w:r w:rsidRPr="003638DD">
              <w:t>-0.330373569</w:t>
            </w:r>
          </w:p>
        </w:tc>
        <w:tc>
          <w:tcPr>
            <w:tcW w:w="1870" w:type="dxa"/>
          </w:tcPr>
          <w:p w14:paraId="435A0CCE" w14:textId="77777777" w:rsidR="00B57652" w:rsidRDefault="00B57652" w:rsidP="007B0CDC">
            <w:r w:rsidRPr="003638DD">
              <w:t>-0.475449749</w:t>
            </w:r>
          </w:p>
        </w:tc>
        <w:tc>
          <w:tcPr>
            <w:tcW w:w="1870" w:type="dxa"/>
          </w:tcPr>
          <w:p w14:paraId="70AA1C9D" w14:textId="77777777" w:rsidR="00B57652" w:rsidRDefault="00B57652" w:rsidP="007B0CDC">
            <w:r w:rsidRPr="003638DD">
              <w:t>0</w:t>
            </w:r>
          </w:p>
        </w:tc>
      </w:tr>
      <w:tr w:rsidR="00B57652" w14:paraId="228C2636" w14:textId="77777777" w:rsidTr="00B57652">
        <w:tc>
          <w:tcPr>
            <w:tcW w:w="1870" w:type="dxa"/>
          </w:tcPr>
          <w:p w14:paraId="53DD5A1E" w14:textId="77777777" w:rsidR="00B57652" w:rsidRDefault="00B57652" w:rsidP="007B0CDC">
            <w:r w:rsidRPr="003638DD">
              <w:t>FBgn0015283</w:t>
            </w:r>
          </w:p>
        </w:tc>
        <w:tc>
          <w:tcPr>
            <w:tcW w:w="1959" w:type="dxa"/>
          </w:tcPr>
          <w:p w14:paraId="6DD70078" w14:textId="77777777" w:rsidR="00B57652" w:rsidRDefault="00B57652" w:rsidP="007B0CDC">
            <w:r w:rsidRPr="003638DD">
              <w:t>Rpn10</w:t>
            </w:r>
          </w:p>
        </w:tc>
        <w:tc>
          <w:tcPr>
            <w:tcW w:w="1870" w:type="dxa"/>
          </w:tcPr>
          <w:p w14:paraId="6C39F80C" w14:textId="77777777" w:rsidR="00B57652" w:rsidRDefault="00B57652" w:rsidP="007B0CDC">
            <w:r w:rsidRPr="003638DD">
              <w:t>-0.220383607</w:t>
            </w:r>
          </w:p>
        </w:tc>
        <w:tc>
          <w:tcPr>
            <w:tcW w:w="1870" w:type="dxa"/>
          </w:tcPr>
          <w:p w14:paraId="06EDD954" w14:textId="77777777" w:rsidR="00B57652" w:rsidRDefault="00B57652" w:rsidP="007B0CDC">
            <w:r w:rsidRPr="003638DD">
              <w:t>-0.474788583</w:t>
            </w:r>
          </w:p>
        </w:tc>
        <w:tc>
          <w:tcPr>
            <w:tcW w:w="1870" w:type="dxa"/>
          </w:tcPr>
          <w:p w14:paraId="6DB70D75" w14:textId="77777777" w:rsidR="00B57652" w:rsidRDefault="00B57652" w:rsidP="007B0CDC">
            <w:r w:rsidRPr="003638DD">
              <w:t>1</w:t>
            </w:r>
          </w:p>
        </w:tc>
      </w:tr>
      <w:tr w:rsidR="00B57652" w14:paraId="6211222B" w14:textId="77777777" w:rsidTr="00B57652">
        <w:tc>
          <w:tcPr>
            <w:tcW w:w="1870" w:type="dxa"/>
          </w:tcPr>
          <w:p w14:paraId="75A29DE3" w14:textId="77777777" w:rsidR="00B57652" w:rsidRDefault="00B57652" w:rsidP="007B0CDC">
            <w:r w:rsidRPr="003638DD">
              <w:t>FBgn0026433</w:t>
            </w:r>
          </w:p>
        </w:tc>
        <w:tc>
          <w:tcPr>
            <w:tcW w:w="1959" w:type="dxa"/>
          </w:tcPr>
          <w:p w14:paraId="7A8FF71C" w14:textId="77777777" w:rsidR="00B57652" w:rsidRDefault="00B57652" w:rsidP="007B0CDC">
            <w:r w:rsidRPr="003638DD">
              <w:t>Grip128</w:t>
            </w:r>
          </w:p>
        </w:tc>
        <w:tc>
          <w:tcPr>
            <w:tcW w:w="1870" w:type="dxa"/>
          </w:tcPr>
          <w:p w14:paraId="0007F1E0" w14:textId="77777777" w:rsidR="00B57652" w:rsidRDefault="00B57652" w:rsidP="007B0CDC">
            <w:r w:rsidRPr="003638DD">
              <w:t>-0.255089294</w:t>
            </w:r>
          </w:p>
        </w:tc>
        <w:tc>
          <w:tcPr>
            <w:tcW w:w="1870" w:type="dxa"/>
          </w:tcPr>
          <w:p w14:paraId="4BD6C5DD" w14:textId="77777777" w:rsidR="00B57652" w:rsidRDefault="00B57652" w:rsidP="007B0CDC">
            <w:r w:rsidRPr="003638DD">
              <w:t>-0.474380991</w:t>
            </w:r>
          </w:p>
        </w:tc>
        <w:tc>
          <w:tcPr>
            <w:tcW w:w="1870" w:type="dxa"/>
          </w:tcPr>
          <w:p w14:paraId="09717E90" w14:textId="77777777" w:rsidR="00B57652" w:rsidRDefault="00B57652" w:rsidP="007B0CDC">
            <w:r w:rsidRPr="003638DD">
              <w:t>1</w:t>
            </w:r>
          </w:p>
        </w:tc>
      </w:tr>
      <w:tr w:rsidR="00B57652" w14:paraId="02AFAAFD" w14:textId="77777777" w:rsidTr="00B57652">
        <w:tc>
          <w:tcPr>
            <w:tcW w:w="1870" w:type="dxa"/>
          </w:tcPr>
          <w:p w14:paraId="4658ACE1" w14:textId="77777777" w:rsidR="00B57652" w:rsidRDefault="00B57652" w:rsidP="007B0CDC">
            <w:r w:rsidRPr="003638DD">
              <w:t>FBgn0031298</w:t>
            </w:r>
          </w:p>
        </w:tc>
        <w:tc>
          <w:tcPr>
            <w:tcW w:w="1959" w:type="dxa"/>
          </w:tcPr>
          <w:p w14:paraId="52ED04BC" w14:textId="77777777" w:rsidR="00B57652" w:rsidRDefault="00B57652" w:rsidP="007B0CDC">
            <w:r w:rsidRPr="003638DD">
              <w:t>Atg4a</w:t>
            </w:r>
          </w:p>
        </w:tc>
        <w:tc>
          <w:tcPr>
            <w:tcW w:w="1870" w:type="dxa"/>
          </w:tcPr>
          <w:p w14:paraId="69DB87B2" w14:textId="77777777" w:rsidR="00B57652" w:rsidRDefault="00B57652" w:rsidP="007B0CDC">
            <w:r w:rsidRPr="003638DD">
              <w:t>-0.268285344</w:t>
            </w:r>
          </w:p>
        </w:tc>
        <w:tc>
          <w:tcPr>
            <w:tcW w:w="1870" w:type="dxa"/>
          </w:tcPr>
          <w:p w14:paraId="25F1AAFB" w14:textId="77777777" w:rsidR="00B57652" w:rsidRDefault="00B57652" w:rsidP="007B0CDC">
            <w:r w:rsidRPr="003638DD">
              <w:t>-0.473680102</w:t>
            </w:r>
          </w:p>
        </w:tc>
        <w:tc>
          <w:tcPr>
            <w:tcW w:w="1870" w:type="dxa"/>
          </w:tcPr>
          <w:p w14:paraId="43392791" w14:textId="77777777" w:rsidR="00B57652" w:rsidRDefault="00B57652" w:rsidP="007B0CDC">
            <w:r w:rsidRPr="003638DD">
              <w:t>0</w:t>
            </w:r>
          </w:p>
        </w:tc>
      </w:tr>
      <w:tr w:rsidR="00B57652" w14:paraId="227A8011" w14:textId="77777777" w:rsidTr="00B57652">
        <w:tc>
          <w:tcPr>
            <w:tcW w:w="1870" w:type="dxa"/>
          </w:tcPr>
          <w:p w14:paraId="283F6010" w14:textId="77777777" w:rsidR="00B57652" w:rsidRDefault="00B57652" w:rsidP="007B0CDC">
            <w:r w:rsidRPr="003638DD">
              <w:t>FBgn0030701</w:t>
            </w:r>
          </w:p>
        </w:tc>
        <w:tc>
          <w:tcPr>
            <w:tcW w:w="1959" w:type="dxa"/>
          </w:tcPr>
          <w:p w14:paraId="2255097A" w14:textId="77777777" w:rsidR="00B57652" w:rsidRDefault="00B57652" w:rsidP="007B0CDC">
            <w:r w:rsidRPr="003638DD">
              <w:t>CG16952</w:t>
            </w:r>
          </w:p>
        </w:tc>
        <w:tc>
          <w:tcPr>
            <w:tcW w:w="1870" w:type="dxa"/>
          </w:tcPr>
          <w:p w14:paraId="335958A0" w14:textId="77777777" w:rsidR="00B57652" w:rsidRDefault="00B57652" w:rsidP="007B0CDC">
            <w:r w:rsidRPr="003638DD">
              <w:t>-0.246868394</w:t>
            </w:r>
          </w:p>
        </w:tc>
        <w:tc>
          <w:tcPr>
            <w:tcW w:w="1870" w:type="dxa"/>
          </w:tcPr>
          <w:p w14:paraId="05A9BAA9" w14:textId="77777777" w:rsidR="00B57652" w:rsidRDefault="00B57652" w:rsidP="007B0CDC">
            <w:r w:rsidRPr="003638DD">
              <w:t>-0.469361265</w:t>
            </w:r>
          </w:p>
        </w:tc>
        <w:tc>
          <w:tcPr>
            <w:tcW w:w="1870" w:type="dxa"/>
          </w:tcPr>
          <w:p w14:paraId="5B6A9246" w14:textId="77777777" w:rsidR="00B57652" w:rsidRDefault="00B57652" w:rsidP="007B0CDC">
            <w:r w:rsidRPr="003638DD">
              <w:t>1</w:t>
            </w:r>
          </w:p>
        </w:tc>
      </w:tr>
      <w:tr w:rsidR="00B57652" w14:paraId="17F81778" w14:textId="77777777" w:rsidTr="00B57652">
        <w:tc>
          <w:tcPr>
            <w:tcW w:w="1870" w:type="dxa"/>
          </w:tcPr>
          <w:p w14:paraId="508FD096" w14:textId="77777777" w:rsidR="00B57652" w:rsidRDefault="00B57652" w:rsidP="007B0CDC">
            <w:r w:rsidRPr="003638DD">
              <w:t>FBgn0002787</w:t>
            </w:r>
          </w:p>
        </w:tc>
        <w:tc>
          <w:tcPr>
            <w:tcW w:w="1959" w:type="dxa"/>
          </w:tcPr>
          <w:p w14:paraId="3841DE1D" w14:textId="77777777" w:rsidR="00B57652" w:rsidRDefault="00B57652" w:rsidP="007B0CDC">
            <w:r w:rsidRPr="003638DD">
              <w:t>Rpn8</w:t>
            </w:r>
          </w:p>
        </w:tc>
        <w:tc>
          <w:tcPr>
            <w:tcW w:w="1870" w:type="dxa"/>
          </w:tcPr>
          <w:p w14:paraId="51F2CD49" w14:textId="77777777" w:rsidR="00B57652" w:rsidRDefault="00B57652" w:rsidP="007B0CDC">
            <w:r w:rsidRPr="003638DD">
              <w:t>-0.227570339</w:t>
            </w:r>
          </w:p>
        </w:tc>
        <w:tc>
          <w:tcPr>
            <w:tcW w:w="1870" w:type="dxa"/>
          </w:tcPr>
          <w:p w14:paraId="6ABA3FAF" w14:textId="77777777" w:rsidR="00B57652" w:rsidRDefault="00B57652" w:rsidP="007B0CDC">
            <w:r w:rsidRPr="003638DD">
              <w:t>-0.46859162</w:t>
            </w:r>
          </w:p>
        </w:tc>
        <w:tc>
          <w:tcPr>
            <w:tcW w:w="1870" w:type="dxa"/>
          </w:tcPr>
          <w:p w14:paraId="062A186F" w14:textId="77777777" w:rsidR="00B57652" w:rsidRDefault="00B57652" w:rsidP="007B0CDC">
            <w:r w:rsidRPr="003638DD">
              <w:t>1</w:t>
            </w:r>
          </w:p>
        </w:tc>
      </w:tr>
      <w:tr w:rsidR="00B57652" w14:paraId="1B38C531" w14:textId="77777777" w:rsidTr="00B57652">
        <w:tc>
          <w:tcPr>
            <w:tcW w:w="1870" w:type="dxa"/>
          </w:tcPr>
          <w:p w14:paraId="23A91277" w14:textId="77777777" w:rsidR="00B57652" w:rsidRDefault="00B57652" w:rsidP="007B0CDC">
            <w:r w:rsidRPr="003638DD">
              <w:t>FBgn0033382</w:t>
            </w:r>
          </w:p>
        </w:tc>
        <w:tc>
          <w:tcPr>
            <w:tcW w:w="1959" w:type="dxa"/>
          </w:tcPr>
          <w:p w14:paraId="283617BA" w14:textId="77777777" w:rsidR="00B57652" w:rsidRDefault="00B57652" w:rsidP="007B0CDC">
            <w:r w:rsidRPr="003638DD">
              <w:t>Hydr1</w:t>
            </w:r>
          </w:p>
        </w:tc>
        <w:tc>
          <w:tcPr>
            <w:tcW w:w="1870" w:type="dxa"/>
          </w:tcPr>
          <w:p w14:paraId="3E3912C3" w14:textId="77777777" w:rsidR="00B57652" w:rsidRDefault="00B57652" w:rsidP="007B0CDC">
            <w:r w:rsidRPr="003638DD">
              <w:t>-0.329185801</w:t>
            </w:r>
          </w:p>
        </w:tc>
        <w:tc>
          <w:tcPr>
            <w:tcW w:w="1870" w:type="dxa"/>
          </w:tcPr>
          <w:p w14:paraId="2E9194AA" w14:textId="77777777" w:rsidR="00B57652" w:rsidRDefault="00B57652" w:rsidP="007B0CDC">
            <w:r w:rsidRPr="003638DD">
              <w:t>-0.468001091</w:t>
            </w:r>
          </w:p>
        </w:tc>
        <w:tc>
          <w:tcPr>
            <w:tcW w:w="1870" w:type="dxa"/>
          </w:tcPr>
          <w:p w14:paraId="2200FEB9" w14:textId="77777777" w:rsidR="00B57652" w:rsidRDefault="00B57652" w:rsidP="007B0CDC">
            <w:r w:rsidRPr="003638DD">
              <w:t>1</w:t>
            </w:r>
          </w:p>
        </w:tc>
      </w:tr>
      <w:tr w:rsidR="00B57652" w14:paraId="6F7B117C" w14:textId="77777777" w:rsidTr="00B57652">
        <w:tc>
          <w:tcPr>
            <w:tcW w:w="1870" w:type="dxa"/>
          </w:tcPr>
          <w:p w14:paraId="6BF1B54D" w14:textId="77777777" w:rsidR="00B57652" w:rsidRDefault="00B57652" w:rsidP="007B0CDC">
            <w:r w:rsidRPr="003638DD">
              <w:t>FBgn0035872</w:t>
            </w:r>
          </w:p>
        </w:tc>
        <w:tc>
          <w:tcPr>
            <w:tcW w:w="1959" w:type="dxa"/>
          </w:tcPr>
          <w:p w14:paraId="32C53645" w14:textId="77777777" w:rsidR="00B57652" w:rsidRDefault="00B57652" w:rsidP="007B0CDC">
            <w:r w:rsidRPr="003638DD">
              <w:t>CG7185</w:t>
            </w:r>
          </w:p>
        </w:tc>
        <w:tc>
          <w:tcPr>
            <w:tcW w:w="1870" w:type="dxa"/>
          </w:tcPr>
          <w:p w14:paraId="52BFD31A" w14:textId="77777777" w:rsidR="00B57652" w:rsidRDefault="00B57652" w:rsidP="007B0CDC">
            <w:r w:rsidRPr="003638DD">
              <w:t>-0.581409274</w:t>
            </w:r>
          </w:p>
        </w:tc>
        <w:tc>
          <w:tcPr>
            <w:tcW w:w="1870" w:type="dxa"/>
          </w:tcPr>
          <w:p w14:paraId="241264B6" w14:textId="77777777" w:rsidR="00B57652" w:rsidRDefault="00B57652" w:rsidP="007B0CDC">
            <w:r w:rsidRPr="003638DD">
              <w:t>-0.467485001</w:t>
            </w:r>
          </w:p>
        </w:tc>
        <w:tc>
          <w:tcPr>
            <w:tcW w:w="1870" w:type="dxa"/>
          </w:tcPr>
          <w:p w14:paraId="70AE72E8" w14:textId="77777777" w:rsidR="00B57652" w:rsidRDefault="00B57652" w:rsidP="007B0CDC">
            <w:r w:rsidRPr="003638DD">
              <w:t>1</w:t>
            </w:r>
          </w:p>
        </w:tc>
      </w:tr>
      <w:tr w:rsidR="00B57652" w14:paraId="114DADF4" w14:textId="77777777" w:rsidTr="00B57652">
        <w:tc>
          <w:tcPr>
            <w:tcW w:w="1870" w:type="dxa"/>
          </w:tcPr>
          <w:p w14:paraId="5F5AAEC4" w14:textId="77777777" w:rsidR="00B57652" w:rsidRDefault="00B57652" w:rsidP="007B0CDC">
            <w:r w:rsidRPr="003638DD">
              <w:t>FBgn0015625</w:t>
            </w:r>
          </w:p>
        </w:tc>
        <w:tc>
          <w:tcPr>
            <w:tcW w:w="1959" w:type="dxa"/>
          </w:tcPr>
          <w:p w14:paraId="34EF849F" w14:textId="77777777" w:rsidR="00B57652" w:rsidRDefault="00B57652" w:rsidP="007B0CDC">
            <w:r w:rsidRPr="003638DD">
              <w:t>CycB3</w:t>
            </w:r>
          </w:p>
        </w:tc>
        <w:tc>
          <w:tcPr>
            <w:tcW w:w="1870" w:type="dxa"/>
          </w:tcPr>
          <w:p w14:paraId="63BFA56C" w14:textId="77777777" w:rsidR="00B57652" w:rsidRDefault="00B57652" w:rsidP="007B0CDC">
            <w:r w:rsidRPr="003638DD">
              <w:t>-0.557320828</w:t>
            </w:r>
          </w:p>
        </w:tc>
        <w:tc>
          <w:tcPr>
            <w:tcW w:w="1870" w:type="dxa"/>
          </w:tcPr>
          <w:p w14:paraId="4A39FC05" w14:textId="77777777" w:rsidR="00B57652" w:rsidRDefault="00B57652" w:rsidP="007B0CDC">
            <w:r w:rsidRPr="003638DD">
              <w:t>-0.467193837</w:t>
            </w:r>
          </w:p>
        </w:tc>
        <w:tc>
          <w:tcPr>
            <w:tcW w:w="1870" w:type="dxa"/>
          </w:tcPr>
          <w:p w14:paraId="2D863937" w14:textId="77777777" w:rsidR="00B57652" w:rsidRDefault="00B57652" w:rsidP="007B0CDC">
            <w:r w:rsidRPr="003638DD">
              <w:t>0</w:t>
            </w:r>
          </w:p>
        </w:tc>
      </w:tr>
      <w:tr w:rsidR="00B57652" w14:paraId="41D7B952" w14:textId="77777777" w:rsidTr="00B57652">
        <w:tc>
          <w:tcPr>
            <w:tcW w:w="1870" w:type="dxa"/>
          </w:tcPr>
          <w:p w14:paraId="6C171B3E" w14:textId="77777777" w:rsidR="00B57652" w:rsidRDefault="00B57652" w:rsidP="007B0CDC">
            <w:r w:rsidRPr="003638DD">
              <w:t>FBgn0261791</w:t>
            </w:r>
          </w:p>
        </w:tc>
        <w:tc>
          <w:tcPr>
            <w:tcW w:w="1959" w:type="dxa"/>
          </w:tcPr>
          <w:p w14:paraId="4D7CFCCE" w14:textId="77777777" w:rsidR="00B57652" w:rsidRDefault="00B57652" w:rsidP="007B0CDC">
            <w:proofErr w:type="spellStart"/>
            <w:r w:rsidRPr="003638DD">
              <w:t>SmG</w:t>
            </w:r>
            <w:proofErr w:type="spellEnd"/>
          </w:p>
        </w:tc>
        <w:tc>
          <w:tcPr>
            <w:tcW w:w="1870" w:type="dxa"/>
          </w:tcPr>
          <w:p w14:paraId="4EFB383C" w14:textId="77777777" w:rsidR="00B57652" w:rsidRDefault="00B57652" w:rsidP="007B0CDC">
            <w:r w:rsidRPr="003638DD">
              <w:t>-0.492721624</w:t>
            </w:r>
          </w:p>
        </w:tc>
        <w:tc>
          <w:tcPr>
            <w:tcW w:w="1870" w:type="dxa"/>
          </w:tcPr>
          <w:p w14:paraId="16A947FE" w14:textId="77777777" w:rsidR="00B57652" w:rsidRDefault="00B57652" w:rsidP="007B0CDC">
            <w:r w:rsidRPr="003638DD">
              <w:t>-0.46695247</w:t>
            </w:r>
          </w:p>
        </w:tc>
        <w:tc>
          <w:tcPr>
            <w:tcW w:w="1870" w:type="dxa"/>
          </w:tcPr>
          <w:p w14:paraId="773B87DA" w14:textId="77777777" w:rsidR="00B57652" w:rsidRDefault="00B57652" w:rsidP="007B0CDC">
            <w:r w:rsidRPr="003638DD">
              <w:t>1</w:t>
            </w:r>
          </w:p>
        </w:tc>
      </w:tr>
      <w:tr w:rsidR="00B57652" w14:paraId="3A0A840B" w14:textId="77777777" w:rsidTr="00B57652">
        <w:tc>
          <w:tcPr>
            <w:tcW w:w="1870" w:type="dxa"/>
          </w:tcPr>
          <w:p w14:paraId="0BED53D6" w14:textId="77777777" w:rsidR="00B57652" w:rsidRDefault="00B57652" w:rsidP="007B0CDC">
            <w:r w:rsidRPr="003638DD">
              <w:t>FBgn0027903</w:t>
            </w:r>
          </w:p>
        </w:tc>
        <w:tc>
          <w:tcPr>
            <w:tcW w:w="1959" w:type="dxa"/>
          </w:tcPr>
          <w:p w14:paraId="2AB5F270" w14:textId="77777777" w:rsidR="00B57652" w:rsidRDefault="00B57652" w:rsidP="007B0CDC">
            <w:r w:rsidRPr="003638DD">
              <w:t>CG12018</w:t>
            </w:r>
          </w:p>
        </w:tc>
        <w:tc>
          <w:tcPr>
            <w:tcW w:w="1870" w:type="dxa"/>
          </w:tcPr>
          <w:p w14:paraId="21228749" w14:textId="77777777" w:rsidR="00B57652" w:rsidRDefault="00B57652" w:rsidP="007B0CDC">
            <w:r w:rsidRPr="003638DD">
              <w:t>-0.297751813</w:t>
            </w:r>
          </w:p>
        </w:tc>
        <w:tc>
          <w:tcPr>
            <w:tcW w:w="1870" w:type="dxa"/>
          </w:tcPr>
          <w:p w14:paraId="44ACB1C5" w14:textId="77777777" w:rsidR="00B57652" w:rsidRDefault="00B57652" w:rsidP="007B0CDC">
            <w:r w:rsidRPr="003638DD">
              <w:t>-0.466871319</w:t>
            </w:r>
          </w:p>
        </w:tc>
        <w:tc>
          <w:tcPr>
            <w:tcW w:w="1870" w:type="dxa"/>
          </w:tcPr>
          <w:p w14:paraId="302C9986" w14:textId="77777777" w:rsidR="00B57652" w:rsidRDefault="00B57652" w:rsidP="007B0CDC">
            <w:r w:rsidRPr="003638DD">
              <w:t>0</w:t>
            </w:r>
          </w:p>
        </w:tc>
      </w:tr>
      <w:tr w:rsidR="00B57652" w14:paraId="0F603151" w14:textId="77777777" w:rsidTr="00B57652">
        <w:tc>
          <w:tcPr>
            <w:tcW w:w="1870" w:type="dxa"/>
          </w:tcPr>
          <w:p w14:paraId="40787615" w14:textId="77777777" w:rsidR="00B57652" w:rsidRDefault="00B57652" w:rsidP="007B0CDC">
            <w:r w:rsidRPr="003638DD">
              <w:t>FBgn0031535</w:t>
            </w:r>
          </w:p>
        </w:tc>
        <w:tc>
          <w:tcPr>
            <w:tcW w:w="1959" w:type="dxa"/>
          </w:tcPr>
          <w:p w14:paraId="6856E688" w14:textId="77777777" w:rsidR="00B57652" w:rsidRDefault="00B57652" w:rsidP="007B0CDC">
            <w:r w:rsidRPr="003638DD">
              <w:t>CG12795</w:t>
            </w:r>
          </w:p>
        </w:tc>
        <w:tc>
          <w:tcPr>
            <w:tcW w:w="1870" w:type="dxa"/>
          </w:tcPr>
          <w:p w14:paraId="68D6E69D" w14:textId="77777777" w:rsidR="00B57652" w:rsidRDefault="00B57652" w:rsidP="007B0CDC">
            <w:r w:rsidRPr="003638DD">
              <w:t>-0.394385086</w:t>
            </w:r>
          </w:p>
        </w:tc>
        <w:tc>
          <w:tcPr>
            <w:tcW w:w="1870" w:type="dxa"/>
          </w:tcPr>
          <w:p w14:paraId="175A14DE" w14:textId="77777777" w:rsidR="00B57652" w:rsidRDefault="00B57652" w:rsidP="007B0CDC">
            <w:r w:rsidRPr="003638DD">
              <w:t>-0.465602775</w:t>
            </w:r>
          </w:p>
        </w:tc>
        <w:tc>
          <w:tcPr>
            <w:tcW w:w="1870" w:type="dxa"/>
          </w:tcPr>
          <w:p w14:paraId="75DF377A" w14:textId="77777777" w:rsidR="00B57652" w:rsidRDefault="00B57652" w:rsidP="007B0CDC">
            <w:r w:rsidRPr="003638DD">
              <w:t>0</w:t>
            </w:r>
          </w:p>
        </w:tc>
      </w:tr>
      <w:tr w:rsidR="00B57652" w14:paraId="719ABB34" w14:textId="77777777" w:rsidTr="00B57652">
        <w:tc>
          <w:tcPr>
            <w:tcW w:w="1870" w:type="dxa"/>
          </w:tcPr>
          <w:p w14:paraId="7850BCC6" w14:textId="77777777" w:rsidR="00B57652" w:rsidRDefault="00B57652" w:rsidP="007B0CDC">
            <w:r w:rsidRPr="003638DD">
              <w:t>FBgn0000250</w:t>
            </w:r>
          </w:p>
        </w:tc>
        <w:tc>
          <w:tcPr>
            <w:tcW w:w="1959" w:type="dxa"/>
          </w:tcPr>
          <w:p w14:paraId="4C66FBA7" w14:textId="77777777" w:rsidR="00B57652" w:rsidRDefault="00B57652" w:rsidP="007B0CDC">
            <w:proofErr w:type="spellStart"/>
            <w:r w:rsidRPr="003638DD">
              <w:t>cact</w:t>
            </w:r>
            <w:proofErr w:type="spellEnd"/>
          </w:p>
        </w:tc>
        <w:tc>
          <w:tcPr>
            <w:tcW w:w="1870" w:type="dxa"/>
          </w:tcPr>
          <w:p w14:paraId="25D11C19" w14:textId="77777777" w:rsidR="00B57652" w:rsidRDefault="00B57652" w:rsidP="007B0CDC">
            <w:r w:rsidRPr="003638DD">
              <w:t>-0.554451023</w:t>
            </w:r>
          </w:p>
        </w:tc>
        <w:tc>
          <w:tcPr>
            <w:tcW w:w="1870" w:type="dxa"/>
          </w:tcPr>
          <w:p w14:paraId="622FAA2B" w14:textId="77777777" w:rsidR="00B57652" w:rsidRDefault="00B57652" w:rsidP="007B0CDC">
            <w:r w:rsidRPr="003638DD">
              <w:t>-0.463671239</w:t>
            </w:r>
          </w:p>
        </w:tc>
        <w:tc>
          <w:tcPr>
            <w:tcW w:w="1870" w:type="dxa"/>
          </w:tcPr>
          <w:p w14:paraId="59A03193" w14:textId="77777777" w:rsidR="00B57652" w:rsidRDefault="00B57652" w:rsidP="007B0CDC">
            <w:r w:rsidRPr="003638DD">
              <w:t>1</w:t>
            </w:r>
          </w:p>
        </w:tc>
      </w:tr>
      <w:tr w:rsidR="00B57652" w14:paraId="6FE9F22B" w14:textId="77777777" w:rsidTr="00B57652">
        <w:tc>
          <w:tcPr>
            <w:tcW w:w="1870" w:type="dxa"/>
          </w:tcPr>
          <w:p w14:paraId="580C9BD2" w14:textId="77777777" w:rsidR="00B57652" w:rsidRDefault="00B57652" w:rsidP="007B0CDC">
            <w:r w:rsidRPr="003638DD">
              <w:t>FBgn0021825</w:t>
            </w:r>
          </w:p>
        </w:tc>
        <w:tc>
          <w:tcPr>
            <w:tcW w:w="1959" w:type="dxa"/>
          </w:tcPr>
          <w:p w14:paraId="76C2B0B6" w14:textId="77777777" w:rsidR="00B57652" w:rsidRDefault="00B57652" w:rsidP="007B0CDC">
            <w:proofErr w:type="spellStart"/>
            <w:r w:rsidRPr="003638DD">
              <w:t>Dmn</w:t>
            </w:r>
            <w:proofErr w:type="spellEnd"/>
          </w:p>
        </w:tc>
        <w:tc>
          <w:tcPr>
            <w:tcW w:w="1870" w:type="dxa"/>
          </w:tcPr>
          <w:p w14:paraId="260225C3" w14:textId="77777777" w:rsidR="00B57652" w:rsidRDefault="00B57652" w:rsidP="007B0CDC">
            <w:r w:rsidRPr="003638DD">
              <w:t>-0.192040543</w:t>
            </w:r>
          </w:p>
        </w:tc>
        <w:tc>
          <w:tcPr>
            <w:tcW w:w="1870" w:type="dxa"/>
          </w:tcPr>
          <w:p w14:paraId="3B6F7631" w14:textId="77777777" w:rsidR="00B57652" w:rsidRDefault="00B57652" w:rsidP="007B0CDC">
            <w:r w:rsidRPr="003638DD">
              <w:t>-0.462361031</w:t>
            </w:r>
          </w:p>
        </w:tc>
        <w:tc>
          <w:tcPr>
            <w:tcW w:w="1870" w:type="dxa"/>
          </w:tcPr>
          <w:p w14:paraId="3E161329" w14:textId="77777777" w:rsidR="00B57652" w:rsidRDefault="00B57652" w:rsidP="007B0CDC">
            <w:r w:rsidRPr="003638DD">
              <w:t>0</w:t>
            </w:r>
          </w:p>
        </w:tc>
      </w:tr>
      <w:tr w:rsidR="00B57652" w14:paraId="10068B57" w14:textId="77777777" w:rsidTr="00B57652">
        <w:tc>
          <w:tcPr>
            <w:tcW w:w="1870" w:type="dxa"/>
          </w:tcPr>
          <w:p w14:paraId="7CFC597F" w14:textId="77777777" w:rsidR="00B57652" w:rsidRDefault="00B57652" w:rsidP="007B0CDC">
            <w:r w:rsidRPr="003638DD">
              <w:t>FBgn0029891</w:t>
            </w:r>
          </w:p>
        </w:tc>
        <w:tc>
          <w:tcPr>
            <w:tcW w:w="1959" w:type="dxa"/>
          </w:tcPr>
          <w:p w14:paraId="78026355" w14:textId="77777777" w:rsidR="00B57652" w:rsidRDefault="00B57652" w:rsidP="007B0CDC">
            <w:r w:rsidRPr="003638DD">
              <w:t>Pink1</w:t>
            </w:r>
          </w:p>
        </w:tc>
        <w:tc>
          <w:tcPr>
            <w:tcW w:w="1870" w:type="dxa"/>
          </w:tcPr>
          <w:p w14:paraId="0EA99A02" w14:textId="77777777" w:rsidR="00B57652" w:rsidRDefault="00B57652" w:rsidP="007B0CDC">
            <w:r w:rsidRPr="003638DD">
              <w:t>-0.236025778</w:t>
            </w:r>
          </w:p>
        </w:tc>
        <w:tc>
          <w:tcPr>
            <w:tcW w:w="1870" w:type="dxa"/>
          </w:tcPr>
          <w:p w14:paraId="1B860862" w14:textId="77777777" w:rsidR="00B57652" w:rsidRDefault="00B57652" w:rsidP="007B0CDC">
            <w:r w:rsidRPr="003638DD">
              <w:t>-0.462135887</w:t>
            </w:r>
          </w:p>
        </w:tc>
        <w:tc>
          <w:tcPr>
            <w:tcW w:w="1870" w:type="dxa"/>
          </w:tcPr>
          <w:p w14:paraId="7FFC6047" w14:textId="77777777" w:rsidR="00B57652" w:rsidRDefault="00B57652" w:rsidP="007B0CDC">
            <w:r w:rsidRPr="003638DD">
              <w:t>1</w:t>
            </w:r>
          </w:p>
        </w:tc>
      </w:tr>
      <w:tr w:rsidR="00B57652" w14:paraId="3587EE31" w14:textId="77777777" w:rsidTr="00B57652">
        <w:tc>
          <w:tcPr>
            <w:tcW w:w="1870" w:type="dxa"/>
          </w:tcPr>
          <w:p w14:paraId="661C52B5" w14:textId="77777777" w:rsidR="00B57652" w:rsidRDefault="00B57652" w:rsidP="007B0CDC">
            <w:r w:rsidRPr="003638DD">
              <w:t>FBgn0025724</w:t>
            </w:r>
          </w:p>
        </w:tc>
        <w:tc>
          <w:tcPr>
            <w:tcW w:w="1959" w:type="dxa"/>
          </w:tcPr>
          <w:p w14:paraId="679DDC3E" w14:textId="77777777" w:rsidR="00B57652" w:rsidRDefault="00B57652" w:rsidP="007B0CDC">
            <w:proofErr w:type="spellStart"/>
            <w:r w:rsidRPr="003638DD">
              <w:t>betaCOP</w:t>
            </w:r>
            <w:proofErr w:type="spellEnd"/>
          </w:p>
        </w:tc>
        <w:tc>
          <w:tcPr>
            <w:tcW w:w="1870" w:type="dxa"/>
          </w:tcPr>
          <w:p w14:paraId="2E172558" w14:textId="77777777" w:rsidR="00B57652" w:rsidRDefault="00B57652" w:rsidP="007B0CDC">
            <w:r w:rsidRPr="003638DD">
              <w:t>-0.27961905</w:t>
            </w:r>
          </w:p>
        </w:tc>
        <w:tc>
          <w:tcPr>
            <w:tcW w:w="1870" w:type="dxa"/>
          </w:tcPr>
          <w:p w14:paraId="49006D3F" w14:textId="77777777" w:rsidR="00B57652" w:rsidRDefault="00B57652" w:rsidP="007B0CDC">
            <w:r w:rsidRPr="003638DD">
              <w:t>-0.461726059</w:t>
            </w:r>
          </w:p>
        </w:tc>
        <w:tc>
          <w:tcPr>
            <w:tcW w:w="1870" w:type="dxa"/>
          </w:tcPr>
          <w:p w14:paraId="306BE048" w14:textId="77777777" w:rsidR="00B57652" w:rsidRDefault="00B57652" w:rsidP="007B0CDC">
            <w:r w:rsidRPr="003638DD">
              <w:t>0</w:t>
            </w:r>
          </w:p>
        </w:tc>
      </w:tr>
      <w:tr w:rsidR="00B57652" w14:paraId="483F2F47" w14:textId="77777777" w:rsidTr="00B57652">
        <w:tc>
          <w:tcPr>
            <w:tcW w:w="1870" w:type="dxa"/>
          </w:tcPr>
          <w:p w14:paraId="3AC9A4F1" w14:textId="77777777" w:rsidR="00B57652" w:rsidRDefault="00B57652" w:rsidP="007B0CDC">
            <w:r w:rsidRPr="003638DD">
              <w:t>FBgn0029820</w:t>
            </w:r>
          </w:p>
        </w:tc>
        <w:tc>
          <w:tcPr>
            <w:tcW w:w="1959" w:type="dxa"/>
          </w:tcPr>
          <w:p w14:paraId="64C994E7" w14:textId="77777777" w:rsidR="00B57652" w:rsidRDefault="00B57652" w:rsidP="007B0CDC">
            <w:r w:rsidRPr="003638DD">
              <w:t>CG16721</w:t>
            </w:r>
          </w:p>
        </w:tc>
        <w:tc>
          <w:tcPr>
            <w:tcW w:w="1870" w:type="dxa"/>
          </w:tcPr>
          <w:p w14:paraId="24625C94" w14:textId="77777777" w:rsidR="00B57652" w:rsidRDefault="00B57652" w:rsidP="007B0CDC">
            <w:r w:rsidRPr="003638DD">
              <w:t>-0.239911907</w:t>
            </w:r>
          </w:p>
        </w:tc>
        <w:tc>
          <w:tcPr>
            <w:tcW w:w="1870" w:type="dxa"/>
          </w:tcPr>
          <w:p w14:paraId="6C865A80" w14:textId="77777777" w:rsidR="00B57652" w:rsidRDefault="00B57652" w:rsidP="007B0CDC">
            <w:r w:rsidRPr="003638DD">
              <w:t>-0.460854414</w:t>
            </w:r>
          </w:p>
        </w:tc>
        <w:tc>
          <w:tcPr>
            <w:tcW w:w="1870" w:type="dxa"/>
          </w:tcPr>
          <w:p w14:paraId="794ADE4D" w14:textId="77777777" w:rsidR="00B57652" w:rsidRDefault="00B57652" w:rsidP="007B0CDC">
            <w:r w:rsidRPr="003638DD">
              <w:t>0</w:t>
            </w:r>
          </w:p>
        </w:tc>
      </w:tr>
      <w:tr w:rsidR="00B57652" w14:paraId="77F18DB1" w14:textId="77777777" w:rsidTr="00B57652">
        <w:tc>
          <w:tcPr>
            <w:tcW w:w="1870" w:type="dxa"/>
          </w:tcPr>
          <w:p w14:paraId="3B0581A6" w14:textId="77777777" w:rsidR="00B57652" w:rsidRDefault="00B57652" w:rsidP="007B0CDC">
            <w:r w:rsidRPr="003638DD">
              <w:t>FBgn0013576</w:t>
            </w:r>
          </w:p>
        </w:tc>
        <w:tc>
          <w:tcPr>
            <w:tcW w:w="1959" w:type="dxa"/>
          </w:tcPr>
          <w:p w14:paraId="5D4B8263" w14:textId="77777777" w:rsidR="00B57652" w:rsidRDefault="00B57652" w:rsidP="007B0CDC">
            <w:proofErr w:type="spellStart"/>
            <w:r w:rsidRPr="003638DD">
              <w:t>mtd</w:t>
            </w:r>
            <w:proofErr w:type="spellEnd"/>
          </w:p>
        </w:tc>
        <w:tc>
          <w:tcPr>
            <w:tcW w:w="1870" w:type="dxa"/>
          </w:tcPr>
          <w:p w14:paraId="34D5FBF0" w14:textId="77777777" w:rsidR="00B57652" w:rsidRDefault="00B57652" w:rsidP="007B0CDC">
            <w:r w:rsidRPr="003638DD">
              <w:t>-0.162371912</w:t>
            </w:r>
          </w:p>
        </w:tc>
        <w:tc>
          <w:tcPr>
            <w:tcW w:w="1870" w:type="dxa"/>
          </w:tcPr>
          <w:p w14:paraId="102EF637" w14:textId="77777777" w:rsidR="00B57652" w:rsidRDefault="00B57652" w:rsidP="007B0CDC">
            <w:r w:rsidRPr="003638DD">
              <w:t>-0.459782198</w:t>
            </w:r>
          </w:p>
        </w:tc>
        <w:tc>
          <w:tcPr>
            <w:tcW w:w="1870" w:type="dxa"/>
          </w:tcPr>
          <w:p w14:paraId="74A84F27" w14:textId="77777777" w:rsidR="00B57652" w:rsidRDefault="00B57652" w:rsidP="007B0CDC">
            <w:r w:rsidRPr="003638DD">
              <w:t>0</w:t>
            </w:r>
          </w:p>
        </w:tc>
      </w:tr>
      <w:tr w:rsidR="00B57652" w14:paraId="3EF5565D" w14:textId="77777777" w:rsidTr="00B57652">
        <w:tc>
          <w:tcPr>
            <w:tcW w:w="1870" w:type="dxa"/>
          </w:tcPr>
          <w:p w14:paraId="08D5A954" w14:textId="77777777" w:rsidR="00B57652" w:rsidRDefault="00B57652" w:rsidP="007B0CDC">
            <w:r w:rsidRPr="003638DD">
              <w:t>FBgn0027525</w:t>
            </w:r>
          </w:p>
        </w:tc>
        <w:tc>
          <w:tcPr>
            <w:tcW w:w="1959" w:type="dxa"/>
          </w:tcPr>
          <w:p w14:paraId="07CDAFE5" w14:textId="77777777" w:rsidR="00B57652" w:rsidRDefault="00B57652" w:rsidP="007B0CDC">
            <w:r w:rsidRPr="003638DD">
              <w:t>CG7686</w:t>
            </w:r>
          </w:p>
        </w:tc>
        <w:tc>
          <w:tcPr>
            <w:tcW w:w="1870" w:type="dxa"/>
          </w:tcPr>
          <w:p w14:paraId="78E19664" w14:textId="77777777" w:rsidR="00B57652" w:rsidRDefault="00B57652" w:rsidP="007B0CDC">
            <w:r w:rsidRPr="003638DD">
              <w:t>-0.5544576</w:t>
            </w:r>
          </w:p>
        </w:tc>
        <w:tc>
          <w:tcPr>
            <w:tcW w:w="1870" w:type="dxa"/>
          </w:tcPr>
          <w:p w14:paraId="01536EFF" w14:textId="77777777" w:rsidR="00B57652" w:rsidRDefault="00B57652" w:rsidP="007B0CDC">
            <w:r w:rsidRPr="003638DD">
              <w:t>-0.458886815</w:t>
            </w:r>
          </w:p>
        </w:tc>
        <w:tc>
          <w:tcPr>
            <w:tcW w:w="1870" w:type="dxa"/>
          </w:tcPr>
          <w:p w14:paraId="78D5D911" w14:textId="77777777" w:rsidR="00B57652" w:rsidRDefault="00B57652" w:rsidP="007B0CDC">
            <w:r w:rsidRPr="003638DD">
              <w:t>0</w:t>
            </w:r>
          </w:p>
        </w:tc>
      </w:tr>
      <w:tr w:rsidR="00B57652" w14:paraId="74E7439A" w14:textId="77777777" w:rsidTr="00B57652">
        <w:tc>
          <w:tcPr>
            <w:tcW w:w="1870" w:type="dxa"/>
          </w:tcPr>
          <w:p w14:paraId="64FF1675" w14:textId="77777777" w:rsidR="00B57652" w:rsidRDefault="00B57652" w:rsidP="007B0CDC">
            <w:r w:rsidRPr="003638DD">
              <w:t>FBgn0016794</w:t>
            </w:r>
          </w:p>
        </w:tc>
        <w:tc>
          <w:tcPr>
            <w:tcW w:w="1959" w:type="dxa"/>
          </w:tcPr>
          <w:p w14:paraId="290D7D31" w14:textId="77777777" w:rsidR="00B57652" w:rsidRDefault="00B57652" w:rsidP="007B0CDC">
            <w:r w:rsidRPr="003638DD">
              <w:t>dos</w:t>
            </w:r>
          </w:p>
        </w:tc>
        <w:tc>
          <w:tcPr>
            <w:tcW w:w="1870" w:type="dxa"/>
          </w:tcPr>
          <w:p w14:paraId="05888FDB" w14:textId="77777777" w:rsidR="00B57652" w:rsidRDefault="00B57652" w:rsidP="007B0CDC">
            <w:r w:rsidRPr="003638DD">
              <w:t>-0.275867054</w:t>
            </w:r>
          </w:p>
        </w:tc>
        <w:tc>
          <w:tcPr>
            <w:tcW w:w="1870" w:type="dxa"/>
          </w:tcPr>
          <w:p w14:paraId="630369DF" w14:textId="77777777" w:rsidR="00B57652" w:rsidRDefault="00B57652" w:rsidP="007B0CDC">
            <w:r w:rsidRPr="003638DD">
              <w:t>-0.458759702</w:t>
            </w:r>
          </w:p>
        </w:tc>
        <w:tc>
          <w:tcPr>
            <w:tcW w:w="1870" w:type="dxa"/>
          </w:tcPr>
          <w:p w14:paraId="15017B63" w14:textId="77777777" w:rsidR="00B57652" w:rsidRDefault="00B57652" w:rsidP="007B0CDC">
            <w:r w:rsidRPr="003638DD">
              <w:t>1</w:t>
            </w:r>
          </w:p>
        </w:tc>
      </w:tr>
      <w:tr w:rsidR="00B57652" w14:paraId="7CAFE988" w14:textId="77777777" w:rsidTr="00B57652">
        <w:tc>
          <w:tcPr>
            <w:tcW w:w="1870" w:type="dxa"/>
          </w:tcPr>
          <w:p w14:paraId="67196573" w14:textId="77777777" w:rsidR="00B57652" w:rsidRDefault="00B57652" w:rsidP="007B0CDC">
            <w:r w:rsidRPr="003638DD">
              <w:t>FBgn0040309</w:t>
            </w:r>
          </w:p>
        </w:tc>
        <w:tc>
          <w:tcPr>
            <w:tcW w:w="1959" w:type="dxa"/>
          </w:tcPr>
          <w:p w14:paraId="5455EC61" w14:textId="77777777" w:rsidR="00B57652" w:rsidRDefault="00B57652" w:rsidP="007B0CDC">
            <w:r w:rsidRPr="003638DD">
              <w:t>Jafrac1</w:t>
            </w:r>
          </w:p>
        </w:tc>
        <w:tc>
          <w:tcPr>
            <w:tcW w:w="1870" w:type="dxa"/>
          </w:tcPr>
          <w:p w14:paraId="7F5A2BE3" w14:textId="77777777" w:rsidR="00B57652" w:rsidRDefault="00B57652" w:rsidP="007B0CDC">
            <w:r w:rsidRPr="003638DD">
              <w:t>-0.183938703</w:t>
            </w:r>
          </w:p>
        </w:tc>
        <w:tc>
          <w:tcPr>
            <w:tcW w:w="1870" w:type="dxa"/>
          </w:tcPr>
          <w:p w14:paraId="41529DD3" w14:textId="77777777" w:rsidR="00B57652" w:rsidRDefault="00B57652" w:rsidP="007B0CDC">
            <w:r w:rsidRPr="003638DD">
              <w:t>-0.456721805</w:t>
            </w:r>
          </w:p>
        </w:tc>
        <w:tc>
          <w:tcPr>
            <w:tcW w:w="1870" w:type="dxa"/>
          </w:tcPr>
          <w:p w14:paraId="197D72F5" w14:textId="77777777" w:rsidR="00B57652" w:rsidRDefault="00B57652" w:rsidP="007B0CDC">
            <w:r w:rsidRPr="003638DD">
              <w:t>1</w:t>
            </w:r>
          </w:p>
        </w:tc>
      </w:tr>
      <w:tr w:rsidR="00B57652" w14:paraId="3DF17B07" w14:textId="77777777" w:rsidTr="00B57652">
        <w:tc>
          <w:tcPr>
            <w:tcW w:w="1870" w:type="dxa"/>
          </w:tcPr>
          <w:p w14:paraId="039F0005" w14:textId="77777777" w:rsidR="00B57652" w:rsidRDefault="00B57652" w:rsidP="007B0CDC">
            <w:r w:rsidRPr="003638DD">
              <w:t>FBgn0026566</w:t>
            </w:r>
          </w:p>
        </w:tc>
        <w:tc>
          <w:tcPr>
            <w:tcW w:w="1959" w:type="dxa"/>
          </w:tcPr>
          <w:p w14:paraId="05D06BCE" w14:textId="77777777" w:rsidR="00B57652" w:rsidRDefault="00B57652" w:rsidP="007B0CDC">
            <w:r w:rsidRPr="003638DD">
              <w:t>CG1307</w:t>
            </w:r>
          </w:p>
        </w:tc>
        <w:tc>
          <w:tcPr>
            <w:tcW w:w="1870" w:type="dxa"/>
          </w:tcPr>
          <w:p w14:paraId="27C462DA" w14:textId="77777777" w:rsidR="00B57652" w:rsidRDefault="00B57652" w:rsidP="007B0CDC">
            <w:r w:rsidRPr="003638DD">
              <w:t>-0.321895197</w:t>
            </w:r>
          </w:p>
        </w:tc>
        <w:tc>
          <w:tcPr>
            <w:tcW w:w="1870" w:type="dxa"/>
          </w:tcPr>
          <w:p w14:paraId="341114B2" w14:textId="77777777" w:rsidR="00B57652" w:rsidRDefault="00B57652" w:rsidP="007B0CDC">
            <w:r w:rsidRPr="003638DD">
              <w:t>-0.456515492</w:t>
            </w:r>
          </w:p>
        </w:tc>
        <w:tc>
          <w:tcPr>
            <w:tcW w:w="1870" w:type="dxa"/>
          </w:tcPr>
          <w:p w14:paraId="0E53BFCB" w14:textId="77777777" w:rsidR="00B57652" w:rsidRDefault="00B57652" w:rsidP="007B0CDC">
            <w:r w:rsidRPr="003638DD">
              <w:t>0</w:t>
            </w:r>
          </w:p>
        </w:tc>
      </w:tr>
      <w:tr w:rsidR="00B57652" w14:paraId="6158512F" w14:textId="77777777" w:rsidTr="00B57652">
        <w:tc>
          <w:tcPr>
            <w:tcW w:w="1870" w:type="dxa"/>
          </w:tcPr>
          <w:p w14:paraId="7409A2CB" w14:textId="77777777" w:rsidR="00B57652" w:rsidRDefault="00B57652" w:rsidP="007B0CDC">
            <w:r w:rsidRPr="003638DD">
              <w:t>FBgn0000996</w:t>
            </w:r>
          </w:p>
        </w:tc>
        <w:tc>
          <w:tcPr>
            <w:tcW w:w="1959" w:type="dxa"/>
          </w:tcPr>
          <w:p w14:paraId="30B72B20" w14:textId="77777777" w:rsidR="00B57652" w:rsidRDefault="00B57652" w:rsidP="007B0CDC">
            <w:r w:rsidRPr="003638DD">
              <w:t>dup</w:t>
            </w:r>
          </w:p>
        </w:tc>
        <w:tc>
          <w:tcPr>
            <w:tcW w:w="1870" w:type="dxa"/>
          </w:tcPr>
          <w:p w14:paraId="7DFE3B52" w14:textId="77777777" w:rsidR="00B57652" w:rsidRDefault="00B57652" w:rsidP="007B0CDC">
            <w:r w:rsidRPr="003638DD">
              <w:t>-0.412099124</w:t>
            </w:r>
          </w:p>
        </w:tc>
        <w:tc>
          <w:tcPr>
            <w:tcW w:w="1870" w:type="dxa"/>
          </w:tcPr>
          <w:p w14:paraId="1D36AAAF" w14:textId="77777777" w:rsidR="00B57652" w:rsidRDefault="00B57652" w:rsidP="007B0CDC">
            <w:r w:rsidRPr="003638DD">
              <w:t>-0.45633727</w:t>
            </w:r>
          </w:p>
        </w:tc>
        <w:tc>
          <w:tcPr>
            <w:tcW w:w="1870" w:type="dxa"/>
          </w:tcPr>
          <w:p w14:paraId="553EB2A5" w14:textId="77777777" w:rsidR="00B57652" w:rsidRDefault="00B57652" w:rsidP="007B0CDC">
            <w:r w:rsidRPr="003638DD">
              <w:t>0</w:t>
            </w:r>
          </w:p>
        </w:tc>
      </w:tr>
      <w:tr w:rsidR="00B57652" w14:paraId="4CD062AC" w14:textId="77777777" w:rsidTr="00B57652">
        <w:tc>
          <w:tcPr>
            <w:tcW w:w="1870" w:type="dxa"/>
          </w:tcPr>
          <w:p w14:paraId="142F71D6" w14:textId="77777777" w:rsidR="00B57652" w:rsidRDefault="00B57652" w:rsidP="007B0CDC">
            <w:r w:rsidRPr="003638DD">
              <w:t>FBgn0035121</w:t>
            </w:r>
          </w:p>
        </w:tc>
        <w:tc>
          <w:tcPr>
            <w:tcW w:w="1959" w:type="dxa"/>
          </w:tcPr>
          <w:p w14:paraId="7B2ED895" w14:textId="77777777" w:rsidR="00B57652" w:rsidRDefault="00B57652" w:rsidP="007B0CDC">
            <w:r w:rsidRPr="003638DD">
              <w:t>Tudor-SN</w:t>
            </w:r>
          </w:p>
        </w:tc>
        <w:tc>
          <w:tcPr>
            <w:tcW w:w="1870" w:type="dxa"/>
          </w:tcPr>
          <w:p w14:paraId="4F37D506" w14:textId="77777777" w:rsidR="00B57652" w:rsidRDefault="00B57652" w:rsidP="007B0CDC">
            <w:r w:rsidRPr="003638DD">
              <w:t>-0.404867582</w:t>
            </w:r>
          </w:p>
        </w:tc>
        <w:tc>
          <w:tcPr>
            <w:tcW w:w="1870" w:type="dxa"/>
          </w:tcPr>
          <w:p w14:paraId="2BF41BA0" w14:textId="77777777" w:rsidR="00B57652" w:rsidRDefault="00B57652" w:rsidP="007B0CDC">
            <w:r w:rsidRPr="003638DD">
              <w:t>-0.456247278</w:t>
            </w:r>
          </w:p>
        </w:tc>
        <w:tc>
          <w:tcPr>
            <w:tcW w:w="1870" w:type="dxa"/>
          </w:tcPr>
          <w:p w14:paraId="4ED497CD" w14:textId="77777777" w:rsidR="00B57652" w:rsidRDefault="00B57652" w:rsidP="007B0CDC">
            <w:r w:rsidRPr="003638DD">
              <w:t>1</w:t>
            </w:r>
          </w:p>
        </w:tc>
      </w:tr>
      <w:tr w:rsidR="00B57652" w14:paraId="3B9ED938" w14:textId="77777777" w:rsidTr="00B57652">
        <w:tc>
          <w:tcPr>
            <w:tcW w:w="1870" w:type="dxa"/>
          </w:tcPr>
          <w:p w14:paraId="71663A19" w14:textId="77777777" w:rsidR="00B57652" w:rsidRDefault="00B57652" w:rsidP="007B0CDC">
            <w:r w:rsidRPr="003638DD">
              <w:t>FBgn0000351</w:t>
            </w:r>
          </w:p>
        </w:tc>
        <w:tc>
          <w:tcPr>
            <w:tcW w:w="1959" w:type="dxa"/>
          </w:tcPr>
          <w:p w14:paraId="79CFB435" w14:textId="77777777" w:rsidR="00B57652" w:rsidRDefault="00B57652" w:rsidP="007B0CDC">
            <w:proofErr w:type="spellStart"/>
            <w:r w:rsidRPr="003638DD">
              <w:t>cort</w:t>
            </w:r>
            <w:proofErr w:type="spellEnd"/>
          </w:p>
        </w:tc>
        <w:tc>
          <w:tcPr>
            <w:tcW w:w="1870" w:type="dxa"/>
          </w:tcPr>
          <w:p w14:paraId="30416172" w14:textId="77777777" w:rsidR="00B57652" w:rsidRDefault="00B57652" w:rsidP="007B0CDC">
            <w:r w:rsidRPr="003638DD">
              <w:t>-0.352254392</w:t>
            </w:r>
          </w:p>
        </w:tc>
        <w:tc>
          <w:tcPr>
            <w:tcW w:w="1870" w:type="dxa"/>
          </w:tcPr>
          <w:p w14:paraId="5744268F" w14:textId="77777777" w:rsidR="00B57652" w:rsidRDefault="00B57652" w:rsidP="007B0CDC">
            <w:r w:rsidRPr="003638DD">
              <w:t>-0.453894529</w:t>
            </w:r>
          </w:p>
        </w:tc>
        <w:tc>
          <w:tcPr>
            <w:tcW w:w="1870" w:type="dxa"/>
          </w:tcPr>
          <w:p w14:paraId="6C88151D" w14:textId="77777777" w:rsidR="00B57652" w:rsidRDefault="00B57652" w:rsidP="007B0CDC">
            <w:r w:rsidRPr="003638DD">
              <w:t>1</w:t>
            </w:r>
          </w:p>
        </w:tc>
      </w:tr>
      <w:tr w:rsidR="00B57652" w14:paraId="23AC7B94" w14:textId="77777777" w:rsidTr="00B57652">
        <w:tc>
          <w:tcPr>
            <w:tcW w:w="1870" w:type="dxa"/>
          </w:tcPr>
          <w:p w14:paraId="58001189" w14:textId="77777777" w:rsidR="00B57652" w:rsidRDefault="00B57652" w:rsidP="007B0CDC">
            <w:r w:rsidRPr="003638DD">
              <w:t>FBgn0029512</w:t>
            </w:r>
          </w:p>
        </w:tc>
        <w:tc>
          <w:tcPr>
            <w:tcW w:w="1959" w:type="dxa"/>
          </w:tcPr>
          <w:p w14:paraId="15AD8698" w14:textId="77777777" w:rsidR="00B57652" w:rsidRDefault="00B57652" w:rsidP="007B0CDC">
            <w:r w:rsidRPr="003638DD">
              <w:t>Aos1</w:t>
            </w:r>
          </w:p>
        </w:tc>
        <w:tc>
          <w:tcPr>
            <w:tcW w:w="1870" w:type="dxa"/>
          </w:tcPr>
          <w:p w14:paraId="3D11362F" w14:textId="77777777" w:rsidR="00B57652" w:rsidRDefault="00B57652" w:rsidP="007B0CDC">
            <w:r w:rsidRPr="003638DD">
              <w:t>-0.191952262</w:t>
            </w:r>
          </w:p>
        </w:tc>
        <w:tc>
          <w:tcPr>
            <w:tcW w:w="1870" w:type="dxa"/>
          </w:tcPr>
          <w:p w14:paraId="58586F0E" w14:textId="77777777" w:rsidR="00B57652" w:rsidRDefault="00B57652" w:rsidP="007B0CDC">
            <w:r w:rsidRPr="003638DD">
              <w:t>-0.45249668</w:t>
            </w:r>
          </w:p>
        </w:tc>
        <w:tc>
          <w:tcPr>
            <w:tcW w:w="1870" w:type="dxa"/>
          </w:tcPr>
          <w:p w14:paraId="53A95EF3" w14:textId="77777777" w:rsidR="00B57652" w:rsidRDefault="00B57652" w:rsidP="007B0CDC">
            <w:r w:rsidRPr="003638DD">
              <w:t>1</w:t>
            </w:r>
          </w:p>
        </w:tc>
      </w:tr>
      <w:tr w:rsidR="00B57652" w14:paraId="4D5AA92A" w14:textId="77777777" w:rsidTr="00B57652">
        <w:tc>
          <w:tcPr>
            <w:tcW w:w="1870" w:type="dxa"/>
          </w:tcPr>
          <w:p w14:paraId="2B0D9470" w14:textId="77777777" w:rsidR="00B57652" w:rsidRDefault="00B57652" w:rsidP="007B0CDC">
            <w:r w:rsidRPr="003638DD">
              <w:t>FBgn0002022</w:t>
            </w:r>
          </w:p>
        </w:tc>
        <w:tc>
          <w:tcPr>
            <w:tcW w:w="1959" w:type="dxa"/>
          </w:tcPr>
          <w:p w14:paraId="430464F4" w14:textId="77777777" w:rsidR="00B57652" w:rsidRDefault="00B57652" w:rsidP="007B0CDC">
            <w:r w:rsidRPr="003638DD">
              <w:t>Catsup</w:t>
            </w:r>
          </w:p>
        </w:tc>
        <w:tc>
          <w:tcPr>
            <w:tcW w:w="1870" w:type="dxa"/>
          </w:tcPr>
          <w:p w14:paraId="1AA1BD6F" w14:textId="77777777" w:rsidR="00B57652" w:rsidRDefault="00B57652" w:rsidP="007B0CDC">
            <w:r w:rsidRPr="003638DD">
              <w:t>-0.440117976</w:t>
            </w:r>
          </w:p>
        </w:tc>
        <w:tc>
          <w:tcPr>
            <w:tcW w:w="1870" w:type="dxa"/>
          </w:tcPr>
          <w:p w14:paraId="49ED082A" w14:textId="77777777" w:rsidR="00B57652" w:rsidRDefault="00B57652" w:rsidP="007B0CDC">
            <w:r w:rsidRPr="003638DD">
              <w:t>-0.451739761</w:t>
            </w:r>
          </w:p>
        </w:tc>
        <w:tc>
          <w:tcPr>
            <w:tcW w:w="1870" w:type="dxa"/>
          </w:tcPr>
          <w:p w14:paraId="255F1FFB" w14:textId="77777777" w:rsidR="00B57652" w:rsidRDefault="00B57652" w:rsidP="007B0CDC">
            <w:r w:rsidRPr="003638DD">
              <w:t>1</w:t>
            </w:r>
          </w:p>
        </w:tc>
      </w:tr>
      <w:tr w:rsidR="00B57652" w14:paraId="30BAEFD2" w14:textId="77777777" w:rsidTr="00B57652">
        <w:tc>
          <w:tcPr>
            <w:tcW w:w="1870" w:type="dxa"/>
          </w:tcPr>
          <w:p w14:paraId="2A1886F4" w14:textId="77777777" w:rsidR="00B57652" w:rsidRDefault="00B57652" w:rsidP="007B0CDC">
            <w:r w:rsidRPr="003638DD">
              <w:t>FBgn0030318</w:t>
            </w:r>
          </w:p>
        </w:tc>
        <w:tc>
          <w:tcPr>
            <w:tcW w:w="1959" w:type="dxa"/>
          </w:tcPr>
          <w:p w14:paraId="09FDF830" w14:textId="77777777" w:rsidR="00B57652" w:rsidRDefault="00B57652" w:rsidP="007B0CDC">
            <w:r w:rsidRPr="003638DD">
              <w:t>rho-4</w:t>
            </w:r>
          </w:p>
        </w:tc>
        <w:tc>
          <w:tcPr>
            <w:tcW w:w="1870" w:type="dxa"/>
          </w:tcPr>
          <w:p w14:paraId="6F271018" w14:textId="77777777" w:rsidR="00B57652" w:rsidRDefault="00B57652" w:rsidP="007B0CDC">
            <w:r w:rsidRPr="003638DD">
              <w:t>-0.231583461</w:t>
            </w:r>
          </w:p>
        </w:tc>
        <w:tc>
          <w:tcPr>
            <w:tcW w:w="1870" w:type="dxa"/>
          </w:tcPr>
          <w:p w14:paraId="48A14D92" w14:textId="77777777" w:rsidR="00B57652" w:rsidRDefault="00B57652" w:rsidP="007B0CDC">
            <w:r w:rsidRPr="003638DD">
              <w:t>-0.451662811</w:t>
            </w:r>
          </w:p>
        </w:tc>
        <w:tc>
          <w:tcPr>
            <w:tcW w:w="1870" w:type="dxa"/>
          </w:tcPr>
          <w:p w14:paraId="6F29C6C2" w14:textId="77777777" w:rsidR="00B57652" w:rsidRDefault="00B57652" w:rsidP="007B0CDC">
            <w:r w:rsidRPr="003638DD">
              <w:t>0</w:t>
            </w:r>
          </w:p>
        </w:tc>
      </w:tr>
      <w:tr w:rsidR="00B57652" w14:paraId="44991C4C" w14:textId="77777777" w:rsidTr="00B57652">
        <w:tc>
          <w:tcPr>
            <w:tcW w:w="1870" w:type="dxa"/>
          </w:tcPr>
          <w:p w14:paraId="0E8F2222" w14:textId="77777777" w:rsidR="00B57652" w:rsidRDefault="00B57652" w:rsidP="007B0CDC">
            <w:r w:rsidRPr="003638DD">
              <w:t>FBgn0032105</w:t>
            </w:r>
          </w:p>
        </w:tc>
        <w:tc>
          <w:tcPr>
            <w:tcW w:w="1959" w:type="dxa"/>
          </w:tcPr>
          <w:p w14:paraId="241D39D6" w14:textId="77777777" w:rsidR="00B57652" w:rsidRDefault="00B57652" w:rsidP="007B0CDC">
            <w:proofErr w:type="spellStart"/>
            <w:r w:rsidRPr="003638DD">
              <w:t>borr</w:t>
            </w:r>
            <w:proofErr w:type="spellEnd"/>
          </w:p>
        </w:tc>
        <w:tc>
          <w:tcPr>
            <w:tcW w:w="1870" w:type="dxa"/>
          </w:tcPr>
          <w:p w14:paraId="10408529" w14:textId="77777777" w:rsidR="00B57652" w:rsidRDefault="00B57652" w:rsidP="007B0CDC">
            <w:r w:rsidRPr="003638DD">
              <w:t>-0.248604802</w:t>
            </w:r>
          </w:p>
        </w:tc>
        <w:tc>
          <w:tcPr>
            <w:tcW w:w="1870" w:type="dxa"/>
          </w:tcPr>
          <w:p w14:paraId="16413523" w14:textId="77777777" w:rsidR="00B57652" w:rsidRDefault="00B57652" w:rsidP="007B0CDC">
            <w:r w:rsidRPr="003638DD">
              <w:t>-0.448396584</w:t>
            </w:r>
          </w:p>
        </w:tc>
        <w:tc>
          <w:tcPr>
            <w:tcW w:w="1870" w:type="dxa"/>
          </w:tcPr>
          <w:p w14:paraId="5EA03EE1" w14:textId="77777777" w:rsidR="00B57652" w:rsidRDefault="00B57652" w:rsidP="007B0CDC">
            <w:r w:rsidRPr="003638DD">
              <w:t>0</w:t>
            </w:r>
          </w:p>
        </w:tc>
      </w:tr>
      <w:tr w:rsidR="00B57652" w14:paraId="3BF39F3F" w14:textId="77777777" w:rsidTr="00B57652">
        <w:tc>
          <w:tcPr>
            <w:tcW w:w="1870" w:type="dxa"/>
          </w:tcPr>
          <w:p w14:paraId="40DF724A" w14:textId="77777777" w:rsidR="00B57652" w:rsidRDefault="00B57652" w:rsidP="007B0CDC">
            <w:r w:rsidRPr="003638DD">
              <w:t>FBgn0002638</w:t>
            </w:r>
          </w:p>
        </w:tc>
        <w:tc>
          <w:tcPr>
            <w:tcW w:w="1959" w:type="dxa"/>
          </w:tcPr>
          <w:p w14:paraId="57306330" w14:textId="77777777" w:rsidR="00B57652" w:rsidRDefault="00B57652" w:rsidP="007B0CDC">
            <w:r w:rsidRPr="003638DD">
              <w:t>Rcc1</w:t>
            </w:r>
          </w:p>
        </w:tc>
        <w:tc>
          <w:tcPr>
            <w:tcW w:w="1870" w:type="dxa"/>
          </w:tcPr>
          <w:p w14:paraId="765A0E43" w14:textId="77777777" w:rsidR="00B57652" w:rsidRDefault="00B57652" w:rsidP="007B0CDC">
            <w:r w:rsidRPr="003638DD">
              <w:t>-0.224098153</w:t>
            </w:r>
          </w:p>
        </w:tc>
        <w:tc>
          <w:tcPr>
            <w:tcW w:w="1870" w:type="dxa"/>
          </w:tcPr>
          <w:p w14:paraId="77E21AC5" w14:textId="77777777" w:rsidR="00B57652" w:rsidRDefault="00B57652" w:rsidP="007B0CDC">
            <w:r w:rsidRPr="003638DD">
              <w:t>-0.44726291</w:t>
            </w:r>
          </w:p>
        </w:tc>
        <w:tc>
          <w:tcPr>
            <w:tcW w:w="1870" w:type="dxa"/>
          </w:tcPr>
          <w:p w14:paraId="3829F047" w14:textId="77777777" w:rsidR="00B57652" w:rsidRDefault="00B57652" w:rsidP="007B0CDC">
            <w:r w:rsidRPr="003638DD">
              <w:t>0</w:t>
            </w:r>
          </w:p>
        </w:tc>
      </w:tr>
      <w:tr w:rsidR="00B57652" w14:paraId="014C7F6A" w14:textId="77777777" w:rsidTr="00B57652">
        <w:tc>
          <w:tcPr>
            <w:tcW w:w="1870" w:type="dxa"/>
          </w:tcPr>
          <w:p w14:paraId="0C310A5C" w14:textId="77777777" w:rsidR="00B57652" w:rsidRDefault="00B57652" w:rsidP="007B0CDC">
            <w:r w:rsidRPr="003638DD">
              <w:t>FBgn0035357</w:t>
            </w:r>
          </w:p>
        </w:tc>
        <w:tc>
          <w:tcPr>
            <w:tcW w:w="1959" w:type="dxa"/>
          </w:tcPr>
          <w:p w14:paraId="50671010" w14:textId="77777777" w:rsidR="00B57652" w:rsidRDefault="00B57652" w:rsidP="007B0CDC">
            <w:r w:rsidRPr="003638DD">
              <w:t>MEP-1</w:t>
            </w:r>
          </w:p>
        </w:tc>
        <w:tc>
          <w:tcPr>
            <w:tcW w:w="1870" w:type="dxa"/>
          </w:tcPr>
          <w:p w14:paraId="1CE008D6" w14:textId="77777777" w:rsidR="00B57652" w:rsidRDefault="00B57652" w:rsidP="007B0CDC">
            <w:r w:rsidRPr="003638DD">
              <w:t>-0.333239776</w:t>
            </w:r>
          </w:p>
        </w:tc>
        <w:tc>
          <w:tcPr>
            <w:tcW w:w="1870" w:type="dxa"/>
          </w:tcPr>
          <w:p w14:paraId="59BFB71B" w14:textId="77777777" w:rsidR="00B57652" w:rsidRDefault="00B57652" w:rsidP="007B0CDC">
            <w:r w:rsidRPr="003638DD">
              <w:t>-0.446400775</w:t>
            </w:r>
          </w:p>
        </w:tc>
        <w:tc>
          <w:tcPr>
            <w:tcW w:w="1870" w:type="dxa"/>
          </w:tcPr>
          <w:p w14:paraId="2AE07DF2" w14:textId="77777777" w:rsidR="00B57652" w:rsidRDefault="00B57652" w:rsidP="007B0CDC">
            <w:r w:rsidRPr="003638DD">
              <w:t>0</w:t>
            </w:r>
          </w:p>
        </w:tc>
      </w:tr>
      <w:tr w:rsidR="00B57652" w14:paraId="179A4B26" w14:textId="77777777" w:rsidTr="00B57652">
        <w:tc>
          <w:tcPr>
            <w:tcW w:w="1870" w:type="dxa"/>
          </w:tcPr>
          <w:p w14:paraId="6EC0B875" w14:textId="77777777" w:rsidR="00B57652" w:rsidRDefault="00B57652" w:rsidP="007B0CDC">
            <w:r w:rsidRPr="003638DD">
              <w:t>FBgn0250911</w:t>
            </w:r>
          </w:p>
        </w:tc>
        <w:tc>
          <w:tcPr>
            <w:tcW w:w="1959" w:type="dxa"/>
          </w:tcPr>
          <w:p w14:paraId="72714E1F" w14:textId="77777777" w:rsidR="00B57652" w:rsidRDefault="00B57652" w:rsidP="007B0CDC">
            <w:r w:rsidRPr="003638DD">
              <w:t>CG42245</w:t>
            </w:r>
          </w:p>
        </w:tc>
        <w:tc>
          <w:tcPr>
            <w:tcW w:w="1870" w:type="dxa"/>
          </w:tcPr>
          <w:p w14:paraId="7FCEFD1C" w14:textId="77777777" w:rsidR="00B57652" w:rsidRDefault="00B57652" w:rsidP="007B0CDC">
            <w:r w:rsidRPr="003638DD">
              <w:t>-0.333239776</w:t>
            </w:r>
          </w:p>
        </w:tc>
        <w:tc>
          <w:tcPr>
            <w:tcW w:w="1870" w:type="dxa"/>
          </w:tcPr>
          <w:p w14:paraId="42D11322" w14:textId="77777777" w:rsidR="00B57652" w:rsidRDefault="00B57652" w:rsidP="007B0CDC">
            <w:r w:rsidRPr="003638DD">
              <w:t>-0.446400775</w:t>
            </w:r>
          </w:p>
        </w:tc>
        <w:tc>
          <w:tcPr>
            <w:tcW w:w="1870" w:type="dxa"/>
          </w:tcPr>
          <w:p w14:paraId="69D7D1D8" w14:textId="77777777" w:rsidR="00B57652" w:rsidRDefault="00B57652" w:rsidP="007B0CDC">
            <w:r w:rsidRPr="003638DD">
              <w:t>0</w:t>
            </w:r>
          </w:p>
        </w:tc>
      </w:tr>
      <w:tr w:rsidR="00B57652" w14:paraId="5A2AEAF6" w14:textId="77777777" w:rsidTr="00B57652">
        <w:tc>
          <w:tcPr>
            <w:tcW w:w="1870" w:type="dxa"/>
          </w:tcPr>
          <w:p w14:paraId="1541B810" w14:textId="77777777" w:rsidR="00B57652" w:rsidRDefault="00B57652" w:rsidP="007B0CDC">
            <w:r w:rsidRPr="003638DD">
              <w:t>FBgn0261794</w:t>
            </w:r>
          </w:p>
        </w:tc>
        <w:tc>
          <w:tcPr>
            <w:tcW w:w="1959" w:type="dxa"/>
          </w:tcPr>
          <w:p w14:paraId="153F0DB0" w14:textId="77777777" w:rsidR="00B57652" w:rsidRDefault="00B57652" w:rsidP="007B0CDC">
            <w:proofErr w:type="spellStart"/>
            <w:r w:rsidRPr="003638DD">
              <w:t>kcc</w:t>
            </w:r>
            <w:proofErr w:type="spellEnd"/>
          </w:p>
        </w:tc>
        <w:tc>
          <w:tcPr>
            <w:tcW w:w="1870" w:type="dxa"/>
          </w:tcPr>
          <w:p w14:paraId="2EFCE48B" w14:textId="77777777" w:rsidR="00B57652" w:rsidRDefault="00B57652" w:rsidP="007B0CDC">
            <w:r w:rsidRPr="003638DD">
              <w:t>-0.520010963</w:t>
            </w:r>
          </w:p>
        </w:tc>
        <w:tc>
          <w:tcPr>
            <w:tcW w:w="1870" w:type="dxa"/>
          </w:tcPr>
          <w:p w14:paraId="36D8668A" w14:textId="77777777" w:rsidR="00B57652" w:rsidRDefault="00B57652" w:rsidP="007B0CDC">
            <w:r w:rsidRPr="003638DD">
              <w:t>-0.444920994</w:t>
            </w:r>
          </w:p>
        </w:tc>
        <w:tc>
          <w:tcPr>
            <w:tcW w:w="1870" w:type="dxa"/>
          </w:tcPr>
          <w:p w14:paraId="26E27EE5" w14:textId="77777777" w:rsidR="00B57652" w:rsidRDefault="00B57652" w:rsidP="007B0CDC">
            <w:r w:rsidRPr="003638DD">
              <w:t>1</w:t>
            </w:r>
          </w:p>
        </w:tc>
      </w:tr>
      <w:tr w:rsidR="00B57652" w14:paraId="73B8AF67" w14:textId="77777777" w:rsidTr="00B57652">
        <w:tc>
          <w:tcPr>
            <w:tcW w:w="1870" w:type="dxa"/>
          </w:tcPr>
          <w:p w14:paraId="3B84BC0E" w14:textId="77777777" w:rsidR="00B57652" w:rsidRDefault="00B57652" w:rsidP="007B0CDC">
            <w:r w:rsidRPr="003638DD">
              <w:t>FBgn0002783</w:t>
            </w:r>
          </w:p>
        </w:tc>
        <w:tc>
          <w:tcPr>
            <w:tcW w:w="1959" w:type="dxa"/>
          </w:tcPr>
          <w:p w14:paraId="6E2F3302" w14:textId="77777777" w:rsidR="00B57652" w:rsidRDefault="00B57652" w:rsidP="007B0CDC">
            <w:proofErr w:type="spellStart"/>
            <w:r w:rsidRPr="003638DD">
              <w:t>mor</w:t>
            </w:r>
            <w:proofErr w:type="spellEnd"/>
          </w:p>
        </w:tc>
        <w:tc>
          <w:tcPr>
            <w:tcW w:w="1870" w:type="dxa"/>
          </w:tcPr>
          <w:p w14:paraId="23C4D056" w14:textId="77777777" w:rsidR="00B57652" w:rsidRDefault="00B57652" w:rsidP="007B0CDC">
            <w:r w:rsidRPr="003638DD">
              <w:t>-0.393531022</w:t>
            </w:r>
          </w:p>
        </w:tc>
        <w:tc>
          <w:tcPr>
            <w:tcW w:w="1870" w:type="dxa"/>
          </w:tcPr>
          <w:p w14:paraId="5079296A" w14:textId="77777777" w:rsidR="00B57652" w:rsidRDefault="00B57652" w:rsidP="007B0CDC">
            <w:r w:rsidRPr="003638DD">
              <w:t>-0.443076563</w:t>
            </w:r>
          </w:p>
        </w:tc>
        <w:tc>
          <w:tcPr>
            <w:tcW w:w="1870" w:type="dxa"/>
          </w:tcPr>
          <w:p w14:paraId="5336ADDC" w14:textId="77777777" w:rsidR="00B57652" w:rsidRDefault="00B57652" w:rsidP="007B0CDC">
            <w:r w:rsidRPr="003638DD">
              <w:t>1</w:t>
            </w:r>
          </w:p>
        </w:tc>
      </w:tr>
      <w:tr w:rsidR="00B57652" w14:paraId="4A7C82A5" w14:textId="77777777" w:rsidTr="00B57652">
        <w:tc>
          <w:tcPr>
            <w:tcW w:w="1870" w:type="dxa"/>
          </w:tcPr>
          <w:p w14:paraId="0F2E047F" w14:textId="77777777" w:rsidR="00B57652" w:rsidRDefault="00B57652" w:rsidP="007B0CDC">
            <w:r w:rsidRPr="003638DD">
              <w:lastRenderedPageBreak/>
              <w:t>FBgn0026323</w:t>
            </w:r>
          </w:p>
        </w:tc>
        <w:tc>
          <w:tcPr>
            <w:tcW w:w="1959" w:type="dxa"/>
          </w:tcPr>
          <w:p w14:paraId="736F3C33" w14:textId="77777777" w:rsidR="00B57652" w:rsidRDefault="00B57652" w:rsidP="007B0CDC">
            <w:r w:rsidRPr="003638DD">
              <w:t>Tak1</w:t>
            </w:r>
          </w:p>
        </w:tc>
        <w:tc>
          <w:tcPr>
            <w:tcW w:w="1870" w:type="dxa"/>
          </w:tcPr>
          <w:p w14:paraId="0D6555FC" w14:textId="77777777" w:rsidR="00B57652" w:rsidRDefault="00B57652" w:rsidP="007B0CDC">
            <w:r w:rsidRPr="003638DD">
              <w:t>-0.260533517</w:t>
            </w:r>
          </w:p>
        </w:tc>
        <w:tc>
          <w:tcPr>
            <w:tcW w:w="1870" w:type="dxa"/>
          </w:tcPr>
          <w:p w14:paraId="03A055EE" w14:textId="77777777" w:rsidR="00B57652" w:rsidRDefault="00B57652" w:rsidP="007B0CDC">
            <w:r w:rsidRPr="003638DD">
              <w:t>-0.442372547</w:t>
            </w:r>
          </w:p>
        </w:tc>
        <w:tc>
          <w:tcPr>
            <w:tcW w:w="1870" w:type="dxa"/>
          </w:tcPr>
          <w:p w14:paraId="390D3379" w14:textId="77777777" w:rsidR="00B57652" w:rsidRDefault="00B57652" w:rsidP="007B0CDC">
            <w:r w:rsidRPr="003638DD">
              <w:t>1</w:t>
            </w:r>
          </w:p>
        </w:tc>
      </w:tr>
      <w:tr w:rsidR="00B57652" w14:paraId="06A0E1A5" w14:textId="77777777" w:rsidTr="00B57652">
        <w:tc>
          <w:tcPr>
            <w:tcW w:w="1870" w:type="dxa"/>
          </w:tcPr>
          <w:p w14:paraId="25ACDE0B" w14:textId="77777777" w:rsidR="00B57652" w:rsidRDefault="00B57652" w:rsidP="007B0CDC">
            <w:r w:rsidRPr="003638DD">
              <w:t>FBgn0015296</w:t>
            </w:r>
          </w:p>
        </w:tc>
        <w:tc>
          <w:tcPr>
            <w:tcW w:w="1959" w:type="dxa"/>
          </w:tcPr>
          <w:p w14:paraId="73CF0743" w14:textId="77777777" w:rsidR="00B57652" w:rsidRDefault="00B57652" w:rsidP="007B0CDC">
            <w:proofErr w:type="spellStart"/>
            <w:r w:rsidRPr="003638DD">
              <w:t>Shc</w:t>
            </w:r>
            <w:proofErr w:type="spellEnd"/>
          </w:p>
        </w:tc>
        <w:tc>
          <w:tcPr>
            <w:tcW w:w="1870" w:type="dxa"/>
          </w:tcPr>
          <w:p w14:paraId="6856892D" w14:textId="77777777" w:rsidR="00B57652" w:rsidRDefault="00B57652" w:rsidP="007B0CDC">
            <w:r w:rsidRPr="003638DD">
              <w:t>-0.231130445</w:t>
            </w:r>
          </w:p>
        </w:tc>
        <w:tc>
          <w:tcPr>
            <w:tcW w:w="1870" w:type="dxa"/>
          </w:tcPr>
          <w:p w14:paraId="5AD97CA8" w14:textId="77777777" w:rsidR="00B57652" w:rsidRDefault="00B57652" w:rsidP="007B0CDC">
            <w:r w:rsidRPr="003638DD">
              <w:t>-0.442265545</w:t>
            </w:r>
          </w:p>
        </w:tc>
        <w:tc>
          <w:tcPr>
            <w:tcW w:w="1870" w:type="dxa"/>
          </w:tcPr>
          <w:p w14:paraId="649015CA" w14:textId="77777777" w:rsidR="00B57652" w:rsidRDefault="00B57652" w:rsidP="007B0CDC">
            <w:r w:rsidRPr="003638DD">
              <w:t>1</w:t>
            </w:r>
          </w:p>
        </w:tc>
      </w:tr>
      <w:tr w:rsidR="00B57652" w14:paraId="2577E2B4" w14:textId="77777777" w:rsidTr="00B57652">
        <w:tc>
          <w:tcPr>
            <w:tcW w:w="1870" w:type="dxa"/>
          </w:tcPr>
          <w:p w14:paraId="64FD22B3" w14:textId="77777777" w:rsidR="00B57652" w:rsidRDefault="00B57652" w:rsidP="007B0CDC">
            <w:r w:rsidRPr="003638DD">
              <w:t>FBgn0263077</w:t>
            </w:r>
          </w:p>
        </w:tc>
        <w:tc>
          <w:tcPr>
            <w:tcW w:w="1959" w:type="dxa"/>
          </w:tcPr>
          <w:p w14:paraId="5E2909DD" w14:textId="77777777" w:rsidR="00B57652" w:rsidRDefault="00B57652" w:rsidP="007B0CDC">
            <w:r w:rsidRPr="003638DD">
              <w:t>CG43340</w:t>
            </w:r>
          </w:p>
        </w:tc>
        <w:tc>
          <w:tcPr>
            <w:tcW w:w="1870" w:type="dxa"/>
          </w:tcPr>
          <w:p w14:paraId="676C3F25" w14:textId="77777777" w:rsidR="00B57652" w:rsidRDefault="00B57652" w:rsidP="007B0CDC">
            <w:r w:rsidRPr="003638DD">
              <w:t>-0.475153745</w:t>
            </w:r>
          </w:p>
        </w:tc>
        <w:tc>
          <w:tcPr>
            <w:tcW w:w="1870" w:type="dxa"/>
          </w:tcPr>
          <w:p w14:paraId="3EBF62CE" w14:textId="77777777" w:rsidR="00B57652" w:rsidRDefault="00B57652" w:rsidP="007B0CDC">
            <w:r w:rsidRPr="003638DD">
              <w:t>-0.441082455</w:t>
            </w:r>
          </w:p>
        </w:tc>
        <w:tc>
          <w:tcPr>
            <w:tcW w:w="1870" w:type="dxa"/>
          </w:tcPr>
          <w:p w14:paraId="4F3E560C" w14:textId="77777777" w:rsidR="00B57652" w:rsidRDefault="00B57652" w:rsidP="007B0CDC">
            <w:r w:rsidRPr="003638DD">
              <w:t>1</w:t>
            </w:r>
          </w:p>
        </w:tc>
      </w:tr>
      <w:tr w:rsidR="00B57652" w14:paraId="11487A51" w14:textId="77777777" w:rsidTr="00B57652">
        <w:tc>
          <w:tcPr>
            <w:tcW w:w="1870" w:type="dxa"/>
          </w:tcPr>
          <w:p w14:paraId="0340CCCA" w14:textId="77777777" w:rsidR="00B57652" w:rsidRDefault="00B57652" w:rsidP="007B0CDC">
            <w:r w:rsidRPr="003638DD">
              <w:t>FBgn0003268</w:t>
            </w:r>
          </w:p>
        </w:tc>
        <w:tc>
          <w:tcPr>
            <w:tcW w:w="1959" w:type="dxa"/>
          </w:tcPr>
          <w:p w14:paraId="67FD1A1A" w14:textId="77777777" w:rsidR="00B57652" w:rsidRDefault="00B57652" w:rsidP="007B0CDC">
            <w:r w:rsidRPr="003638DD">
              <w:t>rod</w:t>
            </w:r>
          </w:p>
        </w:tc>
        <w:tc>
          <w:tcPr>
            <w:tcW w:w="1870" w:type="dxa"/>
          </w:tcPr>
          <w:p w14:paraId="73DF448A" w14:textId="77777777" w:rsidR="00B57652" w:rsidRDefault="00B57652" w:rsidP="007B0CDC">
            <w:r w:rsidRPr="003638DD">
              <w:t>-0.253499744</w:t>
            </w:r>
          </w:p>
        </w:tc>
        <w:tc>
          <w:tcPr>
            <w:tcW w:w="1870" w:type="dxa"/>
          </w:tcPr>
          <w:p w14:paraId="575564F5" w14:textId="77777777" w:rsidR="00B57652" w:rsidRDefault="00B57652" w:rsidP="007B0CDC">
            <w:r w:rsidRPr="003638DD">
              <w:t>-0.440129907</w:t>
            </w:r>
          </w:p>
        </w:tc>
        <w:tc>
          <w:tcPr>
            <w:tcW w:w="1870" w:type="dxa"/>
          </w:tcPr>
          <w:p w14:paraId="020EEA8B" w14:textId="77777777" w:rsidR="00B57652" w:rsidRDefault="00B57652" w:rsidP="007B0CDC">
            <w:r w:rsidRPr="003638DD">
              <w:t>0</w:t>
            </w:r>
          </w:p>
        </w:tc>
      </w:tr>
      <w:tr w:rsidR="00B57652" w14:paraId="5D513790" w14:textId="77777777" w:rsidTr="00B57652">
        <w:tc>
          <w:tcPr>
            <w:tcW w:w="1870" w:type="dxa"/>
          </w:tcPr>
          <w:p w14:paraId="2489222A" w14:textId="77777777" w:rsidR="00B57652" w:rsidRDefault="00B57652" w:rsidP="007B0CDC">
            <w:r w:rsidRPr="003638DD">
              <w:t>FBgn0020388</w:t>
            </w:r>
          </w:p>
        </w:tc>
        <w:tc>
          <w:tcPr>
            <w:tcW w:w="1959" w:type="dxa"/>
          </w:tcPr>
          <w:p w14:paraId="3BF05A3C" w14:textId="77777777" w:rsidR="00B57652" w:rsidRDefault="00B57652" w:rsidP="007B0CDC">
            <w:r w:rsidRPr="003638DD">
              <w:t>Gcn5</w:t>
            </w:r>
          </w:p>
        </w:tc>
        <w:tc>
          <w:tcPr>
            <w:tcW w:w="1870" w:type="dxa"/>
          </w:tcPr>
          <w:p w14:paraId="0EC27363" w14:textId="77777777" w:rsidR="00B57652" w:rsidRDefault="00B57652" w:rsidP="007B0CDC">
            <w:r w:rsidRPr="003638DD">
              <w:t>-0.289085658</w:t>
            </w:r>
          </w:p>
        </w:tc>
        <w:tc>
          <w:tcPr>
            <w:tcW w:w="1870" w:type="dxa"/>
          </w:tcPr>
          <w:p w14:paraId="54D14A4C" w14:textId="77777777" w:rsidR="00B57652" w:rsidRDefault="00B57652" w:rsidP="007B0CDC">
            <w:r w:rsidRPr="003638DD">
              <w:t>-0.437471403</w:t>
            </w:r>
          </w:p>
        </w:tc>
        <w:tc>
          <w:tcPr>
            <w:tcW w:w="1870" w:type="dxa"/>
          </w:tcPr>
          <w:p w14:paraId="7C1C1B53" w14:textId="77777777" w:rsidR="00B57652" w:rsidRDefault="00B57652" w:rsidP="007B0CDC">
            <w:r w:rsidRPr="003638DD">
              <w:t>0</w:t>
            </w:r>
          </w:p>
        </w:tc>
      </w:tr>
      <w:tr w:rsidR="00B57652" w14:paraId="027B5B0E" w14:textId="77777777" w:rsidTr="00B57652">
        <w:tc>
          <w:tcPr>
            <w:tcW w:w="1870" w:type="dxa"/>
          </w:tcPr>
          <w:p w14:paraId="0FCD6542" w14:textId="77777777" w:rsidR="00B57652" w:rsidRDefault="00B57652" w:rsidP="007B0CDC">
            <w:r w:rsidRPr="003638DD">
              <w:t>FBgn0000556</w:t>
            </w:r>
          </w:p>
        </w:tc>
        <w:tc>
          <w:tcPr>
            <w:tcW w:w="1959" w:type="dxa"/>
          </w:tcPr>
          <w:p w14:paraId="55B25590" w14:textId="77777777" w:rsidR="00B57652" w:rsidRDefault="00B57652" w:rsidP="007B0CDC">
            <w:r w:rsidRPr="003638DD">
              <w:t>Ef1alpha48D</w:t>
            </w:r>
          </w:p>
        </w:tc>
        <w:tc>
          <w:tcPr>
            <w:tcW w:w="1870" w:type="dxa"/>
          </w:tcPr>
          <w:p w14:paraId="3589652E" w14:textId="77777777" w:rsidR="00B57652" w:rsidRDefault="00B57652" w:rsidP="007B0CDC">
            <w:r w:rsidRPr="003638DD">
              <w:t>-0.423599204</w:t>
            </w:r>
          </w:p>
        </w:tc>
        <w:tc>
          <w:tcPr>
            <w:tcW w:w="1870" w:type="dxa"/>
          </w:tcPr>
          <w:p w14:paraId="72FB76D1" w14:textId="77777777" w:rsidR="00B57652" w:rsidRDefault="00B57652" w:rsidP="007B0CDC">
            <w:r w:rsidRPr="003638DD">
              <w:t>-0.436411402</w:t>
            </w:r>
          </w:p>
        </w:tc>
        <w:tc>
          <w:tcPr>
            <w:tcW w:w="1870" w:type="dxa"/>
          </w:tcPr>
          <w:p w14:paraId="340A195A" w14:textId="77777777" w:rsidR="00B57652" w:rsidRDefault="00B57652" w:rsidP="007B0CDC">
            <w:r w:rsidRPr="003638DD">
              <w:t>1</w:t>
            </w:r>
          </w:p>
        </w:tc>
      </w:tr>
      <w:tr w:rsidR="00B57652" w14:paraId="6A1BE4E4" w14:textId="77777777" w:rsidTr="00B57652">
        <w:tc>
          <w:tcPr>
            <w:tcW w:w="1870" w:type="dxa"/>
          </w:tcPr>
          <w:p w14:paraId="5160D4E4" w14:textId="77777777" w:rsidR="00B57652" w:rsidRDefault="00B57652" w:rsidP="007B0CDC">
            <w:r w:rsidRPr="003638DD">
              <w:t>FBgn0037051</w:t>
            </w:r>
          </w:p>
        </w:tc>
        <w:tc>
          <w:tcPr>
            <w:tcW w:w="1959" w:type="dxa"/>
          </w:tcPr>
          <w:p w14:paraId="0AD42080" w14:textId="77777777" w:rsidR="00B57652" w:rsidRDefault="00B57652" w:rsidP="007B0CDC">
            <w:r w:rsidRPr="003638DD">
              <w:t>CG10565</w:t>
            </w:r>
          </w:p>
        </w:tc>
        <w:tc>
          <w:tcPr>
            <w:tcW w:w="1870" w:type="dxa"/>
          </w:tcPr>
          <w:p w14:paraId="06EF87AD" w14:textId="77777777" w:rsidR="00B57652" w:rsidRDefault="00B57652" w:rsidP="007B0CDC">
            <w:r w:rsidRPr="003638DD">
              <w:t>-0.487962868</w:t>
            </w:r>
          </w:p>
        </w:tc>
        <w:tc>
          <w:tcPr>
            <w:tcW w:w="1870" w:type="dxa"/>
          </w:tcPr>
          <w:p w14:paraId="2E349BAA" w14:textId="77777777" w:rsidR="00B57652" w:rsidRDefault="00B57652" w:rsidP="007B0CDC">
            <w:r w:rsidRPr="003638DD">
              <w:t>-0.435140985</w:t>
            </w:r>
          </w:p>
        </w:tc>
        <w:tc>
          <w:tcPr>
            <w:tcW w:w="1870" w:type="dxa"/>
          </w:tcPr>
          <w:p w14:paraId="33449BDB" w14:textId="77777777" w:rsidR="00B57652" w:rsidRDefault="00B57652" w:rsidP="007B0CDC">
            <w:r w:rsidRPr="003638DD">
              <w:t>1</w:t>
            </w:r>
          </w:p>
        </w:tc>
      </w:tr>
      <w:tr w:rsidR="00B57652" w14:paraId="150259C5" w14:textId="77777777" w:rsidTr="00B57652">
        <w:tc>
          <w:tcPr>
            <w:tcW w:w="1870" w:type="dxa"/>
          </w:tcPr>
          <w:p w14:paraId="4B28F1D8" w14:textId="77777777" w:rsidR="00B57652" w:rsidRDefault="00B57652" w:rsidP="007B0CDC">
            <w:r w:rsidRPr="003638DD">
              <w:t>FBgn0029833</w:t>
            </w:r>
          </w:p>
        </w:tc>
        <w:tc>
          <w:tcPr>
            <w:tcW w:w="1959" w:type="dxa"/>
          </w:tcPr>
          <w:p w14:paraId="7CD2BE56" w14:textId="77777777" w:rsidR="00B57652" w:rsidRDefault="00B57652" w:rsidP="007B0CDC">
            <w:r w:rsidRPr="003638DD">
              <w:t>CG5941</w:t>
            </w:r>
          </w:p>
        </w:tc>
        <w:tc>
          <w:tcPr>
            <w:tcW w:w="1870" w:type="dxa"/>
          </w:tcPr>
          <w:p w14:paraId="3BDCE566" w14:textId="77777777" w:rsidR="00B57652" w:rsidRDefault="00B57652" w:rsidP="007B0CDC">
            <w:r w:rsidRPr="003638DD">
              <w:t>-0.551078426</w:t>
            </w:r>
          </w:p>
        </w:tc>
        <w:tc>
          <w:tcPr>
            <w:tcW w:w="1870" w:type="dxa"/>
          </w:tcPr>
          <w:p w14:paraId="24595325" w14:textId="77777777" w:rsidR="00B57652" w:rsidRDefault="00B57652" w:rsidP="007B0CDC">
            <w:r w:rsidRPr="003638DD">
              <w:t>-0.430311387</w:t>
            </w:r>
          </w:p>
        </w:tc>
        <w:tc>
          <w:tcPr>
            <w:tcW w:w="1870" w:type="dxa"/>
          </w:tcPr>
          <w:p w14:paraId="11D78B29" w14:textId="77777777" w:rsidR="00B57652" w:rsidRDefault="00B57652" w:rsidP="007B0CDC">
            <w:r w:rsidRPr="003638DD">
              <w:t>1</w:t>
            </w:r>
          </w:p>
        </w:tc>
      </w:tr>
      <w:tr w:rsidR="00B57652" w14:paraId="1B00A557" w14:textId="77777777" w:rsidTr="00B57652">
        <w:tc>
          <w:tcPr>
            <w:tcW w:w="1870" w:type="dxa"/>
          </w:tcPr>
          <w:p w14:paraId="163AA50C" w14:textId="77777777" w:rsidR="00B57652" w:rsidRDefault="00B57652" w:rsidP="007B0CDC">
            <w:r w:rsidRPr="003638DD">
              <w:t>FBgn0038274</w:t>
            </w:r>
          </w:p>
        </w:tc>
        <w:tc>
          <w:tcPr>
            <w:tcW w:w="1959" w:type="dxa"/>
          </w:tcPr>
          <w:p w14:paraId="62DA85F7" w14:textId="77777777" w:rsidR="00B57652" w:rsidRDefault="00B57652" w:rsidP="007B0CDC">
            <w:r w:rsidRPr="003638DD">
              <w:t>Nup93-2</w:t>
            </w:r>
          </w:p>
        </w:tc>
        <w:tc>
          <w:tcPr>
            <w:tcW w:w="1870" w:type="dxa"/>
          </w:tcPr>
          <w:p w14:paraId="74522EF1" w14:textId="77777777" w:rsidR="00B57652" w:rsidRDefault="00B57652" w:rsidP="007B0CDC">
            <w:r w:rsidRPr="003638DD">
              <w:t>-0.409129965</w:t>
            </w:r>
          </w:p>
        </w:tc>
        <w:tc>
          <w:tcPr>
            <w:tcW w:w="1870" w:type="dxa"/>
          </w:tcPr>
          <w:p w14:paraId="0FDFC811" w14:textId="77777777" w:rsidR="00B57652" w:rsidRDefault="00B57652" w:rsidP="007B0CDC">
            <w:r w:rsidRPr="003638DD">
              <w:t>-0.428845885</w:t>
            </w:r>
          </w:p>
        </w:tc>
        <w:tc>
          <w:tcPr>
            <w:tcW w:w="1870" w:type="dxa"/>
          </w:tcPr>
          <w:p w14:paraId="170AF90A" w14:textId="77777777" w:rsidR="00B57652" w:rsidRDefault="00B57652" w:rsidP="007B0CDC">
            <w:r w:rsidRPr="003638DD">
              <w:t>0</w:t>
            </w:r>
          </w:p>
        </w:tc>
      </w:tr>
      <w:tr w:rsidR="00B57652" w14:paraId="727769B2" w14:textId="77777777" w:rsidTr="00B57652">
        <w:tc>
          <w:tcPr>
            <w:tcW w:w="1870" w:type="dxa"/>
          </w:tcPr>
          <w:p w14:paraId="02D3B0A2" w14:textId="77777777" w:rsidR="00B57652" w:rsidRDefault="00B57652" w:rsidP="007B0CDC">
            <w:r w:rsidRPr="003638DD">
              <w:t>FBgn0031285</w:t>
            </w:r>
          </w:p>
        </w:tc>
        <w:tc>
          <w:tcPr>
            <w:tcW w:w="1959" w:type="dxa"/>
          </w:tcPr>
          <w:p w14:paraId="0E2BE8E8" w14:textId="77777777" w:rsidR="00B57652" w:rsidRDefault="00B57652" w:rsidP="007B0CDC">
            <w:r w:rsidRPr="003638DD">
              <w:t>CG3662</w:t>
            </w:r>
          </w:p>
        </w:tc>
        <w:tc>
          <w:tcPr>
            <w:tcW w:w="1870" w:type="dxa"/>
          </w:tcPr>
          <w:p w14:paraId="4592CCA6" w14:textId="77777777" w:rsidR="00B57652" w:rsidRDefault="00B57652" w:rsidP="007B0CDC">
            <w:r w:rsidRPr="003638DD">
              <w:t>-0.229324997</w:t>
            </w:r>
          </w:p>
        </w:tc>
        <w:tc>
          <w:tcPr>
            <w:tcW w:w="1870" w:type="dxa"/>
          </w:tcPr>
          <w:p w14:paraId="2BC1C7E9" w14:textId="77777777" w:rsidR="00B57652" w:rsidRDefault="00B57652" w:rsidP="007B0CDC">
            <w:r w:rsidRPr="003638DD">
              <w:t>-0.427378318</w:t>
            </w:r>
          </w:p>
        </w:tc>
        <w:tc>
          <w:tcPr>
            <w:tcW w:w="1870" w:type="dxa"/>
          </w:tcPr>
          <w:p w14:paraId="441EF3AF" w14:textId="77777777" w:rsidR="00B57652" w:rsidRDefault="00B57652" w:rsidP="007B0CDC">
            <w:r w:rsidRPr="003638DD">
              <w:t>0</w:t>
            </w:r>
          </w:p>
        </w:tc>
      </w:tr>
      <w:tr w:rsidR="00B57652" w14:paraId="65D0AAB7" w14:textId="77777777" w:rsidTr="00B57652">
        <w:tc>
          <w:tcPr>
            <w:tcW w:w="1870" w:type="dxa"/>
          </w:tcPr>
          <w:p w14:paraId="6A1ECBCC" w14:textId="77777777" w:rsidR="00B57652" w:rsidRDefault="00B57652" w:rsidP="007B0CDC">
            <w:r w:rsidRPr="003638DD">
              <w:t>FBgn0263998</w:t>
            </w:r>
          </w:p>
        </w:tc>
        <w:tc>
          <w:tcPr>
            <w:tcW w:w="1959" w:type="dxa"/>
          </w:tcPr>
          <w:p w14:paraId="3A7D2DF2" w14:textId="77777777" w:rsidR="00B57652" w:rsidRDefault="00B57652" w:rsidP="007B0CDC">
            <w:proofErr w:type="spellStart"/>
            <w:r w:rsidRPr="003638DD">
              <w:t>Ack</w:t>
            </w:r>
            <w:proofErr w:type="spellEnd"/>
            <w:r w:rsidRPr="003638DD">
              <w:t>-like</w:t>
            </w:r>
          </w:p>
        </w:tc>
        <w:tc>
          <w:tcPr>
            <w:tcW w:w="1870" w:type="dxa"/>
          </w:tcPr>
          <w:p w14:paraId="6F5878C6" w14:textId="77777777" w:rsidR="00B57652" w:rsidRDefault="00B57652" w:rsidP="007B0CDC">
            <w:r w:rsidRPr="003638DD">
              <w:t>-0.134434343</w:t>
            </w:r>
          </w:p>
        </w:tc>
        <w:tc>
          <w:tcPr>
            <w:tcW w:w="1870" w:type="dxa"/>
          </w:tcPr>
          <w:p w14:paraId="301E384B" w14:textId="77777777" w:rsidR="00B57652" w:rsidRDefault="00B57652" w:rsidP="007B0CDC">
            <w:r w:rsidRPr="003638DD">
              <w:t>-0.42268786</w:t>
            </w:r>
          </w:p>
        </w:tc>
        <w:tc>
          <w:tcPr>
            <w:tcW w:w="1870" w:type="dxa"/>
          </w:tcPr>
          <w:p w14:paraId="12627289" w14:textId="77777777" w:rsidR="00B57652" w:rsidRDefault="00B57652" w:rsidP="007B0CDC">
            <w:r w:rsidRPr="003638DD">
              <w:t>0</w:t>
            </w:r>
          </w:p>
        </w:tc>
      </w:tr>
      <w:tr w:rsidR="00B57652" w14:paraId="4A1C26AC" w14:textId="77777777" w:rsidTr="00B57652">
        <w:tc>
          <w:tcPr>
            <w:tcW w:w="1870" w:type="dxa"/>
          </w:tcPr>
          <w:p w14:paraId="11320A1F" w14:textId="77777777" w:rsidR="00B57652" w:rsidRDefault="00B57652" w:rsidP="007B0CDC">
            <w:r w:rsidRPr="003638DD">
              <w:t>FBgn0031054</w:t>
            </w:r>
          </w:p>
        </w:tc>
        <w:tc>
          <w:tcPr>
            <w:tcW w:w="1959" w:type="dxa"/>
          </w:tcPr>
          <w:p w14:paraId="47BB005B" w14:textId="77777777" w:rsidR="00B57652" w:rsidRDefault="00B57652" w:rsidP="007B0CDC">
            <w:r w:rsidRPr="003638DD">
              <w:t>Ssu72</w:t>
            </w:r>
          </w:p>
        </w:tc>
        <w:tc>
          <w:tcPr>
            <w:tcW w:w="1870" w:type="dxa"/>
          </w:tcPr>
          <w:p w14:paraId="6C098CA1" w14:textId="77777777" w:rsidR="00B57652" w:rsidRDefault="00B57652" w:rsidP="007B0CDC">
            <w:r w:rsidRPr="003638DD">
              <w:t>-0.410562411</w:t>
            </w:r>
          </w:p>
        </w:tc>
        <w:tc>
          <w:tcPr>
            <w:tcW w:w="1870" w:type="dxa"/>
          </w:tcPr>
          <w:p w14:paraId="4564FA11" w14:textId="77777777" w:rsidR="00B57652" w:rsidRDefault="00B57652" w:rsidP="007B0CDC">
            <w:r w:rsidRPr="003638DD">
              <w:t>-0.4216802</w:t>
            </w:r>
          </w:p>
        </w:tc>
        <w:tc>
          <w:tcPr>
            <w:tcW w:w="1870" w:type="dxa"/>
          </w:tcPr>
          <w:p w14:paraId="4DDA4880" w14:textId="77777777" w:rsidR="00B57652" w:rsidRDefault="00B57652" w:rsidP="007B0CDC">
            <w:r w:rsidRPr="003638DD">
              <w:t>1</w:t>
            </w:r>
          </w:p>
        </w:tc>
      </w:tr>
      <w:tr w:rsidR="00B57652" w14:paraId="3B989CD2" w14:textId="77777777" w:rsidTr="00B57652">
        <w:tc>
          <w:tcPr>
            <w:tcW w:w="1870" w:type="dxa"/>
          </w:tcPr>
          <w:p w14:paraId="35047BF6" w14:textId="77777777" w:rsidR="00B57652" w:rsidRDefault="00B57652" w:rsidP="007B0CDC">
            <w:r w:rsidRPr="003638DD">
              <w:t>FBgn0023094</w:t>
            </w:r>
          </w:p>
        </w:tc>
        <w:tc>
          <w:tcPr>
            <w:tcW w:w="1959" w:type="dxa"/>
          </w:tcPr>
          <w:p w14:paraId="0814604A" w14:textId="77777777" w:rsidR="00B57652" w:rsidRDefault="00B57652" w:rsidP="007B0CDC">
            <w:proofErr w:type="spellStart"/>
            <w:r w:rsidRPr="003638DD">
              <w:t>cyc</w:t>
            </w:r>
            <w:proofErr w:type="spellEnd"/>
          </w:p>
        </w:tc>
        <w:tc>
          <w:tcPr>
            <w:tcW w:w="1870" w:type="dxa"/>
          </w:tcPr>
          <w:p w14:paraId="10BEBB25" w14:textId="77777777" w:rsidR="00B57652" w:rsidRDefault="00B57652" w:rsidP="007B0CDC">
            <w:r w:rsidRPr="003638DD">
              <w:t>-0.161940034</w:t>
            </w:r>
          </w:p>
        </w:tc>
        <w:tc>
          <w:tcPr>
            <w:tcW w:w="1870" w:type="dxa"/>
          </w:tcPr>
          <w:p w14:paraId="001E4021" w14:textId="77777777" w:rsidR="00B57652" w:rsidRDefault="00B57652" w:rsidP="007B0CDC">
            <w:r w:rsidRPr="003638DD">
              <w:t>-0.421616486</w:t>
            </w:r>
          </w:p>
        </w:tc>
        <w:tc>
          <w:tcPr>
            <w:tcW w:w="1870" w:type="dxa"/>
          </w:tcPr>
          <w:p w14:paraId="238EE29E" w14:textId="77777777" w:rsidR="00B57652" w:rsidRDefault="00B57652" w:rsidP="007B0CDC">
            <w:r w:rsidRPr="003638DD">
              <w:t>0</w:t>
            </w:r>
          </w:p>
        </w:tc>
      </w:tr>
      <w:tr w:rsidR="00B57652" w14:paraId="50573C20" w14:textId="77777777" w:rsidTr="00B57652">
        <w:tc>
          <w:tcPr>
            <w:tcW w:w="1870" w:type="dxa"/>
          </w:tcPr>
          <w:p w14:paraId="68C4E8D9" w14:textId="77777777" w:rsidR="00B57652" w:rsidRDefault="00B57652" w:rsidP="007B0CDC">
            <w:r w:rsidRPr="003638DD">
              <w:t>FBgn0019960</w:t>
            </w:r>
          </w:p>
        </w:tc>
        <w:tc>
          <w:tcPr>
            <w:tcW w:w="1959" w:type="dxa"/>
          </w:tcPr>
          <w:p w14:paraId="6525AE63" w14:textId="77777777" w:rsidR="00B57652" w:rsidRDefault="00B57652" w:rsidP="007B0CDC">
            <w:r w:rsidRPr="003638DD">
              <w:t>CG6455</w:t>
            </w:r>
          </w:p>
        </w:tc>
        <w:tc>
          <w:tcPr>
            <w:tcW w:w="1870" w:type="dxa"/>
          </w:tcPr>
          <w:p w14:paraId="719FF8D5" w14:textId="77777777" w:rsidR="00B57652" w:rsidRDefault="00B57652" w:rsidP="007B0CDC">
            <w:r w:rsidRPr="003638DD">
              <w:t>-0.27219373</w:t>
            </w:r>
          </w:p>
        </w:tc>
        <w:tc>
          <w:tcPr>
            <w:tcW w:w="1870" w:type="dxa"/>
          </w:tcPr>
          <w:p w14:paraId="211A00A9" w14:textId="77777777" w:rsidR="00B57652" w:rsidRDefault="00B57652" w:rsidP="007B0CDC">
            <w:r w:rsidRPr="003638DD">
              <w:t>-0.417200165</w:t>
            </w:r>
          </w:p>
        </w:tc>
        <w:tc>
          <w:tcPr>
            <w:tcW w:w="1870" w:type="dxa"/>
          </w:tcPr>
          <w:p w14:paraId="7D9821D7" w14:textId="77777777" w:rsidR="00B57652" w:rsidRDefault="00B57652" w:rsidP="007B0CDC">
            <w:r w:rsidRPr="003638DD">
              <w:t>1</w:t>
            </w:r>
          </w:p>
        </w:tc>
      </w:tr>
      <w:tr w:rsidR="00B57652" w14:paraId="56DF40D4" w14:textId="77777777" w:rsidTr="00B57652">
        <w:tc>
          <w:tcPr>
            <w:tcW w:w="1870" w:type="dxa"/>
          </w:tcPr>
          <w:p w14:paraId="3DAA7DC1" w14:textId="77777777" w:rsidR="00B57652" w:rsidRDefault="00B57652" w:rsidP="007B0CDC">
            <w:r w:rsidRPr="003638DD">
              <w:t>FBgn0038552</w:t>
            </w:r>
          </w:p>
        </w:tc>
        <w:tc>
          <w:tcPr>
            <w:tcW w:w="1959" w:type="dxa"/>
          </w:tcPr>
          <w:p w14:paraId="50A71EB1" w14:textId="77777777" w:rsidR="00B57652" w:rsidRDefault="00B57652" w:rsidP="007B0CDC">
            <w:r w:rsidRPr="003638DD">
              <w:t>CG18012</w:t>
            </w:r>
          </w:p>
        </w:tc>
        <w:tc>
          <w:tcPr>
            <w:tcW w:w="1870" w:type="dxa"/>
          </w:tcPr>
          <w:p w14:paraId="36515461" w14:textId="77777777" w:rsidR="00B57652" w:rsidRDefault="00B57652" w:rsidP="007B0CDC">
            <w:r w:rsidRPr="003638DD">
              <w:t>-0.575883345</w:t>
            </w:r>
          </w:p>
        </w:tc>
        <w:tc>
          <w:tcPr>
            <w:tcW w:w="1870" w:type="dxa"/>
          </w:tcPr>
          <w:p w14:paraId="691ECC2D" w14:textId="77777777" w:rsidR="00B57652" w:rsidRDefault="00B57652" w:rsidP="007B0CDC">
            <w:r w:rsidRPr="003638DD">
              <w:t>-0.416991107</w:t>
            </w:r>
          </w:p>
        </w:tc>
        <w:tc>
          <w:tcPr>
            <w:tcW w:w="1870" w:type="dxa"/>
          </w:tcPr>
          <w:p w14:paraId="5D8BCA5D" w14:textId="77777777" w:rsidR="00B57652" w:rsidRDefault="00B57652" w:rsidP="007B0CDC">
            <w:r w:rsidRPr="003638DD">
              <w:t>0</w:t>
            </w:r>
          </w:p>
        </w:tc>
      </w:tr>
      <w:tr w:rsidR="00B57652" w14:paraId="35267666" w14:textId="77777777" w:rsidTr="00B57652">
        <w:tc>
          <w:tcPr>
            <w:tcW w:w="1870" w:type="dxa"/>
          </w:tcPr>
          <w:p w14:paraId="4DC6E632" w14:textId="77777777" w:rsidR="00B57652" w:rsidRDefault="00B57652" w:rsidP="007B0CDC">
            <w:r w:rsidRPr="003638DD">
              <w:t>FBgn0033241</w:t>
            </w:r>
          </w:p>
        </w:tc>
        <w:tc>
          <w:tcPr>
            <w:tcW w:w="1959" w:type="dxa"/>
          </w:tcPr>
          <w:p w14:paraId="6279FC8E" w14:textId="77777777" w:rsidR="00B57652" w:rsidRDefault="00B57652" w:rsidP="007B0CDC">
            <w:r w:rsidRPr="003638DD">
              <w:t>CG2915</w:t>
            </w:r>
          </w:p>
        </w:tc>
        <w:tc>
          <w:tcPr>
            <w:tcW w:w="1870" w:type="dxa"/>
          </w:tcPr>
          <w:p w14:paraId="7CDABF1B" w14:textId="77777777" w:rsidR="00B57652" w:rsidRDefault="00B57652" w:rsidP="007B0CDC">
            <w:r w:rsidRPr="003638DD">
              <w:t>-0.416883058</w:t>
            </w:r>
          </w:p>
        </w:tc>
        <w:tc>
          <w:tcPr>
            <w:tcW w:w="1870" w:type="dxa"/>
          </w:tcPr>
          <w:p w14:paraId="6EE261BF" w14:textId="77777777" w:rsidR="00B57652" w:rsidRDefault="00B57652" w:rsidP="007B0CDC">
            <w:r w:rsidRPr="003638DD">
              <w:t>-0.416674099</w:t>
            </w:r>
          </w:p>
        </w:tc>
        <w:tc>
          <w:tcPr>
            <w:tcW w:w="1870" w:type="dxa"/>
          </w:tcPr>
          <w:p w14:paraId="7DCCCECC" w14:textId="77777777" w:rsidR="00B57652" w:rsidRDefault="00B57652" w:rsidP="007B0CDC">
            <w:r w:rsidRPr="003638DD">
              <w:t>1</w:t>
            </w:r>
          </w:p>
        </w:tc>
      </w:tr>
      <w:tr w:rsidR="00B57652" w14:paraId="2E879801" w14:textId="77777777" w:rsidTr="00B57652">
        <w:tc>
          <w:tcPr>
            <w:tcW w:w="1870" w:type="dxa"/>
          </w:tcPr>
          <w:p w14:paraId="1F98FE80" w14:textId="77777777" w:rsidR="00B57652" w:rsidRDefault="00B57652" w:rsidP="007B0CDC">
            <w:r w:rsidRPr="003638DD">
              <w:t>FBgn0263667</w:t>
            </w:r>
          </w:p>
        </w:tc>
        <w:tc>
          <w:tcPr>
            <w:tcW w:w="1959" w:type="dxa"/>
          </w:tcPr>
          <w:p w14:paraId="4B682700" w14:textId="77777777" w:rsidR="00B57652" w:rsidRDefault="00B57652" w:rsidP="007B0CDC">
            <w:proofErr w:type="spellStart"/>
            <w:r w:rsidRPr="003638DD">
              <w:t>Lpt</w:t>
            </w:r>
            <w:proofErr w:type="spellEnd"/>
          </w:p>
        </w:tc>
        <w:tc>
          <w:tcPr>
            <w:tcW w:w="1870" w:type="dxa"/>
          </w:tcPr>
          <w:p w14:paraId="75AD152C" w14:textId="77777777" w:rsidR="00B57652" w:rsidRDefault="00B57652" w:rsidP="007B0CDC">
            <w:r w:rsidRPr="003638DD">
              <w:t>-0.435505477</w:t>
            </w:r>
          </w:p>
        </w:tc>
        <w:tc>
          <w:tcPr>
            <w:tcW w:w="1870" w:type="dxa"/>
          </w:tcPr>
          <w:p w14:paraId="0C122196" w14:textId="77777777" w:rsidR="00B57652" w:rsidRDefault="00B57652" w:rsidP="007B0CDC">
            <w:r w:rsidRPr="003638DD">
              <w:t>-0.416321951</w:t>
            </w:r>
          </w:p>
        </w:tc>
        <w:tc>
          <w:tcPr>
            <w:tcW w:w="1870" w:type="dxa"/>
          </w:tcPr>
          <w:p w14:paraId="2E9F40D9" w14:textId="77777777" w:rsidR="00B57652" w:rsidRDefault="00B57652" w:rsidP="007B0CDC">
            <w:r w:rsidRPr="003638DD">
              <w:t>0</w:t>
            </w:r>
          </w:p>
        </w:tc>
      </w:tr>
      <w:tr w:rsidR="00B57652" w14:paraId="1D22794C" w14:textId="77777777" w:rsidTr="00B57652">
        <w:tc>
          <w:tcPr>
            <w:tcW w:w="1870" w:type="dxa"/>
          </w:tcPr>
          <w:p w14:paraId="22DF29AB" w14:textId="77777777" w:rsidR="00B57652" w:rsidRDefault="00B57652" w:rsidP="007B0CDC">
            <w:r w:rsidRPr="003638DD">
              <w:t>FBgn0011763</w:t>
            </w:r>
          </w:p>
        </w:tc>
        <w:tc>
          <w:tcPr>
            <w:tcW w:w="1959" w:type="dxa"/>
          </w:tcPr>
          <w:p w14:paraId="664E4DA6" w14:textId="77777777" w:rsidR="00B57652" w:rsidRDefault="00B57652" w:rsidP="007B0CDC">
            <w:proofErr w:type="spellStart"/>
            <w:r w:rsidRPr="003638DD">
              <w:t>Dp</w:t>
            </w:r>
            <w:proofErr w:type="spellEnd"/>
          </w:p>
        </w:tc>
        <w:tc>
          <w:tcPr>
            <w:tcW w:w="1870" w:type="dxa"/>
          </w:tcPr>
          <w:p w14:paraId="6505D2E9" w14:textId="77777777" w:rsidR="00B57652" w:rsidRDefault="00B57652" w:rsidP="007B0CDC">
            <w:r w:rsidRPr="003638DD">
              <w:t>-0.545622339</w:t>
            </w:r>
          </w:p>
        </w:tc>
        <w:tc>
          <w:tcPr>
            <w:tcW w:w="1870" w:type="dxa"/>
          </w:tcPr>
          <w:p w14:paraId="2B792D48" w14:textId="77777777" w:rsidR="00B57652" w:rsidRDefault="00B57652" w:rsidP="007B0CDC">
            <w:r w:rsidRPr="003638DD">
              <w:t>-0.415233375</w:t>
            </w:r>
          </w:p>
        </w:tc>
        <w:tc>
          <w:tcPr>
            <w:tcW w:w="1870" w:type="dxa"/>
          </w:tcPr>
          <w:p w14:paraId="62CAE790" w14:textId="77777777" w:rsidR="00B57652" w:rsidRDefault="00B57652" w:rsidP="007B0CDC">
            <w:r w:rsidRPr="003638DD">
              <w:t>0</w:t>
            </w:r>
          </w:p>
        </w:tc>
      </w:tr>
      <w:tr w:rsidR="00B57652" w14:paraId="13A66F52" w14:textId="77777777" w:rsidTr="00B57652">
        <w:tc>
          <w:tcPr>
            <w:tcW w:w="1870" w:type="dxa"/>
          </w:tcPr>
          <w:p w14:paraId="4E94275C" w14:textId="77777777" w:rsidR="00B57652" w:rsidRDefault="00B57652" w:rsidP="007B0CDC">
            <w:r w:rsidRPr="003638DD">
              <w:t>FBgn0030507</w:t>
            </w:r>
          </w:p>
        </w:tc>
        <w:tc>
          <w:tcPr>
            <w:tcW w:w="1959" w:type="dxa"/>
          </w:tcPr>
          <w:p w14:paraId="24B6CA97" w14:textId="77777777" w:rsidR="00B57652" w:rsidRDefault="00B57652" w:rsidP="007B0CDC">
            <w:r w:rsidRPr="003638DD">
              <w:t>CG11164</w:t>
            </w:r>
          </w:p>
        </w:tc>
        <w:tc>
          <w:tcPr>
            <w:tcW w:w="1870" w:type="dxa"/>
          </w:tcPr>
          <w:p w14:paraId="1386D85A" w14:textId="77777777" w:rsidR="00B57652" w:rsidRDefault="00B57652" w:rsidP="007B0CDC">
            <w:r w:rsidRPr="003638DD">
              <w:t>-0.353760076</w:t>
            </w:r>
          </w:p>
        </w:tc>
        <w:tc>
          <w:tcPr>
            <w:tcW w:w="1870" w:type="dxa"/>
          </w:tcPr>
          <w:p w14:paraId="3726B1D6" w14:textId="77777777" w:rsidR="00B57652" w:rsidRDefault="00B57652" w:rsidP="007B0CDC">
            <w:r w:rsidRPr="003638DD">
              <w:t>-0.412070301</w:t>
            </w:r>
          </w:p>
        </w:tc>
        <w:tc>
          <w:tcPr>
            <w:tcW w:w="1870" w:type="dxa"/>
          </w:tcPr>
          <w:p w14:paraId="628140F9" w14:textId="77777777" w:rsidR="00B57652" w:rsidRDefault="00B57652" w:rsidP="007B0CDC">
            <w:r w:rsidRPr="003638DD">
              <w:t>1</w:t>
            </w:r>
          </w:p>
        </w:tc>
      </w:tr>
      <w:tr w:rsidR="00B57652" w14:paraId="4D5B7417" w14:textId="77777777" w:rsidTr="00B57652">
        <w:tc>
          <w:tcPr>
            <w:tcW w:w="1870" w:type="dxa"/>
          </w:tcPr>
          <w:p w14:paraId="73094E9D" w14:textId="77777777" w:rsidR="00B57652" w:rsidRDefault="00B57652" w:rsidP="007B0CDC">
            <w:r w:rsidRPr="003638DD">
              <w:t>FBgn0052343</w:t>
            </w:r>
          </w:p>
        </w:tc>
        <w:tc>
          <w:tcPr>
            <w:tcW w:w="1959" w:type="dxa"/>
          </w:tcPr>
          <w:p w14:paraId="4719D538" w14:textId="77777777" w:rsidR="00B57652" w:rsidRDefault="00B57652" w:rsidP="007B0CDC">
            <w:r w:rsidRPr="003638DD">
              <w:t>Atac3</w:t>
            </w:r>
          </w:p>
        </w:tc>
        <w:tc>
          <w:tcPr>
            <w:tcW w:w="1870" w:type="dxa"/>
          </w:tcPr>
          <w:p w14:paraId="4515ACAB" w14:textId="77777777" w:rsidR="00B57652" w:rsidRDefault="00B57652" w:rsidP="007B0CDC">
            <w:r w:rsidRPr="003638DD">
              <w:t>-0.296617114</w:t>
            </w:r>
          </w:p>
        </w:tc>
        <w:tc>
          <w:tcPr>
            <w:tcW w:w="1870" w:type="dxa"/>
          </w:tcPr>
          <w:p w14:paraId="6B8E0877" w14:textId="77777777" w:rsidR="00B57652" w:rsidRDefault="00B57652" w:rsidP="007B0CDC">
            <w:r w:rsidRPr="003638DD">
              <w:t>-0.411889769</w:t>
            </w:r>
          </w:p>
        </w:tc>
        <w:tc>
          <w:tcPr>
            <w:tcW w:w="1870" w:type="dxa"/>
          </w:tcPr>
          <w:p w14:paraId="42E7B018" w14:textId="77777777" w:rsidR="00B57652" w:rsidRDefault="00B57652" w:rsidP="007B0CDC">
            <w:r w:rsidRPr="003638DD">
              <w:t>0</w:t>
            </w:r>
          </w:p>
        </w:tc>
      </w:tr>
      <w:tr w:rsidR="00B57652" w14:paraId="23167C5B" w14:textId="77777777" w:rsidTr="00B57652">
        <w:tc>
          <w:tcPr>
            <w:tcW w:w="1870" w:type="dxa"/>
          </w:tcPr>
          <w:p w14:paraId="48817B5C" w14:textId="77777777" w:rsidR="00B57652" w:rsidRDefault="00B57652" w:rsidP="007B0CDC">
            <w:r w:rsidRPr="003638DD">
              <w:t>FBgn0260985</w:t>
            </w:r>
          </w:p>
        </w:tc>
        <w:tc>
          <w:tcPr>
            <w:tcW w:w="1959" w:type="dxa"/>
          </w:tcPr>
          <w:p w14:paraId="2A664C91" w14:textId="77777777" w:rsidR="00B57652" w:rsidRDefault="00B57652" w:rsidP="007B0CDC">
            <w:r w:rsidRPr="003638DD">
              <w:t>RfC4</w:t>
            </w:r>
          </w:p>
        </w:tc>
        <w:tc>
          <w:tcPr>
            <w:tcW w:w="1870" w:type="dxa"/>
          </w:tcPr>
          <w:p w14:paraId="31942FD7" w14:textId="77777777" w:rsidR="00B57652" w:rsidRDefault="00B57652" w:rsidP="007B0CDC">
            <w:r w:rsidRPr="003638DD">
              <w:t>-0.400285253</w:t>
            </w:r>
          </w:p>
        </w:tc>
        <w:tc>
          <w:tcPr>
            <w:tcW w:w="1870" w:type="dxa"/>
          </w:tcPr>
          <w:p w14:paraId="1CFC2ACB" w14:textId="77777777" w:rsidR="00B57652" w:rsidRDefault="00B57652" w:rsidP="007B0CDC">
            <w:r w:rsidRPr="003638DD">
              <w:t>-0.411549829</w:t>
            </w:r>
          </w:p>
        </w:tc>
        <w:tc>
          <w:tcPr>
            <w:tcW w:w="1870" w:type="dxa"/>
          </w:tcPr>
          <w:p w14:paraId="11025F80" w14:textId="77777777" w:rsidR="00B57652" w:rsidRDefault="00B57652" w:rsidP="007B0CDC">
            <w:r w:rsidRPr="003638DD">
              <w:t>1</w:t>
            </w:r>
          </w:p>
        </w:tc>
      </w:tr>
      <w:tr w:rsidR="00B57652" w14:paraId="7A3D14B8" w14:textId="77777777" w:rsidTr="00B57652">
        <w:tc>
          <w:tcPr>
            <w:tcW w:w="1870" w:type="dxa"/>
          </w:tcPr>
          <w:p w14:paraId="30AD7425" w14:textId="77777777" w:rsidR="00B57652" w:rsidRDefault="00B57652" w:rsidP="007B0CDC">
            <w:r w:rsidRPr="003638DD">
              <w:t>FBgn0015818</w:t>
            </w:r>
          </w:p>
        </w:tc>
        <w:tc>
          <w:tcPr>
            <w:tcW w:w="1959" w:type="dxa"/>
          </w:tcPr>
          <w:p w14:paraId="094D750E" w14:textId="77777777" w:rsidR="00B57652" w:rsidRDefault="00B57652" w:rsidP="007B0CDC">
            <w:proofErr w:type="spellStart"/>
            <w:r w:rsidRPr="003638DD">
              <w:t>Spx</w:t>
            </w:r>
            <w:proofErr w:type="spellEnd"/>
          </w:p>
        </w:tc>
        <w:tc>
          <w:tcPr>
            <w:tcW w:w="1870" w:type="dxa"/>
          </w:tcPr>
          <w:p w14:paraId="7B9043BE" w14:textId="77777777" w:rsidR="00B57652" w:rsidRDefault="00B57652" w:rsidP="007B0CDC">
            <w:r w:rsidRPr="003638DD">
              <w:t>-0.555194302</w:t>
            </w:r>
          </w:p>
        </w:tc>
        <w:tc>
          <w:tcPr>
            <w:tcW w:w="1870" w:type="dxa"/>
          </w:tcPr>
          <w:p w14:paraId="6883CFED" w14:textId="77777777" w:rsidR="00B57652" w:rsidRDefault="00B57652" w:rsidP="007B0CDC">
            <w:r w:rsidRPr="003638DD">
              <w:t>-0.41152495</w:t>
            </w:r>
          </w:p>
        </w:tc>
        <w:tc>
          <w:tcPr>
            <w:tcW w:w="1870" w:type="dxa"/>
          </w:tcPr>
          <w:p w14:paraId="23CC9356" w14:textId="77777777" w:rsidR="00B57652" w:rsidRDefault="00B57652" w:rsidP="007B0CDC">
            <w:r w:rsidRPr="003638DD">
              <w:t>0</w:t>
            </w:r>
          </w:p>
        </w:tc>
      </w:tr>
      <w:tr w:rsidR="00B57652" w14:paraId="3B089601" w14:textId="77777777" w:rsidTr="00B57652">
        <w:tc>
          <w:tcPr>
            <w:tcW w:w="1870" w:type="dxa"/>
          </w:tcPr>
          <w:p w14:paraId="1450C5D1" w14:textId="77777777" w:rsidR="00B57652" w:rsidRDefault="00B57652" w:rsidP="007B0CDC">
            <w:r w:rsidRPr="003638DD">
              <w:t>FBgn0039563</w:t>
            </w:r>
          </w:p>
        </w:tc>
        <w:tc>
          <w:tcPr>
            <w:tcW w:w="1959" w:type="dxa"/>
          </w:tcPr>
          <w:p w14:paraId="79C196D9" w14:textId="77777777" w:rsidR="00B57652" w:rsidRDefault="00B57652" w:rsidP="007B0CDC">
            <w:r w:rsidRPr="003638DD">
              <w:t>CG4951</w:t>
            </w:r>
          </w:p>
        </w:tc>
        <w:tc>
          <w:tcPr>
            <w:tcW w:w="1870" w:type="dxa"/>
          </w:tcPr>
          <w:p w14:paraId="12C4FE51" w14:textId="77777777" w:rsidR="00B57652" w:rsidRDefault="00B57652" w:rsidP="007B0CDC">
            <w:r w:rsidRPr="003638DD">
              <w:t>-0.272492338</w:t>
            </w:r>
          </w:p>
        </w:tc>
        <w:tc>
          <w:tcPr>
            <w:tcW w:w="1870" w:type="dxa"/>
          </w:tcPr>
          <w:p w14:paraId="2A5D2A17" w14:textId="77777777" w:rsidR="00B57652" w:rsidRDefault="00B57652" w:rsidP="007B0CDC">
            <w:r w:rsidRPr="003638DD">
              <w:t>-0.41030228</w:t>
            </w:r>
          </w:p>
        </w:tc>
        <w:tc>
          <w:tcPr>
            <w:tcW w:w="1870" w:type="dxa"/>
          </w:tcPr>
          <w:p w14:paraId="532484D4" w14:textId="77777777" w:rsidR="00B57652" w:rsidRDefault="00B57652" w:rsidP="007B0CDC">
            <w:r w:rsidRPr="003638DD">
              <w:t>1</w:t>
            </w:r>
          </w:p>
        </w:tc>
      </w:tr>
      <w:tr w:rsidR="00B57652" w14:paraId="44B6A9E7" w14:textId="77777777" w:rsidTr="00B57652">
        <w:tc>
          <w:tcPr>
            <w:tcW w:w="1870" w:type="dxa"/>
          </w:tcPr>
          <w:p w14:paraId="536F67CC" w14:textId="77777777" w:rsidR="00B57652" w:rsidRDefault="00B57652" w:rsidP="007B0CDC">
            <w:r w:rsidRPr="003638DD">
              <w:t>FBgn0027616</w:t>
            </w:r>
          </w:p>
        </w:tc>
        <w:tc>
          <w:tcPr>
            <w:tcW w:w="1959" w:type="dxa"/>
          </w:tcPr>
          <w:p w14:paraId="73EDE93A" w14:textId="77777777" w:rsidR="00B57652" w:rsidRDefault="00B57652" w:rsidP="007B0CDC">
            <w:r w:rsidRPr="003638DD">
              <w:t>YT521-B</w:t>
            </w:r>
          </w:p>
        </w:tc>
        <w:tc>
          <w:tcPr>
            <w:tcW w:w="1870" w:type="dxa"/>
          </w:tcPr>
          <w:p w14:paraId="09195A66" w14:textId="77777777" w:rsidR="00B57652" w:rsidRDefault="00B57652" w:rsidP="007B0CDC">
            <w:r w:rsidRPr="003638DD">
              <w:t>-0.354465002</w:t>
            </w:r>
          </w:p>
        </w:tc>
        <w:tc>
          <w:tcPr>
            <w:tcW w:w="1870" w:type="dxa"/>
          </w:tcPr>
          <w:p w14:paraId="2CADA624" w14:textId="77777777" w:rsidR="00B57652" w:rsidRDefault="00B57652" w:rsidP="007B0CDC">
            <w:r w:rsidRPr="003638DD">
              <w:t>-0.408816389</w:t>
            </w:r>
          </w:p>
        </w:tc>
        <w:tc>
          <w:tcPr>
            <w:tcW w:w="1870" w:type="dxa"/>
          </w:tcPr>
          <w:p w14:paraId="1CCB7791" w14:textId="77777777" w:rsidR="00B57652" w:rsidRDefault="00B57652" w:rsidP="007B0CDC">
            <w:r w:rsidRPr="003638DD">
              <w:t>0</w:t>
            </w:r>
          </w:p>
        </w:tc>
      </w:tr>
      <w:tr w:rsidR="00B57652" w14:paraId="0F2BBE9A" w14:textId="77777777" w:rsidTr="00B57652">
        <w:tc>
          <w:tcPr>
            <w:tcW w:w="1870" w:type="dxa"/>
          </w:tcPr>
          <w:p w14:paraId="2EA0CD8C" w14:textId="77777777" w:rsidR="00B57652" w:rsidRDefault="00B57652" w:rsidP="007B0CDC">
            <w:r w:rsidRPr="003638DD">
              <w:t>FBgn0050020</w:t>
            </w:r>
          </w:p>
        </w:tc>
        <w:tc>
          <w:tcPr>
            <w:tcW w:w="1959" w:type="dxa"/>
          </w:tcPr>
          <w:p w14:paraId="69FA4A66" w14:textId="77777777" w:rsidR="00B57652" w:rsidRDefault="00B57652" w:rsidP="007B0CDC">
            <w:r w:rsidRPr="003638DD">
              <w:t>CG30020</w:t>
            </w:r>
          </w:p>
        </w:tc>
        <w:tc>
          <w:tcPr>
            <w:tcW w:w="1870" w:type="dxa"/>
          </w:tcPr>
          <w:p w14:paraId="42052364" w14:textId="77777777" w:rsidR="00B57652" w:rsidRDefault="00B57652" w:rsidP="007B0CDC">
            <w:r w:rsidRPr="003638DD">
              <w:t>-0.509272401</w:t>
            </w:r>
          </w:p>
        </w:tc>
        <w:tc>
          <w:tcPr>
            <w:tcW w:w="1870" w:type="dxa"/>
          </w:tcPr>
          <w:p w14:paraId="5A2B823A" w14:textId="77777777" w:rsidR="00B57652" w:rsidRDefault="00B57652" w:rsidP="007B0CDC">
            <w:r w:rsidRPr="003638DD">
              <w:t>-0.408247507</w:t>
            </w:r>
          </w:p>
        </w:tc>
        <w:tc>
          <w:tcPr>
            <w:tcW w:w="1870" w:type="dxa"/>
          </w:tcPr>
          <w:p w14:paraId="522FCF2C" w14:textId="77777777" w:rsidR="00B57652" w:rsidRDefault="00B57652" w:rsidP="007B0CDC">
            <w:r w:rsidRPr="003638DD">
              <w:t>1</w:t>
            </w:r>
          </w:p>
        </w:tc>
      </w:tr>
      <w:tr w:rsidR="00B57652" w14:paraId="4682C5FC" w14:textId="77777777" w:rsidTr="00B57652">
        <w:tc>
          <w:tcPr>
            <w:tcW w:w="1870" w:type="dxa"/>
          </w:tcPr>
          <w:p w14:paraId="1C3BD7D7" w14:textId="77777777" w:rsidR="00B57652" w:rsidRDefault="00B57652" w:rsidP="007B0CDC">
            <w:r w:rsidRPr="003638DD">
              <w:t>FBgn0267651</w:t>
            </w:r>
          </w:p>
        </w:tc>
        <w:tc>
          <w:tcPr>
            <w:tcW w:w="1959" w:type="dxa"/>
          </w:tcPr>
          <w:p w14:paraId="3ED407EE" w14:textId="77777777" w:rsidR="00B57652" w:rsidRDefault="00B57652" w:rsidP="007B0CDC">
            <w:r w:rsidRPr="003638DD">
              <w:t>pre-mod(mdg4)-O</w:t>
            </w:r>
          </w:p>
        </w:tc>
        <w:tc>
          <w:tcPr>
            <w:tcW w:w="1870" w:type="dxa"/>
          </w:tcPr>
          <w:p w14:paraId="67411179" w14:textId="77777777" w:rsidR="00B57652" w:rsidRDefault="00B57652" w:rsidP="007B0CDC">
            <w:r w:rsidRPr="003638DD">
              <w:t>-0.295860027</w:t>
            </w:r>
          </w:p>
        </w:tc>
        <w:tc>
          <w:tcPr>
            <w:tcW w:w="1870" w:type="dxa"/>
          </w:tcPr>
          <w:p w14:paraId="46482AE5" w14:textId="77777777" w:rsidR="00B57652" w:rsidRDefault="00B57652" w:rsidP="007B0CDC">
            <w:r w:rsidRPr="003638DD">
              <w:t>-0.40773366</w:t>
            </w:r>
          </w:p>
        </w:tc>
        <w:tc>
          <w:tcPr>
            <w:tcW w:w="1870" w:type="dxa"/>
          </w:tcPr>
          <w:p w14:paraId="59A26829" w14:textId="77777777" w:rsidR="00B57652" w:rsidRDefault="00B57652" w:rsidP="007B0CDC">
            <w:r w:rsidRPr="003638DD">
              <w:t>0</w:t>
            </w:r>
          </w:p>
        </w:tc>
      </w:tr>
      <w:tr w:rsidR="00B57652" w14:paraId="10EDAF10" w14:textId="77777777" w:rsidTr="00B57652">
        <w:tc>
          <w:tcPr>
            <w:tcW w:w="1870" w:type="dxa"/>
          </w:tcPr>
          <w:p w14:paraId="21F22D44" w14:textId="77777777" w:rsidR="00B57652" w:rsidRDefault="00B57652" w:rsidP="007B0CDC">
            <w:r w:rsidRPr="003638DD">
              <w:t>FBgn0267652</w:t>
            </w:r>
          </w:p>
        </w:tc>
        <w:tc>
          <w:tcPr>
            <w:tcW w:w="1959" w:type="dxa"/>
          </w:tcPr>
          <w:p w14:paraId="62BF3F93" w14:textId="77777777" w:rsidR="00B57652" w:rsidRDefault="00B57652" w:rsidP="007B0CDC">
            <w:r w:rsidRPr="003638DD">
              <w:t>pre-mod(mdg4)-N</w:t>
            </w:r>
          </w:p>
        </w:tc>
        <w:tc>
          <w:tcPr>
            <w:tcW w:w="1870" w:type="dxa"/>
          </w:tcPr>
          <w:p w14:paraId="5DF6DB3E" w14:textId="77777777" w:rsidR="00B57652" w:rsidRDefault="00B57652" w:rsidP="007B0CDC">
            <w:r w:rsidRPr="003638DD">
              <w:t>-0.295860027</w:t>
            </w:r>
          </w:p>
        </w:tc>
        <w:tc>
          <w:tcPr>
            <w:tcW w:w="1870" w:type="dxa"/>
          </w:tcPr>
          <w:p w14:paraId="6245C87E" w14:textId="77777777" w:rsidR="00B57652" w:rsidRDefault="00B57652" w:rsidP="007B0CDC">
            <w:r w:rsidRPr="003638DD">
              <w:t>-0.40773366</w:t>
            </w:r>
          </w:p>
        </w:tc>
        <w:tc>
          <w:tcPr>
            <w:tcW w:w="1870" w:type="dxa"/>
          </w:tcPr>
          <w:p w14:paraId="2A2963FD" w14:textId="77777777" w:rsidR="00B57652" w:rsidRDefault="00B57652" w:rsidP="007B0CDC">
            <w:r w:rsidRPr="003638DD">
              <w:t>0</w:t>
            </w:r>
          </w:p>
        </w:tc>
      </w:tr>
      <w:tr w:rsidR="00B57652" w14:paraId="7FE12CE6" w14:textId="77777777" w:rsidTr="00B57652">
        <w:tc>
          <w:tcPr>
            <w:tcW w:w="1870" w:type="dxa"/>
          </w:tcPr>
          <w:p w14:paraId="0961BD9A" w14:textId="77777777" w:rsidR="00B57652" w:rsidRDefault="00B57652" w:rsidP="007B0CDC">
            <w:r w:rsidRPr="003638DD">
              <w:t>FBgn0267650</w:t>
            </w:r>
          </w:p>
        </w:tc>
        <w:tc>
          <w:tcPr>
            <w:tcW w:w="1959" w:type="dxa"/>
          </w:tcPr>
          <w:p w14:paraId="05B366AF" w14:textId="77777777" w:rsidR="00B57652" w:rsidRDefault="00B57652" w:rsidP="007B0CDC">
            <w:r w:rsidRPr="003638DD">
              <w:t>pre-mod(mdg4)-AA</w:t>
            </w:r>
          </w:p>
        </w:tc>
        <w:tc>
          <w:tcPr>
            <w:tcW w:w="1870" w:type="dxa"/>
          </w:tcPr>
          <w:p w14:paraId="4E7701B8" w14:textId="77777777" w:rsidR="00B57652" w:rsidRDefault="00B57652" w:rsidP="007B0CDC">
            <w:r w:rsidRPr="003638DD">
              <w:t>-0.295860027</w:t>
            </w:r>
          </w:p>
        </w:tc>
        <w:tc>
          <w:tcPr>
            <w:tcW w:w="1870" w:type="dxa"/>
          </w:tcPr>
          <w:p w14:paraId="4689C7E2" w14:textId="77777777" w:rsidR="00B57652" w:rsidRDefault="00B57652" w:rsidP="007B0CDC">
            <w:r w:rsidRPr="003638DD">
              <w:t>-0.40773366</w:t>
            </w:r>
          </w:p>
        </w:tc>
        <w:tc>
          <w:tcPr>
            <w:tcW w:w="1870" w:type="dxa"/>
          </w:tcPr>
          <w:p w14:paraId="2EC6135A" w14:textId="77777777" w:rsidR="00B57652" w:rsidRDefault="00B57652" w:rsidP="007B0CDC">
            <w:r w:rsidRPr="003638DD">
              <w:t>0</w:t>
            </w:r>
          </w:p>
        </w:tc>
      </w:tr>
      <w:tr w:rsidR="00B57652" w14:paraId="0492726F" w14:textId="77777777" w:rsidTr="00B57652">
        <w:tc>
          <w:tcPr>
            <w:tcW w:w="1870" w:type="dxa"/>
          </w:tcPr>
          <w:p w14:paraId="7C845F26" w14:textId="77777777" w:rsidR="00B57652" w:rsidRDefault="00B57652" w:rsidP="007B0CDC">
            <w:r w:rsidRPr="003638DD">
              <w:t>FBgn0004132</w:t>
            </w:r>
          </w:p>
        </w:tc>
        <w:tc>
          <w:tcPr>
            <w:tcW w:w="1959" w:type="dxa"/>
          </w:tcPr>
          <w:p w14:paraId="7D432EB6" w14:textId="77777777" w:rsidR="00B57652" w:rsidRDefault="00B57652" w:rsidP="007B0CDC">
            <w:proofErr w:type="spellStart"/>
            <w:r w:rsidRPr="003638DD">
              <w:t>boca</w:t>
            </w:r>
            <w:proofErr w:type="spellEnd"/>
          </w:p>
        </w:tc>
        <w:tc>
          <w:tcPr>
            <w:tcW w:w="1870" w:type="dxa"/>
          </w:tcPr>
          <w:p w14:paraId="1563EA57" w14:textId="77777777" w:rsidR="00B57652" w:rsidRDefault="00B57652" w:rsidP="007B0CDC">
            <w:r w:rsidRPr="003638DD">
              <w:t>-0.408782381</w:t>
            </w:r>
          </w:p>
        </w:tc>
        <w:tc>
          <w:tcPr>
            <w:tcW w:w="1870" w:type="dxa"/>
          </w:tcPr>
          <w:p w14:paraId="3521C693" w14:textId="77777777" w:rsidR="00B57652" w:rsidRDefault="00B57652" w:rsidP="007B0CDC">
            <w:r w:rsidRPr="003638DD">
              <w:t>-0.407362847</w:t>
            </w:r>
          </w:p>
        </w:tc>
        <w:tc>
          <w:tcPr>
            <w:tcW w:w="1870" w:type="dxa"/>
          </w:tcPr>
          <w:p w14:paraId="6BCBCD5E" w14:textId="77777777" w:rsidR="00B57652" w:rsidRDefault="00B57652" w:rsidP="007B0CDC">
            <w:r w:rsidRPr="003638DD">
              <w:t>0</w:t>
            </w:r>
          </w:p>
        </w:tc>
      </w:tr>
      <w:tr w:rsidR="00B57652" w14:paraId="36B1BD9A" w14:textId="77777777" w:rsidTr="00B57652">
        <w:tc>
          <w:tcPr>
            <w:tcW w:w="1870" w:type="dxa"/>
          </w:tcPr>
          <w:p w14:paraId="013CB35E" w14:textId="77777777" w:rsidR="00B57652" w:rsidRDefault="00B57652" w:rsidP="007B0CDC">
            <w:r w:rsidRPr="003638DD">
              <w:t>FBgn0034181</w:t>
            </w:r>
          </w:p>
        </w:tc>
        <w:tc>
          <w:tcPr>
            <w:tcW w:w="1959" w:type="dxa"/>
          </w:tcPr>
          <w:p w14:paraId="10B9C29E" w14:textId="77777777" w:rsidR="00B57652" w:rsidRDefault="00B57652" w:rsidP="007B0CDC">
            <w:r w:rsidRPr="003638DD">
              <w:t>CG8963</w:t>
            </w:r>
          </w:p>
        </w:tc>
        <w:tc>
          <w:tcPr>
            <w:tcW w:w="1870" w:type="dxa"/>
          </w:tcPr>
          <w:p w14:paraId="416BD3FB" w14:textId="77777777" w:rsidR="00B57652" w:rsidRDefault="00B57652" w:rsidP="007B0CDC">
            <w:r w:rsidRPr="003638DD">
              <w:t>-0.321529783</w:t>
            </w:r>
          </w:p>
        </w:tc>
        <w:tc>
          <w:tcPr>
            <w:tcW w:w="1870" w:type="dxa"/>
          </w:tcPr>
          <w:p w14:paraId="60B02C72" w14:textId="77777777" w:rsidR="00B57652" w:rsidRDefault="00B57652" w:rsidP="007B0CDC">
            <w:r w:rsidRPr="003638DD">
              <w:t>-0.407286069</w:t>
            </w:r>
          </w:p>
        </w:tc>
        <w:tc>
          <w:tcPr>
            <w:tcW w:w="1870" w:type="dxa"/>
          </w:tcPr>
          <w:p w14:paraId="61A5F4EB" w14:textId="77777777" w:rsidR="00B57652" w:rsidRDefault="00B57652" w:rsidP="007B0CDC">
            <w:r w:rsidRPr="003638DD">
              <w:t>0</w:t>
            </w:r>
          </w:p>
        </w:tc>
      </w:tr>
      <w:tr w:rsidR="00B57652" w14:paraId="6C8BABF7" w14:textId="77777777" w:rsidTr="00B57652">
        <w:tc>
          <w:tcPr>
            <w:tcW w:w="1870" w:type="dxa"/>
          </w:tcPr>
          <w:p w14:paraId="5BC39BCE" w14:textId="77777777" w:rsidR="00B57652" w:rsidRDefault="00B57652" w:rsidP="007B0CDC">
            <w:r w:rsidRPr="003638DD">
              <w:t>FBgn0035268</w:t>
            </w:r>
          </w:p>
        </w:tc>
        <w:tc>
          <w:tcPr>
            <w:tcW w:w="1959" w:type="dxa"/>
          </w:tcPr>
          <w:p w14:paraId="7A3D0606" w14:textId="77777777" w:rsidR="00B57652" w:rsidRDefault="00B57652" w:rsidP="007B0CDC">
            <w:r w:rsidRPr="003638DD">
              <w:t>CG8001</w:t>
            </w:r>
          </w:p>
        </w:tc>
        <w:tc>
          <w:tcPr>
            <w:tcW w:w="1870" w:type="dxa"/>
          </w:tcPr>
          <w:p w14:paraId="121D0C5E" w14:textId="77777777" w:rsidR="00B57652" w:rsidRDefault="00B57652" w:rsidP="007B0CDC">
            <w:r w:rsidRPr="003638DD">
              <w:t>-0.230359264</w:t>
            </w:r>
          </w:p>
        </w:tc>
        <w:tc>
          <w:tcPr>
            <w:tcW w:w="1870" w:type="dxa"/>
          </w:tcPr>
          <w:p w14:paraId="7F70331C" w14:textId="77777777" w:rsidR="00B57652" w:rsidRDefault="00B57652" w:rsidP="007B0CDC">
            <w:r w:rsidRPr="003638DD">
              <w:t>-0.404626197</w:t>
            </w:r>
          </w:p>
        </w:tc>
        <w:tc>
          <w:tcPr>
            <w:tcW w:w="1870" w:type="dxa"/>
          </w:tcPr>
          <w:p w14:paraId="0E65A586" w14:textId="77777777" w:rsidR="00B57652" w:rsidRDefault="00B57652" w:rsidP="007B0CDC">
            <w:r w:rsidRPr="003638DD">
              <w:t>1</w:t>
            </w:r>
          </w:p>
        </w:tc>
      </w:tr>
      <w:tr w:rsidR="00B57652" w14:paraId="4CAE30B4" w14:textId="77777777" w:rsidTr="00B57652">
        <w:tc>
          <w:tcPr>
            <w:tcW w:w="1870" w:type="dxa"/>
          </w:tcPr>
          <w:p w14:paraId="45511BF7" w14:textId="77777777" w:rsidR="00B57652" w:rsidRDefault="00B57652" w:rsidP="007B0CDC">
            <w:r w:rsidRPr="003638DD">
              <w:t>FBgn0037657</w:t>
            </w:r>
          </w:p>
        </w:tc>
        <w:tc>
          <w:tcPr>
            <w:tcW w:w="1959" w:type="dxa"/>
          </w:tcPr>
          <w:p w14:paraId="53AAA8AC" w14:textId="77777777" w:rsidR="00B57652" w:rsidRDefault="00B57652" w:rsidP="007B0CDC">
            <w:proofErr w:type="spellStart"/>
            <w:r w:rsidRPr="003638DD">
              <w:t>hyx</w:t>
            </w:r>
            <w:proofErr w:type="spellEnd"/>
          </w:p>
        </w:tc>
        <w:tc>
          <w:tcPr>
            <w:tcW w:w="1870" w:type="dxa"/>
          </w:tcPr>
          <w:p w14:paraId="5515B56F" w14:textId="77777777" w:rsidR="00B57652" w:rsidRDefault="00B57652" w:rsidP="007B0CDC">
            <w:r w:rsidRPr="003638DD">
              <w:t>-0.31427279</w:t>
            </w:r>
          </w:p>
        </w:tc>
        <w:tc>
          <w:tcPr>
            <w:tcW w:w="1870" w:type="dxa"/>
          </w:tcPr>
          <w:p w14:paraId="3CDE5331" w14:textId="77777777" w:rsidR="00B57652" w:rsidRDefault="00B57652" w:rsidP="007B0CDC">
            <w:r w:rsidRPr="003638DD">
              <w:t>-0.404003992</w:t>
            </w:r>
          </w:p>
        </w:tc>
        <w:tc>
          <w:tcPr>
            <w:tcW w:w="1870" w:type="dxa"/>
          </w:tcPr>
          <w:p w14:paraId="382A5FE9" w14:textId="77777777" w:rsidR="00B57652" w:rsidRDefault="00B57652" w:rsidP="007B0CDC">
            <w:r w:rsidRPr="003638DD">
              <w:t>1</w:t>
            </w:r>
          </w:p>
        </w:tc>
      </w:tr>
      <w:tr w:rsidR="00B57652" w14:paraId="0DB49467" w14:textId="77777777" w:rsidTr="00B57652">
        <w:tc>
          <w:tcPr>
            <w:tcW w:w="1870" w:type="dxa"/>
          </w:tcPr>
          <w:p w14:paraId="518F5908" w14:textId="77777777" w:rsidR="00B57652" w:rsidRDefault="00B57652" w:rsidP="007B0CDC">
            <w:r w:rsidRPr="003638DD">
              <w:t>FBgn0039348</w:t>
            </w:r>
          </w:p>
        </w:tc>
        <w:tc>
          <w:tcPr>
            <w:tcW w:w="1959" w:type="dxa"/>
          </w:tcPr>
          <w:p w14:paraId="03577A7A" w14:textId="77777777" w:rsidR="00B57652" w:rsidRDefault="00B57652" w:rsidP="007B0CDC">
            <w:r w:rsidRPr="003638DD">
              <w:t>Npl4</w:t>
            </w:r>
          </w:p>
        </w:tc>
        <w:tc>
          <w:tcPr>
            <w:tcW w:w="1870" w:type="dxa"/>
          </w:tcPr>
          <w:p w14:paraId="4E024361" w14:textId="77777777" w:rsidR="00B57652" w:rsidRDefault="00B57652" w:rsidP="007B0CDC">
            <w:r w:rsidRPr="003638DD">
              <w:t>-0.250419921</w:t>
            </w:r>
          </w:p>
        </w:tc>
        <w:tc>
          <w:tcPr>
            <w:tcW w:w="1870" w:type="dxa"/>
          </w:tcPr>
          <w:p w14:paraId="47DFCEC2" w14:textId="77777777" w:rsidR="00B57652" w:rsidRDefault="00B57652" w:rsidP="007B0CDC">
            <w:r w:rsidRPr="003638DD">
              <w:t>-0.403660423</w:t>
            </w:r>
          </w:p>
        </w:tc>
        <w:tc>
          <w:tcPr>
            <w:tcW w:w="1870" w:type="dxa"/>
          </w:tcPr>
          <w:p w14:paraId="700BBF3E" w14:textId="77777777" w:rsidR="00B57652" w:rsidRDefault="00B57652" w:rsidP="007B0CDC">
            <w:r w:rsidRPr="003638DD">
              <w:t>0</w:t>
            </w:r>
          </w:p>
        </w:tc>
      </w:tr>
      <w:tr w:rsidR="00B57652" w14:paraId="1041AE1D" w14:textId="77777777" w:rsidTr="00B57652">
        <w:tc>
          <w:tcPr>
            <w:tcW w:w="1870" w:type="dxa"/>
          </w:tcPr>
          <w:p w14:paraId="63ADF607" w14:textId="77777777" w:rsidR="00B57652" w:rsidRDefault="00B57652" w:rsidP="007B0CDC">
            <w:r w:rsidRPr="003638DD">
              <w:t>FBgn0026409</w:t>
            </w:r>
          </w:p>
        </w:tc>
        <w:tc>
          <w:tcPr>
            <w:tcW w:w="1959" w:type="dxa"/>
          </w:tcPr>
          <w:p w14:paraId="23C456BE" w14:textId="77777777" w:rsidR="00B57652" w:rsidRDefault="00B57652" w:rsidP="007B0CDC">
            <w:proofErr w:type="spellStart"/>
            <w:r w:rsidRPr="003638DD">
              <w:t>Mpcp</w:t>
            </w:r>
            <w:proofErr w:type="spellEnd"/>
          </w:p>
        </w:tc>
        <w:tc>
          <w:tcPr>
            <w:tcW w:w="1870" w:type="dxa"/>
          </w:tcPr>
          <w:p w14:paraId="3E407597" w14:textId="77777777" w:rsidR="00B57652" w:rsidRDefault="00B57652" w:rsidP="007B0CDC">
            <w:r w:rsidRPr="003638DD">
              <w:t>-0.522122227</w:t>
            </w:r>
          </w:p>
        </w:tc>
        <w:tc>
          <w:tcPr>
            <w:tcW w:w="1870" w:type="dxa"/>
          </w:tcPr>
          <w:p w14:paraId="49EBEF08" w14:textId="77777777" w:rsidR="00B57652" w:rsidRDefault="00B57652" w:rsidP="007B0CDC">
            <w:r w:rsidRPr="003638DD">
              <w:t>-0.402769561</w:t>
            </w:r>
          </w:p>
        </w:tc>
        <w:tc>
          <w:tcPr>
            <w:tcW w:w="1870" w:type="dxa"/>
          </w:tcPr>
          <w:p w14:paraId="7B3DE330" w14:textId="77777777" w:rsidR="00B57652" w:rsidRDefault="00B57652" w:rsidP="007B0CDC">
            <w:r w:rsidRPr="003638DD">
              <w:t>0</w:t>
            </w:r>
          </w:p>
        </w:tc>
      </w:tr>
      <w:tr w:rsidR="00B57652" w14:paraId="01608B9E" w14:textId="77777777" w:rsidTr="00B57652">
        <w:tc>
          <w:tcPr>
            <w:tcW w:w="1870" w:type="dxa"/>
          </w:tcPr>
          <w:p w14:paraId="42C143CF" w14:textId="77777777" w:rsidR="00B57652" w:rsidRDefault="00B57652" w:rsidP="007B0CDC">
            <w:r w:rsidRPr="003638DD">
              <w:t>FBgn0250820</w:t>
            </w:r>
          </w:p>
        </w:tc>
        <w:tc>
          <w:tcPr>
            <w:tcW w:w="1959" w:type="dxa"/>
          </w:tcPr>
          <w:p w14:paraId="0B533BA9" w14:textId="77777777" w:rsidR="00B57652" w:rsidRDefault="00B57652" w:rsidP="007B0CDC">
            <w:proofErr w:type="spellStart"/>
            <w:r w:rsidRPr="003638DD">
              <w:t>meigo</w:t>
            </w:r>
            <w:proofErr w:type="spellEnd"/>
          </w:p>
        </w:tc>
        <w:tc>
          <w:tcPr>
            <w:tcW w:w="1870" w:type="dxa"/>
          </w:tcPr>
          <w:p w14:paraId="1324859C" w14:textId="77777777" w:rsidR="00B57652" w:rsidRDefault="00B57652" w:rsidP="007B0CDC">
            <w:r w:rsidRPr="003638DD">
              <w:t>-0.53475172</w:t>
            </w:r>
          </w:p>
        </w:tc>
        <w:tc>
          <w:tcPr>
            <w:tcW w:w="1870" w:type="dxa"/>
          </w:tcPr>
          <w:p w14:paraId="7B266286" w14:textId="77777777" w:rsidR="00B57652" w:rsidRDefault="00B57652" w:rsidP="007B0CDC">
            <w:r w:rsidRPr="003638DD">
              <w:t>-0.399938795</w:t>
            </w:r>
          </w:p>
        </w:tc>
        <w:tc>
          <w:tcPr>
            <w:tcW w:w="1870" w:type="dxa"/>
          </w:tcPr>
          <w:p w14:paraId="0A9E9902" w14:textId="77777777" w:rsidR="00B57652" w:rsidRDefault="00B57652" w:rsidP="007B0CDC">
            <w:r w:rsidRPr="003638DD">
              <w:t>1</w:t>
            </w:r>
          </w:p>
        </w:tc>
      </w:tr>
      <w:tr w:rsidR="00B57652" w14:paraId="1E9AC006" w14:textId="77777777" w:rsidTr="00B57652">
        <w:tc>
          <w:tcPr>
            <w:tcW w:w="1870" w:type="dxa"/>
          </w:tcPr>
          <w:p w14:paraId="6FD8CE1D" w14:textId="77777777" w:rsidR="00B57652" w:rsidRDefault="00B57652" w:rsidP="007B0CDC">
            <w:r w:rsidRPr="003638DD">
              <w:t>FBgn0001225</w:t>
            </w:r>
          </w:p>
        </w:tc>
        <w:tc>
          <w:tcPr>
            <w:tcW w:w="1959" w:type="dxa"/>
          </w:tcPr>
          <w:p w14:paraId="6B6824B2" w14:textId="77777777" w:rsidR="00B57652" w:rsidRDefault="00B57652" w:rsidP="007B0CDC">
            <w:r w:rsidRPr="003638DD">
              <w:t>Hsp26</w:t>
            </w:r>
          </w:p>
        </w:tc>
        <w:tc>
          <w:tcPr>
            <w:tcW w:w="1870" w:type="dxa"/>
          </w:tcPr>
          <w:p w14:paraId="1554B747" w14:textId="77777777" w:rsidR="00B57652" w:rsidRDefault="00B57652" w:rsidP="007B0CDC">
            <w:r w:rsidRPr="003638DD">
              <w:t>-0.341378613</w:t>
            </w:r>
          </w:p>
        </w:tc>
        <w:tc>
          <w:tcPr>
            <w:tcW w:w="1870" w:type="dxa"/>
          </w:tcPr>
          <w:p w14:paraId="6E07E6F2" w14:textId="77777777" w:rsidR="00B57652" w:rsidRDefault="00B57652" w:rsidP="007B0CDC">
            <w:r w:rsidRPr="003638DD">
              <w:t>-0.399055478</w:t>
            </w:r>
          </w:p>
        </w:tc>
        <w:tc>
          <w:tcPr>
            <w:tcW w:w="1870" w:type="dxa"/>
          </w:tcPr>
          <w:p w14:paraId="4033CF0B" w14:textId="77777777" w:rsidR="00B57652" w:rsidRDefault="00B57652" w:rsidP="007B0CDC">
            <w:r w:rsidRPr="003638DD">
              <w:t>0</w:t>
            </w:r>
          </w:p>
        </w:tc>
      </w:tr>
      <w:tr w:rsidR="00B57652" w14:paraId="69B15A32" w14:textId="77777777" w:rsidTr="00B57652">
        <w:tc>
          <w:tcPr>
            <w:tcW w:w="1870" w:type="dxa"/>
          </w:tcPr>
          <w:p w14:paraId="31C576A7" w14:textId="77777777" w:rsidR="00B57652" w:rsidRDefault="00B57652" w:rsidP="007B0CDC">
            <w:r w:rsidRPr="003638DD">
              <w:t>FBgn0032935</w:t>
            </w:r>
          </w:p>
        </w:tc>
        <w:tc>
          <w:tcPr>
            <w:tcW w:w="1959" w:type="dxa"/>
          </w:tcPr>
          <w:p w14:paraId="7F65C1A7" w14:textId="77777777" w:rsidR="00B57652" w:rsidRDefault="00B57652" w:rsidP="007B0CDC">
            <w:r w:rsidRPr="003638DD">
              <w:t>Atg18b</w:t>
            </w:r>
          </w:p>
        </w:tc>
        <w:tc>
          <w:tcPr>
            <w:tcW w:w="1870" w:type="dxa"/>
          </w:tcPr>
          <w:p w14:paraId="7DC30D77" w14:textId="77777777" w:rsidR="00B57652" w:rsidRDefault="00B57652" w:rsidP="007B0CDC">
            <w:r w:rsidRPr="003638DD">
              <w:t>-0.377978911</w:t>
            </w:r>
          </w:p>
        </w:tc>
        <w:tc>
          <w:tcPr>
            <w:tcW w:w="1870" w:type="dxa"/>
          </w:tcPr>
          <w:p w14:paraId="3EE87A5A" w14:textId="77777777" w:rsidR="00B57652" w:rsidRDefault="00B57652" w:rsidP="007B0CDC">
            <w:r w:rsidRPr="003638DD">
              <w:t>-0.397305224</w:t>
            </w:r>
          </w:p>
        </w:tc>
        <w:tc>
          <w:tcPr>
            <w:tcW w:w="1870" w:type="dxa"/>
          </w:tcPr>
          <w:p w14:paraId="77AAACBA" w14:textId="77777777" w:rsidR="00B57652" w:rsidRDefault="00B57652" w:rsidP="007B0CDC">
            <w:r w:rsidRPr="003638DD">
              <w:t>1</w:t>
            </w:r>
          </w:p>
        </w:tc>
      </w:tr>
      <w:tr w:rsidR="00B57652" w14:paraId="06ACA128" w14:textId="77777777" w:rsidTr="00B57652">
        <w:tc>
          <w:tcPr>
            <w:tcW w:w="1870" w:type="dxa"/>
          </w:tcPr>
          <w:p w14:paraId="53DE2F77" w14:textId="77777777" w:rsidR="00B57652" w:rsidRDefault="00B57652" w:rsidP="007B0CDC">
            <w:r w:rsidRPr="003638DD">
              <w:t>FBgn0265935</w:t>
            </w:r>
          </w:p>
        </w:tc>
        <w:tc>
          <w:tcPr>
            <w:tcW w:w="1959" w:type="dxa"/>
          </w:tcPr>
          <w:p w14:paraId="0DCFD960" w14:textId="77777777" w:rsidR="00B57652" w:rsidRDefault="00B57652" w:rsidP="007B0CDC">
            <w:proofErr w:type="spellStart"/>
            <w:r w:rsidRPr="003638DD">
              <w:t>coro</w:t>
            </w:r>
            <w:proofErr w:type="spellEnd"/>
          </w:p>
        </w:tc>
        <w:tc>
          <w:tcPr>
            <w:tcW w:w="1870" w:type="dxa"/>
          </w:tcPr>
          <w:p w14:paraId="79D2F5FD" w14:textId="77777777" w:rsidR="00B57652" w:rsidRDefault="00B57652" w:rsidP="007B0CDC">
            <w:r w:rsidRPr="003638DD">
              <w:t>-0.556462922</w:t>
            </w:r>
          </w:p>
        </w:tc>
        <w:tc>
          <w:tcPr>
            <w:tcW w:w="1870" w:type="dxa"/>
          </w:tcPr>
          <w:p w14:paraId="2D33DB01" w14:textId="77777777" w:rsidR="00B57652" w:rsidRDefault="00B57652" w:rsidP="007B0CDC">
            <w:r w:rsidRPr="003638DD">
              <w:t>-0.396178481</w:t>
            </w:r>
          </w:p>
        </w:tc>
        <w:tc>
          <w:tcPr>
            <w:tcW w:w="1870" w:type="dxa"/>
          </w:tcPr>
          <w:p w14:paraId="39658503" w14:textId="77777777" w:rsidR="00B57652" w:rsidRDefault="00B57652" w:rsidP="007B0CDC">
            <w:r w:rsidRPr="003638DD">
              <w:t>1</w:t>
            </w:r>
          </w:p>
        </w:tc>
      </w:tr>
      <w:tr w:rsidR="00B57652" w14:paraId="74221B20" w14:textId="77777777" w:rsidTr="00B57652">
        <w:tc>
          <w:tcPr>
            <w:tcW w:w="1870" w:type="dxa"/>
          </w:tcPr>
          <w:p w14:paraId="27AF1F93" w14:textId="77777777" w:rsidR="00B57652" w:rsidRDefault="00B57652" w:rsidP="007B0CDC">
            <w:r w:rsidRPr="003638DD">
              <w:t>FBgn0265190</w:t>
            </w:r>
          </w:p>
        </w:tc>
        <w:tc>
          <w:tcPr>
            <w:tcW w:w="1959" w:type="dxa"/>
          </w:tcPr>
          <w:p w14:paraId="045B0C0B" w14:textId="77777777" w:rsidR="00B57652" w:rsidRDefault="00B57652" w:rsidP="007B0CDC">
            <w:r w:rsidRPr="003638DD">
              <w:t>PIG-S</w:t>
            </w:r>
          </w:p>
        </w:tc>
        <w:tc>
          <w:tcPr>
            <w:tcW w:w="1870" w:type="dxa"/>
          </w:tcPr>
          <w:p w14:paraId="33E9B9F8" w14:textId="77777777" w:rsidR="00B57652" w:rsidRDefault="00B57652" w:rsidP="007B0CDC">
            <w:r w:rsidRPr="003638DD">
              <w:t>-0.448729179</w:t>
            </w:r>
          </w:p>
        </w:tc>
        <w:tc>
          <w:tcPr>
            <w:tcW w:w="1870" w:type="dxa"/>
          </w:tcPr>
          <w:p w14:paraId="28902CDF" w14:textId="77777777" w:rsidR="00B57652" w:rsidRDefault="00B57652" w:rsidP="007B0CDC">
            <w:r w:rsidRPr="003638DD">
              <w:t>-0.396046564</w:t>
            </w:r>
          </w:p>
        </w:tc>
        <w:tc>
          <w:tcPr>
            <w:tcW w:w="1870" w:type="dxa"/>
          </w:tcPr>
          <w:p w14:paraId="3E162F51" w14:textId="77777777" w:rsidR="00B57652" w:rsidRDefault="00B57652" w:rsidP="007B0CDC">
            <w:r w:rsidRPr="003638DD">
              <w:t>0</w:t>
            </w:r>
          </w:p>
        </w:tc>
      </w:tr>
      <w:tr w:rsidR="00B57652" w14:paraId="11138CA8" w14:textId="77777777" w:rsidTr="00B57652">
        <w:tc>
          <w:tcPr>
            <w:tcW w:w="1870" w:type="dxa"/>
          </w:tcPr>
          <w:p w14:paraId="5B779F9F" w14:textId="77777777" w:rsidR="00B57652" w:rsidRDefault="00B57652" w:rsidP="007B0CDC">
            <w:r w:rsidRPr="003638DD">
              <w:t>FBgn0029929</w:t>
            </w:r>
          </w:p>
        </w:tc>
        <w:tc>
          <w:tcPr>
            <w:tcW w:w="1959" w:type="dxa"/>
          </w:tcPr>
          <w:p w14:paraId="1733807D" w14:textId="77777777" w:rsidR="00B57652" w:rsidRDefault="00B57652" w:rsidP="007B0CDC">
            <w:r w:rsidRPr="003638DD">
              <w:t>CG4593</w:t>
            </w:r>
          </w:p>
        </w:tc>
        <w:tc>
          <w:tcPr>
            <w:tcW w:w="1870" w:type="dxa"/>
          </w:tcPr>
          <w:p w14:paraId="2DD4FA34" w14:textId="77777777" w:rsidR="00B57652" w:rsidRDefault="00B57652" w:rsidP="007B0CDC">
            <w:r w:rsidRPr="003638DD">
              <w:t>-0.345905338</w:t>
            </w:r>
          </w:p>
        </w:tc>
        <w:tc>
          <w:tcPr>
            <w:tcW w:w="1870" w:type="dxa"/>
          </w:tcPr>
          <w:p w14:paraId="5E8F589B" w14:textId="77777777" w:rsidR="00B57652" w:rsidRDefault="00B57652" w:rsidP="007B0CDC">
            <w:r w:rsidRPr="003638DD">
              <w:t>-0.394814077</w:t>
            </w:r>
          </w:p>
        </w:tc>
        <w:tc>
          <w:tcPr>
            <w:tcW w:w="1870" w:type="dxa"/>
          </w:tcPr>
          <w:p w14:paraId="3C472998" w14:textId="77777777" w:rsidR="00B57652" w:rsidRDefault="00B57652" w:rsidP="007B0CDC">
            <w:r w:rsidRPr="003638DD">
              <w:t>0</w:t>
            </w:r>
          </w:p>
        </w:tc>
      </w:tr>
      <w:tr w:rsidR="00B57652" w14:paraId="1C945D4E" w14:textId="77777777" w:rsidTr="00B57652">
        <w:tc>
          <w:tcPr>
            <w:tcW w:w="1870" w:type="dxa"/>
          </w:tcPr>
          <w:p w14:paraId="3607B3BE" w14:textId="77777777" w:rsidR="00B57652" w:rsidRDefault="00B57652" w:rsidP="007B0CDC">
            <w:r w:rsidRPr="003638DD">
              <w:t>FBgn0026598</w:t>
            </w:r>
          </w:p>
        </w:tc>
        <w:tc>
          <w:tcPr>
            <w:tcW w:w="1959" w:type="dxa"/>
          </w:tcPr>
          <w:p w14:paraId="60874807" w14:textId="77777777" w:rsidR="00B57652" w:rsidRDefault="00B57652" w:rsidP="007B0CDC">
            <w:r w:rsidRPr="003638DD">
              <w:t>Apc2</w:t>
            </w:r>
          </w:p>
        </w:tc>
        <w:tc>
          <w:tcPr>
            <w:tcW w:w="1870" w:type="dxa"/>
          </w:tcPr>
          <w:p w14:paraId="40E323BD" w14:textId="77777777" w:rsidR="00B57652" w:rsidRDefault="00B57652" w:rsidP="007B0CDC">
            <w:r w:rsidRPr="003638DD">
              <w:t>-0.500870943</w:t>
            </w:r>
          </w:p>
        </w:tc>
        <w:tc>
          <w:tcPr>
            <w:tcW w:w="1870" w:type="dxa"/>
          </w:tcPr>
          <w:p w14:paraId="64DED26A" w14:textId="77777777" w:rsidR="00B57652" w:rsidRDefault="00B57652" w:rsidP="007B0CDC">
            <w:r w:rsidRPr="003638DD">
              <w:t>-0.392527887</w:t>
            </w:r>
          </w:p>
        </w:tc>
        <w:tc>
          <w:tcPr>
            <w:tcW w:w="1870" w:type="dxa"/>
          </w:tcPr>
          <w:p w14:paraId="533B14A8" w14:textId="77777777" w:rsidR="00B57652" w:rsidRDefault="00B57652" w:rsidP="007B0CDC">
            <w:r w:rsidRPr="003638DD">
              <w:t>0</w:t>
            </w:r>
          </w:p>
        </w:tc>
      </w:tr>
      <w:tr w:rsidR="00B57652" w14:paraId="7FA69457" w14:textId="77777777" w:rsidTr="00B57652">
        <w:tc>
          <w:tcPr>
            <w:tcW w:w="1870" w:type="dxa"/>
          </w:tcPr>
          <w:p w14:paraId="02CC3EE0" w14:textId="77777777" w:rsidR="00B57652" w:rsidRDefault="00B57652" w:rsidP="007B0CDC">
            <w:r w:rsidRPr="003638DD">
              <w:t>FBgn0038318</w:t>
            </w:r>
          </w:p>
        </w:tc>
        <w:tc>
          <w:tcPr>
            <w:tcW w:w="1959" w:type="dxa"/>
          </w:tcPr>
          <w:p w14:paraId="7094BA10" w14:textId="77777777" w:rsidR="00B57652" w:rsidRDefault="00B57652" w:rsidP="007B0CDC">
            <w:r w:rsidRPr="003638DD">
              <w:t>CG6236</w:t>
            </w:r>
          </w:p>
        </w:tc>
        <w:tc>
          <w:tcPr>
            <w:tcW w:w="1870" w:type="dxa"/>
          </w:tcPr>
          <w:p w14:paraId="14B2FBD7" w14:textId="77777777" w:rsidR="00B57652" w:rsidRDefault="00B57652" w:rsidP="007B0CDC">
            <w:r w:rsidRPr="003638DD">
              <w:t>-0.227502606</w:t>
            </w:r>
          </w:p>
        </w:tc>
        <w:tc>
          <w:tcPr>
            <w:tcW w:w="1870" w:type="dxa"/>
          </w:tcPr>
          <w:p w14:paraId="3174339C" w14:textId="77777777" w:rsidR="00B57652" w:rsidRDefault="00B57652" w:rsidP="007B0CDC">
            <w:r w:rsidRPr="003638DD">
              <w:t>-0.391001429</w:t>
            </w:r>
          </w:p>
        </w:tc>
        <w:tc>
          <w:tcPr>
            <w:tcW w:w="1870" w:type="dxa"/>
          </w:tcPr>
          <w:p w14:paraId="51ECAC9B" w14:textId="77777777" w:rsidR="00B57652" w:rsidRDefault="00B57652" w:rsidP="007B0CDC">
            <w:r w:rsidRPr="003638DD">
              <w:t>1</w:t>
            </w:r>
          </w:p>
        </w:tc>
      </w:tr>
      <w:tr w:rsidR="00B57652" w14:paraId="7A4C871F" w14:textId="77777777" w:rsidTr="00B57652">
        <w:tc>
          <w:tcPr>
            <w:tcW w:w="1870" w:type="dxa"/>
          </w:tcPr>
          <w:p w14:paraId="3495CC3C" w14:textId="77777777" w:rsidR="00B57652" w:rsidRDefault="00B57652" w:rsidP="007B0CDC">
            <w:r w:rsidRPr="003638DD">
              <w:lastRenderedPageBreak/>
              <w:t>FBgn0265189</w:t>
            </w:r>
          </w:p>
        </w:tc>
        <w:tc>
          <w:tcPr>
            <w:tcW w:w="1959" w:type="dxa"/>
          </w:tcPr>
          <w:p w14:paraId="71C8F2BC" w14:textId="77777777" w:rsidR="00B57652" w:rsidRDefault="00B57652" w:rsidP="007B0CDC">
            <w:r w:rsidRPr="003638DD">
              <w:t>CG44254</w:t>
            </w:r>
          </w:p>
        </w:tc>
        <w:tc>
          <w:tcPr>
            <w:tcW w:w="1870" w:type="dxa"/>
          </w:tcPr>
          <w:p w14:paraId="45150770" w14:textId="77777777" w:rsidR="00B57652" w:rsidRDefault="00B57652" w:rsidP="007B0CDC">
            <w:r w:rsidRPr="003638DD">
              <w:t>-0.283975713</w:t>
            </w:r>
          </w:p>
        </w:tc>
        <w:tc>
          <w:tcPr>
            <w:tcW w:w="1870" w:type="dxa"/>
          </w:tcPr>
          <w:p w14:paraId="52CB3851" w14:textId="77777777" w:rsidR="00B57652" w:rsidRDefault="00B57652" w:rsidP="007B0CDC">
            <w:r w:rsidRPr="003638DD">
              <w:t>-0.387683327</w:t>
            </w:r>
          </w:p>
        </w:tc>
        <w:tc>
          <w:tcPr>
            <w:tcW w:w="1870" w:type="dxa"/>
          </w:tcPr>
          <w:p w14:paraId="593C5317" w14:textId="77777777" w:rsidR="00B57652" w:rsidRDefault="00B57652" w:rsidP="007B0CDC">
            <w:r w:rsidRPr="003638DD">
              <w:t>0</w:t>
            </w:r>
          </w:p>
        </w:tc>
      </w:tr>
      <w:tr w:rsidR="00B57652" w14:paraId="4F6C9137" w14:textId="77777777" w:rsidTr="00B57652">
        <w:tc>
          <w:tcPr>
            <w:tcW w:w="1870" w:type="dxa"/>
          </w:tcPr>
          <w:p w14:paraId="64E8B46F" w14:textId="77777777" w:rsidR="00B57652" w:rsidRDefault="00B57652" w:rsidP="007B0CDC">
            <w:r w:rsidRPr="003638DD">
              <w:t>FBgn0037144</w:t>
            </w:r>
          </w:p>
        </w:tc>
        <w:tc>
          <w:tcPr>
            <w:tcW w:w="1959" w:type="dxa"/>
          </w:tcPr>
          <w:p w14:paraId="4E5EF00C" w14:textId="77777777" w:rsidR="00B57652" w:rsidRDefault="00B57652" w:rsidP="007B0CDC">
            <w:r w:rsidRPr="003638DD">
              <w:t>CG7458</w:t>
            </w:r>
          </w:p>
        </w:tc>
        <w:tc>
          <w:tcPr>
            <w:tcW w:w="1870" w:type="dxa"/>
          </w:tcPr>
          <w:p w14:paraId="2B2BE184" w14:textId="77777777" w:rsidR="00B57652" w:rsidRDefault="00B57652" w:rsidP="007B0CDC">
            <w:r w:rsidRPr="003638DD">
              <w:t>-0.349354816</w:t>
            </w:r>
          </w:p>
        </w:tc>
        <w:tc>
          <w:tcPr>
            <w:tcW w:w="1870" w:type="dxa"/>
          </w:tcPr>
          <w:p w14:paraId="4D7740AC" w14:textId="77777777" w:rsidR="00B57652" w:rsidRDefault="00B57652" w:rsidP="007B0CDC">
            <w:r w:rsidRPr="003638DD">
              <w:t>-0.387069181</w:t>
            </w:r>
          </w:p>
        </w:tc>
        <w:tc>
          <w:tcPr>
            <w:tcW w:w="1870" w:type="dxa"/>
          </w:tcPr>
          <w:p w14:paraId="72F8D767" w14:textId="77777777" w:rsidR="00B57652" w:rsidRDefault="00B57652" w:rsidP="007B0CDC">
            <w:r w:rsidRPr="003638DD">
              <w:t>0</w:t>
            </w:r>
          </w:p>
        </w:tc>
      </w:tr>
      <w:tr w:rsidR="00B57652" w14:paraId="6E311258" w14:textId="77777777" w:rsidTr="00B57652">
        <w:tc>
          <w:tcPr>
            <w:tcW w:w="1870" w:type="dxa"/>
          </w:tcPr>
          <w:p w14:paraId="130BBC22" w14:textId="77777777" w:rsidR="00B57652" w:rsidRDefault="00B57652" w:rsidP="007B0CDC">
            <w:r w:rsidRPr="003638DD">
              <w:t>FBgn0033463</w:t>
            </w:r>
          </w:p>
        </w:tc>
        <w:tc>
          <w:tcPr>
            <w:tcW w:w="1959" w:type="dxa"/>
          </w:tcPr>
          <w:p w14:paraId="443D0CF6" w14:textId="77777777" w:rsidR="00B57652" w:rsidRDefault="00B57652" w:rsidP="007B0CDC">
            <w:r w:rsidRPr="003638DD">
              <w:t>CG1513</w:t>
            </w:r>
          </w:p>
        </w:tc>
        <w:tc>
          <w:tcPr>
            <w:tcW w:w="1870" w:type="dxa"/>
          </w:tcPr>
          <w:p w14:paraId="75272470" w14:textId="77777777" w:rsidR="00B57652" w:rsidRDefault="00B57652" w:rsidP="007B0CDC">
            <w:r w:rsidRPr="003638DD">
              <w:t>-0.417351196</w:t>
            </w:r>
          </w:p>
        </w:tc>
        <w:tc>
          <w:tcPr>
            <w:tcW w:w="1870" w:type="dxa"/>
          </w:tcPr>
          <w:p w14:paraId="79ADCC2D" w14:textId="77777777" w:rsidR="00B57652" w:rsidRDefault="00B57652" w:rsidP="007B0CDC">
            <w:r w:rsidRPr="003638DD">
              <w:t>-0.381890854</w:t>
            </w:r>
          </w:p>
        </w:tc>
        <w:tc>
          <w:tcPr>
            <w:tcW w:w="1870" w:type="dxa"/>
          </w:tcPr>
          <w:p w14:paraId="1B7EE558" w14:textId="77777777" w:rsidR="00B57652" w:rsidRDefault="00B57652" w:rsidP="007B0CDC">
            <w:r w:rsidRPr="003638DD">
              <w:t>0</w:t>
            </w:r>
          </w:p>
        </w:tc>
      </w:tr>
      <w:tr w:rsidR="00B57652" w14:paraId="64301A4A" w14:textId="77777777" w:rsidTr="00B57652">
        <w:tc>
          <w:tcPr>
            <w:tcW w:w="1870" w:type="dxa"/>
          </w:tcPr>
          <w:p w14:paraId="6B99AEB4" w14:textId="77777777" w:rsidR="00B57652" w:rsidRDefault="00B57652" w:rsidP="007B0CDC">
            <w:r w:rsidRPr="003638DD">
              <w:t>FBgn0036671</w:t>
            </w:r>
          </w:p>
        </w:tc>
        <w:tc>
          <w:tcPr>
            <w:tcW w:w="1959" w:type="dxa"/>
          </w:tcPr>
          <w:p w14:paraId="01D02F99" w14:textId="77777777" w:rsidR="00B57652" w:rsidRDefault="00B57652" w:rsidP="007B0CDC">
            <w:r w:rsidRPr="003638DD">
              <w:t>CG9951</w:t>
            </w:r>
          </w:p>
        </w:tc>
        <w:tc>
          <w:tcPr>
            <w:tcW w:w="1870" w:type="dxa"/>
          </w:tcPr>
          <w:p w14:paraId="2ABEABF8" w14:textId="77777777" w:rsidR="00B57652" w:rsidRDefault="00B57652" w:rsidP="007B0CDC">
            <w:r w:rsidRPr="003638DD">
              <w:t>-0.25859127</w:t>
            </w:r>
          </w:p>
        </w:tc>
        <w:tc>
          <w:tcPr>
            <w:tcW w:w="1870" w:type="dxa"/>
          </w:tcPr>
          <w:p w14:paraId="6FD80317" w14:textId="77777777" w:rsidR="00B57652" w:rsidRDefault="00B57652" w:rsidP="007B0CDC">
            <w:r w:rsidRPr="003638DD">
              <w:t>-0.380249433</w:t>
            </w:r>
          </w:p>
        </w:tc>
        <w:tc>
          <w:tcPr>
            <w:tcW w:w="1870" w:type="dxa"/>
          </w:tcPr>
          <w:p w14:paraId="4CFB6A76" w14:textId="77777777" w:rsidR="00B57652" w:rsidRDefault="00B57652" w:rsidP="007B0CDC">
            <w:r w:rsidRPr="003638DD">
              <w:t>1</w:t>
            </w:r>
          </w:p>
        </w:tc>
      </w:tr>
      <w:tr w:rsidR="00B57652" w14:paraId="4A1C440C" w14:textId="77777777" w:rsidTr="00B57652">
        <w:tc>
          <w:tcPr>
            <w:tcW w:w="1870" w:type="dxa"/>
          </w:tcPr>
          <w:p w14:paraId="246D7887" w14:textId="77777777" w:rsidR="00B57652" w:rsidRDefault="00B57652" w:rsidP="007B0CDC">
            <w:r w:rsidRPr="003638DD">
              <w:t>FBgn0035518</w:t>
            </w:r>
          </w:p>
        </w:tc>
        <w:tc>
          <w:tcPr>
            <w:tcW w:w="1959" w:type="dxa"/>
          </w:tcPr>
          <w:p w14:paraId="16B59F3F" w14:textId="77777777" w:rsidR="00B57652" w:rsidRDefault="00B57652" w:rsidP="007B0CDC">
            <w:r w:rsidRPr="003638DD">
              <w:t>CG15011</w:t>
            </w:r>
          </w:p>
        </w:tc>
        <w:tc>
          <w:tcPr>
            <w:tcW w:w="1870" w:type="dxa"/>
          </w:tcPr>
          <w:p w14:paraId="50AB034F" w14:textId="77777777" w:rsidR="00B57652" w:rsidRDefault="00B57652" w:rsidP="007B0CDC">
            <w:r w:rsidRPr="003638DD">
              <w:t>-0.50008268</w:t>
            </w:r>
          </w:p>
        </w:tc>
        <w:tc>
          <w:tcPr>
            <w:tcW w:w="1870" w:type="dxa"/>
          </w:tcPr>
          <w:p w14:paraId="4BAADC38" w14:textId="77777777" w:rsidR="00B57652" w:rsidRDefault="00B57652" w:rsidP="007B0CDC">
            <w:r w:rsidRPr="003638DD">
              <w:t>-0.380154345</w:t>
            </w:r>
          </w:p>
        </w:tc>
        <w:tc>
          <w:tcPr>
            <w:tcW w:w="1870" w:type="dxa"/>
          </w:tcPr>
          <w:p w14:paraId="74CF271C" w14:textId="77777777" w:rsidR="00B57652" w:rsidRDefault="00B57652" w:rsidP="007B0CDC">
            <w:r w:rsidRPr="003638DD">
              <w:t>1</w:t>
            </w:r>
          </w:p>
        </w:tc>
      </w:tr>
      <w:tr w:rsidR="00B57652" w14:paraId="3E5C7510" w14:textId="77777777" w:rsidTr="00B57652">
        <w:tc>
          <w:tcPr>
            <w:tcW w:w="1870" w:type="dxa"/>
          </w:tcPr>
          <w:p w14:paraId="396B6956" w14:textId="77777777" w:rsidR="00B57652" w:rsidRDefault="00B57652" w:rsidP="007B0CDC">
            <w:r w:rsidRPr="003638DD">
              <w:t>FBgn0001124</w:t>
            </w:r>
          </w:p>
        </w:tc>
        <w:tc>
          <w:tcPr>
            <w:tcW w:w="1959" w:type="dxa"/>
          </w:tcPr>
          <w:p w14:paraId="68B4CE13" w14:textId="77777777" w:rsidR="00B57652" w:rsidRDefault="00B57652" w:rsidP="007B0CDC">
            <w:r w:rsidRPr="003638DD">
              <w:t>Got1</w:t>
            </w:r>
          </w:p>
        </w:tc>
        <w:tc>
          <w:tcPr>
            <w:tcW w:w="1870" w:type="dxa"/>
          </w:tcPr>
          <w:p w14:paraId="7B5293D4" w14:textId="77777777" w:rsidR="00B57652" w:rsidRDefault="00B57652" w:rsidP="007B0CDC">
            <w:r w:rsidRPr="003638DD">
              <w:t>-0.292387273</w:t>
            </w:r>
          </w:p>
        </w:tc>
        <w:tc>
          <w:tcPr>
            <w:tcW w:w="1870" w:type="dxa"/>
          </w:tcPr>
          <w:p w14:paraId="29FE1F8F" w14:textId="77777777" w:rsidR="00B57652" w:rsidRDefault="00B57652" w:rsidP="007B0CDC">
            <w:r w:rsidRPr="003638DD">
              <w:t>-0.379393565</w:t>
            </w:r>
          </w:p>
        </w:tc>
        <w:tc>
          <w:tcPr>
            <w:tcW w:w="1870" w:type="dxa"/>
          </w:tcPr>
          <w:p w14:paraId="150D6806" w14:textId="77777777" w:rsidR="00B57652" w:rsidRDefault="00B57652" w:rsidP="007B0CDC">
            <w:r w:rsidRPr="003638DD">
              <w:t>0</w:t>
            </w:r>
          </w:p>
        </w:tc>
      </w:tr>
      <w:tr w:rsidR="00B57652" w14:paraId="747D3965" w14:textId="77777777" w:rsidTr="00B57652">
        <w:tc>
          <w:tcPr>
            <w:tcW w:w="1870" w:type="dxa"/>
          </w:tcPr>
          <w:p w14:paraId="7C03BA34" w14:textId="77777777" w:rsidR="00B57652" w:rsidRDefault="00B57652" w:rsidP="007B0CDC">
            <w:r w:rsidRPr="003638DD">
              <w:t>FBgn0262801</w:t>
            </w:r>
          </w:p>
        </w:tc>
        <w:tc>
          <w:tcPr>
            <w:tcW w:w="1959" w:type="dxa"/>
          </w:tcPr>
          <w:p w14:paraId="360B6376" w14:textId="77777777" w:rsidR="00B57652" w:rsidRDefault="00B57652" w:rsidP="007B0CDC">
            <w:proofErr w:type="spellStart"/>
            <w:r w:rsidRPr="003638DD">
              <w:t>twr</w:t>
            </w:r>
            <w:proofErr w:type="spellEnd"/>
          </w:p>
        </w:tc>
        <w:tc>
          <w:tcPr>
            <w:tcW w:w="1870" w:type="dxa"/>
          </w:tcPr>
          <w:p w14:paraId="6DF38865" w14:textId="77777777" w:rsidR="00B57652" w:rsidRDefault="00B57652" w:rsidP="007B0CDC">
            <w:r w:rsidRPr="003638DD">
              <w:t>-0.319501075</w:t>
            </w:r>
          </w:p>
        </w:tc>
        <w:tc>
          <w:tcPr>
            <w:tcW w:w="1870" w:type="dxa"/>
          </w:tcPr>
          <w:p w14:paraId="32C4856D" w14:textId="77777777" w:rsidR="00B57652" w:rsidRDefault="00B57652" w:rsidP="007B0CDC">
            <w:r w:rsidRPr="003638DD">
              <w:t>-0.378665485</w:t>
            </w:r>
          </w:p>
        </w:tc>
        <w:tc>
          <w:tcPr>
            <w:tcW w:w="1870" w:type="dxa"/>
          </w:tcPr>
          <w:p w14:paraId="383F6E74" w14:textId="77777777" w:rsidR="00B57652" w:rsidRDefault="00B57652" w:rsidP="007B0CDC">
            <w:r w:rsidRPr="003638DD">
              <w:t>0</w:t>
            </w:r>
          </w:p>
        </w:tc>
      </w:tr>
      <w:tr w:rsidR="00B57652" w14:paraId="1E27FCDA" w14:textId="77777777" w:rsidTr="00B57652">
        <w:tc>
          <w:tcPr>
            <w:tcW w:w="1870" w:type="dxa"/>
          </w:tcPr>
          <w:p w14:paraId="030FCF0E" w14:textId="77777777" w:rsidR="00B57652" w:rsidRDefault="00B57652" w:rsidP="007B0CDC">
            <w:r w:rsidRPr="003638DD">
              <w:t>FBgn0036237</w:t>
            </w:r>
          </w:p>
        </w:tc>
        <w:tc>
          <w:tcPr>
            <w:tcW w:w="1959" w:type="dxa"/>
          </w:tcPr>
          <w:p w14:paraId="10870D34" w14:textId="77777777" w:rsidR="00B57652" w:rsidRDefault="00B57652" w:rsidP="007B0CDC">
            <w:proofErr w:type="spellStart"/>
            <w:r w:rsidRPr="003638DD">
              <w:t>viaf</w:t>
            </w:r>
            <w:proofErr w:type="spellEnd"/>
          </w:p>
        </w:tc>
        <w:tc>
          <w:tcPr>
            <w:tcW w:w="1870" w:type="dxa"/>
          </w:tcPr>
          <w:p w14:paraId="28123173" w14:textId="77777777" w:rsidR="00B57652" w:rsidRDefault="00B57652" w:rsidP="007B0CDC">
            <w:r w:rsidRPr="003638DD">
              <w:t>-0.351045877</w:t>
            </w:r>
          </w:p>
        </w:tc>
        <w:tc>
          <w:tcPr>
            <w:tcW w:w="1870" w:type="dxa"/>
          </w:tcPr>
          <w:p w14:paraId="5CFFE40A" w14:textId="77777777" w:rsidR="00B57652" w:rsidRDefault="00B57652" w:rsidP="007B0CDC">
            <w:r w:rsidRPr="003638DD">
              <w:t>-0.378495293</w:t>
            </w:r>
          </w:p>
        </w:tc>
        <w:tc>
          <w:tcPr>
            <w:tcW w:w="1870" w:type="dxa"/>
          </w:tcPr>
          <w:p w14:paraId="5FDC369D" w14:textId="77777777" w:rsidR="00B57652" w:rsidRDefault="00B57652" w:rsidP="007B0CDC">
            <w:r w:rsidRPr="003638DD">
              <w:t>0</w:t>
            </w:r>
          </w:p>
        </w:tc>
      </w:tr>
      <w:tr w:rsidR="00B57652" w14:paraId="00DFB267" w14:textId="77777777" w:rsidTr="00B57652">
        <w:tc>
          <w:tcPr>
            <w:tcW w:w="1870" w:type="dxa"/>
          </w:tcPr>
          <w:p w14:paraId="7F1C0C89" w14:textId="77777777" w:rsidR="00B57652" w:rsidRDefault="00B57652" w:rsidP="007B0CDC">
            <w:r w:rsidRPr="003638DD">
              <w:t>FBgn0014366</w:t>
            </w:r>
          </w:p>
        </w:tc>
        <w:tc>
          <w:tcPr>
            <w:tcW w:w="1959" w:type="dxa"/>
          </w:tcPr>
          <w:p w14:paraId="7219DFB3" w14:textId="77777777" w:rsidR="00B57652" w:rsidRDefault="00B57652" w:rsidP="007B0CDC">
            <w:proofErr w:type="spellStart"/>
            <w:r w:rsidRPr="003638DD">
              <w:t>noi</w:t>
            </w:r>
            <w:proofErr w:type="spellEnd"/>
          </w:p>
        </w:tc>
        <w:tc>
          <w:tcPr>
            <w:tcW w:w="1870" w:type="dxa"/>
          </w:tcPr>
          <w:p w14:paraId="65A7C0A6" w14:textId="77777777" w:rsidR="00B57652" w:rsidRDefault="00B57652" w:rsidP="007B0CDC">
            <w:r w:rsidRPr="003638DD">
              <w:t>-0.463320375</w:t>
            </w:r>
          </w:p>
        </w:tc>
        <w:tc>
          <w:tcPr>
            <w:tcW w:w="1870" w:type="dxa"/>
          </w:tcPr>
          <w:p w14:paraId="6F968C6C" w14:textId="77777777" w:rsidR="00B57652" w:rsidRDefault="00B57652" w:rsidP="007B0CDC">
            <w:r w:rsidRPr="003638DD">
              <w:t>-0.377984106</w:t>
            </w:r>
          </w:p>
        </w:tc>
        <w:tc>
          <w:tcPr>
            <w:tcW w:w="1870" w:type="dxa"/>
          </w:tcPr>
          <w:p w14:paraId="7D960F8E" w14:textId="77777777" w:rsidR="00B57652" w:rsidRDefault="00B57652" w:rsidP="007B0CDC">
            <w:r w:rsidRPr="003638DD">
              <w:t>1</w:t>
            </w:r>
          </w:p>
        </w:tc>
      </w:tr>
      <w:tr w:rsidR="00B57652" w14:paraId="6D19E3A6" w14:textId="77777777" w:rsidTr="00B57652">
        <w:tc>
          <w:tcPr>
            <w:tcW w:w="1870" w:type="dxa"/>
          </w:tcPr>
          <w:p w14:paraId="20CBB79E" w14:textId="77777777" w:rsidR="00B57652" w:rsidRDefault="00B57652" w:rsidP="007B0CDC">
            <w:r w:rsidRPr="003638DD">
              <w:t>FBgn0031191</w:t>
            </w:r>
          </w:p>
        </w:tc>
        <w:tc>
          <w:tcPr>
            <w:tcW w:w="1959" w:type="dxa"/>
          </w:tcPr>
          <w:p w14:paraId="424FE398" w14:textId="77777777" w:rsidR="00B57652" w:rsidRDefault="00B57652" w:rsidP="007B0CDC">
            <w:r w:rsidRPr="003638DD">
              <w:t>Cp110</w:t>
            </w:r>
          </w:p>
        </w:tc>
        <w:tc>
          <w:tcPr>
            <w:tcW w:w="1870" w:type="dxa"/>
          </w:tcPr>
          <w:p w14:paraId="0DDB103B" w14:textId="77777777" w:rsidR="00B57652" w:rsidRDefault="00B57652" w:rsidP="007B0CDC">
            <w:r w:rsidRPr="003638DD">
              <w:t>-0.288932954</w:t>
            </w:r>
          </w:p>
        </w:tc>
        <w:tc>
          <w:tcPr>
            <w:tcW w:w="1870" w:type="dxa"/>
          </w:tcPr>
          <w:p w14:paraId="280A66AD" w14:textId="77777777" w:rsidR="00B57652" w:rsidRDefault="00B57652" w:rsidP="007B0CDC">
            <w:r w:rsidRPr="003638DD">
              <w:t>-0.376915378</w:t>
            </w:r>
          </w:p>
        </w:tc>
        <w:tc>
          <w:tcPr>
            <w:tcW w:w="1870" w:type="dxa"/>
          </w:tcPr>
          <w:p w14:paraId="3211BA03" w14:textId="77777777" w:rsidR="00B57652" w:rsidRDefault="00B57652" w:rsidP="007B0CDC">
            <w:r w:rsidRPr="003638DD">
              <w:t>1</w:t>
            </w:r>
          </w:p>
        </w:tc>
      </w:tr>
      <w:tr w:rsidR="00B57652" w14:paraId="22DD4E97" w14:textId="77777777" w:rsidTr="00B57652">
        <w:tc>
          <w:tcPr>
            <w:tcW w:w="1870" w:type="dxa"/>
          </w:tcPr>
          <w:p w14:paraId="153F39FD" w14:textId="77777777" w:rsidR="00B57652" w:rsidRDefault="00B57652" w:rsidP="007B0CDC">
            <w:r w:rsidRPr="003638DD">
              <w:t>FBgn0013987</w:t>
            </w:r>
          </w:p>
        </w:tc>
        <w:tc>
          <w:tcPr>
            <w:tcW w:w="1959" w:type="dxa"/>
          </w:tcPr>
          <w:p w14:paraId="35A05AEE" w14:textId="77777777" w:rsidR="00B57652" w:rsidRDefault="00B57652" w:rsidP="007B0CDC">
            <w:r w:rsidRPr="003638DD">
              <w:t>MAPk-Ak2</w:t>
            </w:r>
          </w:p>
        </w:tc>
        <w:tc>
          <w:tcPr>
            <w:tcW w:w="1870" w:type="dxa"/>
          </w:tcPr>
          <w:p w14:paraId="63CD22E4" w14:textId="77777777" w:rsidR="00B57652" w:rsidRDefault="00B57652" w:rsidP="007B0CDC">
            <w:r w:rsidRPr="003638DD">
              <w:t>-0.226095328</w:t>
            </w:r>
          </w:p>
        </w:tc>
        <w:tc>
          <w:tcPr>
            <w:tcW w:w="1870" w:type="dxa"/>
          </w:tcPr>
          <w:p w14:paraId="4FC07B24" w14:textId="77777777" w:rsidR="00B57652" w:rsidRDefault="00B57652" w:rsidP="007B0CDC">
            <w:r w:rsidRPr="003638DD">
              <w:t>-0.374848868</w:t>
            </w:r>
          </w:p>
        </w:tc>
        <w:tc>
          <w:tcPr>
            <w:tcW w:w="1870" w:type="dxa"/>
          </w:tcPr>
          <w:p w14:paraId="2640E6A7" w14:textId="77777777" w:rsidR="00B57652" w:rsidRDefault="00B57652" w:rsidP="007B0CDC">
            <w:r w:rsidRPr="003638DD">
              <w:t>0</w:t>
            </w:r>
          </w:p>
        </w:tc>
      </w:tr>
      <w:tr w:rsidR="00B57652" w14:paraId="2E3EB125" w14:textId="77777777" w:rsidTr="00B57652">
        <w:tc>
          <w:tcPr>
            <w:tcW w:w="1870" w:type="dxa"/>
          </w:tcPr>
          <w:p w14:paraId="1F1CB9FE" w14:textId="77777777" w:rsidR="00B57652" w:rsidRDefault="00B57652" w:rsidP="007B0CDC">
            <w:r w:rsidRPr="003638DD">
              <w:t>FBgn0030672</w:t>
            </w:r>
          </w:p>
        </w:tc>
        <w:tc>
          <w:tcPr>
            <w:tcW w:w="1959" w:type="dxa"/>
          </w:tcPr>
          <w:p w14:paraId="2C181586" w14:textId="77777777" w:rsidR="00B57652" w:rsidRDefault="00B57652" w:rsidP="007B0CDC">
            <w:r w:rsidRPr="003638DD">
              <w:t>CG9281</w:t>
            </w:r>
          </w:p>
        </w:tc>
        <w:tc>
          <w:tcPr>
            <w:tcW w:w="1870" w:type="dxa"/>
          </w:tcPr>
          <w:p w14:paraId="32FE7DC3" w14:textId="77777777" w:rsidR="00B57652" w:rsidRDefault="00B57652" w:rsidP="007B0CDC">
            <w:r w:rsidRPr="003638DD">
              <w:t>-0.306708982</w:t>
            </w:r>
          </w:p>
        </w:tc>
        <w:tc>
          <w:tcPr>
            <w:tcW w:w="1870" w:type="dxa"/>
          </w:tcPr>
          <w:p w14:paraId="682B71A3" w14:textId="77777777" w:rsidR="00B57652" w:rsidRDefault="00B57652" w:rsidP="007B0CDC">
            <w:r w:rsidRPr="003638DD">
              <w:t>-0.374388187</w:t>
            </w:r>
          </w:p>
        </w:tc>
        <w:tc>
          <w:tcPr>
            <w:tcW w:w="1870" w:type="dxa"/>
          </w:tcPr>
          <w:p w14:paraId="65B36536" w14:textId="77777777" w:rsidR="00B57652" w:rsidRDefault="00B57652" w:rsidP="007B0CDC">
            <w:r w:rsidRPr="003638DD">
              <w:t>1</w:t>
            </w:r>
          </w:p>
        </w:tc>
      </w:tr>
      <w:tr w:rsidR="00B57652" w14:paraId="729C13F1" w14:textId="77777777" w:rsidTr="00B57652">
        <w:tc>
          <w:tcPr>
            <w:tcW w:w="1870" w:type="dxa"/>
          </w:tcPr>
          <w:p w14:paraId="361E9AD4" w14:textId="77777777" w:rsidR="00B57652" w:rsidRDefault="00B57652" w:rsidP="007B0CDC">
            <w:r w:rsidRPr="003638DD">
              <w:t>FBgn0027094</w:t>
            </w:r>
          </w:p>
        </w:tc>
        <w:tc>
          <w:tcPr>
            <w:tcW w:w="1959" w:type="dxa"/>
          </w:tcPr>
          <w:p w14:paraId="4F268E4E" w14:textId="77777777" w:rsidR="00B57652" w:rsidRDefault="00B57652" w:rsidP="007B0CDC">
            <w:proofErr w:type="spellStart"/>
            <w:r w:rsidRPr="003638DD">
              <w:t>Aats</w:t>
            </w:r>
            <w:proofErr w:type="spellEnd"/>
            <w:r w:rsidRPr="003638DD">
              <w:t>-ala</w:t>
            </w:r>
          </w:p>
        </w:tc>
        <w:tc>
          <w:tcPr>
            <w:tcW w:w="1870" w:type="dxa"/>
          </w:tcPr>
          <w:p w14:paraId="152E37A1" w14:textId="77777777" w:rsidR="00B57652" w:rsidRDefault="00B57652" w:rsidP="007B0CDC">
            <w:r w:rsidRPr="003638DD">
              <w:t>-0.22246533</w:t>
            </w:r>
          </w:p>
        </w:tc>
        <w:tc>
          <w:tcPr>
            <w:tcW w:w="1870" w:type="dxa"/>
          </w:tcPr>
          <w:p w14:paraId="2918E78B" w14:textId="77777777" w:rsidR="00B57652" w:rsidRDefault="00B57652" w:rsidP="007B0CDC">
            <w:r w:rsidRPr="003638DD">
              <w:t>-0.371180684</w:t>
            </w:r>
          </w:p>
        </w:tc>
        <w:tc>
          <w:tcPr>
            <w:tcW w:w="1870" w:type="dxa"/>
          </w:tcPr>
          <w:p w14:paraId="3B7780FC" w14:textId="77777777" w:rsidR="00B57652" w:rsidRDefault="00B57652" w:rsidP="007B0CDC">
            <w:r w:rsidRPr="003638DD">
              <w:t>1</w:t>
            </w:r>
          </w:p>
        </w:tc>
      </w:tr>
      <w:tr w:rsidR="00B57652" w14:paraId="492AC374" w14:textId="77777777" w:rsidTr="00B57652">
        <w:tc>
          <w:tcPr>
            <w:tcW w:w="1870" w:type="dxa"/>
          </w:tcPr>
          <w:p w14:paraId="68B600EE" w14:textId="77777777" w:rsidR="00B57652" w:rsidRDefault="00B57652" w:rsidP="007B0CDC">
            <w:r w:rsidRPr="003638DD">
              <w:t>FBgn0264294</w:t>
            </w:r>
          </w:p>
        </w:tc>
        <w:tc>
          <w:tcPr>
            <w:tcW w:w="1959" w:type="dxa"/>
          </w:tcPr>
          <w:p w14:paraId="294E9862" w14:textId="77777777" w:rsidR="00B57652" w:rsidRDefault="00B57652" w:rsidP="007B0CDC">
            <w:r w:rsidRPr="003638DD">
              <w:t>Cyt-b5</w:t>
            </w:r>
          </w:p>
        </w:tc>
        <w:tc>
          <w:tcPr>
            <w:tcW w:w="1870" w:type="dxa"/>
          </w:tcPr>
          <w:p w14:paraId="4738ACFC" w14:textId="77777777" w:rsidR="00B57652" w:rsidRDefault="00B57652" w:rsidP="007B0CDC">
            <w:r w:rsidRPr="003638DD">
              <w:t>-0.472203904</w:t>
            </w:r>
          </w:p>
        </w:tc>
        <w:tc>
          <w:tcPr>
            <w:tcW w:w="1870" w:type="dxa"/>
          </w:tcPr>
          <w:p w14:paraId="64512107" w14:textId="77777777" w:rsidR="00B57652" w:rsidRDefault="00B57652" w:rsidP="007B0CDC">
            <w:r w:rsidRPr="003638DD">
              <w:t>-0.365240987</w:t>
            </w:r>
          </w:p>
        </w:tc>
        <w:tc>
          <w:tcPr>
            <w:tcW w:w="1870" w:type="dxa"/>
          </w:tcPr>
          <w:p w14:paraId="176CEF73" w14:textId="77777777" w:rsidR="00B57652" w:rsidRDefault="00B57652" w:rsidP="007B0CDC">
            <w:r w:rsidRPr="003638DD">
              <w:t>1</w:t>
            </w:r>
          </w:p>
        </w:tc>
      </w:tr>
      <w:tr w:rsidR="00B57652" w14:paraId="77E5D336" w14:textId="77777777" w:rsidTr="00B57652">
        <w:tc>
          <w:tcPr>
            <w:tcW w:w="1870" w:type="dxa"/>
          </w:tcPr>
          <w:p w14:paraId="08990738" w14:textId="77777777" w:rsidR="00B57652" w:rsidRDefault="00B57652" w:rsidP="007B0CDC">
            <w:r w:rsidRPr="003638DD">
              <w:t>FBgn0033352</w:t>
            </w:r>
          </w:p>
        </w:tc>
        <w:tc>
          <w:tcPr>
            <w:tcW w:w="1959" w:type="dxa"/>
          </w:tcPr>
          <w:p w14:paraId="71B6AD28" w14:textId="77777777" w:rsidR="00B57652" w:rsidRDefault="00B57652" w:rsidP="007B0CDC">
            <w:r w:rsidRPr="003638DD">
              <w:t>PAN2</w:t>
            </w:r>
          </w:p>
        </w:tc>
        <w:tc>
          <w:tcPr>
            <w:tcW w:w="1870" w:type="dxa"/>
          </w:tcPr>
          <w:p w14:paraId="081DD21E" w14:textId="77777777" w:rsidR="00B57652" w:rsidRDefault="00B57652" w:rsidP="007B0CDC">
            <w:r w:rsidRPr="003638DD">
              <w:t>-0.344598995</w:t>
            </w:r>
          </w:p>
        </w:tc>
        <w:tc>
          <w:tcPr>
            <w:tcW w:w="1870" w:type="dxa"/>
          </w:tcPr>
          <w:p w14:paraId="7B1282AA" w14:textId="77777777" w:rsidR="00B57652" w:rsidRDefault="00B57652" w:rsidP="007B0CDC">
            <w:r w:rsidRPr="003638DD">
              <w:t>-0.364540453</w:t>
            </w:r>
          </w:p>
        </w:tc>
        <w:tc>
          <w:tcPr>
            <w:tcW w:w="1870" w:type="dxa"/>
          </w:tcPr>
          <w:p w14:paraId="102BB5B0" w14:textId="77777777" w:rsidR="00B57652" w:rsidRDefault="00B57652" w:rsidP="007B0CDC">
            <w:r w:rsidRPr="003638DD">
              <w:t>0</w:t>
            </w:r>
          </w:p>
        </w:tc>
      </w:tr>
      <w:tr w:rsidR="00B57652" w14:paraId="4CE292DD" w14:textId="77777777" w:rsidTr="00B57652">
        <w:tc>
          <w:tcPr>
            <w:tcW w:w="1870" w:type="dxa"/>
          </w:tcPr>
          <w:p w14:paraId="46E4BA40" w14:textId="77777777" w:rsidR="00B57652" w:rsidRDefault="00B57652" w:rsidP="007B0CDC">
            <w:r w:rsidRPr="003638DD">
              <w:t>FBgn0039056</w:t>
            </w:r>
          </w:p>
        </w:tc>
        <w:tc>
          <w:tcPr>
            <w:tcW w:w="1959" w:type="dxa"/>
          </w:tcPr>
          <w:p w14:paraId="4FC9F800" w14:textId="77777777" w:rsidR="00B57652" w:rsidRDefault="00B57652" w:rsidP="007B0CDC">
            <w:r w:rsidRPr="003638DD">
              <w:t>CenB1A</w:t>
            </w:r>
          </w:p>
        </w:tc>
        <w:tc>
          <w:tcPr>
            <w:tcW w:w="1870" w:type="dxa"/>
          </w:tcPr>
          <w:p w14:paraId="123BEE2C" w14:textId="77777777" w:rsidR="00B57652" w:rsidRDefault="00B57652" w:rsidP="007B0CDC">
            <w:r w:rsidRPr="003638DD">
              <w:t>-0.257630533</w:t>
            </w:r>
          </w:p>
        </w:tc>
        <w:tc>
          <w:tcPr>
            <w:tcW w:w="1870" w:type="dxa"/>
          </w:tcPr>
          <w:p w14:paraId="202CBD1E" w14:textId="77777777" w:rsidR="00B57652" w:rsidRDefault="00B57652" w:rsidP="007B0CDC">
            <w:r w:rsidRPr="003638DD">
              <w:t>-0.362627971</w:t>
            </w:r>
          </w:p>
        </w:tc>
        <w:tc>
          <w:tcPr>
            <w:tcW w:w="1870" w:type="dxa"/>
          </w:tcPr>
          <w:p w14:paraId="6F5FE50A" w14:textId="77777777" w:rsidR="00B57652" w:rsidRDefault="00B57652" w:rsidP="007B0CDC">
            <w:r w:rsidRPr="003638DD">
              <w:t>0</w:t>
            </w:r>
          </w:p>
        </w:tc>
      </w:tr>
      <w:tr w:rsidR="00B57652" w14:paraId="3CCC40A8" w14:textId="77777777" w:rsidTr="00B57652">
        <w:tc>
          <w:tcPr>
            <w:tcW w:w="1870" w:type="dxa"/>
          </w:tcPr>
          <w:p w14:paraId="2B290739" w14:textId="77777777" w:rsidR="00B57652" w:rsidRDefault="00B57652" w:rsidP="007B0CDC">
            <w:r w:rsidRPr="003638DD">
              <w:t>FBgn0030855</w:t>
            </w:r>
          </w:p>
        </w:tc>
        <w:tc>
          <w:tcPr>
            <w:tcW w:w="1959" w:type="dxa"/>
          </w:tcPr>
          <w:p w14:paraId="6006CE80" w14:textId="77777777" w:rsidR="00B57652" w:rsidRDefault="00B57652" w:rsidP="007B0CDC">
            <w:r w:rsidRPr="003638DD">
              <w:t>CG5800</w:t>
            </w:r>
          </w:p>
        </w:tc>
        <w:tc>
          <w:tcPr>
            <w:tcW w:w="1870" w:type="dxa"/>
          </w:tcPr>
          <w:p w14:paraId="002CF891" w14:textId="77777777" w:rsidR="00B57652" w:rsidRDefault="00B57652" w:rsidP="007B0CDC">
            <w:r w:rsidRPr="003638DD">
              <w:t>-0.254774032</w:t>
            </w:r>
          </w:p>
        </w:tc>
        <w:tc>
          <w:tcPr>
            <w:tcW w:w="1870" w:type="dxa"/>
          </w:tcPr>
          <w:p w14:paraId="58489403" w14:textId="77777777" w:rsidR="00B57652" w:rsidRDefault="00B57652" w:rsidP="007B0CDC">
            <w:r w:rsidRPr="003638DD">
              <w:t>-0.361668474</w:t>
            </w:r>
          </w:p>
        </w:tc>
        <w:tc>
          <w:tcPr>
            <w:tcW w:w="1870" w:type="dxa"/>
          </w:tcPr>
          <w:p w14:paraId="73631FEA" w14:textId="77777777" w:rsidR="00B57652" w:rsidRDefault="00B57652" w:rsidP="007B0CDC">
            <w:r w:rsidRPr="003638DD">
              <w:t>0</w:t>
            </w:r>
          </w:p>
        </w:tc>
      </w:tr>
      <w:tr w:rsidR="00B57652" w14:paraId="3B56BB9A" w14:textId="77777777" w:rsidTr="00B57652">
        <w:tc>
          <w:tcPr>
            <w:tcW w:w="1870" w:type="dxa"/>
          </w:tcPr>
          <w:p w14:paraId="02D92F32" w14:textId="77777777" w:rsidR="00B57652" w:rsidRDefault="00B57652" w:rsidP="007B0CDC">
            <w:r w:rsidRPr="003638DD">
              <w:t>FBgn0039830</w:t>
            </w:r>
          </w:p>
        </w:tc>
        <w:tc>
          <w:tcPr>
            <w:tcW w:w="1959" w:type="dxa"/>
          </w:tcPr>
          <w:p w14:paraId="60F4538D" w14:textId="77777777" w:rsidR="00B57652" w:rsidRDefault="00B57652" w:rsidP="007B0CDC">
            <w:r w:rsidRPr="003638DD">
              <w:t>CG1746</w:t>
            </w:r>
          </w:p>
        </w:tc>
        <w:tc>
          <w:tcPr>
            <w:tcW w:w="1870" w:type="dxa"/>
          </w:tcPr>
          <w:p w14:paraId="18361F85" w14:textId="77777777" w:rsidR="00B57652" w:rsidRDefault="00B57652" w:rsidP="007B0CDC">
            <w:r w:rsidRPr="003638DD">
              <w:t>-0.169724737</w:t>
            </w:r>
          </w:p>
        </w:tc>
        <w:tc>
          <w:tcPr>
            <w:tcW w:w="1870" w:type="dxa"/>
          </w:tcPr>
          <w:p w14:paraId="6F63ECE2" w14:textId="77777777" w:rsidR="00B57652" w:rsidRDefault="00B57652" w:rsidP="007B0CDC">
            <w:r w:rsidRPr="003638DD">
              <w:t>-0.358745066</w:t>
            </w:r>
          </w:p>
        </w:tc>
        <w:tc>
          <w:tcPr>
            <w:tcW w:w="1870" w:type="dxa"/>
          </w:tcPr>
          <w:p w14:paraId="67838373" w14:textId="77777777" w:rsidR="00B57652" w:rsidRDefault="00B57652" w:rsidP="007B0CDC">
            <w:r w:rsidRPr="003638DD">
              <w:t>1</w:t>
            </w:r>
          </w:p>
        </w:tc>
      </w:tr>
      <w:tr w:rsidR="00B57652" w14:paraId="21D94271" w14:textId="77777777" w:rsidTr="00B57652">
        <w:tc>
          <w:tcPr>
            <w:tcW w:w="1870" w:type="dxa"/>
          </w:tcPr>
          <w:p w14:paraId="0967E135" w14:textId="77777777" w:rsidR="00B57652" w:rsidRDefault="00B57652" w:rsidP="007B0CDC">
            <w:r w:rsidRPr="003638DD">
              <w:t>FBgn0025463</w:t>
            </w:r>
          </w:p>
        </w:tc>
        <w:tc>
          <w:tcPr>
            <w:tcW w:w="1959" w:type="dxa"/>
          </w:tcPr>
          <w:p w14:paraId="7137750F" w14:textId="77777777" w:rsidR="00B57652" w:rsidRDefault="00B57652" w:rsidP="007B0CDC">
            <w:r w:rsidRPr="003638DD">
              <w:t>Bap60</w:t>
            </w:r>
          </w:p>
        </w:tc>
        <w:tc>
          <w:tcPr>
            <w:tcW w:w="1870" w:type="dxa"/>
          </w:tcPr>
          <w:p w14:paraId="7792B33C" w14:textId="77777777" w:rsidR="00B57652" w:rsidRDefault="00B57652" w:rsidP="007B0CDC">
            <w:r w:rsidRPr="003638DD">
              <w:t>-0.485049357</w:t>
            </w:r>
          </w:p>
        </w:tc>
        <w:tc>
          <w:tcPr>
            <w:tcW w:w="1870" w:type="dxa"/>
          </w:tcPr>
          <w:p w14:paraId="51F30F7D" w14:textId="77777777" w:rsidR="00B57652" w:rsidRDefault="00B57652" w:rsidP="007B0CDC">
            <w:r w:rsidRPr="003638DD">
              <w:t>-0.357169136</w:t>
            </w:r>
          </w:p>
        </w:tc>
        <w:tc>
          <w:tcPr>
            <w:tcW w:w="1870" w:type="dxa"/>
          </w:tcPr>
          <w:p w14:paraId="74A610A3" w14:textId="77777777" w:rsidR="00B57652" w:rsidRDefault="00B57652" w:rsidP="007B0CDC">
            <w:r w:rsidRPr="003638DD">
              <w:t>0</w:t>
            </w:r>
          </w:p>
        </w:tc>
      </w:tr>
      <w:tr w:rsidR="00B57652" w14:paraId="6FC2C7DB" w14:textId="77777777" w:rsidTr="00B57652">
        <w:tc>
          <w:tcPr>
            <w:tcW w:w="1870" w:type="dxa"/>
          </w:tcPr>
          <w:p w14:paraId="26D69B08" w14:textId="77777777" w:rsidR="00B57652" w:rsidRDefault="00B57652" w:rsidP="007B0CDC">
            <w:r w:rsidRPr="003638DD">
              <w:t>FBgn0031769</w:t>
            </w:r>
          </w:p>
        </w:tc>
        <w:tc>
          <w:tcPr>
            <w:tcW w:w="1959" w:type="dxa"/>
          </w:tcPr>
          <w:p w14:paraId="12063B4E" w14:textId="77777777" w:rsidR="00B57652" w:rsidRDefault="00B57652" w:rsidP="007B0CDC">
            <w:r w:rsidRPr="003638DD">
              <w:t>CG9135</w:t>
            </w:r>
          </w:p>
        </w:tc>
        <w:tc>
          <w:tcPr>
            <w:tcW w:w="1870" w:type="dxa"/>
          </w:tcPr>
          <w:p w14:paraId="141DD80F" w14:textId="77777777" w:rsidR="00B57652" w:rsidRDefault="00B57652" w:rsidP="007B0CDC">
            <w:r w:rsidRPr="003638DD">
              <w:t>-0.155755132</w:t>
            </w:r>
          </w:p>
        </w:tc>
        <w:tc>
          <w:tcPr>
            <w:tcW w:w="1870" w:type="dxa"/>
          </w:tcPr>
          <w:p w14:paraId="57F67E2E" w14:textId="77777777" w:rsidR="00B57652" w:rsidRDefault="00B57652" w:rsidP="007B0CDC">
            <w:r w:rsidRPr="003638DD">
              <w:t>-0.353018663</w:t>
            </w:r>
          </w:p>
        </w:tc>
        <w:tc>
          <w:tcPr>
            <w:tcW w:w="1870" w:type="dxa"/>
          </w:tcPr>
          <w:p w14:paraId="26539689" w14:textId="77777777" w:rsidR="00B57652" w:rsidRDefault="00B57652" w:rsidP="007B0CDC">
            <w:r w:rsidRPr="003638DD">
              <w:t>1</w:t>
            </w:r>
          </w:p>
        </w:tc>
      </w:tr>
      <w:tr w:rsidR="00B57652" w14:paraId="058484E4" w14:textId="77777777" w:rsidTr="00B57652">
        <w:tc>
          <w:tcPr>
            <w:tcW w:w="1870" w:type="dxa"/>
          </w:tcPr>
          <w:p w14:paraId="1E79FE58" w14:textId="77777777" w:rsidR="00B57652" w:rsidRDefault="00B57652" w:rsidP="007B0CDC">
            <w:r w:rsidRPr="003638DD">
              <w:t>FBgn0020369</w:t>
            </w:r>
          </w:p>
        </w:tc>
        <w:tc>
          <w:tcPr>
            <w:tcW w:w="1959" w:type="dxa"/>
          </w:tcPr>
          <w:p w14:paraId="491F2B18" w14:textId="77777777" w:rsidR="00B57652" w:rsidRDefault="00B57652" w:rsidP="007B0CDC">
            <w:r w:rsidRPr="003638DD">
              <w:t>Rpt6</w:t>
            </w:r>
          </w:p>
        </w:tc>
        <w:tc>
          <w:tcPr>
            <w:tcW w:w="1870" w:type="dxa"/>
          </w:tcPr>
          <w:p w14:paraId="4BC5093E" w14:textId="77777777" w:rsidR="00B57652" w:rsidRDefault="00B57652" w:rsidP="007B0CDC">
            <w:r w:rsidRPr="003638DD">
              <w:t>-0.137769334</w:t>
            </w:r>
          </w:p>
        </w:tc>
        <w:tc>
          <w:tcPr>
            <w:tcW w:w="1870" w:type="dxa"/>
          </w:tcPr>
          <w:p w14:paraId="61005AF9" w14:textId="77777777" w:rsidR="00B57652" w:rsidRDefault="00B57652" w:rsidP="007B0CDC">
            <w:r w:rsidRPr="003638DD">
              <w:t>-0.3486783</w:t>
            </w:r>
          </w:p>
        </w:tc>
        <w:tc>
          <w:tcPr>
            <w:tcW w:w="1870" w:type="dxa"/>
          </w:tcPr>
          <w:p w14:paraId="65AEFF49" w14:textId="77777777" w:rsidR="00B57652" w:rsidRDefault="00B57652" w:rsidP="007B0CDC">
            <w:r w:rsidRPr="003638DD">
              <w:t>1</w:t>
            </w:r>
          </w:p>
        </w:tc>
      </w:tr>
      <w:tr w:rsidR="00B57652" w14:paraId="66DC26BA" w14:textId="77777777" w:rsidTr="00B57652">
        <w:tc>
          <w:tcPr>
            <w:tcW w:w="1870" w:type="dxa"/>
          </w:tcPr>
          <w:p w14:paraId="47EACB7C" w14:textId="77777777" w:rsidR="00B57652" w:rsidRDefault="00B57652" w:rsidP="007B0CDC">
            <w:r w:rsidRPr="003638DD">
              <w:t>FBgn0263602</w:t>
            </w:r>
          </w:p>
        </w:tc>
        <w:tc>
          <w:tcPr>
            <w:tcW w:w="1959" w:type="dxa"/>
          </w:tcPr>
          <w:p w14:paraId="158D37C8" w14:textId="77777777" w:rsidR="00B57652" w:rsidRDefault="00B57652" w:rsidP="007B0CDC">
            <w:r w:rsidRPr="003638DD">
              <w:t>Taspase1</w:t>
            </w:r>
          </w:p>
        </w:tc>
        <w:tc>
          <w:tcPr>
            <w:tcW w:w="1870" w:type="dxa"/>
          </w:tcPr>
          <w:p w14:paraId="65A19E10" w14:textId="77777777" w:rsidR="00B57652" w:rsidRDefault="00B57652" w:rsidP="007B0CDC">
            <w:r w:rsidRPr="003638DD">
              <w:t>-0.579074603</w:t>
            </w:r>
          </w:p>
        </w:tc>
        <w:tc>
          <w:tcPr>
            <w:tcW w:w="1870" w:type="dxa"/>
          </w:tcPr>
          <w:p w14:paraId="0439C4AD" w14:textId="77777777" w:rsidR="00B57652" w:rsidRDefault="00B57652" w:rsidP="007B0CDC">
            <w:r w:rsidRPr="003638DD">
              <w:t>-0.341502241</w:t>
            </w:r>
          </w:p>
        </w:tc>
        <w:tc>
          <w:tcPr>
            <w:tcW w:w="1870" w:type="dxa"/>
          </w:tcPr>
          <w:p w14:paraId="373AD3CD" w14:textId="77777777" w:rsidR="00B57652" w:rsidRDefault="00B57652" w:rsidP="007B0CDC">
            <w:r w:rsidRPr="003638DD">
              <w:t>0</w:t>
            </w:r>
          </w:p>
        </w:tc>
      </w:tr>
      <w:tr w:rsidR="00B57652" w14:paraId="705B7AC0" w14:textId="77777777" w:rsidTr="00B57652">
        <w:tc>
          <w:tcPr>
            <w:tcW w:w="1870" w:type="dxa"/>
          </w:tcPr>
          <w:p w14:paraId="26C6A3CF" w14:textId="77777777" w:rsidR="00B57652" w:rsidRDefault="00B57652" w:rsidP="007B0CDC">
            <w:r w:rsidRPr="003638DD">
              <w:t>FBgn0025700</w:t>
            </w:r>
          </w:p>
        </w:tc>
        <w:tc>
          <w:tcPr>
            <w:tcW w:w="1959" w:type="dxa"/>
          </w:tcPr>
          <w:p w14:paraId="2D8707CE" w14:textId="77777777" w:rsidR="00B57652" w:rsidRDefault="00B57652" w:rsidP="007B0CDC">
            <w:r w:rsidRPr="003638DD">
              <w:t>CG5885</w:t>
            </w:r>
          </w:p>
        </w:tc>
        <w:tc>
          <w:tcPr>
            <w:tcW w:w="1870" w:type="dxa"/>
          </w:tcPr>
          <w:p w14:paraId="304327E1" w14:textId="77777777" w:rsidR="00B57652" w:rsidRDefault="00B57652" w:rsidP="007B0CDC">
            <w:r w:rsidRPr="003638DD">
              <w:t>-0.539410711</w:t>
            </w:r>
          </w:p>
        </w:tc>
        <w:tc>
          <w:tcPr>
            <w:tcW w:w="1870" w:type="dxa"/>
          </w:tcPr>
          <w:p w14:paraId="1B5DA581" w14:textId="77777777" w:rsidR="00B57652" w:rsidRDefault="00B57652" w:rsidP="007B0CDC">
            <w:r w:rsidRPr="003638DD">
              <w:t>-0.340808246</w:t>
            </w:r>
          </w:p>
        </w:tc>
        <w:tc>
          <w:tcPr>
            <w:tcW w:w="1870" w:type="dxa"/>
          </w:tcPr>
          <w:p w14:paraId="72A2F344" w14:textId="77777777" w:rsidR="00B57652" w:rsidRDefault="00B57652" w:rsidP="007B0CDC">
            <w:r w:rsidRPr="003638DD">
              <w:t>1</w:t>
            </w:r>
          </w:p>
        </w:tc>
      </w:tr>
      <w:tr w:rsidR="00B57652" w14:paraId="0C2D9136" w14:textId="77777777" w:rsidTr="00B57652">
        <w:tc>
          <w:tcPr>
            <w:tcW w:w="1870" w:type="dxa"/>
          </w:tcPr>
          <w:p w14:paraId="00810C1E" w14:textId="77777777" w:rsidR="00B57652" w:rsidRDefault="00B57652" w:rsidP="007B0CDC">
            <w:r w:rsidRPr="003638DD">
              <w:t>FBgn0040493</w:t>
            </w:r>
          </w:p>
        </w:tc>
        <w:tc>
          <w:tcPr>
            <w:tcW w:w="1959" w:type="dxa"/>
          </w:tcPr>
          <w:p w14:paraId="71BA91D1" w14:textId="77777777" w:rsidR="00B57652" w:rsidRDefault="00B57652" w:rsidP="007B0CDC">
            <w:proofErr w:type="spellStart"/>
            <w:r w:rsidRPr="003638DD">
              <w:t>grsm</w:t>
            </w:r>
            <w:proofErr w:type="spellEnd"/>
          </w:p>
        </w:tc>
        <w:tc>
          <w:tcPr>
            <w:tcW w:w="1870" w:type="dxa"/>
          </w:tcPr>
          <w:p w14:paraId="1D79049A" w14:textId="77777777" w:rsidR="00B57652" w:rsidRDefault="00B57652" w:rsidP="007B0CDC">
            <w:r w:rsidRPr="003638DD">
              <w:t>-0.395196904</w:t>
            </w:r>
          </w:p>
        </w:tc>
        <w:tc>
          <w:tcPr>
            <w:tcW w:w="1870" w:type="dxa"/>
          </w:tcPr>
          <w:p w14:paraId="46B248C2" w14:textId="77777777" w:rsidR="00B57652" w:rsidRDefault="00B57652" w:rsidP="007B0CDC">
            <w:r w:rsidRPr="003638DD">
              <w:t>-0.331230823</w:t>
            </w:r>
          </w:p>
        </w:tc>
        <w:tc>
          <w:tcPr>
            <w:tcW w:w="1870" w:type="dxa"/>
          </w:tcPr>
          <w:p w14:paraId="409E18E3" w14:textId="77777777" w:rsidR="00B57652" w:rsidRDefault="00B57652" w:rsidP="007B0CDC">
            <w:r w:rsidRPr="003638DD">
              <w:t>0</w:t>
            </w:r>
          </w:p>
        </w:tc>
      </w:tr>
      <w:tr w:rsidR="00B57652" w14:paraId="73690B5B" w14:textId="77777777" w:rsidTr="00B57652">
        <w:tc>
          <w:tcPr>
            <w:tcW w:w="1870" w:type="dxa"/>
          </w:tcPr>
          <w:p w14:paraId="4B2888CD" w14:textId="77777777" w:rsidR="00B57652" w:rsidRDefault="00B57652" w:rsidP="007B0CDC">
            <w:r w:rsidRPr="003638DD">
              <w:t>FBgn0000042</w:t>
            </w:r>
          </w:p>
        </w:tc>
        <w:tc>
          <w:tcPr>
            <w:tcW w:w="1959" w:type="dxa"/>
          </w:tcPr>
          <w:p w14:paraId="6D15058C" w14:textId="77777777" w:rsidR="00B57652" w:rsidRDefault="00B57652" w:rsidP="007B0CDC">
            <w:r w:rsidRPr="003638DD">
              <w:t>Act5C</w:t>
            </w:r>
          </w:p>
        </w:tc>
        <w:tc>
          <w:tcPr>
            <w:tcW w:w="1870" w:type="dxa"/>
          </w:tcPr>
          <w:p w14:paraId="5A82CD56" w14:textId="77777777" w:rsidR="00B57652" w:rsidRDefault="00B57652" w:rsidP="007B0CDC">
            <w:r w:rsidRPr="003638DD">
              <w:t>-0.18152885</w:t>
            </w:r>
          </w:p>
        </w:tc>
        <w:tc>
          <w:tcPr>
            <w:tcW w:w="1870" w:type="dxa"/>
          </w:tcPr>
          <w:p w14:paraId="670C3149" w14:textId="77777777" w:rsidR="00B57652" w:rsidRDefault="00B57652" w:rsidP="007B0CDC">
            <w:r w:rsidRPr="003638DD">
              <w:t>-0.324677299</w:t>
            </w:r>
          </w:p>
        </w:tc>
        <w:tc>
          <w:tcPr>
            <w:tcW w:w="1870" w:type="dxa"/>
          </w:tcPr>
          <w:p w14:paraId="59CB9D94" w14:textId="77777777" w:rsidR="00B57652" w:rsidRDefault="00B57652" w:rsidP="007B0CDC">
            <w:r w:rsidRPr="003638DD">
              <w:t>1</w:t>
            </w:r>
          </w:p>
        </w:tc>
      </w:tr>
      <w:tr w:rsidR="00B57652" w14:paraId="4B6E0C92" w14:textId="77777777" w:rsidTr="00B57652">
        <w:tc>
          <w:tcPr>
            <w:tcW w:w="1870" w:type="dxa"/>
          </w:tcPr>
          <w:p w14:paraId="1FE5A509" w14:textId="77777777" w:rsidR="00B57652" w:rsidRDefault="00B57652" w:rsidP="007B0CDC">
            <w:r w:rsidRPr="003638DD">
              <w:t>FBgn0035205</w:t>
            </w:r>
          </w:p>
        </w:tc>
        <w:tc>
          <w:tcPr>
            <w:tcW w:w="1959" w:type="dxa"/>
          </w:tcPr>
          <w:p w14:paraId="47F9113A" w14:textId="77777777" w:rsidR="00B57652" w:rsidRDefault="00B57652" w:rsidP="007B0CDC">
            <w:r w:rsidRPr="003638DD">
              <w:t>CG2469</w:t>
            </w:r>
          </w:p>
        </w:tc>
        <w:tc>
          <w:tcPr>
            <w:tcW w:w="1870" w:type="dxa"/>
          </w:tcPr>
          <w:p w14:paraId="3916B86F" w14:textId="77777777" w:rsidR="00B57652" w:rsidRDefault="00B57652" w:rsidP="007B0CDC">
            <w:r w:rsidRPr="003638DD">
              <w:t>-0.244530879</w:t>
            </w:r>
          </w:p>
        </w:tc>
        <w:tc>
          <w:tcPr>
            <w:tcW w:w="1870" w:type="dxa"/>
          </w:tcPr>
          <w:p w14:paraId="37AE5669" w14:textId="77777777" w:rsidR="00B57652" w:rsidRDefault="00B57652" w:rsidP="007B0CDC">
            <w:r w:rsidRPr="003638DD">
              <w:t>-0.319453465</w:t>
            </w:r>
          </w:p>
        </w:tc>
        <w:tc>
          <w:tcPr>
            <w:tcW w:w="1870" w:type="dxa"/>
          </w:tcPr>
          <w:p w14:paraId="3635DD0D" w14:textId="77777777" w:rsidR="00B57652" w:rsidRDefault="00B57652" w:rsidP="007B0CDC">
            <w:r w:rsidRPr="003638DD">
              <w:t>0</w:t>
            </w:r>
          </w:p>
        </w:tc>
      </w:tr>
      <w:tr w:rsidR="00B57652" w14:paraId="3D2E10C6" w14:textId="77777777" w:rsidTr="00B57652">
        <w:tc>
          <w:tcPr>
            <w:tcW w:w="1870" w:type="dxa"/>
          </w:tcPr>
          <w:p w14:paraId="57E51681" w14:textId="77777777" w:rsidR="00B57652" w:rsidRDefault="00B57652" w:rsidP="007B0CDC">
            <w:r w:rsidRPr="003638DD">
              <w:t>FBgn0024432</w:t>
            </w:r>
          </w:p>
        </w:tc>
        <w:tc>
          <w:tcPr>
            <w:tcW w:w="1959" w:type="dxa"/>
          </w:tcPr>
          <w:p w14:paraId="0A9D280F" w14:textId="77777777" w:rsidR="00B57652" w:rsidRDefault="00B57652" w:rsidP="007B0CDC">
            <w:r w:rsidRPr="003638DD">
              <w:t>Dlc90F</w:t>
            </w:r>
          </w:p>
        </w:tc>
        <w:tc>
          <w:tcPr>
            <w:tcW w:w="1870" w:type="dxa"/>
          </w:tcPr>
          <w:p w14:paraId="4A168F15" w14:textId="77777777" w:rsidR="00B57652" w:rsidRDefault="00B57652" w:rsidP="007B0CDC">
            <w:r w:rsidRPr="003638DD">
              <w:t>-0.411211625</w:t>
            </w:r>
          </w:p>
        </w:tc>
        <w:tc>
          <w:tcPr>
            <w:tcW w:w="1870" w:type="dxa"/>
          </w:tcPr>
          <w:p w14:paraId="5E7BE4FB" w14:textId="77777777" w:rsidR="00B57652" w:rsidRDefault="00B57652" w:rsidP="007B0CDC">
            <w:r w:rsidRPr="003638DD">
              <w:t>-0.312574897</w:t>
            </w:r>
          </w:p>
        </w:tc>
        <w:tc>
          <w:tcPr>
            <w:tcW w:w="1870" w:type="dxa"/>
          </w:tcPr>
          <w:p w14:paraId="520C4E8B" w14:textId="77777777" w:rsidR="00B57652" w:rsidRDefault="00B57652" w:rsidP="007B0CDC">
            <w:r w:rsidRPr="003638DD">
              <w:t>1</w:t>
            </w:r>
          </w:p>
        </w:tc>
      </w:tr>
      <w:tr w:rsidR="00B57652" w14:paraId="20F9EE49" w14:textId="77777777" w:rsidTr="00B57652">
        <w:tc>
          <w:tcPr>
            <w:tcW w:w="1870" w:type="dxa"/>
          </w:tcPr>
          <w:p w14:paraId="2B465373" w14:textId="77777777" w:rsidR="00B57652" w:rsidRDefault="00B57652" w:rsidP="007B0CDC">
            <w:r w:rsidRPr="00891888">
              <w:t>FBgn0029657</w:t>
            </w:r>
          </w:p>
        </w:tc>
        <w:tc>
          <w:tcPr>
            <w:tcW w:w="1959" w:type="dxa"/>
          </w:tcPr>
          <w:p w14:paraId="43FC1C3F" w14:textId="77777777" w:rsidR="00B57652" w:rsidRDefault="00B57652" w:rsidP="007B0CDC">
            <w:r w:rsidRPr="00891888">
              <w:t>CG12535</w:t>
            </w:r>
          </w:p>
        </w:tc>
        <w:tc>
          <w:tcPr>
            <w:tcW w:w="1870" w:type="dxa"/>
          </w:tcPr>
          <w:p w14:paraId="39D482F1" w14:textId="77777777" w:rsidR="00B57652" w:rsidRDefault="00B57652" w:rsidP="007B0CDC">
            <w:r w:rsidRPr="00891888">
              <w:t>7.452678278</w:t>
            </w:r>
          </w:p>
        </w:tc>
        <w:tc>
          <w:tcPr>
            <w:tcW w:w="1870" w:type="dxa"/>
          </w:tcPr>
          <w:p w14:paraId="28B01A2A" w14:textId="77777777" w:rsidR="00B57652" w:rsidRDefault="00B57652" w:rsidP="007B0CDC">
            <w:r w:rsidRPr="00891888">
              <w:t>6.316101662</w:t>
            </w:r>
          </w:p>
        </w:tc>
        <w:tc>
          <w:tcPr>
            <w:tcW w:w="1870" w:type="dxa"/>
          </w:tcPr>
          <w:p w14:paraId="06E88318" w14:textId="77777777" w:rsidR="00B57652" w:rsidRDefault="00B57652" w:rsidP="007B0CDC">
            <w:r w:rsidRPr="00891888">
              <w:t>1</w:t>
            </w:r>
          </w:p>
        </w:tc>
      </w:tr>
      <w:tr w:rsidR="00B57652" w14:paraId="75CBEEFC" w14:textId="77777777" w:rsidTr="00B57652">
        <w:tc>
          <w:tcPr>
            <w:tcW w:w="1870" w:type="dxa"/>
          </w:tcPr>
          <w:p w14:paraId="2F3733B2" w14:textId="77777777" w:rsidR="00B57652" w:rsidRDefault="00B57652" w:rsidP="007B0CDC">
            <w:r w:rsidRPr="00891888">
              <w:t>FBgn0263744</w:t>
            </w:r>
          </w:p>
        </w:tc>
        <w:tc>
          <w:tcPr>
            <w:tcW w:w="1959" w:type="dxa"/>
          </w:tcPr>
          <w:p w14:paraId="73C710F2" w14:textId="77777777" w:rsidR="00B57652" w:rsidRDefault="00B57652" w:rsidP="007B0CDC">
            <w:r w:rsidRPr="00891888">
              <w:t>CR43669</w:t>
            </w:r>
          </w:p>
        </w:tc>
        <w:tc>
          <w:tcPr>
            <w:tcW w:w="1870" w:type="dxa"/>
          </w:tcPr>
          <w:p w14:paraId="36E21996" w14:textId="77777777" w:rsidR="00B57652" w:rsidRDefault="00B57652" w:rsidP="007B0CDC">
            <w:r w:rsidRPr="00891888">
              <w:t>7.190242403</w:t>
            </w:r>
          </w:p>
        </w:tc>
        <w:tc>
          <w:tcPr>
            <w:tcW w:w="1870" w:type="dxa"/>
          </w:tcPr>
          <w:p w14:paraId="1AFC6B22" w14:textId="77777777" w:rsidR="00B57652" w:rsidRDefault="00B57652" w:rsidP="007B0CDC">
            <w:r w:rsidRPr="00891888">
              <w:t>6.98007951</w:t>
            </w:r>
          </w:p>
        </w:tc>
        <w:tc>
          <w:tcPr>
            <w:tcW w:w="1870" w:type="dxa"/>
          </w:tcPr>
          <w:p w14:paraId="60A6B072" w14:textId="77777777" w:rsidR="00B57652" w:rsidRDefault="00B57652" w:rsidP="007B0CDC">
            <w:r w:rsidRPr="00891888">
              <w:t>1</w:t>
            </w:r>
          </w:p>
        </w:tc>
      </w:tr>
      <w:tr w:rsidR="00B57652" w14:paraId="11EB4608" w14:textId="77777777" w:rsidTr="00B57652">
        <w:tc>
          <w:tcPr>
            <w:tcW w:w="1870" w:type="dxa"/>
          </w:tcPr>
          <w:p w14:paraId="2B9C3721" w14:textId="77777777" w:rsidR="00B57652" w:rsidRDefault="00B57652" w:rsidP="007B0CDC">
            <w:r w:rsidRPr="00891888">
              <w:t>FBgn0029664</w:t>
            </w:r>
          </w:p>
        </w:tc>
        <w:tc>
          <w:tcPr>
            <w:tcW w:w="1959" w:type="dxa"/>
          </w:tcPr>
          <w:p w14:paraId="22FBB0F3" w14:textId="77777777" w:rsidR="00B57652" w:rsidRDefault="00B57652" w:rsidP="007B0CDC">
            <w:r w:rsidRPr="00891888">
              <w:t>CG10802</w:t>
            </w:r>
          </w:p>
        </w:tc>
        <w:tc>
          <w:tcPr>
            <w:tcW w:w="1870" w:type="dxa"/>
          </w:tcPr>
          <w:p w14:paraId="2CC02A74" w14:textId="77777777" w:rsidR="00B57652" w:rsidRDefault="00B57652" w:rsidP="007B0CDC">
            <w:r w:rsidRPr="00891888">
              <w:t>6.66813874</w:t>
            </w:r>
          </w:p>
        </w:tc>
        <w:tc>
          <w:tcPr>
            <w:tcW w:w="1870" w:type="dxa"/>
          </w:tcPr>
          <w:p w14:paraId="63296540" w14:textId="77777777" w:rsidR="00B57652" w:rsidRDefault="00B57652" w:rsidP="007B0CDC">
            <w:r w:rsidRPr="00891888">
              <w:t>5.253186107</w:t>
            </w:r>
          </w:p>
        </w:tc>
        <w:tc>
          <w:tcPr>
            <w:tcW w:w="1870" w:type="dxa"/>
          </w:tcPr>
          <w:p w14:paraId="461E4288" w14:textId="77777777" w:rsidR="00B57652" w:rsidRDefault="00B57652" w:rsidP="007B0CDC">
            <w:r w:rsidRPr="00891888">
              <w:t>1</w:t>
            </w:r>
          </w:p>
        </w:tc>
      </w:tr>
      <w:tr w:rsidR="00B57652" w14:paraId="18AACA1C" w14:textId="77777777" w:rsidTr="00B57652">
        <w:tc>
          <w:tcPr>
            <w:tcW w:w="1870" w:type="dxa"/>
          </w:tcPr>
          <w:p w14:paraId="09EA6698" w14:textId="77777777" w:rsidR="00B57652" w:rsidRDefault="00B57652" w:rsidP="007B0CDC">
            <w:r w:rsidRPr="00891888">
              <w:t>FBgn0261041</w:t>
            </w:r>
          </w:p>
        </w:tc>
        <w:tc>
          <w:tcPr>
            <w:tcW w:w="1959" w:type="dxa"/>
          </w:tcPr>
          <w:p w14:paraId="006E85DA" w14:textId="77777777" w:rsidR="00B57652" w:rsidRDefault="00B57652" w:rsidP="007B0CDC">
            <w:proofErr w:type="spellStart"/>
            <w:r w:rsidRPr="00891888">
              <w:t>stj</w:t>
            </w:r>
            <w:proofErr w:type="spellEnd"/>
          </w:p>
        </w:tc>
        <w:tc>
          <w:tcPr>
            <w:tcW w:w="1870" w:type="dxa"/>
          </w:tcPr>
          <w:p w14:paraId="2B11AB40" w14:textId="77777777" w:rsidR="00B57652" w:rsidRDefault="00B57652" w:rsidP="007B0CDC">
            <w:r w:rsidRPr="00891888">
              <w:t>6.57966757</w:t>
            </w:r>
          </w:p>
        </w:tc>
        <w:tc>
          <w:tcPr>
            <w:tcW w:w="1870" w:type="dxa"/>
          </w:tcPr>
          <w:p w14:paraId="5FE392C9" w14:textId="77777777" w:rsidR="00B57652" w:rsidRDefault="00B57652" w:rsidP="007B0CDC">
            <w:r w:rsidRPr="00891888">
              <w:t>5.283914187</w:t>
            </w:r>
          </w:p>
        </w:tc>
        <w:tc>
          <w:tcPr>
            <w:tcW w:w="1870" w:type="dxa"/>
          </w:tcPr>
          <w:p w14:paraId="38831AE0" w14:textId="77777777" w:rsidR="00B57652" w:rsidRDefault="00B57652" w:rsidP="007B0CDC">
            <w:r w:rsidRPr="00891888">
              <w:t>0</w:t>
            </w:r>
          </w:p>
        </w:tc>
      </w:tr>
      <w:tr w:rsidR="00B57652" w14:paraId="16C54B61" w14:textId="77777777" w:rsidTr="00B57652">
        <w:tc>
          <w:tcPr>
            <w:tcW w:w="1870" w:type="dxa"/>
          </w:tcPr>
          <w:p w14:paraId="6B1859A1" w14:textId="77777777" w:rsidR="00B57652" w:rsidRDefault="00B57652" w:rsidP="007B0CDC">
            <w:r w:rsidRPr="00891888">
              <w:t>FBgn0032888</w:t>
            </w:r>
          </w:p>
        </w:tc>
        <w:tc>
          <w:tcPr>
            <w:tcW w:w="1959" w:type="dxa"/>
          </w:tcPr>
          <w:p w14:paraId="20335DF1" w14:textId="77777777" w:rsidR="00B57652" w:rsidRDefault="00B57652" w:rsidP="007B0CDC">
            <w:r w:rsidRPr="00891888">
              <w:t>CheB38c</w:t>
            </w:r>
          </w:p>
        </w:tc>
        <w:tc>
          <w:tcPr>
            <w:tcW w:w="1870" w:type="dxa"/>
          </w:tcPr>
          <w:p w14:paraId="6DA7A21E" w14:textId="77777777" w:rsidR="00B57652" w:rsidRDefault="00B57652" w:rsidP="007B0CDC">
            <w:r w:rsidRPr="00891888">
              <w:t>6.164089504</w:t>
            </w:r>
          </w:p>
        </w:tc>
        <w:tc>
          <w:tcPr>
            <w:tcW w:w="1870" w:type="dxa"/>
          </w:tcPr>
          <w:p w14:paraId="5303423F" w14:textId="77777777" w:rsidR="00B57652" w:rsidRDefault="00B57652" w:rsidP="007B0CDC">
            <w:r w:rsidRPr="00891888">
              <w:t>6.716749262</w:t>
            </w:r>
          </w:p>
        </w:tc>
        <w:tc>
          <w:tcPr>
            <w:tcW w:w="1870" w:type="dxa"/>
          </w:tcPr>
          <w:p w14:paraId="3F1153B6" w14:textId="77777777" w:rsidR="00B57652" w:rsidRDefault="00B57652" w:rsidP="007B0CDC">
            <w:r w:rsidRPr="00891888">
              <w:t>1</w:t>
            </w:r>
          </w:p>
        </w:tc>
      </w:tr>
      <w:tr w:rsidR="00B57652" w14:paraId="27F73688" w14:textId="77777777" w:rsidTr="00B57652">
        <w:tc>
          <w:tcPr>
            <w:tcW w:w="1870" w:type="dxa"/>
          </w:tcPr>
          <w:p w14:paraId="29E98F0C" w14:textId="77777777" w:rsidR="00B57652" w:rsidRDefault="00B57652" w:rsidP="007B0CDC">
            <w:r w:rsidRPr="00891888">
              <w:t>FBgn0262534</w:t>
            </w:r>
          </w:p>
        </w:tc>
        <w:tc>
          <w:tcPr>
            <w:tcW w:w="1959" w:type="dxa"/>
          </w:tcPr>
          <w:p w14:paraId="00218BCA" w14:textId="77777777" w:rsidR="00B57652" w:rsidRDefault="00B57652" w:rsidP="007B0CDC">
            <w:r w:rsidRPr="00891888">
              <w:t>CG43088</w:t>
            </w:r>
          </w:p>
        </w:tc>
        <w:tc>
          <w:tcPr>
            <w:tcW w:w="1870" w:type="dxa"/>
          </w:tcPr>
          <w:p w14:paraId="21FC825A" w14:textId="77777777" w:rsidR="00B57652" w:rsidRDefault="00B57652" w:rsidP="007B0CDC">
            <w:r w:rsidRPr="00891888">
              <w:t>5.864059968</w:t>
            </w:r>
          </w:p>
        </w:tc>
        <w:tc>
          <w:tcPr>
            <w:tcW w:w="1870" w:type="dxa"/>
          </w:tcPr>
          <w:p w14:paraId="6F21727D" w14:textId="77777777" w:rsidR="00B57652" w:rsidRDefault="00B57652" w:rsidP="007B0CDC">
            <w:r w:rsidRPr="00891888">
              <w:t>10.17151614</w:t>
            </w:r>
          </w:p>
        </w:tc>
        <w:tc>
          <w:tcPr>
            <w:tcW w:w="1870" w:type="dxa"/>
          </w:tcPr>
          <w:p w14:paraId="71320BAF" w14:textId="77777777" w:rsidR="00B57652" w:rsidRDefault="00B57652" w:rsidP="007B0CDC">
            <w:r w:rsidRPr="00891888">
              <w:t>0</w:t>
            </w:r>
          </w:p>
        </w:tc>
      </w:tr>
      <w:tr w:rsidR="00B57652" w14:paraId="6079C1B1" w14:textId="77777777" w:rsidTr="00B57652">
        <w:tc>
          <w:tcPr>
            <w:tcW w:w="1870" w:type="dxa"/>
          </w:tcPr>
          <w:p w14:paraId="51F3BFEB" w14:textId="77777777" w:rsidR="00B57652" w:rsidRDefault="00B57652" w:rsidP="007B0CDC">
            <w:r w:rsidRPr="00891888">
              <w:t>FBgn0267667</w:t>
            </w:r>
          </w:p>
        </w:tc>
        <w:tc>
          <w:tcPr>
            <w:tcW w:w="1959" w:type="dxa"/>
          </w:tcPr>
          <w:p w14:paraId="0F168346" w14:textId="77777777" w:rsidR="00B57652" w:rsidRDefault="00B57652" w:rsidP="007B0CDC">
            <w:r w:rsidRPr="00891888">
              <w:t>CR46005</w:t>
            </w:r>
          </w:p>
        </w:tc>
        <w:tc>
          <w:tcPr>
            <w:tcW w:w="1870" w:type="dxa"/>
          </w:tcPr>
          <w:p w14:paraId="6DB6D34B" w14:textId="77777777" w:rsidR="00B57652" w:rsidRDefault="00B57652" w:rsidP="007B0CDC">
            <w:r w:rsidRPr="00891888">
              <w:t>4.859787784</w:t>
            </w:r>
          </w:p>
        </w:tc>
        <w:tc>
          <w:tcPr>
            <w:tcW w:w="1870" w:type="dxa"/>
          </w:tcPr>
          <w:p w14:paraId="19D4CD4C" w14:textId="77777777" w:rsidR="00B57652" w:rsidRDefault="00B57652" w:rsidP="007B0CDC">
            <w:r w:rsidRPr="00891888">
              <w:t>6.168430895</w:t>
            </w:r>
          </w:p>
        </w:tc>
        <w:tc>
          <w:tcPr>
            <w:tcW w:w="1870" w:type="dxa"/>
          </w:tcPr>
          <w:p w14:paraId="13D4A990" w14:textId="77777777" w:rsidR="00B57652" w:rsidRDefault="00B57652" w:rsidP="007B0CDC">
            <w:r w:rsidRPr="00891888">
              <w:t>0</w:t>
            </w:r>
          </w:p>
        </w:tc>
      </w:tr>
      <w:tr w:rsidR="00B57652" w14:paraId="42EEDD1B" w14:textId="77777777" w:rsidTr="00B57652">
        <w:tc>
          <w:tcPr>
            <w:tcW w:w="1870" w:type="dxa"/>
          </w:tcPr>
          <w:p w14:paraId="3A088EF9" w14:textId="77777777" w:rsidR="00B57652" w:rsidRDefault="00B57652" w:rsidP="007B0CDC">
            <w:r w:rsidRPr="00891888">
              <w:t>FBgn0013813</w:t>
            </w:r>
          </w:p>
        </w:tc>
        <w:tc>
          <w:tcPr>
            <w:tcW w:w="1959" w:type="dxa"/>
          </w:tcPr>
          <w:p w14:paraId="7561C0F8" w14:textId="77777777" w:rsidR="00B57652" w:rsidRDefault="00B57652" w:rsidP="007B0CDC">
            <w:r w:rsidRPr="00891888">
              <w:t>Dhc98D</w:t>
            </w:r>
          </w:p>
        </w:tc>
        <w:tc>
          <w:tcPr>
            <w:tcW w:w="1870" w:type="dxa"/>
          </w:tcPr>
          <w:p w14:paraId="4234D41E" w14:textId="77777777" w:rsidR="00B57652" w:rsidRDefault="00B57652" w:rsidP="007B0CDC">
            <w:r w:rsidRPr="00891888">
              <w:t>4.512000087</w:t>
            </w:r>
          </w:p>
        </w:tc>
        <w:tc>
          <w:tcPr>
            <w:tcW w:w="1870" w:type="dxa"/>
          </w:tcPr>
          <w:p w14:paraId="7FBA5DA2" w14:textId="77777777" w:rsidR="00B57652" w:rsidRDefault="00B57652" w:rsidP="007B0CDC">
            <w:r w:rsidRPr="00891888">
              <w:t>2.619451869</w:t>
            </w:r>
          </w:p>
        </w:tc>
        <w:tc>
          <w:tcPr>
            <w:tcW w:w="1870" w:type="dxa"/>
          </w:tcPr>
          <w:p w14:paraId="2BA70EC8" w14:textId="77777777" w:rsidR="00B57652" w:rsidRDefault="00B57652" w:rsidP="007B0CDC">
            <w:r w:rsidRPr="00891888">
              <w:t>0</w:t>
            </w:r>
          </w:p>
        </w:tc>
      </w:tr>
      <w:tr w:rsidR="00B57652" w14:paraId="3BB7D52C" w14:textId="77777777" w:rsidTr="00B57652">
        <w:tc>
          <w:tcPr>
            <w:tcW w:w="1870" w:type="dxa"/>
          </w:tcPr>
          <w:p w14:paraId="60A53577" w14:textId="77777777" w:rsidR="00B57652" w:rsidRDefault="00B57652" w:rsidP="007B0CDC">
            <w:r w:rsidRPr="00891888">
              <w:t>FBgn0019650</w:t>
            </w:r>
          </w:p>
        </w:tc>
        <w:tc>
          <w:tcPr>
            <w:tcW w:w="1959" w:type="dxa"/>
          </w:tcPr>
          <w:p w14:paraId="3D00FC35" w14:textId="77777777" w:rsidR="00B57652" w:rsidRDefault="00B57652" w:rsidP="007B0CDC">
            <w:r w:rsidRPr="00891888">
              <w:t>toy</w:t>
            </w:r>
          </w:p>
        </w:tc>
        <w:tc>
          <w:tcPr>
            <w:tcW w:w="1870" w:type="dxa"/>
          </w:tcPr>
          <w:p w14:paraId="69D85F42" w14:textId="77777777" w:rsidR="00B57652" w:rsidRDefault="00B57652" w:rsidP="007B0CDC">
            <w:r w:rsidRPr="00891888">
              <w:t>4.243895344</w:t>
            </w:r>
          </w:p>
        </w:tc>
        <w:tc>
          <w:tcPr>
            <w:tcW w:w="1870" w:type="dxa"/>
          </w:tcPr>
          <w:p w14:paraId="2CCB574C" w14:textId="77777777" w:rsidR="00B57652" w:rsidRDefault="00B57652" w:rsidP="007B0CDC">
            <w:r w:rsidRPr="00891888">
              <w:t>1.758636056</w:t>
            </w:r>
          </w:p>
        </w:tc>
        <w:tc>
          <w:tcPr>
            <w:tcW w:w="1870" w:type="dxa"/>
          </w:tcPr>
          <w:p w14:paraId="0FE0BCCE" w14:textId="77777777" w:rsidR="00B57652" w:rsidRDefault="00B57652" w:rsidP="007B0CDC">
            <w:r w:rsidRPr="00891888">
              <w:t>1</w:t>
            </w:r>
          </w:p>
        </w:tc>
      </w:tr>
      <w:tr w:rsidR="00B57652" w14:paraId="7D152B36" w14:textId="77777777" w:rsidTr="00B57652">
        <w:tc>
          <w:tcPr>
            <w:tcW w:w="1870" w:type="dxa"/>
          </w:tcPr>
          <w:p w14:paraId="1679C484" w14:textId="77777777" w:rsidR="00B57652" w:rsidRDefault="00B57652" w:rsidP="007B0CDC">
            <w:r w:rsidRPr="00891888">
              <w:t>FBgn0030073</w:t>
            </w:r>
          </w:p>
        </w:tc>
        <w:tc>
          <w:tcPr>
            <w:tcW w:w="1959" w:type="dxa"/>
          </w:tcPr>
          <w:p w14:paraId="5874B306" w14:textId="77777777" w:rsidR="00B57652" w:rsidRDefault="00B57652" w:rsidP="007B0CDC">
            <w:r w:rsidRPr="00891888">
              <w:t>CG10962</w:t>
            </w:r>
          </w:p>
        </w:tc>
        <w:tc>
          <w:tcPr>
            <w:tcW w:w="1870" w:type="dxa"/>
          </w:tcPr>
          <w:p w14:paraId="1004DA6E" w14:textId="77777777" w:rsidR="00B57652" w:rsidRDefault="00B57652" w:rsidP="007B0CDC">
            <w:r w:rsidRPr="00891888">
              <w:t>4.195531502</w:t>
            </w:r>
          </w:p>
        </w:tc>
        <w:tc>
          <w:tcPr>
            <w:tcW w:w="1870" w:type="dxa"/>
          </w:tcPr>
          <w:p w14:paraId="253C5AFF" w14:textId="77777777" w:rsidR="00B57652" w:rsidRDefault="00B57652" w:rsidP="007B0CDC">
            <w:r w:rsidRPr="00891888">
              <w:t>3.016690959</w:t>
            </w:r>
          </w:p>
        </w:tc>
        <w:tc>
          <w:tcPr>
            <w:tcW w:w="1870" w:type="dxa"/>
          </w:tcPr>
          <w:p w14:paraId="177BA27C" w14:textId="77777777" w:rsidR="00B57652" w:rsidRDefault="00B57652" w:rsidP="007B0CDC">
            <w:r w:rsidRPr="00891888">
              <w:t>0</w:t>
            </w:r>
          </w:p>
        </w:tc>
      </w:tr>
      <w:tr w:rsidR="00B57652" w14:paraId="75C3DBC4" w14:textId="77777777" w:rsidTr="00B57652">
        <w:tc>
          <w:tcPr>
            <w:tcW w:w="1870" w:type="dxa"/>
          </w:tcPr>
          <w:p w14:paraId="3027B15A" w14:textId="77777777" w:rsidR="00B57652" w:rsidRDefault="00B57652" w:rsidP="007B0CDC">
            <w:r w:rsidRPr="00891888">
              <w:t>FBgn0264835</w:t>
            </w:r>
          </w:p>
        </w:tc>
        <w:tc>
          <w:tcPr>
            <w:tcW w:w="1959" w:type="dxa"/>
          </w:tcPr>
          <w:p w14:paraId="7DCB918C" w14:textId="77777777" w:rsidR="00B57652" w:rsidRDefault="00B57652" w:rsidP="007B0CDC">
            <w:r w:rsidRPr="00891888">
              <w:t>CR44043</w:t>
            </w:r>
          </w:p>
        </w:tc>
        <w:tc>
          <w:tcPr>
            <w:tcW w:w="1870" w:type="dxa"/>
          </w:tcPr>
          <w:p w14:paraId="059BAF7C" w14:textId="77777777" w:rsidR="00B57652" w:rsidRDefault="00B57652" w:rsidP="007B0CDC">
            <w:r w:rsidRPr="00891888">
              <w:t>4.105313663</w:t>
            </w:r>
          </w:p>
        </w:tc>
        <w:tc>
          <w:tcPr>
            <w:tcW w:w="1870" w:type="dxa"/>
          </w:tcPr>
          <w:p w14:paraId="40A7D2D5" w14:textId="77777777" w:rsidR="00B57652" w:rsidRDefault="00B57652" w:rsidP="007B0CDC">
            <w:r w:rsidRPr="00891888">
              <w:t>4.324312629</w:t>
            </w:r>
          </w:p>
        </w:tc>
        <w:tc>
          <w:tcPr>
            <w:tcW w:w="1870" w:type="dxa"/>
          </w:tcPr>
          <w:p w14:paraId="0150045C" w14:textId="77777777" w:rsidR="00B57652" w:rsidRDefault="00B57652" w:rsidP="007B0CDC">
            <w:r w:rsidRPr="00891888">
              <w:t>1</w:t>
            </w:r>
          </w:p>
        </w:tc>
      </w:tr>
      <w:tr w:rsidR="00B57652" w14:paraId="3A60A22E" w14:textId="77777777" w:rsidTr="00B57652">
        <w:tc>
          <w:tcPr>
            <w:tcW w:w="1870" w:type="dxa"/>
          </w:tcPr>
          <w:p w14:paraId="75D2DDB2" w14:textId="77777777" w:rsidR="00B57652" w:rsidRDefault="00B57652" w:rsidP="007B0CDC">
            <w:r w:rsidRPr="00891888">
              <w:t>FBgn0052719</w:t>
            </w:r>
          </w:p>
        </w:tc>
        <w:tc>
          <w:tcPr>
            <w:tcW w:w="1959" w:type="dxa"/>
          </w:tcPr>
          <w:p w14:paraId="358FE5D5" w14:textId="77777777" w:rsidR="00B57652" w:rsidRDefault="00B57652" w:rsidP="007B0CDC">
            <w:r w:rsidRPr="00891888">
              <w:t>CG32719</w:t>
            </w:r>
          </w:p>
        </w:tc>
        <w:tc>
          <w:tcPr>
            <w:tcW w:w="1870" w:type="dxa"/>
          </w:tcPr>
          <w:p w14:paraId="6C70F312" w14:textId="77777777" w:rsidR="00B57652" w:rsidRDefault="00B57652" w:rsidP="007B0CDC">
            <w:r w:rsidRPr="00891888">
              <w:t>4.065316778</w:t>
            </w:r>
          </w:p>
        </w:tc>
        <w:tc>
          <w:tcPr>
            <w:tcW w:w="1870" w:type="dxa"/>
          </w:tcPr>
          <w:p w14:paraId="4429D973" w14:textId="77777777" w:rsidR="00B57652" w:rsidRDefault="00B57652" w:rsidP="007B0CDC">
            <w:r w:rsidRPr="00891888">
              <w:t>2.756068813</w:t>
            </w:r>
          </w:p>
        </w:tc>
        <w:tc>
          <w:tcPr>
            <w:tcW w:w="1870" w:type="dxa"/>
          </w:tcPr>
          <w:p w14:paraId="1487D770" w14:textId="77777777" w:rsidR="00B57652" w:rsidRDefault="00B57652" w:rsidP="007B0CDC">
            <w:r w:rsidRPr="00891888">
              <w:t>0</w:t>
            </w:r>
          </w:p>
        </w:tc>
      </w:tr>
      <w:tr w:rsidR="00B57652" w14:paraId="07D0420E" w14:textId="77777777" w:rsidTr="00B57652">
        <w:tc>
          <w:tcPr>
            <w:tcW w:w="1870" w:type="dxa"/>
          </w:tcPr>
          <w:p w14:paraId="283A84EC" w14:textId="77777777" w:rsidR="00B57652" w:rsidRDefault="00B57652" w:rsidP="007B0CDC">
            <w:r w:rsidRPr="00891888">
              <w:t>FBgn0034411</w:t>
            </w:r>
          </w:p>
        </w:tc>
        <w:tc>
          <w:tcPr>
            <w:tcW w:w="1959" w:type="dxa"/>
          </w:tcPr>
          <w:p w14:paraId="680A0CC7" w14:textId="77777777" w:rsidR="00B57652" w:rsidRDefault="00B57652" w:rsidP="007B0CDC">
            <w:r w:rsidRPr="00891888">
              <w:t>CG18605</w:t>
            </w:r>
          </w:p>
        </w:tc>
        <w:tc>
          <w:tcPr>
            <w:tcW w:w="1870" w:type="dxa"/>
          </w:tcPr>
          <w:p w14:paraId="64990D3A" w14:textId="77777777" w:rsidR="00B57652" w:rsidRDefault="00B57652" w:rsidP="007B0CDC">
            <w:r w:rsidRPr="00891888">
              <w:t>4.047049688</w:t>
            </w:r>
          </w:p>
        </w:tc>
        <w:tc>
          <w:tcPr>
            <w:tcW w:w="1870" w:type="dxa"/>
          </w:tcPr>
          <w:p w14:paraId="5E9D493A" w14:textId="77777777" w:rsidR="00B57652" w:rsidRDefault="00B57652" w:rsidP="007B0CDC">
            <w:r w:rsidRPr="00891888">
              <w:t>3.315604935</w:t>
            </w:r>
          </w:p>
        </w:tc>
        <w:tc>
          <w:tcPr>
            <w:tcW w:w="1870" w:type="dxa"/>
          </w:tcPr>
          <w:p w14:paraId="530F2A22" w14:textId="77777777" w:rsidR="00B57652" w:rsidRDefault="00B57652" w:rsidP="007B0CDC">
            <w:r w:rsidRPr="00891888">
              <w:t>0</w:t>
            </w:r>
          </w:p>
        </w:tc>
      </w:tr>
      <w:tr w:rsidR="00B57652" w14:paraId="3503CD9B" w14:textId="77777777" w:rsidTr="00B57652">
        <w:tc>
          <w:tcPr>
            <w:tcW w:w="1870" w:type="dxa"/>
          </w:tcPr>
          <w:p w14:paraId="5B82D58C" w14:textId="77777777" w:rsidR="00B57652" w:rsidRDefault="00B57652" w:rsidP="007B0CDC">
            <w:r w:rsidRPr="00891888">
              <w:t>FBgn0015569</w:t>
            </w:r>
          </w:p>
        </w:tc>
        <w:tc>
          <w:tcPr>
            <w:tcW w:w="1959" w:type="dxa"/>
          </w:tcPr>
          <w:p w14:paraId="45473A1F" w14:textId="77777777" w:rsidR="00B57652" w:rsidRDefault="00B57652" w:rsidP="007B0CDC">
            <w:r w:rsidRPr="00891888">
              <w:t>alpha-Est10</w:t>
            </w:r>
          </w:p>
        </w:tc>
        <w:tc>
          <w:tcPr>
            <w:tcW w:w="1870" w:type="dxa"/>
          </w:tcPr>
          <w:p w14:paraId="588D7E11" w14:textId="77777777" w:rsidR="00B57652" w:rsidRDefault="00B57652" w:rsidP="007B0CDC">
            <w:r w:rsidRPr="00891888">
              <w:t>3.949902393</w:t>
            </w:r>
          </w:p>
        </w:tc>
        <w:tc>
          <w:tcPr>
            <w:tcW w:w="1870" w:type="dxa"/>
          </w:tcPr>
          <w:p w14:paraId="472A44F7" w14:textId="77777777" w:rsidR="00B57652" w:rsidRDefault="00B57652" w:rsidP="007B0CDC">
            <w:r w:rsidRPr="00891888">
              <w:t>1.609977427</w:t>
            </w:r>
          </w:p>
        </w:tc>
        <w:tc>
          <w:tcPr>
            <w:tcW w:w="1870" w:type="dxa"/>
          </w:tcPr>
          <w:p w14:paraId="3BA49C0F" w14:textId="77777777" w:rsidR="00B57652" w:rsidRDefault="00B57652" w:rsidP="007B0CDC">
            <w:r w:rsidRPr="00891888">
              <w:t>1</w:t>
            </w:r>
          </w:p>
        </w:tc>
      </w:tr>
      <w:tr w:rsidR="00B57652" w14:paraId="3EEEBD9E" w14:textId="77777777" w:rsidTr="00B57652">
        <w:tc>
          <w:tcPr>
            <w:tcW w:w="1870" w:type="dxa"/>
          </w:tcPr>
          <w:p w14:paraId="6DF38B32" w14:textId="77777777" w:rsidR="00B57652" w:rsidRDefault="00B57652" w:rsidP="007B0CDC">
            <w:r w:rsidRPr="00891888">
              <w:t>FBgn0266690</w:t>
            </w:r>
          </w:p>
        </w:tc>
        <w:tc>
          <w:tcPr>
            <w:tcW w:w="1959" w:type="dxa"/>
          </w:tcPr>
          <w:p w14:paraId="332FFFD7" w14:textId="77777777" w:rsidR="00B57652" w:rsidRDefault="00B57652" w:rsidP="007B0CDC">
            <w:r w:rsidRPr="00891888">
              <w:t>CR45180</w:t>
            </w:r>
          </w:p>
        </w:tc>
        <w:tc>
          <w:tcPr>
            <w:tcW w:w="1870" w:type="dxa"/>
          </w:tcPr>
          <w:p w14:paraId="5376AC8D" w14:textId="77777777" w:rsidR="00B57652" w:rsidRDefault="00B57652" w:rsidP="007B0CDC">
            <w:r w:rsidRPr="00891888">
              <w:t>3.729371073</w:t>
            </w:r>
          </w:p>
        </w:tc>
        <w:tc>
          <w:tcPr>
            <w:tcW w:w="1870" w:type="dxa"/>
          </w:tcPr>
          <w:p w14:paraId="0AC68813" w14:textId="77777777" w:rsidR="00B57652" w:rsidRDefault="00B57652" w:rsidP="007B0CDC">
            <w:r w:rsidRPr="00891888">
              <w:t>2.392337118</w:t>
            </w:r>
          </w:p>
        </w:tc>
        <w:tc>
          <w:tcPr>
            <w:tcW w:w="1870" w:type="dxa"/>
          </w:tcPr>
          <w:p w14:paraId="7D5EF520" w14:textId="77777777" w:rsidR="00B57652" w:rsidRDefault="00B57652" w:rsidP="007B0CDC">
            <w:r w:rsidRPr="00891888">
              <w:t>1</w:t>
            </w:r>
          </w:p>
        </w:tc>
      </w:tr>
      <w:tr w:rsidR="00B57652" w14:paraId="1840E999" w14:textId="77777777" w:rsidTr="00B57652">
        <w:tc>
          <w:tcPr>
            <w:tcW w:w="1870" w:type="dxa"/>
          </w:tcPr>
          <w:p w14:paraId="67ED2CF0" w14:textId="77777777" w:rsidR="00B57652" w:rsidRDefault="00B57652" w:rsidP="007B0CDC">
            <w:r w:rsidRPr="00891888">
              <w:t>FBgn0266657</w:t>
            </w:r>
          </w:p>
        </w:tc>
        <w:tc>
          <w:tcPr>
            <w:tcW w:w="1959" w:type="dxa"/>
          </w:tcPr>
          <w:p w14:paraId="10E1EB87" w14:textId="77777777" w:rsidR="00B57652" w:rsidRDefault="00B57652" w:rsidP="007B0CDC">
            <w:r w:rsidRPr="00891888">
              <w:t>CR45164</w:t>
            </w:r>
          </w:p>
        </w:tc>
        <w:tc>
          <w:tcPr>
            <w:tcW w:w="1870" w:type="dxa"/>
          </w:tcPr>
          <w:p w14:paraId="46154294" w14:textId="77777777" w:rsidR="00B57652" w:rsidRDefault="00B57652" w:rsidP="007B0CDC">
            <w:r w:rsidRPr="00891888">
              <w:t>3.713497314</w:t>
            </w:r>
          </w:p>
        </w:tc>
        <w:tc>
          <w:tcPr>
            <w:tcW w:w="1870" w:type="dxa"/>
          </w:tcPr>
          <w:p w14:paraId="38A80BDF" w14:textId="77777777" w:rsidR="00B57652" w:rsidRDefault="00B57652" w:rsidP="007B0CDC">
            <w:r w:rsidRPr="00891888">
              <w:t>1.878243593</w:t>
            </w:r>
          </w:p>
        </w:tc>
        <w:tc>
          <w:tcPr>
            <w:tcW w:w="1870" w:type="dxa"/>
          </w:tcPr>
          <w:p w14:paraId="21DC3744" w14:textId="77777777" w:rsidR="00B57652" w:rsidRDefault="00B57652" w:rsidP="007B0CDC">
            <w:r w:rsidRPr="00891888">
              <w:t>1</w:t>
            </w:r>
          </w:p>
        </w:tc>
      </w:tr>
      <w:tr w:rsidR="00B57652" w14:paraId="2EA88949" w14:textId="77777777" w:rsidTr="00B57652">
        <w:tc>
          <w:tcPr>
            <w:tcW w:w="1870" w:type="dxa"/>
          </w:tcPr>
          <w:p w14:paraId="0D4E4769" w14:textId="77777777" w:rsidR="00B57652" w:rsidRDefault="00B57652" w:rsidP="007B0CDC">
            <w:r w:rsidRPr="00891888">
              <w:t>FBgn0259927</w:t>
            </w:r>
          </w:p>
        </w:tc>
        <w:tc>
          <w:tcPr>
            <w:tcW w:w="1959" w:type="dxa"/>
          </w:tcPr>
          <w:p w14:paraId="0F163CCC" w14:textId="77777777" w:rsidR="00B57652" w:rsidRDefault="00B57652" w:rsidP="007B0CDC">
            <w:r w:rsidRPr="00891888">
              <w:t>CG42450</w:t>
            </w:r>
          </w:p>
        </w:tc>
        <w:tc>
          <w:tcPr>
            <w:tcW w:w="1870" w:type="dxa"/>
          </w:tcPr>
          <w:p w14:paraId="632713AE" w14:textId="77777777" w:rsidR="00B57652" w:rsidRDefault="00B57652" w:rsidP="007B0CDC">
            <w:r w:rsidRPr="00891888">
              <w:t>3.691880822</w:t>
            </w:r>
          </w:p>
        </w:tc>
        <w:tc>
          <w:tcPr>
            <w:tcW w:w="1870" w:type="dxa"/>
          </w:tcPr>
          <w:p w14:paraId="6D2AF58A" w14:textId="77777777" w:rsidR="00B57652" w:rsidRDefault="00B57652" w:rsidP="007B0CDC">
            <w:r w:rsidRPr="00891888">
              <w:t>2.736817015</w:t>
            </w:r>
          </w:p>
        </w:tc>
        <w:tc>
          <w:tcPr>
            <w:tcW w:w="1870" w:type="dxa"/>
          </w:tcPr>
          <w:p w14:paraId="241AAE96" w14:textId="77777777" w:rsidR="00B57652" w:rsidRDefault="00B57652" w:rsidP="007B0CDC">
            <w:r w:rsidRPr="00891888">
              <w:t>1</w:t>
            </w:r>
          </w:p>
        </w:tc>
      </w:tr>
      <w:tr w:rsidR="00B57652" w14:paraId="09B41863" w14:textId="77777777" w:rsidTr="00B57652">
        <w:tc>
          <w:tcPr>
            <w:tcW w:w="1870" w:type="dxa"/>
          </w:tcPr>
          <w:p w14:paraId="12A7725D" w14:textId="77777777" w:rsidR="00B57652" w:rsidRDefault="00B57652" w:rsidP="007B0CDC">
            <w:r w:rsidRPr="00891888">
              <w:t>FBgn0263001</w:t>
            </w:r>
          </w:p>
        </w:tc>
        <w:tc>
          <w:tcPr>
            <w:tcW w:w="1959" w:type="dxa"/>
          </w:tcPr>
          <w:p w14:paraId="3CDB2025" w14:textId="77777777" w:rsidR="00B57652" w:rsidRDefault="00B57652" w:rsidP="007B0CDC">
            <w:r w:rsidRPr="00891888">
              <w:t>CR43309</w:t>
            </w:r>
          </w:p>
        </w:tc>
        <w:tc>
          <w:tcPr>
            <w:tcW w:w="1870" w:type="dxa"/>
          </w:tcPr>
          <w:p w14:paraId="3D6CF46C" w14:textId="77777777" w:rsidR="00B57652" w:rsidRDefault="00B57652" w:rsidP="007B0CDC">
            <w:r w:rsidRPr="00891888">
              <w:t>3.614729492</w:t>
            </w:r>
          </w:p>
        </w:tc>
        <w:tc>
          <w:tcPr>
            <w:tcW w:w="1870" w:type="dxa"/>
          </w:tcPr>
          <w:p w14:paraId="17E9A9EE" w14:textId="77777777" w:rsidR="00B57652" w:rsidRDefault="00B57652" w:rsidP="007B0CDC">
            <w:r w:rsidRPr="00891888">
              <w:t>1.873406942</w:t>
            </w:r>
          </w:p>
        </w:tc>
        <w:tc>
          <w:tcPr>
            <w:tcW w:w="1870" w:type="dxa"/>
          </w:tcPr>
          <w:p w14:paraId="7A28C901" w14:textId="77777777" w:rsidR="00B57652" w:rsidRDefault="00B57652" w:rsidP="007B0CDC">
            <w:r w:rsidRPr="00891888">
              <w:t>1</w:t>
            </w:r>
          </w:p>
        </w:tc>
      </w:tr>
      <w:tr w:rsidR="00B57652" w14:paraId="63CC34C5" w14:textId="77777777" w:rsidTr="00B57652">
        <w:tc>
          <w:tcPr>
            <w:tcW w:w="1870" w:type="dxa"/>
          </w:tcPr>
          <w:p w14:paraId="5D184C87" w14:textId="77777777" w:rsidR="00B57652" w:rsidRDefault="00B57652" w:rsidP="007B0CDC">
            <w:r w:rsidRPr="00891888">
              <w:lastRenderedPageBreak/>
              <w:t>FBgn0033602</w:t>
            </w:r>
          </w:p>
        </w:tc>
        <w:tc>
          <w:tcPr>
            <w:tcW w:w="1959" w:type="dxa"/>
          </w:tcPr>
          <w:p w14:paraId="083CCA96" w14:textId="77777777" w:rsidR="00B57652" w:rsidRDefault="00B57652" w:rsidP="007B0CDC">
            <w:r w:rsidRPr="00891888">
              <w:t>Cpr47Ee</w:t>
            </w:r>
          </w:p>
        </w:tc>
        <w:tc>
          <w:tcPr>
            <w:tcW w:w="1870" w:type="dxa"/>
          </w:tcPr>
          <w:p w14:paraId="1F34936B" w14:textId="77777777" w:rsidR="00B57652" w:rsidRDefault="00B57652" w:rsidP="007B0CDC">
            <w:r w:rsidRPr="00891888">
              <w:t>3.581664354</w:t>
            </w:r>
          </w:p>
        </w:tc>
        <w:tc>
          <w:tcPr>
            <w:tcW w:w="1870" w:type="dxa"/>
          </w:tcPr>
          <w:p w14:paraId="3F0828D1" w14:textId="77777777" w:rsidR="00B57652" w:rsidRDefault="00B57652" w:rsidP="007B0CDC">
            <w:r w:rsidRPr="00891888">
              <w:t>3.202850413</w:t>
            </w:r>
          </w:p>
        </w:tc>
        <w:tc>
          <w:tcPr>
            <w:tcW w:w="1870" w:type="dxa"/>
          </w:tcPr>
          <w:p w14:paraId="3712B590" w14:textId="77777777" w:rsidR="00B57652" w:rsidRDefault="00B57652" w:rsidP="007B0CDC">
            <w:r w:rsidRPr="00891888">
              <w:t>0</w:t>
            </w:r>
          </w:p>
        </w:tc>
      </w:tr>
      <w:tr w:rsidR="00B57652" w14:paraId="73705E61" w14:textId="77777777" w:rsidTr="00B57652">
        <w:tc>
          <w:tcPr>
            <w:tcW w:w="1870" w:type="dxa"/>
          </w:tcPr>
          <w:p w14:paraId="2C115324" w14:textId="77777777" w:rsidR="00B57652" w:rsidRDefault="00B57652" w:rsidP="007B0CDC">
            <w:r w:rsidRPr="00891888">
              <w:t>FBgn0266710</w:t>
            </w:r>
          </w:p>
        </w:tc>
        <w:tc>
          <w:tcPr>
            <w:tcW w:w="1959" w:type="dxa"/>
          </w:tcPr>
          <w:p w14:paraId="2FAF634C" w14:textId="77777777" w:rsidR="00B57652" w:rsidRDefault="00B57652" w:rsidP="007B0CDC">
            <w:r w:rsidRPr="00891888">
              <w:t>hog</w:t>
            </w:r>
          </w:p>
        </w:tc>
        <w:tc>
          <w:tcPr>
            <w:tcW w:w="1870" w:type="dxa"/>
          </w:tcPr>
          <w:p w14:paraId="76811E91" w14:textId="77777777" w:rsidR="00B57652" w:rsidRDefault="00B57652" w:rsidP="007B0CDC">
            <w:r w:rsidRPr="00891888">
              <w:t>3.535152142</w:t>
            </w:r>
          </w:p>
        </w:tc>
        <w:tc>
          <w:tcPr>
            <w:tcW w:w="1870" w:type="dxa"/>
          </w:tcPr>
          <w:p w14:paraId="527E9736" w14:textId="77777777" w:rsidR="00B57652" w:rsidRDefault="00B57652" w:rsidP="007B0CDC">
            <w:r w:rsidRPr="00891888">
              <w:t>5.838572258</w:t>
            </w:r>
          </w:p>
        </w:tc>
        <w:tc>
          <w:tcPr>
            <w:tcW w:w="1870" w:type="dxa"/>
          </w:tcPr>
          <w:p w14:paraId="5D7BDA3E" w14:textId="77777777" w:rsidR="00B57652" w:rsidRDefault="00B57652" w:rsidP="007B0CDC">
            <w:r w:rsidRPr="00891888">
              <w:t>0</w:t>
            </w:r>
          </w:p>
        </w:tc>
      </w:tr>
      <w:tr w:rsidR="00B57652" w14:paraId="2A952F60" w14:textId="77777777" w:rsidTr="00B57652">
        <w:tc>
          <w:tcPr>
            <w:tcW w:w="1870" w:type="dxa"/>
          </w:tcPr>
          <w:p w14:paraId="38E1919F" w14:textId="77777777" w:rsidR="00B57652" w:rsidRDefault="00B57652" w:rsidP="007B0CDC">
            <w:r w:rsidRPr="00891888">
              <w:t>FBgn0086917</w:t>
            </w:r>
          </w:p>
        </w:tc>
        <w:tc>
          <w:tcPr>
            <w:tcW w:w="1959" w:type="dxa"/>
          </w:tcPr>
          <w:p w14:paraId="409C4745" w14:textId="77777777" w:rsidR="00B57652" w:rsidRDefault="00B57652" w:rsidP="007B0CDC">
            <w:proofErr w:type="spellStart"/>
            <w:r w:rsidRPr="00891888">
              <w:t>spok</w:t>
            </w:r>
            <w:proofErr w:type="spellEnd"/>
          </w:p>
        </w:tc>
        <w:tc>
          <w:tcPr>
            <w:tcW w:w="1870" w:type="dxa"/>
          </w:tcPr>
          <w:p w14:paraId="4666F8FC" w14:textId="77777777" w:rsidR="00B57652" w:rsidRDefault="00B57652" w:rsidP="007B0CDC">
            <w:r w:rsidRPr="00891888">
              <w:t>3.492450202</w:t>
            </w:r>
          </w:p>
        </w:tc>
        <w:tc>
          <w:tcPr>
            <w:tcW w:w="1870" w:type="dxa"/>
          </w:tcPr>
          <w:p w14:paraId="776AA9FE" w14:textId="77777777" w:rsidR="00B57652" w:rsidRDefault="00B57652" w:rsidP="007B0CDC">
            <w:r w:rsidRPr="00891888">
              <w:t>3.840381991</w:t>
            </w:r>
          </w:p>
        </w:tc>
        <w:tc>
          <w:tcPr>
            <w:tcW w:w="1870" w:type="dxa"/>
          </w:tcPr>
          <w:p w14:paraId="52087C4B" w14:textId="77777777" w:rsidR="00B57652" w:rsidRDefault="00B57652" w:rsidP="007B0CDC">
            <w:r w:rsidRPr="00891888">
              <w:t>1</w:t>
            </w:r>
          </w:p>
        </w:tc>
      </w:tr>
      <w:tr w:rsidR="00B57652" w14:paraId="1C9E6EBA" w14:textId="77777777" w:rsidTr="00B57652">
        <w:tc>
          <w:tcPr>
            <w:tcW w:w="1870" w:type="dxa"/>
          </w:tcPr>
          <w:p w14:paraId="38473F75" w14:textId="77777777" w:rsidR="00B57652" w:rsidRDefault="00B57652" w:rsidP="007B0CDC">
            <w:r w:rsidRPr="00891888">
              <w:t>FBgn0035948</w:t>
            </w:r>
          </w:p>
        </w:tc>
        <w:tc>
          <w:tcPr>
            <w:tcW w:w="1959" w:type="dxa"/>
          </w:tcPr>
          <w:p w14:paraId="205A2D38" w14:textId="77777777" w:rsidR="00B57652" w:rsidRDefault="00B57652" w:rsidP="007B0CDC">
            <w:r w:rsidRPr="00891888">
              <w:t>CG5644</w:t>
            </w:r>
          </w:p>
        </w:tc>
        <w:tc>
          <w:tcPr>
            <w:tcW w:w="1870" w:type="dxa"/>
          </w:tcPr>
          <w:p w14:paraId="3E857C49" w14:textId="77777777" w:rsidR="00B57652" w:rsidRDefault="00B57652" w:rsidP="007B0CDC">
            <w:r w:rsidRPr="00891888">
              <w:t>3.487188241</w:t>
            </w:r>
          </w:p>
        </w:tc>
        <w:tc>
          <w:tcPr>
            <w:tcW w:w="1870" w:type="dxa"/>
          </w:tcPr>
          <w:p w14:paraId="21FDC62D" w14:textId="77777777" w:rsidR="00B57652" w:rsidRDefault="00B57652" w:rsidP="007B0CDC">
            <w:r w:rsidRPr="00891888">
              <w:t>5.275398405</w:t>
            </w:r>
          </w:p>
        </w:tc>
        <w:tc>
          <w:tcPr>
            <w:tcW w:w="1870" w:type="dxa"/>
          </w:tcPr>
          <w:p w14:paraId="1FA87508" w14:textId="77777777" w:rsidR="00B57652" w:rsidRDefault="00B57652" w:rsidP="007B0CDC">
            <w:r w:rsidRPr="00891888">
              <w:t>0</w:t>
            </w:r>
          </w:p>
        </w:tc>
      </w:tr>
      <w:tr w:rsidR="00B57652" w14:paraId="17264FF5" w14:textId="77777777" w:rsidTr="00B57652">
        <w:tc>
          <w:tcPr>
            <w:tcW w:w="1870" w:type="dxa"/>
          </w:tcPr>
          <w:p w14:paraId="050A9F9A" w14:textId="77777777" w:rsidR="00B57652" w:rsidRDefault="00B57652" w:rsidP="007B0CDC">
            <w:r w:rsidRPr="00891888">
              <w:t>FBgn0262598</w:t>
            </w:r>
          </w:p>
        </w:tc>
        <w:tc>
          <w:tcPr>
            <w:tcW w:w="1959" w:type="dxa"/>
          </w:tcPr>
          <w:p w14:paraId="03999C1C" w14:textId="77777777" w:rsidR="00B57652" w:rsidRDefault="00B57652" w:rsidP="007B0CDC">
            <w:proofErr w:type="spellStart"/>
            <w:r w:rsidRPr="00891888">
              <w:t>mtsh</w:t>
            </w:r>
            <w:proofErr w:type="spellEnd"/>
          </w:p>
        </w:tc>
        <w:tc>
          <w:tcPr>
            <w:tcW w:w="1870" w:type="dxa"/>
          </w:tcPr>
          <w:p w14:paraId="37068463" w14:textId="77777777" w:rsidR="00B57652" w:rsidRDefault="00B57652" w:rsidP="007B0CDC">
            <w:r w:rsidRPr="00891888">
              <w:t>3.475000729</w:t>
            </w:r>
          </w:p>
        </w:tc>
        <w:tc>
          <w:tcPr>
            <w:tcW w:w="1870" w:type="dxa"/>
          </w:tcPr>
          <w:p w14:paraId="101195DF" w14:textId="77777777" w:rsidR="00B57652" w:rsidRDefault="00B57652" w:rsidP="007B0CDC">
            <w:r w:rsidRPr="00891888">
              <w:t>3.383951638</w:t>
            </w:r>
          </w:p>
        </w:tc>
        <w:tc>
          <w:tcPr>
            <w:tcW w:w="1870" w:type="dxa"/>
          </w:tcPr>
          <w:p w14:paraId="0DAF3F91" w14:textId="77777777" w:rsidR="00B57652" w:rsidRDefault="00B57652" w:rsidP="007B0CDC">
            <w:r w:rsidRPr="00891888">
              <w:t>1</w:t>
            </w:r>
          </w:p>
        </w:tc>
      </w:tr>
      <w:tr w:rsidR="00B57652" w14:paraId="1C77A296" w14:textId="77777777" w:rsidTr="00B57652">
        <w:tc>
          <w:tcPr>
            <w:tcW w:w="1870" w:type="dxa"/>
          </w:tcPr>
          <w:p w14:paraId="33D618E9" w14:textId="77777777" w:rsidR="00B57652" w:rsidRDefault="00B57652" w:rsidP="007B0CDC">
            <w:r w:rsidRPr="00891888">
              <w:t>FBgn0052259</w:t>
            </w:r>
          </w:p>
        </w:tc>
        <w:tc>
          <w:tcPr>
            <w:tcW w:w="1959" w:type="dxa"/>
          </w:tcPr>
          <w:p w14:paraId="3786713F" w14:textId="77777777" w:rsidR="00B57652" w:rsidRDefault="00B57652" w:rsidP="007B0CDC">
            <w:r w:rsidRPr="00891888">
              <w:t>CG32259</w:t>
            </w:r>
          </w:p>
        </w:tc>
        <w:tc>
          <w:tcPr>
            <w:tcW w:w="1870" w:type="dxa"/>
          </w:tcPr>
          <w:p w14:paraId="3BB3461E" w14:textId="77777777" w:rsidR="00B57652" w:rsidRDefault="00B57652" w:rsidP="007B0CDC">
            <w:r w:rsidRPr="00891888">
              <w:t>3.372949361</w:t>
            </w:r>
          </w:p>
        </w:tc>
        <w:tc>
          <w:tcPr>
            <w:tcW w:w="1870" w:type="dxa"/>
          </w:tcPr>
          <w:p w14:paraId="6795CAA2" w14:textId="77777777" w:rsidR="00B57652" w:rsidRDefault="00B57652" w:rsidP="007B0CDC">
            <w:r w:rsidRPr="00891888">
              <w:t>6.347293613</w:t>
            </w:r>
          </w:p>
        </w:tc>
        <w:tc>
          <w:tcPr>
            <w:tcW w:w="1870" w:type="dxa"/>
          </w:tcPr>
          <w:p w14:paraId="788B8B9B" w14:textId="77777777" w:rsidR="00B57652" w:rsidRDefault="00B57652" w:rsidP="007B0CDC">
            <w:r w:rsidRPr="00891888">
              <w:t>0</w:t>
            </w:r>
          </w:p>
        </w:tc>
      </w:tr>
      <w:tr w:rsidR="00B57652" w14:paraId="28EBE96D" w14:textId="77777777" w:rsidTr="00B57652">
        <w:tc>
          <w:tcPr>
            <w:tcW w:w="1870" w:type="dxa"/>
          </w:tcPr>
          <w:p w14:paraId="34A50FE9" w14:textId="77777777" w:rsidR="00B57652" w:rsidRDefault="00B57652" w:rsidP="007B0CDC">
            <w:r w:rsidRPr="00891888">
              <w:t>FBgn0020908</w:t>
            </w:r>
          </w:p>
        </w:tc>
        <w:tc>
          <w:tcPr>
            <w:tcW w:w="1959" w:type="dxa"/>
          </w:tcPr>
          <w:p w14:paraId="3B60390F" w14:textId="77777777" w:rsidR="00B57652" w:rsidRDefault="00B57652" w:rsidP="007B0CDC">
            <w:r w:rsidRPr="00891888">
              <w:t>Scp1</w:t>
            </w:r>
          </w:p>
        </w:tc>
        <w:tc>
          <w:tcPr>
            <w:tcW w:w="1870" w:type="dxa"/>
          </w:tcPr>
          <w:p w14:paraId="7579BF00" w14:textId="77777777" w:rsidR="00B57652" w:rsidRDefault="00B57652" w:rsidP="007B0CDC">
            <w:r w:rsidRPr="00891888">
              <w:t>3.311301744</w:t>
            </w:r>
          </w:p>
        </w:tc>
        <w:tc>
          <w:tcPr>
            <w:tcW w:w="1870" w:type="dxa"/>
          </w:tcPr>
          <w:p w14:paraId="5AA158F0" w14:textId="77777777" w:rsidR="00B57652" w:rsidRDefault="00B57652" w:rsidP="007B0CDC">
            <w:r w:rsidRPr="00891888">
              <w:t>4.265553101</w:t>
            </w:r>
          </w:p>
        </w:tc>
        <w:tc>
          <w:tcPr>
            <w:tcW w:w="1870" w:type="dxa"/>
          </w:tcPr>
          <w:p w14:paraId="7ADDC56D" w14:textId="77777777" w:rsidR="00B57652" w:rsidRDefault="00B57652" w:rsidP="007B0CDC">
            <w:r w:rsidRPr="00891888">
              <w:t>1</w:t>
            </w:r>
          </w:p>
        </w:tc>
      </w:tr>
      <w:tr w:rsidR="00B57652" w14:paraId="061F8DE5" w14:textId="77777777" w:rsidTr="00B57652">
        <w:tc>
          <w:tcPr>
            <w:tcW w:w="1870" w:type="dxa"/>
          </w:tcPr>
          <w:p w14:paraId="7D66B3C4" w14:textId="77777777" w:rsidR="00B57652" w:rsidRDefault="00B57652" w:rsidP="007B0CDC">
            <w:r w:rsidRPr="00891888">
              <w:t>FBgn0037183</w:t>
            </w:r>
          </w:p>
        </w:tc>
        <w:tc>
          <w:tcPr>
            <w:tcW w:w="1959" w:type="dxa"/>
          </w:tcPr>
          <w:p w14:paraId="680B56BE" w14:textId="77777777" w:rsidR="00B57652" w:rsidRDefault="00B57652" w:rsidP="007B0CDC">
            <w:r w:rsidRPr="00891888">
              <w:t>CG14451</w:t>
            </w:r>
          </w:p>
        </w:tc>
        <w:tc>
          <w:tcPr>
            <w:tcW w:w="1870" w:type="dxa"/>
          </w:tcPr>
          <w:p w14:paraId="160BB0A3" w14:textId="77777777" w:rsidR="00B57652" w:rsidRDefault="00B57652" w:rsidP="007B0CDC">
            <w:r w:rsidRPr="00891888">
              <w:t>3.271591828</w:t>
            </w:r>
          </w:p>
        </w:tc>
        <w:tc>
          <w:tcPr>
            <w:tcW w:w="1870" w:type="dxa"/>
          </w:tcPr>
          <w:p w14:paraId="5984091F" w14:textId="77777777" w:rsidR="00B57652" w:rsidRDefault="00B57652" w:rsidP="007B0CDC">
            <w:r w:rsidRPr="00891888">
              <w:t>4.269883062</w:t>
            </w:r>
          </w:p>
        </w:tc>
        <w:tc>
          <w:tcPr>
            <w:tcW w:w="1870" w:type="dxa"/>
          </w:tcPr>
          <w:p w14:paraId="395ED509" w14:textId="77777777" w:rsidR="00B57652" w:rsidRDefault="00B57652" w:rsidP="007B0CDC">
            <w:r w:rsidRPr="00891888">
              <w:t>1</w:t>
            </w:r>
          </w:p>
        </w:tc>
      </w:tr>
      <w:tr w:rsidR="00B57652" w14:paraId="4810F229" w14:textId="77777777" w:rsidTr="00B57652">
        <w:tc>
          <w:tcPr>
            <w:tcW w:w="1870" w:type="dxa"/>
          </w:tcPr>
          <w:p w14:paraId="03933295" w14:textId="77777777" w:rsidR="00B57652" w:rsidRDefault="00B57652" w:rsidP="007B0CDC">
            <w:r w:rsidRPr="00891888">
              <w:t>FBgn0030230</w:t>
            </w:r>
          </w:p>
        </w:tc>
        <w:tc>
          <w:tcPr>
            <w:tcW w:w="1959" w:type="dxa"/>
          </w:tcPr>
          <w:p w14:paraId="41082DEF" w14:textId="77777777" w:rsidR="00B57652" w:rsidRDefault="00B57652" w:rsidP="007B0CDC">
            <w:proofErr w:type="spellStart"/>
            <w:r w:rsidRPr="00891888">
              <w:t>Rph</w:t>
            </w:r>
            <w:proofErr w:type="spellEnd"/>
          </w:p>
        </w:tc>
        <w:tc>
          <w:tcPr>
            <w:tcW w:w="1870" w:type="dxa"/>
          </w:tcPr>
          <w:p w14:paraId="71D6FF51" w14:textId="77777777" w:rsidR="00B57652" w:rsidRDefault="00B57652" w:rsidP="007B0CDC">
            <w:r w:rsidRPr="00891888">
              <w:t>3.268983034</w:t>
            </w:r>
          </w:p>
        </w:tc>
        <w:tc>
          <w:tcPr>
            <w:tcW w:w="1870" w:type="dxa"/>
          </w:tcPr>
          <w:p w14:paraId="600DA9EE" w14:textId="77777777" w:rsidR="00B57652" w:rsidRDefault="00B57652" w:rsidP="007B0CDC">
            <w:r w:rsidRPr="00891888">
              <w:t>1.918209745</w:t>
            </w:r>
          </w:p>
        </w:tc>
        <w:tc>
          <w:tcPr>
            <w:tcW w:w="1870" w:type="dxa"/>
          </w:tcPr>
          <w:p w14:paraId="073CF1B2" w14:textId="77777777" w:rsidR="00B57652" w:rsidRDefault="00B57652" w:rsidP="007B0CDC">
            <w:r w:rsidRPr="00891888">
              <w:t>1</w:t>
            </w:r>
          </w:p>
        </w:tc>
      </w:tr>
      <w:tr w:rsidR="00B57652" w14:paraId="104F7ADB" w14:textId="77777777" w:rsidTr="00B57652">
        <w:tc>
          <w:tcPr>
            <w:tcW w:w="1870" w:type="dxa"/>
          </w:tcPr>
          <w:p w14:paraId="4D26E716" w14:textId="77777777" w:rsidR="00B57652" w:rsidRDefault="00B57652" w:rsidP="007B0CDC">
            <w:r w:rsidRPr="00891888">
              <w:t>FBgn0015774</w:t>
            </w:r>
          </w:p>
        </w:tc>
        <w:tc>
          <w:tcPr>
            <w:tcW w:w="1959" w:type="dxa"/>
          </w:tcPr>
          <w:p w14:paraId="687C08D0" w14:textId="77777777" w:rsidR="00B57652" w:rsidRDefault="00B57652" w:rsidP="007B0CDC">
            <w:proofErr w:type="spellStart"/>
            <w:r w:rsidRPr="00891888">
              <w:t>NetB</w:t>
            </w:r>
            <w:proofErr w:type="spellEnd"/>
          </w:p>
        </w:tc>
        <w:tc>
          <w:tcPr>
            <w:tcW w:w="1870" w:type="dxa"/>
          </w:tcPr>
          <w:p w14:paraId="796AFAE3" w14:textId="77777777" w:rsidR="00B57652" w:rsidRDefault="00B57652" w:rsidP="007B0CDC">
            <w:r w:rsidRPr="00891888">
              <w:t>3.249693635</w:t>
            </w:r>
          </w:p>
        </w:tc>
        <w:tc>
          <w:tcPr>
            <w:tcW w:w="1870" w:type="dxa"/>
          </w:tcPr>
          <w:p w14:paraId="1827C2D0" w14:textId="77777777" w:rsidR="00B57652" w:rsidRDefault="00B57652" w:rsidP="007B0CDC">
            <w:r w:rsidRPr="00891888">
              <w:t>3.742545772</w:t>
            </w:r>
          </w:p>
        </w:tc>
        <w:tc>
          <w:tcPr>
            <w:tcW w:w="1870" w:type="dxa"/>
          </w:tcPr>
          <w:p w14:paraId="48697237" w14:textId="77777777" w:rsidR="00B57652" w:rsidRDefault="00B57652" w:rsidP="007B0CDC">
            <w:r w:rsidRPr="00891888">
              <w:t>1</w:t>
            </w:r>
          </w:p>
        </w:tc>
      </w:tr>
      <w:tr w:rsidR="00B57652" w14:paraId="70A18763" w14:textId="77777777" w:rsidTr="00B57652">
        <w:tc>
          <w:tcPr>
            <w:tcW w:w="1870" w:type="dxa"/>
          </w:tcPr>
          <w:p w14:paraId="5428D2FD" w14:textId="77777777" w:rsidR="00B57652" w:rsidRDefault="00B57652" w:rsidP="007B0CDC">
            <w:r w:rsidRPr="00891888">
              <w:t>FBgn0004797</w:t>
            </w:r>
          </w:p>
        </w:tc>
        <w:tc>
          <w:tcPr>
            <w:tcW w:w="1959" w:type="dxa"/>
          </w:tcPr>
          <w:p w14:paraId="3D330CED" w14:textId="77777777" w:rsidR="00B57652" w:rsidRDefault="00B57652" w:rsidP="007B0CDC">
            <w:proofErr w:type="spellStart"/>
            <w:r w:rsidRPr="00891888">
              <w:t>mdy</w:t>
            </w:r>
            <w:proofErr w:type="spellEnd"/>
          </w:p>
        </w:tc>
        <w:tc>
          <w:tcPr>
            <w:tcW w:w="1870" w:type="dxa"/>
          </w:tcPr>
          <w:p w14:paraId="6A83B1D8" w14:textId="77777777" w:rsidR="00B57652" w:rsidRDefault="00B57652" w:rsidP="007B0CDC">
            <w:r w:rsidRPr="00891888">
              <w:t>3.247923956</w:t>
            </w:r>
          </w:p>
        </w:tc>
        <w:tc>
          <w:tcPr>
            <w:tcW w:w="1870" w:type="dxa"/>
          </w:tcPr>
          <w:p w14:paraId="594A8BD3" w14:textId="77777777" w:rsidR="00B57652" w:rsidRDefault="00B57652" w:rsidP="007B0CDC">
            <w:r w:rsidRPr="00891888">
              <w:t>2.271979679</w:t>
            </w:r>
          </w:p>
        </w:tc>
        <w:tc>
          <w:tcPr>
            <w:tcW w:w="1870" w:type="dxa"/>
          </w:tcPr>
          <w:p w14:paraId="1BE30E1F" w14:textId="77777777" w:rsidR="00B57652" w:rsidRDefault="00B57652" w:rsidP="007B0CDC">
            <w:r w:rsidRPr="00891888">
              <w:t>1</w:t>
            </w:r>
          </w:p>
        </w:tc>
      </w:tr>
      <w:tr w:rsidR="00B57652" w14:paraId="1F9FECFC" w14:textId="77777777" w:rsidTr="00B57652">
        <w:tc>
          <w:tcPr>
            <w:tcW w:w="1870" w:type="dxa"/>
          </w:tcPr>
          <w:p w14:paraId="7FD3CFC8" w14:textId="77777777" w:rsidR="00B57652" w:rsidRDefault="00B57652" w:rsidP="007B0CDC">
            <w:r w:rsidRPr="00891888">
              <w:t>FBgn0051004</w:t>
            </w:r>
          </w:p>
        </w:tc>
        <w:tc>
          <w:tcPr>
            <w:tcW w:w="1959" w:type="dxa"/>
          </w:tcPr>
          <w:p w14:paraId="7BD71E5E" w14:textId="77777777" w:rsidR="00B57652" w:rsidRDefault="00B57652" w:rsidP="007B0CDC">
            <w:r w:rsidRPr="00891888">
              <w:t>mesh</w:t>
            </w:r>
          </w:p>
        </w:tc>
        <w:tc>
          <w:tcPr>
            <w:tcW w:w="1870" w:type="dxa"/>
          </w:tcPr>
          <w:p w14:paraId="06B4FFF3" w14:textId="77777777" w:rsidR="00B57652" w:rsidRDefault="00B57652" w:rsidP="007B0CDC">
            <w:r w:rsidRPr="00891888">
              <w:t>3.240528054</w:t>
            </w:r>
          </w:p>
        </w:tc>
        <w:tc>
          <w:tcPr>
            <w:tcW w:w="1870" w:type="dxa"/>
          </w:tcPr>
          <w:p w14:paraId="68CBD43B" w14:textId="77777777" w:rsidR="00B57652" w:rsidRDefault="00B57652" w:rsidP="007B0CDC">
            <w:r w:rsidRPr="00891888">
              <w:t>3.630567548</w:t>
            </w:r>
          </w:p>
        </w:tc>
        <w:tc>
          <w:tcPr>
            <w:tcW w:w="1870" w:type="dxa"/>
          </w:tcPr>
          <w:p w14:paraId="6E99DC28" w14:textId="77777777" w:rsidR="00B57652" w:rsidRDefault="00B57652" w:rsidP="007B0CDC">
            <w:r w:rsidRPr="00891888">
              <w:t>0</w:t>
            </w:r>
          </w:p>
        </w:tc>
      </w:tr>
      <w:tr w:rsidR="00B57652" w14:paraId="17F3C5E9" w14:textId="77777777" w:rsidTr="00B57652">
        <w:tc>
          <w:tcPr>
            <w:tcW w:w="1870" w:type="dxa"/>
          </w:tcPr>
          <w:p w14:paraId="55533C2A" w14:textId="77777777" w:rsidR="00B57652" w:rsidRDefault="00B57652" w:rsidP="007B0CDC">
            <w:r w:rsidRPr="00891888">
              <w:t>FBgn0039124</w:t>
            </w:r>
          </w:p>
        </w:tc>
        <w:tc>
          <w:tcPr>
            <w:tcW w:w="1959" w:type="dxa"/>
          </w:tcPr>
          <w:p w14:paraId="7537EF12" w14:textId="77777777" w:rsidR="00B57652" w:rsidRDefault="00B57652" w:rsidP="007B0CDC">
            <w:r w:rsidRPr="00891888">
              <w:t>tbrd-1</w:t>
            </w:r>
          </w:p>
        </w:tc>
        <w:tc>
          <w:tcPr>
            <w:tcW w:w="1870" w:type="dxa"/>
          </w:tcPr>
          <w:p w14:paraId="7DDB813E" w14:textId="77777777" w:rsidR="00B57652" w:rsidRDefault="00B57652" w:rsidP="007B0CDC">
            <w:r w:rsidRPr="00891888">
              <w:t>3.212559132</w:t>
            </w:r>
          </w:p>
        </w:tc>
        <w:tc>
          <w:tcPr>
            <w:tcW w:w="1870" w:type="dxa"/>
          </w:tcPr>
          <w:p w14:paraId="68FA2387" w14:textId="77777777" w:rsidR="00B57652" w:rsidRDefault="00B57652" w:rsidP="007B0CDC">
            <w:r w:rsidRPr="00891888">
              <w:t>3.273833907</w:t>
            </w:r>
          </w:p>
        </w:tc>
        <w:tc>
          <w:tcPr>
            <w:tcW w:w="1870" w:type="dxa"/>
          </w:tcPr>
          <w:p w14:paraId="5F31E38F" w14:textId="77777777" w:rsidR="00B57652" w:rsidRDefault="00B57652" w:rsidP="007B0CDC">
            <w:r w:rsidRPr="00891888">
              <w:t>0</w:t>
            </w:r>
          </w:p>
        </w:tc>
      </w:tr>
      <w:tr w:rsidR="00B57652" w14:paraId="514A18A5" w14:textId="77777777" w:rsidTr="00B57652">
        <w:tc>
          <w:tcPr>
            <w:tcW w:w="1870" w:type="dxa"/>
          </w:tcPr>
          <w:p w14:paraId="7DFC30C4" w14:textId="77777777" w:rsidR="00B57652" w:rsidRDefault="00B57652" w:rsidP="007B0CDC">
            <w:r w:rsidRPr="00891888">
              <w:t>FBgn0054010</w:t>
            </w:r>
          </w:p>
        </w:tc>
        <w:tc>
          <w:tcPr>
            <w:tcW w:w="1959" w:type="dxa"/>
          </w:tcPr>
          <w:p w14:paraId="4EE7C716" w14:textId="77777777" w:rsidR="00B57652" w:rsidRDefault="00B57652" w:rsidP="007B0CDC">
            <w:r w:rsidRPr="00891888">
              <w:t>CG34010</w:t>
            </w:r>
          </w:p>
        </w:tc>
        <w:tc>
          <w:tcPr>
            <w:tcW w:w="1870" w:type="dxa"/>
          </w:tcPr>
          <w:p w14:paraId="2CCD88CF" w14:textId="77777777" w:rsidR="00B57652" w:rsidRDefault="00B57652" w:rsidP="007B0CDC">
            <w:r w:rsidRPr="00891888">
              <w:t>3.191586937</w:t>
            </w:r>
          </w:p>
        </w:tc>
        <w:tc>
          <w:tcPr>
            <w:tcW w:w="1870" w:type="dxa"/>
          </w:tcPr>
          <w:p w14:paraId="640643AA" w14:textId="77777777" w:rsidR="00B57652" w:rsidRDefault="00B57652" w:rsidP="007B0CDC">
            <w:r w:rsidRPr="00891888">
              <w:t>5.716507579</w:t>
            </w:r>
          </w:p>
        </w:tc>
        <w:tc>
          <w:tcPr>
            <w:tcW w:w="1870" w:type="dxa"/>
          </w:tcPr>
          <w:p w14:paraId="5F5EC21F" w14:textId="77777777" w:rsidR="00B57652" w:rsidRDefault="00B57652" w:rsidP="007B0CDC">
            <w:r w:rsidRPr="00891888">
              <w:t>0</w:t>
            </w:r>
          </w:p>
        </w:tc>
      </w:tr>
      <w:tr w:rsidR="00B57652" w14:paraId="3059E6B4" w14:textId="77777777" w:rsidTr="00B57652">
        <w:tc>
          <w:tcPr>
            <w:tcW w:w="1870" w:type="dxa"/>
          </w:tcPr>
          <w:p w14:paraId="22A055AC" w14:textId="77777777" w:rsidR="00B57652" w:rsidRDefault="00B57652" w:rsidP="007B0CDC">
            <w:r w:rsidRPr="00891888">
              <w:t>FBgn0020493</w:t>
            </w:r>
          </w:p>
        </w:tc>
        <w:tc>
          <w:tcPr>
            <w:tcW w:w="1959" w:type="dxa"/>
          </w:tcPr>
          <w:p w14:paraId="7C037841" w14:textId="77777777" w:rsidR="00B57652" w:rsidRDefault="00B57652" w:rsidP="007B0CDC">
            <w:r w:rsidRPr="00891888">
              <w:t>Dad</w:t>
            </w:r>
          </w:p>
        </w:tc>
        <w:tc>
          <w:tcPr>
            <w:tcW w:w="1870" w:type="dxa"/>
          </w:tcPr>
          <w:p w14:paraId="2C294E79" w14:textId="77777777" w:rsidR="00B57652" w:rsidRDefault="00B57652" w:rsidP="007B0CDC">
            <w:r w:rsidRPr="00891888">
              <w:t>3.076413441</w:t>
            </w:r>
          </w:p>
        </w:tc>
        <w:tc>
          <w:tcPr>
            <w:tcW w:w="1870" w:type="dxa"/>
          </w:tcPr>
          <w:p w14:paraId="47B45159" w14:textId="77777777" w:rsidR="00B57652" w:rsidRDefault="00B57652" w:rsidP="007B0CDC">
            <w:r w:rsidRPr="00891888">
              <w:t>1.25893069</w:t>
            </w:r>
          </w:p>
        </w:tc>
        <w:tc>
          <w:tcPr>
            <w:tcW w:w="1870" w:type="dxa"/>
          </w:tcPr>
          <w:p w14:paraId="6BA1918E" w14:textId="77777777" w:rsidR="00B57652" w:rsidRDefault="00B57652" w:rsidP="007B0CDC">
            <w:r w:rsidRPr="00891888">
              <w:t>0</w:t>
            </w:r>
          </w:p>
        </w:tc>
      </w:tr>
      <w:tr w:rsidR="00B57652" w14:paraId="059B35D8" w14:textId="77777777" w:rsidTr="00B57652">
        <w:tc>
          <w:tcPr>
            <w:tcW w:w="1870" w:type="dxa"/>
          </w:tcPr>
          <w:p w14:paraId="03F45372" w14:textId="77777777" w:rsidR="00B57652" w:rsidRDefault="00B57652" w:rsidP="007B0CDC">
            <w:r w:rsidRPr="00891888">
              <w:t>FBgn0036956</w:t>
            </w:r>
          </w:p>
        </w:tc>
        <w:tc>
          <w:tcPr>
            <w:tcW w:w="1959" w:type="dxa"/>
          </w:tcPr>
          <w:p w14:paraId="4F31FDE7" w14:textId="77777777" w:rsidR="00B57652" w:rsidRDefault="00B57652" w:rsidP="007B0CDC">
            <w:r w:rsidRPr="00891888">
              <w:t>CG13813</w:t>
            </w:r>
          </w:p>
        </w:tc>
        <w:tc>
          <w:tcPr>
            <w:tcW w:w="1870" w:type="dxa"/>
          </w:tcPr>
          <w:p w14:paraId="4BE65751" w14:textId="77777777" w:rsidR="00B57652" w:rsidRDefault="00B57652" w:rsidP="007B0CDC">
            <w:r w:rsidRPr="00891888">
              <w:t>3.061035614</w:t>
            </w:r>
          </w:p>
        </w:tc>
        <w:tc>
          <w:tcPr>
            <w:tcW w:w="1870" w:type="dxa"/>
          </w:tcPr>
          <w:p w14:paraId="5EB09471" w14:textId="77777777" w:rsidR="00B57652" w:rsidRDefault="00B57652" w:rsidP="007B0CDC">
            <w:r w:rsidRPr="00891888">
              <w:t>2.501098714</w:t>
            </w:r>
          </w:p>
        </w:tc>
        <w:tc>
          <w:tcPr>
            <w:tcW w:w="1870" w:type="dxa"/>
          </w:tcPr>
          <w:p w14:paraId="373BA0F9" w14:textId="77777777" w:rsidR="00B57652" w:rsidRDefault="00B57652" w:rsidP="007B0CDC">
            <w:r w:rsidRPr="00891888">
              <w:t>1</w:t>
            </w:r>
          </w:p>
        </w:tc>
      </w:tr>
      <w:tr w:rsidR="00B57652" w14:paraId="4CB61F80" w14:textId="77777777" w:rsidTr="00B57652">
        <w:tc>
          <w:tcPr>
            <w:tcW w:w="1870" w:type="dxa"/>
          </w:tcPr>
          <w:p w14:paraId="2E6D5A97" w14:textId="77777777" w:rsidR="00B57652" w:rsidRDefault="00B57652" w:rsidP="007B0CDC">
            <w:r w:rsidRPr="00891888">
              <w:t>FBgn0265725</w:t>
            </w:r>
          </w:p>
        </w:tc>
        <w:tc>
          <w:tcPr>
            <w:tcW w:w="1959" w:type="dxa"/>
          </w:tcPr>
          <w:p w14:paraId="34391265" w14:textId="77777777" w:rsidR="00B57652" w:rsidRDefault="00B57652" w:rsidP="007B0CDC">
            <w:r w:rsidRPr="00891888">
              <w:t>CG44532</w:t>
            </w:r>
          </w:p>
        </w:tc>
        <w:tc>
          <w:tcPr>
            <w:tcW w:w="1870" w:type="dxa"/>
          </w:tcPr>
          <w:p w14:paraId="0C8387BC" w14:textId="77777777" w:rsidR="00B57652" w:rsidRDefault="00B57652" w:rsidP="007B0CDC">
            <w:r w:rsidRPr="00891888">
              <w:t>2.94017817</w:t>
            </w:r>
          </w:p>
        </w:tc>
        <w:tc>
          <w:tcPr>
            <w:tcW w:w="1870" w:type="dxa"/>
          </w:tcPr>
          <w:p w14:paraId="2CFADF03" w14:textId="77777777" w:rsidR="00B57652" w:rsidRDefault="00B57652" w:rsidP="007B0CDC">
            <w:r w:rsidRPr="00891888">
              <w:t>3.63697648</w:t>
            </w:r>
          </w:p>
        </w:tc>
        <w:tc>
          <w:tcPr>
            <w:tcW w:w="1870" w:type="dxa"/>
          </w:tcPr>
          <w:p w14:paraId="2F4A33E8" w14:textId="77777777" w:rsidR="00B57652" w:rsidRDefault="00B57652" w:rsidP="007B0CDC">
            <w:r w:rsidRPr="00891888">
              <w:t>1</w:t>
            </w:r>
          </w:p>
        </w:tc>
      </w:tr>
      <w:tr w:rsidR="00B57652" w14:paraId="4673A7EF" w14:textId="77777777" w:rsidTr="00B57652">
        <w:tc>
          <w:tcPr>
            <w:tcW w:w="1870" w:type="dxa"/>
          </w:tcPr>
          <w:p w14:paraId="01E351A3" w14:textId="77777777" w:rsidR="00B57652" w:rsidRDefault="00B57652" w:rsidP="007B0CDC">
            <w:r w:rsidRPr="00891888">
              <w:t>FBgn0052865</w:t>
            </w:r>
          </w:p>
        </w:tc>
        <w:tc>
          <w:tcPr>
            <w:tcW w:w="1959" w:type="dxa"/>
          </w:tcPr>
          <w:p w14:paraId="08BF8F6B" w14:textId="77777777" w:rsidR="00B57652" w:rsidRDefault="00B57652" w:rsidP="007B0CDC">
            <w:r w:rsidRPr="00891888">
              <w:t>alphagamma-element:CR32865</w:t>
            </w:r>
          </w:p>
        </w:tc>
        <w:tc>
          <w:tcPr>
            <w:tcW w:w="1870" w:type="dxa"/>
          </w:tcPr>
          <w:p w14:paraId="37EDAE00" w14:textId="77777777" w:rsidR="00B57652" w:rsidRDefault="00B57652" w:rsidP="007B0CDC">
            <w:r w:rsidRPr="00891888">
              <w:t>2.934784777</w:t>
            </w:r>
          </w:p>
        </w:tc>
        <w:tc>
          <w:tcPr>
            <w:tcW w:w="1870" w:type="dxa"/>
          </w:tcPr>
          <w:p w14:paraId="34391454" w14:textId="77777777" w:rsidR="00B57652" w:rsidRDefault="00B57652" w:rsidP="007B0CDC">
            <w:r w:rsidRPr="00891888">
              <w:t>2.145187546</w:t>
            </w:r>
          </w:p>
        </w:tc>
        <w:tc>
          <w:tcPr>
            <w:tcW w:w="1870" w:type="dxa"/>
          </w:tcPr>
          <w:p w14:paraId="0CCD9902" w14:textId="77777777" w:rsidR="00B57652" w:rsidRDefault="00B57652" w:rsidP="007B0CDC">
            <w:r w:rsidRPr="00891888">
              <w:t>0</w:t>
            </w:r>
          </w:p>
        </w:tc>
      </w:tr>
      <w:tr w:rsidR="00B57652" w14:paraId="2010F93D" w14:textId="77777777" w:rsidTr="00B57652">
        <w:tc>
          <w:tcPr>
            <w:tcW w:w="1870" w:type="dxa"/>
          </w:tcPr>
          <w:p w14:paraId="5DFE5D3B" w14:textId="77777777" w:rsidR="00B57652" w:rsidRDefault="00B57652" w:rsidP="007B0CDC">
            <w:r w:rsidRPr="00891888">
              <w:t>FBgn0036670</w:t>
            </w:r>
          </w:p>
        </w:tc>
        <w:tc>
          <w:tcPr>
            <w:tcW w:w="1959" w:type="dxa"/>
          </w:tcPr>
          <w:p w14:paraId="024B7F5F" w14:textId="77777777" w:rsidR="00B57652" w:rsidRDefault="00B57652" w:rsidP="007B0CDC">
            <w:r w:rsidRPr="00891888">
              <w:t>CG13029</w:t>
            </w:r>
          </w:p>
        </w:tc>
        <w:tc>
          <w:tcPr>
            <w:tcW w:w="1870" w:type="dxa"/>
          </w:tcPr>
          <w:p w14:paraId="2562184F" w14:textId="77777777" w:rsidR="00B57652" w:rsidRDefault="00B57652" w:rsidP="007B0CDC">
            <w:r w:rsidRPr="00891888">
              <w:t>2.890203873</w:t>
            </w:r>
          </w:p>
        </w:tc>
        <w:tc>
          <w:tcPr>
            <w:tcW w:w="1870" w:type="dxa"/>
          </w:tcPr>
          <w:p w14:paraId="3F4B5C67" w14:textId="77777777" w:rsidR="00B57652" w:rsidRDefault="00B57652" w:rsidP="007B0CDC">
            <w:r w:rsidRPr="00891888">
              <w:t>3.031034984</w:t>
            </w:r>
          </w:p>
        </w:tc>
        <w:tc>
          <w:tcPr>
            <w:tcW w:w="1870" w:type="dxa"/>
          </w:tcPr>
          <w:p w14:paraId="4924B3C2" w14:textId="77777777" w:rsidR="00B57652" w:rsidRDefault="00B57652" w:rsidP="007B0CDC">
            <w:r w:rsidRPr="00891888">
              <w:t>1</w:t>
            </w:r>
          </w:p>
        </w:tc>
      </w:tr>
      <w:tr w:rsidR="00B57652" w14:paraId="03A8E75D" w14:textId="77777777" w:rsidTr="00B57652">
        <w:tc>
          <w:tcPr>
            <w:tcW w:w="1870" w:type="dxa"/>
          </w:tcPr>
          <w:p w14:paraId="463651E1" w14:textId="77777777" w:rsidR="00B57652" w:rsidRDefault="00B57652" w:rsidP="007B0CDC">
            <w:r w:rsidRPr="00891888">
              <w:t>FBgn0039651</w:t>
            </w:r>
          </w:p>
        </w:tc>
        <w:tc>
          <w:tcPr>
            <w:tcW w:w="1959" w:type="dxa"/>
          </w:tcPr>
          <w:p w14:paraId="2CF011D6" w14:textId="77777777" w:rsidR="00B57652" w:rsidRDefault="00B57652" w:rsidP="007B0CDC">
            <w:r w:rsidRPr="00891888">
              <w:t>CG14508</w:t>
            </w:r>
          </w:p>
        </w:tc>
        <w:tc>
          <w:tcPr>
            <w:tcW w:w="1870" w:type="dxa"/>
          </w:tcPr>
          <w:p w14:paraId="10E90434" w14:textId="77777777" w:rsidR="00B57652" w:rsidRDefault="00B57652" w:rsidP="007B0CDC">
            <w:r w:rsidRPr="00891888">
              <w:t>2.87570258</w:t>
            </w:r>
          </w:p>
        </w:tc>
        <w:tc>
          <w:tcPr>
            <w:tcW w:w="1870" w:type="dxa"/>
          </w:tcPr>
          <w:p w14:paraId="565300FA" w14:textId="77777777" w:rsidR="00B57652" w:rsidRDefault="00B57652" w:rsidP="007B0CDC">
            <w:r w:rsidRPr="00891888">
              <w:t>2.490493251</w:t>
            </w:r>
          </w:p>
        </w:tc>
        <w:tc>
          <w:tcPr>
            <w:tcW w:w="1870" w:type="dxa"/>
          </w:tcPr>
          <w:p w14:paraId="4959589A" w14:textId="77777777" w:rsidR="00B57652" w:rsidRDefault="00B57652" w:rsidP="007B0CDC">
            <w:r w:rsidRPr="00891888">
              <w:t>1</w:t>
            </w:r>
          </w:p>
        </w:tc>
      </w:tr>
      <w:tr w:rsidR="00B57652" w14:paraId="2699686D" w14:textId="77777777" w:rsidTr="00B57652">
        <w:tc>
          <w:tcPr>
            <w:tcW w:w="1870" w:type="dxa"/>
          </w:tcPr>
          <w:p w14:paraId="01C07EFB" w14:textId="77777777" w:rsidR="00B57652" w:rsidRDefault="00B57652" w:rsidP="007B0CDC">
            <w:r w:rsidRPr="00891888">
              <w:t>FBgn0034075</w:t>
            </w:r>
          </w:p>
        </w:tc>
        <w:tc>
          <w:tcPr>
            <w:tcW w:w="1959" w:type="dxa"/>
          </w:tcPr>
          <w:p w14:paraId="50D40C65" w14:textId="77777777" w:rsidR="00B57652" w:rsidRDefault="00B57652" w:rsidP="007B0CDC">
            <w:proofErr w:type="spellStart"/>
            <w:r w:rsidRPr="00891888">
              <w:t>Asph</w:t>
            </w:r>
            <w:proofErr w:type="spellEnd"/>
          </w:p>
        </w:tc>
        <w:tc>
          <w:tcPr>
            <w:tcW w:w="1870" w:type="dxa"/>
          </w:tcPr>
          <w:p w14:paraId="71EC54C9" w14:textId="77777777" w:rsidR="00B57652" w:rsidRDefault="00B57652" w:rsidP="007B0CDC">
            <w:r w:rsidRPr="00891888">
              <w:t>2.843346049</w:t>
            </w:r>
          </w:p>
        </w:tc>
        <w:tc>
          <w:tcPr>
            <w:tcW w:w="1870" w:type="dxa"/>
          </w:tcPr>
          <w:p w14:paraId="127D888D" w14:textId="77777777" w:rsidR="00B57652" w:rsidRDefault="00B57652" w:rsidP="007B0CDC">
            <w:r w:rsidRPr="00891888">
              <w:t>3.117858447</w:t>
            </w:r>
          </w:p>
        </w:tc>
        <w:tc>
          <w:tcPr>
            <w:tcW w:w="1870" w:type="dxa"/>
          </w:tcPr>
          <w:p w14:paraId="74EC417E" w14:textId="77777777" w:rsidR="00B57652" w:rsidRDefault="00B57652" w:rsidP="007B0CDC">
            <w:r w:rsidRPr="00891888">
              <w:t>1</w:t>
            </w:r>
          </w:p>
        </w:tc>
      </w:tr>
      <w:tr w:rsidR="00B57652" w14:paraId="1F8A8FE0" w14:textId="77777777" w:rsidTr="00B57652">
        <w:tc>
          <w:tcPr>
            <w:tcW w:w="1870" w:type="dxa"/>
          </w:tcPr>
          <w:p w14:paraId="6647D591" w14:textId="77777777" w:rsidR="00B57652" w:rsidRDefault="00B57652" w:rsidP="007B0CDC">
            <w:r w:rsidRPr="00891888">
              <w:t>FBgn0033785</w:t>
            </w:r>
          </w:p>
        </w:tc>
        <w:tc>
          <w:tcPr>
            <w:tcW w:w="1959" w:type="dxa"/>
          </w:tcPr>
          <w:p w14:paraId="6CD90FD0" w14:textId="77777777" w:rsidR="00B57652" w:rsidRDefault="00B57652" w:rsidP="007B0CDC">
            <w:r w:rsidRPr="00891888">
              <w:t>Sans</w:t>
            </w:r>
          </w:p>
        </w:tc>
        <w:tc>
          <w:tcPr>
            <w:tcW w:w="1870" w:type="dxa"/>
          </w:tcPr>
          <w:p w14:paraId="5E408D3B" w14:textId="77777777" w:rsidR="00B57652" w:rsidRDefault="00B57652" w:rsidP="007B0CDC">
            <w:r w:rsidRPr="00891888">
              <w:t>2.768807797</w:t>
            </w:r>
          </w:p>
        </w:tc>
        <w:tc>
          <w:tcPr>
            <w:tcW w:w="1870" w:type="dxa"/>
          </w:tcPr>
          <w:p w14:paraId="6D76F536" w14:textId="77777777" w:rsidR="00B57652" w:rsidRDefault="00B57652" w:rsidP="007B0CDC">
            <w:r w:rsidRPr="00891888">
              <w:t>3.410130957</w:t>
            </w:r>
          </w:p>
        </w:tc>
        <w:tc>
          <w:tcPr>
            <w:tcW w:w="1870" w:type="dxa"/>
          </w:tcPr>
          <w:p w14:paraId="07A9FE39" w14:textId="77777777" w:rsidR="00B57652" w:rsidRDefault="00B57652" w:rsidP="007B0CDC">
            <w:r w:rsidRPr="00891888">
              <w:t>0</w:t>
            </w:r>
          </w:p>
        </w:tc>
      </w:tr>
      <w:tr w:rsidR="00B57652" w14:paraId="6CD038EE" w14:textId="77777777" w:rsidTr="00B57652">
        <w:tc>
          <w:tcPr>
            <w:tcW w:w="1870" w:type="dxa"/>
          </w:tcPr>
          <w:p w14:paraId="21BE3C93" w14:textId="77777777" w:rsidR="00B57652" w:rsidRDefault="00B57652" w:rsidP="007B0CDC">
            <w:r w:rsidRPr="00891888">
              <w:t>FBgn0261393</w:t>
            </w:r>
          </w:p>
        </w:tc>
        <w:tc>
          <w:tcPr>
            <w:tcW w:w="1959" w:type="dxa"/>
          </w:tcPr>
          <w:p w14:paraId="1A268FB9" w14:textId="77777777" w:rsidR="00B57652" w:rsidRDefault="00B57652" w:rsidP="007B0CDC">
            <w:r w:rsidRPr="00891888">
              <w:t>alpha-Est5</w:t>
            </w:r>
          </w:p>
        </w:tc>
        <w:tc>
          <w:tcPr>
            <w:tcW w:w="1870" w:type="dxa"/>
          </w:tcPr>
          <w:p w14:paraId="54646826" w14:textId="77777777" w:rsidR="00B57652" w:rsidRDefault="00B57652" w:rsidP="007B0CDC">
            <w:r w:rsidRPr="00891888">
              <w:t>2.747655082</w:t>
            </w:r>
          </w:p>
        </w:tc>
        <w:tc>
          <w:tcPr>
            <w:tcW w:w="1870" w:type="dxa"/>
          </w:tcPr>
          <w:p w14:paraId="2AFC5FA2" w14:textId="77777777" w:rsidR="00B57652" w:rsidRDefault="00B57652" w:rsidP="007B0CDC">
            <w:r w:rsidRPr="00891888">
              <w:t>1.247733607</w:t>
            </w:r>
          </w:p>
        </w:tc>
        <w:tc>
          <w:tcPr>
            <w:tcW w:w="1870" w:type="dxa"/>
          </w:tcPr>
          <w:p w14:paraId="2EED9DEC" w14:textId="77777777" w:rsidR="00B57652" w:rsidRDefault="00B57652" w:rsidP="007B0CDC">
            <w:r w:rsidRPr="00891888">
              <w:t>1</w:t>
            </w:r>
          </w:p>
        </w:tc>
      </w:tr>
      <w:tr w:rsidR="00B57652" w14:paraId="26BE16B8" w14:textId="77777777" w:rsidTr="00B57652">
        <w:tc>
          <w:tcPr>
            <w:tcW w:w="1870" w:type="dxa"/>
          </w:tcPr>
          <w:p w14:paraId="0B24E645" w14:textId="77777777" w:rsidR="00B57652" w:rsidRDefault="00B57652" w:rsidP="007B0CDC">
            <w:r w:rsidRPr="00891888">
              <w:t>FBgn0264958</w:t>
            </w:r>
          </w:p>
        </w:tc>
        <w:tc>
          <w:tcPr>
            <w:tcW w:w="1959" w:type="dxa"/>
          </w:tcPr>
          <w:p w14:paraId="21A29672" w14:textId="77777777" w:rsidR="00B57652" w:rsidRDefault="00B57652" w:rsidP="007B0CDC">
            <w:r w:rsidRPr="00891888">
              <w:t>CR44127</w:t>
            </w:r>
          </w:p>
        </w:tc>
        <w:tc>
          <w:tcPr>
            <w:tcW w:w="1870" w:type="dxa"/>
          </w:tcPr>
          <w:p w14:paraId="757261C9" w14:textId="77777777" w:rsidR="00B57652" w:rsidRDefault="00B57652" w:rsidP="007B0CDC">
            <w:r w:rsidRPr="00891888">
              <w:t>2.727310557</w:t>
            </w:r>
          </w:p>
        </w:tc>
        <w:tc>
          <w:tcPr>
            <w:tcW w:w="1870" w:type="dxa"/>
          </w:tcPr>
          <w:p w14:paraId="401E5C13" w14:textId="77777777" w:rsidR="00B57652" w:rsidRDefault="00B57652" w:rsidP="007B0CDC">
            <w:r w:rsidRPr="00891888">
              <w:t>3.2778887</w:t>
            </w:r>
          </w:p>
        </w:tc>
        <w:tc>
          <w:tcPr>
            <w:tcW w:w="1870" w:type="dxa"/>
          </w:tcPr>
          <w:p w14:paraId="67BF08B6" w14:textId="77777777" w:rsidR="00B57652" w:rsidRDefault="00B57652" w:rsidP="007B0CDC">
            <w:r w:rsidRPr="00891888">
              <w:t>0</w:t>
            </w:r>
          </w:p>
        </w:tc>
      </w:tr>
      <w:tr w:rsidR="00B57652" w14:paraId="7019BD99" w14:textId="77777777" w:rsidTr="00B57652">
        <w:tc>
          <w:tcPr>
            <w:tcW w:w="1870" w:type="dxa"/>
          </w:tcPr>
          <w:p w14:paraId="657A5A32" w14:textId="77777777" w:rsidR="00B57652" w:rsidRDefault="00B57652" w:rsidP="007B0CDC">
            <w:r w:rsidRPr="00891888">
              <w:t>FBgn0003302</w:t>
            </w:r>
          </w:p>
        </w:tc>
        <w:tc>
          <w:tcPr>
            <w:tcW w:w="1959" w:type="dxa"/>
          </w:tcPr>
          <w:p w14:paraId="21E329B3" w14:textId="77777777" w:rsidR="00B57652" w:rsidRDefault="00B57652" w:rsidP="007B0CDC">
            <w:proofErr w:type="spellStart"/>
            <w:r w:rsidRPr="00891888">
              <w:t>rux</w:t>
            </w:r>
            <w:proofErr w:type="spellEnd"/>
          </w:p>
        </w:tc>
        <w:tc>
          <w:tcPr>
            <w:tcW w:w="1870" w:type="dxa"/>
          </w:tcPr>
          <w:p w14:paraId="22C38355" w14:textId="77777777" w:rsidR="00B57652" w:rsidRDefault="00B57652" w:rsidP="007B0CDC">
            <w:r w:rsidRPr="00891888">
              <w:t>2.722910473</w:t>
            </w:r>
          </w:p>
        </w:tc>
        <w:tc>
          <w:tcPr>
            <w:tcW w:w="1870" w:type="dxa"/>
          </w:tcPr>
          <w:p w14:paraId="41921C69" w14:textId="77777777" w:rsidR="00B57652" w:rsidRDefault="00B57652" w:rsidP="007B0CDC">
            <w:r w:rsidRPr="00891888">
              <w:t>0.993944046</w:t>
            </w:r>
          </w:p>
        </w:tc>
        <w:tc>
          <w:tcPr>
            <w:tcW w:w="1870" w:type="dxa"/>
          </w:tcPr>
          <w:p w14:paraId="1D58BB64" w14:textId="77777777" w:rsidR="00B57652" w:rsidRDefault="00B57652" w:rsidP="007B0CDC">
            <w:r w:rsidRPr="00891888">
              <w:t>1</w:t>
            </w:r>
          </w:p>
        </w:tc>
      </w:tr>
      <w:tr w:rsidR="00B57652" w14:paraId="39524137" w14:textId="77777777" w:rsidTr="00B57652">
        <w:tc>
          <w:tcPr>
            <w:tcW w:w="1870" w:type="dxa"/>
          </w:tcPr>
          <w:p w14:paraId="268B815B" w14:textId="77777777" w:rsidR="00B57652" w:rsidRDefault="00B57652" w:rsidP="007B0CDC">
            <w:r w:rsidRPr="00891888">
              <w:t>FBgn0262123</w:t>
            </w:r>
          </w:p>
        </w:tc>
        <w:tc>
          <w:tcPr>
            <w:tcW w:w="1959" w:type="dxa"/>
          </w:tcPr>
          <w:p w14:paraId="50EE53C1" w14:textId="77777777" w:rsidR="00B57652" w:rsidRDefault="00B57652" w:rsidP="007B0CDC">
            <w:r w:rsidRPr="00891888">
              <w:t>l(2)41Ab</w:t>
            </w:r>
          </w:p>
        </w:tc>
        <w:tc>
          <w:tcPr>
            <w:tcW w:w="1870" w:type="dxa"/>
          </w:tcPr>
          <w:p w14:paraId="620FE8D4" w14:textId="77777777" w:rsidR="00B57652" w:rsidRDefault="00B57652" w:rsidP="007B0CDC">
            <w:r w:rsidRPr="00891888">
              <w:t>2.713163619</w:t>
            </w:r>
          </w:p>
        </w:tc>
        <w:tc>
          <w:tcPr>
            <w:tcW w:w="1870" w:type="dxa"/>
          </w:tcPr>
          <w:p w14:paraId="1764056E" w14:textId="77777777" w:rsidR="00B57652" w:rsidRDefault="00B57652" w:rsidP="007B0CDC">
            <w:r w:rsidRPr="00891888">
              <w:t>4.690152365</w:t>
            </w:r>
          </w:p>
        </w:tc>
        <w:tc>
          <w:tcPr>
            <w:tcW w:w="1870" w:type="dxa"/>
          </w:tcPr>
          <w:p w14:paraId="7330FC76" w14:textId="77777777" w:rsidR="00B57652" w:rsidRDefault="00B57652" w:rsidP="007B0CDC">
            <w:r w:rsidRPr="00891888">
              <w:t>1</w:t>
            </w:r>
          </w:p>
        </w:tc>
      </w:tr>
      <w:tr w:rsidR="00B57652" w14:paraId="523F3C93" w14:textId="77777777" w:rsidTr="00B57652">
        <w:tc>
          <w:tcPr>
            <w:tcW w:w="1870" w:type="dxa"/>
          </w:tcPr>
          <w:p w14:paraId="239CA8AF" w14:textId="77777777" w:rsidR="00B57652" w:rsidRDefault="00B57652" w:rsidP="007B0CDC">
            <w:r w:rsidRPr="00891888">
              <w:t>FBgn0263617</w:t>
            </w:r>
          </w:p>
        </w:tc>
        <w:tc>
          <w:tcPr>
            <w:tcW w:w="1959" w:type="dxa"/>
          </w:tcPr>
          <w:p w14:paraId="4C0002E9" w14:textId="77777777" w:rsidR="00B57652" w:rsidRDefault="00B57652" w:rsidP="007B0CDC">
            <w:r w:rsidRPr="00891888">
              <w:t>CR43626</w:t>
            </w:r>
          </w:p>
        </w:tc>
        <w:tc>
          <w:tcPr>
            <w:tcW w:w="1870" w:type="dxa"/>
          </w:tcPr>
          <w:p w14:paraId="377C8D78" w14:textId="77777777" w:rsidR="00B57652" w:rsidRDefault="00B57652" w:rsidP="007B0CDC">
            <w:r w:rsidRPr="00891888">
              <w:t>2.671908215</w:t>
            </w:r>
          </w:p>
        </w:tc>
        <w:tc>
          <w:tcPr>
            <w:tcW w:w="1870" w:type="dxa"/>
          </w:tcPr>
          <w:p w14:paraId="404C12DB" w14:textId="77777777" w:rsidR="00B57652" w:rsidRDefault="00B57652" w:rsidP="007B0CDC">
            <w:r w:rsidRPr="00891888">
              <w:t>2.79050244</w:t>
            </w:r>
          </w:p>
        </w:tc>
        <w:tc>
          <w:tcPr>
            <w:tcW w:w="1870" w:type="dxa"/>
          </w:tcPr>
          <w:p w14:paraId="417C225E" w14:textId="77777777" w:rsidR="00B57652" w:rsidRDefault="00B57652" w:rsidP="007B0CDC">
            <w:r w:rsidRPr="00891888">
              <w:t>1</w:t>
            </w:r>
          </w:p>
        </w:tc>
      </w:tr>
      <w:tr w:rsidR="00B57652" w14:paraId="1D0D764F" w14:textId="77777777" w:rsidTr="00B57652">
        <w:tc>
          <w:tcPr>
            <w:tcW w:w="1870" w:type="dxa"/>
          </w:tcPr>
          <w:p w14:paraId="5F03B7BB" w14:textId="77777777" w:rsidR="00B57652" w:rsidRDefault="00B57652" w:rsidP="007B0CDC">
            <w:r w:rsidRPr="00891888">
              <w:t>FBgn0264746</w:t>
            </w:r>
          </w:p>
        </w:tc>
        <w:tc>
          <w:tcPr>
            <w:tcW w:w="1959" w:type="dxa"/>
          </w:tcPr>
          <w:p w14:paraId="2CAC6317" w14:textId="77777777" w:rsidR="00B57652" w:rsidRDefault="00B57652" w:rsidP="007B0CDC">
            <w:r w:rsidRPr="00891888">
              <w:t>CG44004</w:t>
            </w:r>
          </w:p>
        </w:tc>
        <w:tc>
          <w:tcPr>
            <w:tcW w:w="1870" w:type="dxa"/>
          </w:tcPr>
          <w:p w14:paraId="6C62413E" w14:textId="77777777" w:rsidR="00B57652" w:rsidRDefault="00B57652" w:rsidP="007B0CDC">
            <w:r w:rsidRPr="00891888">
              <w:t>2.65858654</w:t>
            </w:r>
          </w:p>
        </w:tc>
        <w:tc>
          <w:tcPr>
            <w:tcW w:w="1870" w:type="dxa"/>
          </w:tcPr>
          <w:p w14:paraId="106DEA34" w14:textId="77777777" w:rsidR="00B57652" w:rsidRDefault="00B57652" w:rsidP="007B0CDC">
            <w:r w:rsidRPr="00891888">
              <w:t>1.707162762</w:t>
            </w:r>
          </w:p>
        </w:tc>
        <w:tc>
          <w:tcPr>
            <w:tcW w:w="1870" w:type="dxa"/>
          </w:tcPr>
          <w:p w14:paraId="63BE77F9" w14:textId="77777777" w:rsidR="00B57652" w:rsidRDefault="00B57652" w:rsidP="007B0CDC">
            <w:r w:rsidRPr="00891888">
              <w:t>0</w:t>
            </w:r>
          </w:p>
        </w:tc>
      </w:tr>
      <w:tr w:rsidR="00B57652" w14:paraId="38520FBB" w14:textId="77777777" w:rsidTr="00B57652">
        <w:tc>
          <w:tcPr>
            <w:tcW w:w="1870" w:type="dxa"/>
          </w:tcPr>
          <w:p w14:paraId="288068ED" w14:textId="77777777" w:rsidR="00B57652" w:rsidRDefault="00B57652" w:rsidP="007B0CDC">
            <w:r w:rsidRPr="00891888">
              <w:t>FBgn0040849</w:t>
            </w:r>
          </w:p>
        </w:tc>
        <w:tc>
          <w:tcPr>
            <w:tcW w:w="1959" w:type="dxa"/>
          </w:tcPr>
          <w:p w14:paraId="614616B9" w14:textId="77777777" w:rsidR="00B57652" w:rsidRDefault="00B57652" w:rsidP="007B0CDC">
            <w:r w:rsidRPr="00891888">
              <w:t>Ir41a</w:t>
            </w:r>
          </w:p>
        </w:tc>
        <w:tc>
          <w:tcPr>
            <w:tcW w:w="1870" w:type="dxa"/>
          </w:tcPr>
          <w:p w14:paraId="58E2B41C" w14:textId="77777777" w:rsidR="00B57652" w:rsidRDefault="00B57652" w:rsidP="007B0CDC">
            <w:r w:rsidRPr="00891888">
              <w:t>2.632180582</w:t>
            </w:r>
          </w:p>
        </w:tc>
        <w:tc>
          <w:tcPr>
            <w:tcW w:w="1870" w:type="dxa"/>
          </w:tcPr>
          <w:p w14:paraId="0C248E83" w14:textId="77777777" w:rsidR="00B57652" w:rsidRDefault="00B57652" w:rsidP="007B0CDC">
            <w:r w:rsidRPr="00891888">
              <w:t>2.034797904</w:t>
            </w:r>
          </w:p>
        </w:tc>
        <w:tc>
          <w:tcPr>
            <w:tcW w:w="1870" w:type="dxa"/>
          </w:tcPr>
          <w:p w14:paraId="717BE020" w14:textId="77777777" w:rsidR="00B57652" w:rsidRDefault="00B57652" w:rsidP="007B0CDC">
            <w:r w:rsidRPr="00891888">
              <w:t>1</w:t>
            </w:r>
          </w:p>
        </w:tc>
      </w:tr>
      <w:tr w:rsidR="00B57652" w14:paraId="59341607" w14:textId="77777777" w:rsidTr="00B57652">
        <w:tc>
          <w:tcPr>
            <w:tcW w:w="1870" w:type="dxa"/>
          </w:tcPr>
          <w:p w14:paraId="3F32462F" w14:textId="77777777" w:rsidR="00B57652" w:rsidRDefault="00B57652" w:rsidP="007B0CDC">
            <w:r w:rsidRPr="00891888">
              <w:t>FBgn0264439</w:t>
            </w:r>
          </w:p>
        </w:tc>
        <w:tc>
          <w:tcPr>
            <w:tcW w:w="1959" w:type="dxa"/>
          </w:tcPr>
          <w:p w14:paraId="06BB5D55" w14:textId="77777777" w:rsidR="00B57652" w:rsidRDefault="00B57652" w:rsidP="007B0CDC">
            <w:r w:rsidRPr="00891888">
              <w:t>CR43857</w:t>
            </w:r>
          </w:p>
        </w:tc>
        <w:tc>
          <w:tcPr>
            <w:tcW w:w="1870" w:type="dxa"/>
          </w:tcPr>
          <w:p w14:paraId="5CF83AB4" w14:textId="77777777" w:rsidR="00B57652" w:rsidRDefault="00B57652" w:rsidP="007B0CDC">
            <w:r w:rsidRPr="00891888">
              <w:t>2.618196592</w:t>
            </w:r>
          </w:p>
        </w:tc>
        <w:tc>
          <w:tcPr>
            <w:tcW w:w="1870" w:type="dxa"/>
          </w:tcPr>
          <w:p w14:paraId="39F0E767" w14:textId="77777777" w:rsidR="00B57652" w:rsidRDefault="00B57652" w:rsidP="007B0CDC">
            <w:r w:rsidRPr="00891888">
              <w:t>2.864805441</w:t>
            </w:r>
          </w:p>
        </w:tc>
        <w:tc>
          <w:tcPr>
            <w:tcW w:w="1870" w:type="dxa"/>
          </w:tcPr>
          <w:p w14:paraId="69EA365A" w14:textId="77777777" w:rsidR="00B57652" w:rsidRDefault="00B57652" w:rsidP="007B0CDC">
            <w:r w:rsidRPr="00891888">
              <w:t>1</w:t>
            </w:r>
          </w:p>
        </w:tc>
      </w:tr>
      <w:tr w:rsidR="00B57652" w14:paraId="38FDBEAB" w14:textId="77777777" w:rsidTr="00B57652">
        <w:tc>
          <w:tcPr>
            <w:tcW w:w="1870" w:type="dxa"/>
          </w:tcPr>
          <w:p w14:paraId="3E3DE3A2" w14:textId="77777777" w:rsidR="00B57652" w:rsidRDefault="00B57652" w:rsidP="007B0CDC">
            <w:r w:rsidRPr="00891888">
              <w:t>FBgn0033257</w:t>
            </w:r>
          </w:p>
        </w:tc>
        <w:tc>
          <w:tcPr>
            <w:tcW w:w="1959" w:type="dxa"/>
          </w:tcPr>
          <w:p w14:paraId="67529691" w14:textId="77777777" w:rsidR="00B57652" w:rsidRDefault="00B57652" w:rsidP="007B0CDC">
            <w:r w:rsidRPr="00891888">
              <w:t>CG8713</w:t>
            </w:r>
          </w:p>
        </w:tc>
        <w:tc>
          <w:tcPr>
            <w:tcW w:w="1870" w:type="dxa"/>
          </w:tcPr>
          <w:p w14:paraId="666714E9" w14:textId="77777777" w:rsidR="00B57652" w:rsidRDefault="00B57652" w:rsidP="007B0CDC">
            <w:r w:rsidRPr="00891888">
              <w:t>2.614234304</w:t>
            </w:r>
          </w:p>
        </w:tc>
        <w:tc>
          <w:tcPr>
            <w:tcW w:w="1870" w:type="dxa"/>
          </w:tcPr>
          <w:p w14:paraId="1B9A1F7D" w14:textId="77777777" w:rsidR="00B57652" w:rsidRDefault="00B57652" w:rsidP="007B0CDC">
            <w:r w:rsidRPr="00891888">
              <w:t>0.833250486</w:t>
            </w:r>
          </w:p>
        </w:tc>
        <w:tc>
          <w:tcPr>
            <w:tcW w:w="1870" w:type="dxa"/>
          </w:tcPr>
          <w:p w14:paraId="02B6C705" w14:textId="77777777" w:rsidR="00B57652" w:rsidRDefault="00B57652" w:rsidP="007B0CDC">
            <w:r w:rsidRPr="00891888">
              <w:t>0</w:t>
            </w:r>
          </w:p>
        </w:tc>
      </w:tr>
      <w:tr w:rsidR="00B57652" w14:paraId="69375D1F" w14:textId="77777777" w:rsidTr="00B57652">
        <w:tc>
          <w:tcPr>
            <w:tcW w:w="1870" w:type="dxa"/>
          </w:tcPr>
          <w:p w14:paraId="79887445" w14:textId="77777777" w:rsidR="00B57652" w:rsidRDefault="00B57652" w:rsidP="007B0CDC">
            <w:r w:rsidRPr="00891888">
              <w:t>FBgn0054031</w:t>
            </w:r>
          </w:p>
        </w:tc>
        <w:tc>
          <w:tcPr>
            <w:tcW w:w="1959" w:type="dxa"/>
          </w:tcPr>
          <w:p w14:paraId="02E17D39" w14:textId="77777777" w:rsidR="00B57652" w:rsidRDefault="00B57652" w:rsidP="007B0CDC">
            <w:r w:rsidRPr="00891888">
              <w:t>CG34031</w:t>
            </w:r>
          </w:p>
        </w:tc>
        <w:tc>
          <w:tcPr>
            <w:tcW w:w="1870" w:type="dxa"/>
          </w:tcPr>
          <w:p w14:paraId="1F8D9474" w14:textId="77777777" w:rsidR="00B57652" w:rsidRDefault="00B57652" w:rsidP="007B0CDC">
            <w:r w:rsidRPr="00891888">
              <w:t>2.537664047</w:t>
            </w:r>
          </w:p>
        </w:tc>
        <w:tc>
          <w:tcPr>
            <w:tcW w:w="1870" w:type="dxa"/>
          </w:tcPr>
          <w:p w14:paraId="1584E815" w14:textId="77777777" w:rsidR="00B57652" w:rsidRDefault="00B57652" w:rsidP="007B0CDC">
            <w:r w:rsidRPr="00891888">
              <w:t>2.954101238</w:t>
            </w:r>
          </w:p>
        </w:tc>
        <w:tc>
          <w:tcPr>
            <w:tcW w:w="1870" w:type="dxa"/>
          </w:tcPr>
          <w:p w14:paraId="26C8321D" w14:textId="77777777" w:rsidR="00B57652" w:rsidRDefault="00B57652" w:rsidP="007B0CDC">
            <w:r w:rsidRPr="00891888">
              <w:t>1</w:t>
            </w:r>
          </w:p>
        </w:tc>
      </w:tr>
      <w:tr w:rsidR="00B57652" w14:paraId="168562F3" w14:textId="77777777" w:rsidTr="00B57652">
        <w:tc>
          <w:tcPr>
            <w:tcW w:w="1870" w:type="dxa"/>
          </w:tcPr>
          <w:p w14:paraId="0BFC5F42" w14:textId="77777777" w:rsidR="00B57652" w:rsidRDefault="00B57652" w:rsidP="007B0CDC">
            <w:r w:rsidRPr="00891888">
              <w:t>FBgn0267429</w:t>
            </w:r>
          </w:p>
        </w:tc>
        <w:tc>
          <w:tcPr>
            <w:tcW w:w="1959" w:type="dxa"/>
          </w:tcPr>
          <w:p w14:paraId="6BDF1727" w14:textId="77777777" w:rsidR="00B57652" w:rsidRDefault="00B57652" w:rsidP="007B0CDC">
            <w:r w:rsidRPr="00891888">
              <w:t>CG45782</w:t>
            </w:r>
          </w:p>
        </w:tc>
        <w:tc>
          <w:tcPr>
            <w:tcW w:w="1870" w:type="dxa"/>
          </w:tcPr>
          <w:p w14:paraId="68882B80" w14:textId="77777777" w:rsidR="00B57652" w:rsidRDefault="00B57652" w:rsidP="007B0CDC">
            <w:r w:rsidRPr="00891888">
              <w:t>2.534386377</w:t>
            </w:r>
          </w:p>
        </w:tc>
        <w:tc>
          <w:tcPr>
            <w:tcW w:w="1870" w:type="dxa"/>
          </w:tcPr>
          <w:p w14:paraId="4AF9C2EA" w14:textId="77777777" w:rsidR="00B57652" w:rsidRDefault="00B57652" w:rsidP="007B0CDC">
            <w:r w:rsidRPr="00891888">
              <w:t>2.961759974</w:t>
            </w:r>
          </w:p>
        </w:tc>
        <w:tc>
          <w:tcPr>
            <w:tcW w:w="1870" w:type="dxa"/>
          </w:tcPr>
          <w:p w14:paraId="6AB756AF" w14:textId="77777777" w:rsidR="00B57652" w:rsidRDefault="00B57652" w:rsidP="007B0CDC">
            <w:r w:rsidRPr="00891888">
              <w:t>1</w:t>
            </w:r>
          </w:p>
        </w:tc>
      </w:tr>
      <w:tr w:rsidR="00B57652" w14:paraId="7607BFBD" w14:textId="77777777" w:rsidTr="00B57652">
        <w:tc>
          <w:tcPr>
            <w:tcW w:w="1870" w:type="dxa"/>
          </w:tcPr>
          <w:p w14:paraId="1631C2EC" w14:textId="77777777" w:rsidR="00B57652" w:rsidRDefault="00B57652" w:rsidP="007B0CDC">
            <w:r w:rsidRPr="00891888">
              <w:t>FBgn0264675</w:t>
            </w:r>
          </w:p>
        </w:tc>
        <w:tc>
          <w:tcPr>
            <w:tcW w:w="1959" w:type="dxa"/>
          </w:tcPr>
          <w:p w14:paraId="0E0F8585" w14:textId="77777777" w:rsidR="00B57652" w:rsidRDefault="00B57652" w:rsidP="007B0CDC">
            <w:r w:rsidRPr="00891888">
              <w:t>CR43960</w:t>
            </w:r>
          </w:p>
        </w:tc>
        <w:tc>
          <w:tcPr>
            <w:tcW w:w="1870" w:type="dxa"/>
          </w:tcPr>
          <w:p w14:paraId="0481F21F" w14:textId="77777777" w:rsidR="00B57652" w:rsidRDefault="00B57652" w:rsidP="007B0CDC">
            <w:r w:rsidRPr="00891888">
              <w:t>2.497552575</w:t>
            </w:r>
          </w:p>
        </w:tc>
        <w:tc>
          <w:tcPr>
            <w:tcW w:w="1870" w:type="dxa"/>
          </w:tcPr>
          <w:p w14:paraId="08324896" w14:textId="77777777" w:rsidR="00B57652" w:rsidRDefault="00B57652" w:rsidP="007B0CDC">
            <w:r w:rsidRPr="00891888">
              <w:t>1.833318227</w:t>
            </w:r>
          </w:p>
        </w:tc>
        <w:tc>
          <w:tcPr>
            <w:tcW w:w="1870" w:type="dxa"/>
          </w:tcPr>
          <w:p w14:paraId="0C175440" w14:textId="77777777" w:rsidR="00B57652" w:rsidRDefault="00B57652" w:rsidP="007B0CDC">
            <w:r w:rsidRPr="00891888">
              <w:t>1</w:t>
            </w:r>
          </w:p>
        </w:tc>
      </w:tr>
      <w:tr w:rsidR="00B57652" w14:paraId="6AC7BC2F" w14:textId="77777777" w:rsidTr="00B57652">
        <w:tc>
          <w:tcPr>
            <w:tcW w:w="1870" w:type="dxa"/>
          </w:tcPr>
          <w:p w14:paraId="2253A11C" w14:textId="77777777" w:rsidR="00B57652" w:rsidRDefault="00B57652" w:rsidP="007B0CDC">
            <w:r w:rsidRPr="00891888">
              <w:t>FBgn0036446</w:t>
            </w:r>
          </w:p>
        </w:tc>
        <w:tc>
          <w:tcPr>
            <w:tcW w:w="1959" w:type="dxa"/>
          </w:tcPr>
          <w:p w14:paraId="7D5874ED" w14:textId="77777777" w:rsidR="00B57652" w:rsidRDefault="00B57652" w:rsidP="007B0CDC">
            <w:r w:rsidRPr="00891888">
              <w:t>CG9384</w:t>
            </w:r>
          </w:p>
        </w:tc>
        <w:tc>
          <w:tcPr>
            <w:tcW w:w="1870" w:type="dxa"/>
          </w:tcPr>
          <w:p w14:paraId="458AAC6C" w14:textId="77777777" w:rsidR="00B57652" w:rsidRDefault="00B57652" w:rsidP="007B0CDC">
            <w:r w:rsidRPr="00891888">
              <w:t>2.451832874</w:t>
            </w:r>
          </w:p>
        </w:tc>
        <w:tc>
          <w:tcPr>
            <w:tcW w:w="1870" w:type="dxa"/>
          </w:tcPr>
          <w:p w14:paraId="74057CAE" w14:textId="77777777" w:rsidR="00B57652" w:rsidRDefault="00B57652" w:rsidP="007B0CDC">
            <w:r w:rsidRPr="00891888">
              <w:t>1.011063191</w:t>
            </w:r>
          </w:p>
        </w:tc>
        <w:tc>
          <w:tcPr>
            <w:tcW w:w="1870" w:type="dxa"/>
          </w:tcPr>
          <w:p w14:paraId="118D0A10" w14:textId="77777777" w:rsidR="00B57652" w:rsidRDefault="00B57652" w:rsidP="007B0CDC">
            <w:r w:rsidRPr="00891888">
              <w:t>0</w:t>
            </w:r>
          </w:p>
        </w:tc>
      </w:tr>
      <w:tr w:rsidR="00B57652" w14:paraId="55BCD6B7" w14:textId="77777777" w:rsidTr="00B57652">
        <w:tc>
          <w:tcPr>
            <w:tcW w:w="1870" w:type="dxa"/>
          </w:tcPr>
          <w:p w14:paraId="0B8B5602" w14:textId="77777777" w:rsidR="00B57652" w:rsidRDefault="00B57652" w:rsidP="007B0CDC">
            <w:r w:rsidRPr="00891888">
              <w:t>FBgn0011288</w:t>
            </w:r>
          </w:p>
        </w:tc>
        <w:tc>
          <w:tcPr>
            <w:tcW w:w="1959" w:type="dxa"/>
          </w:tcPr>
          <w:p w14:paraId="7B6F32CF" w14:textId="77777777" w:rsidR="00B57652" w:rsidRDefault="00B57652" w:rsidP="007B0CDC">
            <w:r w:rsidRPr="00891888">
              <w:t>Snap25</w:t>
            </w:r>
          </w:p>
        </w:tc>
        <w:tc>
          <w:tcPr>
            <w:tcW w:w="1870" w:type="dxa"/>
          </w:tcPr>
          <w:p w14:paraId="73FD3638" w14:textId="77777777" w:rsidR="00B57652" w:rsidRDefault="00B57652" w:rsidP="007B0CDC">
            <w:r w:rsidRPr="00891888">
              <w:t>2.332530618</w:t>
            </w:r>
          </w:p>
        </w:tc>
        <w:tc>
          <w:tcPr>
            <w:tcW w:w="1870" w:type="dxa"/>
          </w:tcPr>
          <w:p w14:paraId="5415E878" w14:textId="77777777" w:rsidR="00B57652" w:rsidRDefault="00B57652" w:rsidP="007B0CDC">
            <w:r w:rsidRPr="00891888">
              <w:t>2.021025993</w:t>
            </w:r>
          </w:p>
        </w:tc>
        <w:tc>
          <w:tcPr>
            <w:tcW w:w="1870" w:type="dxa"/>
          </w:tcPr>
          <w:p w14:paraId="6784339C" w14:textId="77777777" w:rsidR="00B57652" w:rsidRDefault="00B57652" w:rsidP="007B0CDC">
            <w:r w:rsidRPr="00891888">
              <w:t>1</w:t>
            </w:r>
          </w:p>
        </w:tc>
      </w:tr>
      <w:tr w:rsidR="00B57652" w14:paraId="657BC9BF" w14:textId="77777777" w:rsidTr="00B57652">
        <w:tc>
          <w:tcPr>
            <w:tcW w:w="1870" w:type="dxa"/>
          </w:tcPr>
          <w:p w14:paraId="48860BAA" w14:textId="77777777" w:rsidR="00B57652" w:rsidRDefault="00B57652" w:rsidP="007B0CDC">
            <w:r w:rsidRPr="00891888">
              <w:t>FBgn0031058</w:t>
            </w:r>
          </w:p>
        </w:tc>
        <w:tc>
          <w:tcPr>
            <w:tcW w:w="1959" w:type="dxa"/>
          </w:tcPr>
          <w:p w14:paraId="597A42C9" w14:textId="77777777" w:rsidR="00B57652" w:rsidRDefault="00B57652" w:rsidP="007B0CDC">
            <w:r w:rsidRPr="00891888">
              <w:t>CG14227</w:t>
            </w:r>
          </w:p>
        </w:tc>
        <w:tc>
          <w:tcPr>
            <w:tcW w:w="1870" w:type="dxa"/>
          </w:tcPr>
          <w:p w14:paraId="4261048B" w14:textId="77777777" w:rsidR="00B57652" w:rsidRDefault="00B57652" w:rsidP="007B0CDC">
            <w:r w:rsidRPr="00891888">
              <w:t>2.328264168</w:t>
            </w:r>
          </w:p>
        </w:tc>
        <w:tc>
          <w:tcPr>
            <w:tcW w:w="1870" w:type="dxa"/>
          </w:tcPr>
          <w:p w14:paraId="1EF81513" w14:textId="77777777" w:rsidR="00B57652" w:rsidRDefault="00B57652" w:rsidP="007B0CDC">
            <w:r w:rsidRPr="00891888">
              <w:t>3.911739187</w:t>
            </w:r>
          </w:p>
        </w:tc>
        <w:tc>
          <w:tcPr>
            <w:tcW w:w="1870" w:type="dxa"/>
          </w:tcPr>
          <w:p w14:paraId="2E4D45CE" w14:textId="77777777" w:rsidR="00B57652" w:rsidRDefault="00B57652" w:rsidP="007B0CDC">
            <w:r w:rsidRPr="00891888">
              <w:t>1</w:t>
            </w:r>
          </w:p>
        </w:tc>
      </w:tr>
      <w:tr w:rsidR="00B57652" w14:paraId="46BC0A4B" w14:textId="77777777" w:rsidTr="00B57652">
        <w:tc>
          <w:tcPr>
            <w:tcW w:w="1870" w:type="dxa"/>
          </w:tcPr>
          <w:p w14:paraId="58F7A364" w14:textId="77777777" w:rsidR="00B57652" w:rsidRDefault="00B57652" w:rsidP="007B0CDC">
            <w:r w:rsidRPr="00891888">
              <w:t>FBgn0034321</w:t>
            </w:r>
          </w:p>
        </w:tc>
        <w:tc>
          <w:tcPr>
            <w:tcW w:w="1959" w:type="dxa"/>
          </w:tcPr>
          <w:p w14:paraId="2F440899" w14:textId="77777777" w:rsidR="00B57652" w:rsidRDefault="00B57652" w:rsidP="007B0CDC">
            <w:r w:rsidRPr="00891888">
              <w:t>CG14502</w:t>
            </w:r>
          </w:p>
        </w:tc>
        <w:tc>
          <w:tcPr>
            <w:tcW w:w="1870" w:type="dxa"/>
          </w:tcPr>
          <w:p w14:paraId="600AA42E" w14:textId="77777777" w:rsidR="00B57652" w:rsidRDefault="00B57652" w:rsidP="007B0CDC">
            <w:r w:rsidRPr="00891888">
              <w:t>2.328165537</w:t>
            </w:r>
          </w:p>
        </w:tc>
        <w:tc>
          <w:tcPr>
            <w:tcW w:w="1870" w:type="dxa"/>
          </w:tcPr>
          <w:p w14:paraId="1349674F" w14:textId="77777777" w:rsidR="00B57652" w:rsidRDefault="00B57652" w:rsidP="007B0CDC">
            <w:r w:rsidRPr="00891888">
              <w:t>1.48678218</w:t>
            </w:r>
          </w:p>
        </w:tc>
        <w:tc>
          <w:tcPr>
            <w:tcW w:w="1870" w:type="dxa"/>
          </w:tcPr>
          <w:p w14:paraId="020CF913" w14:textId="77777777" w:rsidR="00B57652" w:rsidRDefault="00B57652" w:rsidP="007B0CDC">
            <w:r w:rsidRPr="00891888">
              <w:t>0</w:t>
            </w:r>
          </w:p>
        </w:tc>
      </w:tr>
      <w:tr w:rsidR="00B57652" w14:paraId="023A9362" w14:textId="77777777" w:rsidTr="00B57652">
        <w:tc>
          <w:tcPr>
            <w:tcW w:w="1870" w:type="dxa"/>
          </w:tcPr>
          <w:p w14:paraId="36E3C886" w14:textId="77777777" w:rsidR="00B57652" w:rsidRDefault="00B57652" w:rsidP="007B0CDC">
            <w:r w:rsidRPr="00891888">
              <w:t>FBgn0267001</w:t>
            </w:r>
          </w:p>
        </w:tc>
        <w:tc>
          <w:tcPr>
            <w:tcW w:w="1959" w:type="dxa"/>
          </w:tcPr>
          <w:p w14:paraId="5B908F06" w14:textId="77777777" w:rsidR="00B57652" w:rsidRDefault="00B57652" w:rsidP="007B0CDC">
            <w:r w:rsidRPr="00891888">
              <w:t>Ten-a</w:t>
            </w:r>
          </w:p>
        </w:tc>
        <w:tc>
          <w:tcPr>
            <w:tcW w:w="1870" w:type="dxa"/>
          </w:tcPr>
          <w:p w14:paraId="53CBCAEC" w14:textId="77777777" w:rsidR="00B57652" w:rsidRDefault="00B57652" w:rsidP="007B0CDC">
            <w:r w:rsidRPr="00891888">
              <w:t>2.31613235</w:t>
            </w:r>
          </w:p>
        </w:tc>
        <w:tc>
          <w:tcPr>
            <w:tcW w:w="1870" w:type="dxa"/>
          </w:tcPr>
          <w:p w14:paraId="4C348F3C" w14:textId="77777777" w:rsidR="00B57652" w:rsidRDefault="00B57652" w:rsidP="007B0CDC">
            <w:r w:rsidRPr="00891888">
              <w:t>1.587324492</w:t>
            </w:r>
          </w:p>
        </w:tc>
        <w:tc>
          <w:tcPr>
            <w:tcW w:w="1870" w:type="dxa"/>
          </w:tcPr>
          <w:p w14:paraId="1767BFED" w14:textId="77777777" w:rsidR="00B57652" w:rsidRDefault="00B57652" w:rsidP="007B0CDC">
            <w:r w:rsidRPr="00891888">
              <w:t>1</w:t>
            </w:r>
          </w:p>
        </w:tc>
      </w:tr>
      <w:tr w:rsidR="00B57652" w14:paraId="403EB019" w14:textId="77777777" w:rsidTr="00B57652">
        <w:tc>
          <w:tcPr>
            <w:tcW w:w="1870" w:type="dxa"/>
          </w:tcPr>
          <w:p w14:paraId="1C34D77E" w14:textId="77777777" w:rsidR="00B57652" w:rsidRDefault="00B57652" w:rsidP="007B0CDC">
            <w:r w:rsidRPr="00891888">
              <w:t>FBgn0267430</w:t>
            </w:r>
          </w:p>
        </w:tc>
        <w:tc>
          <w:tcPr>
            <w:tcW w:w="1959" w:type="dxa"/>
          </w:tcPr>
          <w:p w14:paraId="323BBBCB" w14:textId="77777777" w:rsidR="00B57652" w:rsidRDefault="00B57652" w:rsidP="007B0CDC">
            <w:r w:rsidRPr="00891888">
              <w:t>CG45783</w:t>
            </w:r>
          </w:p>
        </w:tc>
        <w:tc>
          <w:tcPr>
            <w:tcW w:w="1870" w:type="dxa"/>
          </w:tcPr>
          <w:p w14:paraId="38A01C02" w14:textId="77777777" w:rsidR="00B57652" w:rsidRDefault="00B57652" w:rsidP="007B0CDC">
            <w:r w:rsidRPr="00891888">
              <w:t>2.305448976</w:t>
            </w:r>
          </w:p>
        </w:tc>
        <w:tc>
          <w:tcPr>
            <w:tcW w:w="1870" w:type="dxa"/>
          </w:tcPr>
          <w:p w14:paraId="715F5A95" w14:textId="77777777" w:rsidR="00B57652" w:rsidRDefault="00B57652" w:rsidP="007B0CDC">
            <w:r w:rsidRPr="00891888">
              <w:t>2.5374248</w:t>
            </w:r>
          </w:p>
        </w:tc>
        <w:tc>
          <w:tcPr>
            <w:tcW w:w="1870" w:type="dxa"/>
          </w:tcPr>
          <w:p w14:paraId="7222E882" w14:textId="77777777" w:rsidR="00B57652" w:rsidRDefault="00B57652" w:rsidP="007B0CDC">
            <w:r w:rsidRPr="00891888">
              <w:t>1</w:t>
            </w:r>
          </w:p>
        </w:tc>
      </w:tr>
      <w:tr w:rsidR="00B57652" w14:paraId="4CA962CE" w14:textId="77777777" w:rsidTr="00B57652">
        <w:tc>
          <w:tcPr>
            <w:tcW w:w="1870" w:type="dxa"/>
          </w:tcPr>
          <w:p w14:paraId="3FF68613" w14:textId="77777777" w:rsidR="00B57652" w:rsidRDefault="00B57652" w:rsidP="007B0CDC">
            <w:r w:rsidRPr="00891888">
              <w:t>FBgn0036331</w:t>
            </w:r>
          </w:p>
        </w:tc>
        <w:tc>
          <w:tcPr>
            <w:tcW w:w="1959" w:type="dxa"/>
          </w:tcPr>
          <w:p w14:paraId="6F825C51" w14:textId="77777777" w:rsidR="00B57652" w:rsidRDefault="00B57652" w:rsidP="007B0CDC">
            <w:r w:rsidRPr="00891888">
              <w:t>CG14117</w:t>
            </w:r>
          </w:p>
        </w:tc>
        <w:tc>
          <w:tcPr>
            <w:tcW w:w="1870" w:type="dxa"/>
          </w:tcPr>
          <w:p w14:paraId="771C9253" w14:textId="77777777" w:rsidR="00B57652" w:rsidRDefault="00B57652" w:rsidP="007B0CDC">
            <w:r w:rsidRPr="00891888">
              <w:t>2.297662847</w:t>
            </w:r>
          </w:p>
        </w:tc>
        <w:tc>
          <w:tcPr>
            <w:tcW w:w="1870" w:type="dxa"/>
          </w:tcPr>
          <w:p w14:paraId="1E266095" w14:textId="77777777" w:rsidR="00B57652" w:rsidRDefault="00B57652" w:rsidP="007B0CDC">
            <w:r w:rsidRPr="00891888">
              <w:t>1.148780183</w:t>
            </w:r>
          </w:p>
        </w:tc>
        <w:tc>
          <w:tcPr>
            <w:tcW w:w="1870" w:type="dxa"/>
          </w:tcPr>
          <w:p w14:paraId="4153F34B" w14:textId="77777777" w:rsidR="00B57652" w:rsidRDefault="00B57652" w:rsidP="007B0CDC">
            <w:r w:rsidRPr="00891888">
              <w:t>0</w:t>
            </w:r>
          </w:p>
        </w:tc>
      </w:tr>
      <w:tr w:rsidR="00B57652" w14:paraId="7858621F" w14:textId="77777777" w:rsidTr="00B57652">
        <w:tc>
          <w:tcPr>
            <w:tcW w:w="1870" w:type="dxa"/>
          </w:tcPr>
          <w:p w14:paraId="19405B85" w14:textId="77777777" w:rsidR="00B57652" w:rsidRDefault="00B57652" w:rsidP="007B0CDC">
            <w:r w:rsidRPr="00891888">
              <w:t>FBgn0052195</w:t>
            </w:r>
          </w:p>
        </w:tc>
        <w:tc>
          <w:tcPr>
            <w:tcW w:w="1959" w:type="dxa"/>
          </w:tcPr>
          <w:p w14:paraId="5503B942" w14:textId="77777777" w:rsidR="00B57652" w:rsidRDefault="00B57652" w:rsidP="007B0CDC">
            <w:r w:rsidRPr="00891888">
              <w:t>CG32195</w:t>
            </w:r>
          </w:p>
        </w:tc>
        <w:tc>
          <w:tcPr>
            <w:tcW w:w="1870" w:type="dxa"/>
          </w:tcPr>
          <w:p w14:paraId="0AE6FECF" w14:textId="77777777" w:rsidR="00B57652" w:rsidRDefault="00B57652" w:rsidP="007B0CDC">
            <w:r w:rsidRPr="00891888">
              <w:t>2.293784388</w:t>
            </w:r>
          </w:p>
        </w:tc>
        <w:tc>
          <w:tcPr>
            <w:tcW w:w="1870" w:type="dxa"/>
          </w:tcPr>
          <w:p w14:paraId="5AC9F8E7" w14:textId="77777777" w:rsidR="00B57652" w:rsidRDefault="00B57652" w:rsidP="007B0CDC">
            <w:r w:rsidRPr="00891888">
              <w:t>1.624264688</w:t>
            </w:r>
          </w:p>
        </w:tc>
        <w:tc>
          <w:tcPr>
            <w:tcW w:w="1870" w:type="dxa"/>
          </w:tcPr>
          <w:p w14:paraId="115EAE7B" w14:textId="77777777" w:rsidR="00B57652" w:rsidRDefault="00B57652" w:rsidP="007B0CDC">
            <w:r w:rsidRPr="00891888">
              <w:t>0</w:t>
            </w:r>
          </w:p>
        </w:tc>
      </w:tr>
      <w:tr w:rsidR="00B57652" w14:paraId="2916FBD4" w14:textId="77777777" w:rsidTr="00B57652">
        <w:tc>
          <w:tcPr>
            <w:tcW w:w="1870" w:type="dxa"/>
          </w:tcPr>
          <w:p w14:paraId="71B93D5D" w14:textId="77777777" w:rsidR="00B57652" w:rsidRDefault="00B57652" w:rsidP="007B0CDC">
            <w:r w:rsidRPr="00891888">
              <w:t>FBgn0050401</w:t>
            </w:r>
          </w:p>
        </w:tc>
        <w:tc>
          <w:tcPr>
            <w:tcW w:w="1959" w:type="dxa"/>
          </w:tcPr>
          <w:p w14:paraId="6A740D99" w14:textId="77777777" w:rsidR="00B57652" w:rsidRDefault="00B57652" w:rsidP="007B0CDC">
            <w:r w:rsidRPr="00891888">
              <w:t>CG30401</w:t>
            </w:r>
          </w:p>
        </w:tc>
        <w:tc>
          <w:tcPr>
            <w:tcW w:w="1870" w:type="dxa"/>
          </w:tcPr>
          <w:p w14:paraId="013A8752" w14:textId="77777777" w:rsidR="00B57652" w:rsidRDefault="00B57652" w:rsidP="007B0CDC">
            <w:r w:rsidRPr="00891888">
              <w:t>2.292568517</w:t>
            </w:r>
          </w:p>
        </w:tc>
        <w:tc>
          <w:tcPr>
            <w:tcW w:w="1870" w:type="dxa"/>
          </w:tcPr>
          <w:p w14:paraId="3D65F502" w14:textId="77777777" w:rsidR="00B57652" w:rsidRDefault="00B57652" w:rsidP="007B0CDC">
            <w:r w:rsidRPr="00891888">
              <w:t>1.883213622</w:t>
            </w:r>
          </w:p>
        </w:tc>
        <w:tc>
          <w:tcPr>
            <w:tcW w:w="1870" w:type="dxa"/>
          </w:tcPr>
          <w:p w14:paraId="0B752B9E" w14:textId="77777777" w:rsidR="00B57652" w:rsidRDefault="00B57652" w:rsidP="007B0CDC">
            <w:r w:rsidRPr="00891888">
              <w:t>0</w:t>
            </w:r>
          </w:p>
        </w:tc>
      </w:tr>
      <w:tr w:rsidR="00B57652" w14:paraId="5B43CD0E" w14:textId="77777777" w:rsidTr="00B57652">
        <w:tc>
          <w:tcPr>
            <w:tcW w:w="1870" w:type="dxa"/>
          </w:tcPr>
          <w:p w14:paraId="71C7CD07" w14:textId="77777777" w:rsidR="00B57652" w:rsidRDefault="00B57652" w:rsidP="007B0CDC">
            <w:r w:rsidRPr="00891888">
              <w:t>FBgn0016036</w:t>
            </w:r>
          </w:p>
        </w:tc>
        <w:tc>
          <w:tcPr>
            <w:tcW w:w="1959" w:type="dxa"/>
          </w:tcPr>
          <w:p w14:paraId="19117DA8" w14:textId="77777777" w:rsidR="00B57652" w:rsidRDefault="00B57652" w:rsidP="007B0CDC">
            <w:r w:rsidRPr="00891888">
              <w:t>mei-P22</w:t>
            </w:r>
          </w:p>
        </w:tc>
        <w:tc>
          <w:tcPr>
            <w:tcW w:w="1870" w:type="dxa"/>
          </w:tcPr>
          <w:p w14:paraId="4F0E501A" w14:textId="77777777" w:rsidR="00B57652" w:rsidRDefault="00B57652" w:rsidP="007B0CDC">
            <w:r w:rsidRPr="00891888">
              <w:t>2.284213851</w:t>
            </w:r>
          </w:p>
        </w:tc>
        <w:tc>
          <w:tcPr>
            <w:tcW w:w="1870" w:type="dxa"/>
          </w:tcPr>
          <w:p w14:paraId="7323C684" w14:textId="77777777" w:rsidR="00B57652" w:rsidRDefault="00B57652" w:rsidP="007B0CDC">
            <w:r w:rsidRPr="00891888">
              <w:t>2.074163941</w:t>
            </w:r>
          </w:p>
        </w:tc>
        <w:tc>
          <w:tcPr>
            <w:tcW w:w="1870" w:type="dxa"/>
          </w:tcPr>
          <w:p w14:paraId="3E83A453" w14:textId="77777777" w:rsidR="00B57652" w:rsidRDefault="00B57652" w:rsidP="007B0CDC">
            <w:r w:rsidRPr="00891888">
              <w:t>0</w:t>
            </w:r>
          </w:p>
        </w:tc>
      </w:tr>
      <w:tr w:rsidR="00B57652" w14:paraId="4E767324" w14:textId="77777777" w:rsidTr="00B57652">
        <w:tc>
          <w:tcPr>
            <w:tcW w:w="1870" w:type="dxa"/>
          </w:tcPr>
          <w:p w14:paraId="531E882C" w14:textId="77777777" w:rsidR="00B57652" w:rsidRDefault="00B57652" w:rsidP="007B0CDC">
            <w:r w:rsidRPr="00891888">
              <w:lastRenderedPageBreak/>
              <w:t>FBgn0010768</w:t>
            </w:r>
          </w:p>
        </w:tc>
        <w:tc>
          <w:tcPr>
            <w:tcW w:w="1959" w:type="dxa"/>
          </w:tcPr>
          <w:p w14:paraId="555AE403" w14:textId="77777777" w:rsidR="00B57652" w:rsidRDefault="00B57652" w:rsidP="007B0CDC">
            <w:proofErr w:type="spellStart"/>
            <w:r w:rsidRPr="00891888">
              <w:t>sqz</w:t>
            </w:r>
            <w:proofErr w:type="spellEnd"/>
          </w:p>
        </w:tc>
        <w:tc>
          <w:tcPr>
            <w:tcW w:w="1870" w:type="dxa"/>
          </w:tcPr>
          <w:p w14:paraId="1AEA33BD" w14:textId="77777777" w:rsidR="00B57652" w:rsidRDefault="00B57652" w:rsidP="007B0CDC">
            <w:r w:rsidRPr="00891888">
              <w:t>2.26561858</w:t>
            </w:r>
          </w:p>
        </w:tc>
        <w:tc>
          <w:tcPr>
            <w:tcW w:w="1870" w:type="dxa"/>
          </w:tcPr>
          <w:p w14:paraId="25CF9BAD" w14:textId="77777777" w:rsidR="00B57652" w:rsidRDefault="00B57652" w:rsidP="007B0CDC">
            <w:r w:rsidRPr="00891888">
              <w:t>0.663219712</w:t>
            </w:r>
          </w:p>
        </w:tc>
        <w:tc>
          <w:tcPr>
            <w:tcW w:w="1870" w:type="dxa"/>
          </w:tcPr>
          <w:p w14:paraId="2893F04D" w14:textId="77777777" w:rsidR="00B57652" w:rsidRDefault="00B57652" w:rsidP="007B0CDC">
            <w:r w:rsidRPr="00891888">
              <w:t>0</w:t>
            </w:r>
          </w:p>
        </w:tc>
      </w:tr>
      <w:tr w:rsidR="00B57652" w14:paraId="193C142A" w14:textId="77777777" w:rsidTr="00B57652">
        <w:tc>
          <w:tcPr>
            <w:tcW w:w="1870" w:type="dxa"/>
          </w:tcPr>
          <w:p w14:paraId="312C1C9F" w14:textId="77777777" w:rsidR="00B57652" w:rsidRDefault="00B57652" w:rsidP="007B0CDC">
            <w:r w:rsidRPr="00891888">
              <w:t>FBgn0050403</w:t>
            </w:r>
          </w:p>
        </w:tc>
        <w:tc>
          <w:tcPr>
            <w:tcW w:w="1959" w:type="dxa"/>
          </w:tcPr>
          <w:p w14:paraId="0452D2DC" w14:textId="77777777" w:rsidR="00B57652" w:rsidRDefault="00B57652" w:rsidP="007B0CDC">
            <w:r w:rsidRPr="00891888">
              <w:t>CG30403</w:t>
            </w:r>
          </w:p>
        </w:tc>
        <w:tc>
          <w:tcPr>
            <w:tcW w:w="1870" w:type="dxa"/>
          </w:tcPr>
          <w:p w14:paraId="78700641" w14:textId="77777777" w:rsidR="00B57652" w:rsidRDefault="00B57652" w:rsidP="007B0CDC">
            <w:r w:rsidRPr="00891888">
              <w:t>2.246516472</w:t>
            </w:r>
          </w:p>
        </w:tc>
        <w:tc>
          <w:tcPr>
            <w:tcW w:w="1870" w:type="dxa"/>
          </w:tcPr>
          <w:p w14:paraId="7CACDEA0" w14:textId="77777777" w:rsidR="00B57652" w:rsidRDefault="00B57652" w:rsidP="007B0CDC">
            <w:r w:rsidRPr="00891888">
              <w:t>2.083776402</w:t>
            </w:r>
          </w:p>
        </w:tc>
        <w:tc>
          <w:tcPr>
            <w:tcW w:w="1870" w:type="dxa"/>
          </w:tcPr>
          <w:p w14:paraId="0EE59970" w14:textId="77777777" w:rsidR="00B57652" w:rsidRDefault="00B57652" w:rsidP="007B0CDC">
            <w:r w:rsidRPr="00891888">
              <w:t>1</w:t>
            </w:r>
          </w:p>
        </w:tc>
      </w:tr>
      <w:tr w:rsidR="00B57652" w14:paraId="0EB2DB87" w14:textId="77777777" w:rsidTr="00B57652">
        <w:tc>
          <w:tcPr>
            <w:tcW w:w="1870" w:type="dxa"/>
          </w:tcPr>
          <w:p w14:paraId="30DE44C2" w14:textId="77777777" w:rsidR="00B57652" w:rsidRDefault="00B57652" w:rsidP="007B0CDC">
            <w:r w:rsidRPr="00891888">
              <w:t>FBgn0000246</w:t>
            </w:r>
          </w:p>
        </w:tc>
        <w:tc>
          <w:tcPr>
            <w:tcW w:w="1959" w:type="dxa"/>
          </w:tcPr>
          <w:p w14:paraId="5A00947A" w14:textId="77777777" w:rsidR="00B57652" w:rsidRDefault="00B57652" w:rsidP="007B0CDC">
            <w:r w:rsidRPr="00891888">
              <w:t>c(3)G</w:t>
            </w:r>
          </w:p>
        </w:tc>
        <w:tc>
          <w:tcPr>
            <w:tcW w:w="1870" w:type="dxa"/>
          </w:tcPr>
          <w:p w14:paraId="634CE987" w14:textId="77777777" w:rsidR="00B57652" w:rsidRDefault="00B57652" w:rsidP="007B0CDC">
            <w:r w:rsidRPr="00891888">
              <w:t>2.241265083</w:t>
            </w:r>
          </w:p>
        </w:tc>
        <w:tc>
          <w:tcPr>
            <w:tcW w:w="1870" w:type="dxa"/>
          </w:tcPr>
          <w:p w14:paraId="18A7DEC0" w14:textId="77777777" w:rsidR="00B57652" w:rsidRDefault="00B57652" w:rsidP="007B0CDC">
            <w:r w:rsidRPr="00891888">
              <w:t>1.768996779</w:t>
            </w:r>
          </w:p>
        </w:tc>
        <w:tc>
          <w:tcPr>
            <w:tcW w:w="1870" w:type="dxa"/>
          </w:tcPr>
          <w:p w14:paraId="7B192524" w14:textId="77777777" w:rsidR="00B57652" w:rsidRDefault="00B57652" w:rsidP="007B0CDC">
            <w:r w:rsidRPr="00891888">
              <w:t>0</w:t>
            </w:r>
          </w:p>
        </w:tc>
      </w:tr>
      <w:tr w:rsidR="00B57652" w14:paraId="0CDF4300" w14:textId="77777777" w:rsidTr="00B57652">
        <w:tc>
          <w:tcPr>
            <w:tcW w:w="1870" w:type="dxa"/>
          </w:tcPr>
          <w:p w14:paraId="7E9C90D9" w14:textId="77777777" w:rsidR="00B57652" w:rsidRDefault="00B57652" w:rsidP="007B0CDC">
            <w:r w:rsidRPr="00891888">
              <w:t>FBgn0029831</w:t>
            </w:r>
          </w:p>
        </w:tc>
        <w:tc>
          <w:tcPr>
            <w:tcW w:w="1959" w:type="dxa"/>
          </w:tcPr>
          <w:p w14:paraId="576DC79F" w14:textId="77777777" w:rsidR="00B57652" w:rsidRDefault="00B57652" w:rsidP="007B0CDC">
            <w:r w:rsidRPr="00891888">
              <w:t>CG5966</w:t>
            </w:r>
          </w:p>
        </w:tc>
        <w:tc>
          <w:tcPr>
            <w:tcW w:w="1870" w:type="dxa"/>
          </w:tcPr>
          <w:p w14:paraId="29900318" w14:textId="77777777" w:rsidR="00B57652" w:rsidRDefault="00B57652" w:rsidP="007B0CDC">
            <w:r w:rsidRPr="00891888">
              <w:t>2.154094053</w:t>
            </w:r>
          </w:p>
        </w:tc>
        <w:tc>
          <w:tcPr>
            <w:tcW w:w="1870" w:type="dxa"/>
          </w:tcPr>
          <w:p w14:paraId="14D36B84" w14:textId="77777777" w:rsidR="00B57652" w:rsidRDefault="00B57652" w:rsidP="007B0CDC">
            <w:r w:rsidRPr="00891888">
              <w:t>1.602860712</w:t>
            </w:r>
          </w:p>
        </w:tc>
        <w:tc>
          <w:tcPr>
            <w:tcW w:w="1870" w:type="dxa"/>
          </w:tcPr>
          <w:p w14:paraId="0DD0587C" w14:textId="77777777" w:rsidR="00B57652" w:rsidRDefault="00B57652" w:rsidP="007B0CDC">
            <w:r w:rsidRPr="00891888">
              <w:t>0</w:t>
            </w:r>
          </w:p>
        </w:tc>
      </w:tr>
      <w:tr w:rsidR="00B57652" w14:paraId="03F09AD7" w14:textId="77777777" w:rsidTr="00B57652">
        <w:tc>
          <w:tcPr>
            <w:tcW w:w="1870" w:type="dxa"/>
          </w:tcPr>
          <w:p w14:paraId="6C1A0215" w14:textId="77777777" w:rsidR="00B57652" w:rsidRDefault="00B57652" w:rsidP="007B0CDC">
            <w:r w:rsidRPr="00891888">
              <w:t>FBgn0263974</w:t>
            </w:r>
          </w:p>
        </w:tc>
        <w:tc>
          <w:tcPr>
            <w:tcW w:w="1959" w:type="dxa"/>
          </w:tcPr>
          <w:p w14:paraId="3CCECA7A" w14:textId="77777777" w:rsidR="00B57652" w:rsidRDefault="00B57652" w:rsidP="007B0CDC">
            <w:proofErr w:type="spellStart"/>
            <w:r w:rsidRPr="00891888">
              <w:t>qin</w:t>
            </w:r>
            <w:proofErr w:type="spellEnd"/>
          </w:p>
        </w:tc>
        <w:tc>
          <w:tcPr>
            <w:tcW w:w="1870" w:type="dxa"/>
          </w:tcPr>
          <w:p w14:paraId="643A850E" w14:textId="77777777" w:rsidR="00B57652" w:rsidRDefault="00B57652" w:rsidP="007B0CDC">
            <w:r w:rsidRPr="00891888">
              <w:t>2.13836074</w:t>
            </w:r>
          </w:p>
        </w:tc>
        <w:tc>
          <w:tcPr>
            <w:tcW w:w="1870" w:type="dxa"/>
          </w:tcPr>
          <w:p w14:paraId="340F6904" w14:textId="77777777" w:rsidR="00B57652" w:rsidRDefault="00B57652" w:rsidP="007B0CDC">
            <w:r w:rsidRPr="00891888">
              <w:t>1.138621339</w:t>
            </w:r>
          </w:p>
        </w:tc>
        <w:tc>
          <w:tcPr>
            <w:tcW w:w="1870" w:type="dxa"/>
          </w:tcPr>
          <w:p w14:paraId="4E3C8CC1" w14:textId="77777777" w:rsidR="00B57652" w:rsidRDefault="00B57652" w:rsidP="007B0CDC">
            <w:r w:rsidRPr="00891888">
              <w:t>0</w:t>
            </w:r>
          </w:p>
        </w:tc>
      </w:tr>
      <w:tr w:rsidR="00B57652" w14:paraId="78F9CA66" w14:textId="77777777" w:rsidTr="00B57652">
        <w:tc>
          <w:tcPr>
            <w:tcW w:w="1870" w:type="dxa"/>
          </w:tcPr>
          <w:p w14:paraId="4070CB99" w14:textId="77777777" w:rsidR="00B57652" w:rsidRDefault="00B57652" w:rsidP="007B0CDC">
            <w:r w:rsidRPr="00891888">
              <w:t>FBgn0051999</w:t>
            </w:r>
          </w:p>
        </w:tc>
        <w:tc>
          <w:tcPr>
            <w:tcW w:w="1959" w:type="dxa"/>
          </w:tcPr>
          <w:p w14:paraId="423F8DD7" w14:textId="77777777" w:rsidR="00B57652" w:rsidRDefault="00B57652" w:rsidP="007B0CDC">
            <w:r w:rsidRPr="00891888">
              <w:t>CG31999</w:t>
            </w:r>
          </w:p>
        </w:tc>
        <w:tc>
          <w:tcPr>
            <w:tcW w:w="1870" w:type="dxa"/>
          </w:tcPr>
          <w:p w14:paraId="1B31421B" w14:textId="77777777" w:rsidR="00B57652" w:rsidRDefault="00B57652" w:rsidP="007B0CDC">
            <w:r w:rsidRPr="00891888">
              <w:t>2.088868322</w:t>
            </w:r>
          </w:p>
        </w:tc>
        <w:tc>
          <w:tcPr>
            <w:tcW w:w="1870" w:type="dxa"/>
          </w:tcPr>
          <w:p w14:paraId="4BC1C6D9" w14:textId="77777777" w:rsidR="00B57652" w:rsidRDefault="00B57652" w:rsidP="007B0CDC">
            <w:r w:rsidRPr="00891888">
              <w:t>2.107202043</w:t>
            </w:r>
          </w:p>
        </w:tc>
        <w:tc>
          <w:tcPr>
            <w:tcW w:w="1870" w:type="dxa"/>
          </w:tcPr>
          <w:p w14:paraId="63F63FC8" w14:textId="77777777" w:rsidR="00B57652" w:rsidRDefault="00B57652" w:rsidP="007B0CDC">
            <w:r w:rsidRPr="00891888">
              <w:t>1</w:t>
            </w:r>
          </w:p>
        </w:tc>
      </w:tr>
      <w:tr w:rsidR="00B57652" w14:paraId="08E913FC" w14:textId="77777777" w:rsidTr="00B57652">
        <w:tc>
          <w:tcPr>
            <w:tcW w:w="1870" w:type="dxa"/>
          </w:tcPr>
          <w:p w14:paraId="21D696BB" w14:textId="77777777" w:rsidR="00B57652" w:rsidRDefault="00B57652" w:rsidP="007B0CDC">
            <w:r w:rsidRPr="00891888">
              <w:t>FBgn0250876</w:t>
            </w:r>
          </w:p>
        </w:tc>
        <w:tc>
          <w:tcPr>
            <w:tcW w:w="1959" w:type="dxa"/>
          </w:tcPr>
          <w:p w14:paraId="40613829" w14:textId="77777777" w:rsidR="00B57652" w:rsidRDefault="00B57652" w:rsidP="007B0CDC">
            <w:r w:rsidRPr="00891888">
              <w:t>Sema-5c</w:t>
            </w:r>
          </w:p>
        </w:tc>
        <w:tc>
          <w:tcPr>
            <w:tcW w:w="1870" w:type="dxa"/>
          </w:tcPr>
          <w:p w14:paraId="6CB44785" w14:textId="77777777" w:rsidR="00B57652" w:rsidRDefault="00B57652" w:rsidP="007B0CDC">
            <w:r w:rsidRPr="00891888">
              <w:t>2.085912168</w:t>
            </w:r>
          </w:p>
        </w:tc>
        <w:tc>
          <w:tcPr>
            <w:tcW w:w="1870" w:type="dxa"/>
          </w:tcPr>
          <w:p w14:paraId="5B28B638" w14:textId="77777777" w:rsidR="00B57652" w:rsidRDefault="00B57652" w:rsidP="007B0CDC">
            <w:r w:rsidRPr="00891888">
              <w:t>1.039984897</w:t>
            </w:r>
          </w:p>
        </w:tc>
        <w:tc>
          <w:tcPr>
            <w:tcW w:w="1870" w:type="dxa"/>
          </w:tcPr>
          <w:p w14:paraId="43E37AC1" w14:textId="77777777" w:rsidR="00B57652" w:rsidRDefault="00B57652" w:rsidP="007B0CDC">
            <w:r w:rsidRPr="00891888">
              <w:t>0</w:t>
            </w:r>
          </w:p>
        </w:tc>
      </w:tr>
      <w:tr w:rsidR="00B57652" w14:paraId="5484D6E3" w14:textId="77777777" w:rsidTr="00B57652">
        <w:tc>
          <w:tcPr>
            <w:tcW w:w="1870" w:type="dxa"/>
          </w:tcPr>
          <w:p w14:paraId="70B0642A" w14:textId="77777777" w:rsidR="00B57652" w:rsidRDefault="00B57652" w:rsidP="007B0CDC">
            <w:r w:rsidRPr="00891888">
              <w:t>FBgn0032166</w:t>
            </w:r>
          </w:p>
        </w:tc>
        <w:tc>
          <w:tcPr>
            <w:tcW w:w="1959" w:type="dxa"/>
          </w:tcPr>
          <w:p w14:paraId="39FF933F" w14:textId="77777777" w:rsidR="00B57652" w:rsidRDefault="00B57652" w:rsidP="007B0CDC">
            <w:r w:rsidRPr="00891888">
              <w:t>CG4619</w:t>
            </w:r>
          </w:p>
        </w:tc>
        <w:tc>
          <w:tcPr>
            <w:tcW w:w="1870" w:type="dxa"/>
          </w:tcPr>
          <w:p w14:paraId="1CC0B89F" w14:textId="77777777" w:rsidR="00B57652" w:rsidRDefault="00B57652" w:rsidP="007B0CDC">
            <w:r w:rsidRPr="00891888">
              <w:t>2.070737757</w:t>
            </w:r>
          </w:p>
        </w:tc>
        <w:tc>
          <w:tcPr>
            <w:tcW w:w="1870" w:type="dxa"/>
          </w:tcPr>
          <w:p w14:paraId="28777259" w14:textId="77777777" w:rsidR="00B57652" w:rsidRDefault="00B57652" w:rsidP="007B0CDC">
            <w:r w:rsidRPr="00891888">
              <w:t>0.911548269</w:t>
            </w:r>
          </w:p>
        </w:tc>
        <w:tc>
          <w:tcPr>
            <w:tcW w:w="1870" w:type="dxa"/>
          </w:tcPr>
          <w:p w14:paraId="096A77DC" w14:textId="77777777" w:rsidR="00B57652" w:rsidRDefault="00B57652" w:rsidP="007B0CDC">
            <w:r w:rsidRPr="00891888">
              <w:t>0</w:t>
            </w:r>
          </w:p>
        </w:tc>
      </w:tr>
      <w:tr w:rsidR="00B57652" w14:paraId="5D37083C" w14:textId="77777777" w:rsidTr="00B57652">
        <w:tc>
          <w:tcPr>
            <w:tcW w:w="1870" w:type="dxa"/>
          </w:tcPr>
          <w:p w14:paraId="0734A380" w14:textId="77777777" w:rsidR="00B57652" w:rsidRDefault="00B57652" w:rsidP="007B0CDC">
            <w:r w:rsidRPr="00891888">
              <w:t>FBgn0027571</w:t>
            </w:r>
          </w:p>
        </w:tc>
        <w:tc>
          <w:tcPr>
            <w:tcW w:w="1959" w:type="dxa"/>
          </w:tcPr>
          <w:p w14:paraId="09712199" w14:textId="77777777" w:rsidR="00B57652" w:rsidRDefault="00B57652" w:rsidP="007B0CDC">
            <w:r w:rsidRPr="00891888">
              <w:t>CG3523</w:t>
            </w:r>
          </w:p>
        </w:tc>
        <w:tc>
          <w:tcPr>
            <w:tcW w:w="1870" w:type="dxa"/>
          </w:tcPr>
          <w:p w14:paraId="5422919E" w14:textId="77777777" w:rsidR="00B57652" w:rsidRDefault="00B57652" w:rsidP="007B0CDC">
            <w:r w:rsidRPr="00891888">
              <w:t>2.059633974</w:t>
            </w:r>
          </w:p>
        </w:tc>
        <w:tc>
          <w:tcPr>
            <w:tcW w:w="1870" w:type="dxa"/>
          </w:tcPr>
          <w:p w14:paraId="4D394C97" w14:textId="77777777" w:rsidR="00B57652" w:rsidRDefault="00B57652" w:rsidP="007B0CDC">
            <w:r w:rsidRPr="00891888">
              <w:t>1.016221898</w:t>
            </w:r>
          </w:p>
        </w:tc>
        <w:tc>
          <w:tcPr>
            <w:tcW w:w="1870" w:type="dxa"/>
          </w:tcPr>
          <w:p w14:paraId="2A3C0FCE" w14:textId="77777777" w:rsidR="00B57652" w:rsidRDefault="00B57652" w:rsidP="007B0CDC">
            <w:r w:rsidRPr="00891888">
              <w:t>0</w:t>
            </w:r>
          </w:p>
        </w:tc>
      </w:tr>
      <w:tr w:rsidR="00B57652" w14:paraId="2B833CF9" w14:textId="77777777" w:rsidTr="00B57652">
        <w:tc>
          <w:tcPr>
            <w:tcW w:w="1870" w:type="dxa"/>
          </w:tcPr>
          <w:p w14:paraId="2343BAB1" w14:textId="77777777" w:rsidR="00B57652" w:rsidRDefault="00B57652" w:rsidP="007B0CDC">
            <w:r w:rsidRPr="00891888">
              <w:t>FBgn0013983</w:t>
            </w:r>
          </w:p>
        </w:tc>
        <w:tc>
          <w:tcPr>
            <w:tcW w:w="1959" w:type="dxa"/>
          </w:tcPr>
          <w:p w14:paraId="785DEA6B" w14:textId="77777777" w:rsidR="00B57652" w:rsidRDefault="00B57652" w:rsidP="007B0CDC">
            <w:proofErr w:type="spellStart"/>
            <w:r w:rsidRPr="00891888">
              <w:t>imd</w:t>
            </w:r>
            <w:proofErr w:type="spellEnd"/>
          </w:p>
        </w:tc>
        <w:tc>
          <w:tcPr>
            <w:tcW w:w="1870" w:type="dxa"/>
          </w:tcPr>
          <w:p w14:paraId="45F70E12" w14:textId="77777777" w:rsidR="00B57652" w:rsidRDefault="00B57652" w:rsidP="007B0CDC">
            <w:r w:rsidRPr="00891888">
              <w:t>2.051527393</w:t>
            </w:r>
          </w:p>
        </w:tc>
        <w:tc>
          <w:tcPr>
            <w:tcW w:w="1870" w:type="dxa"/>
          </w:tcPr>
          <w:p w14:paraId="31E3A47A" w14:textId="77777777" w:rsidR="00B57652" w:rsidRDefault="00B57652" w:rsidP="007B0CDC">
            <w:r w:rsidRPr="00891888">
              <w:t>1.055863007</w:t>
            </w:r>
          </w:p>
        </w:tc>
        <w:tc>
          <w:tcPr>
            <w:tcW w:w="1870" w:type="dxa"/>
          </w:tcPr>
          <w:p w14:paraId="0529B14B" w14:textId="77777777" w:rsidR="00B57652" w:rsidRDefault="00B57652" w:rsidP="007B0CDC">
            <w:r w:rsidRPr="00891888">
              <w:t>0</w:t>
            </w:r>
          </w:p>
        </w:tc>
      </w:tr>
      <w:tr w:rsidR="00B57652" w14:paraId="3C17DDC5" w14:textId="77777777" w:rsidTr="00B57652">
        <w:tc>
          <w:tcPr>
            <w:tcW w:w="1870" w:type="dxa"/>
          </w:tcPr>
          <w:p w14:paraId="64C6F52C" w14:textId="77777777" w:rsidR="00B57652" w:rsidRDefault="00B57652" w:rsidP="007B0CDC">
            <w:r w:rsidRPr="00891888">
              <w:t>FBgn0267431</w:t>
            </w:r>
          </w:p>
        </w:tc>
        <w:tc>
          <w:tcPr>
            <w:tcW w:w="1959" w:type="dxa"/>
          </w:tcPr>
          <w:p w14:paraId="3FB87539" w14:textId="77777777" w:rsidR="00B57652" w:rsidRDefault="00B57652" w:rsidP="007B0CDC">
            <w:r w:rsidRPr="00891888">
              <w:t>CG45784</w:t>
            </w:r>
          </w:p>
        </w:tc>
        <w:tc>
          <w:tcPr>
            <w:tcW w:w="1870" w:type="dxa"/>
          </w:tcPr>
          <w:p w14:paraId="2275D630" w14:textId="77777777" w:rsidR="00B57652" w:rsidRDefault="00B57652" w:rsidP="007B0CDC">
            <w:r w:rsidRPr="00891888">
              <w:t>2.04399737</w:t>
            </w:r>
          </w:p>
        </w:tc>
        <w:tc>
          <w:tcPr>
            <w:tcW w:w="1870" w:type="dxa"/>
          </w:tcPr>
          <w:p w14:paraId="1DA6B80C" w14:textId="77777777" w:rsidR="00B57652" w:rsidRDefault="00B57652" w:rsidP="007B0CDC">
            <w:r w:rsidRPr="00891888">
              <w:t>2.273359195</w:t>
            </w:r>
          </w:p>
        </w:tc>
        <w:tc>
          <w:tcPr>
            <w:tcW w:w="1870" w:type="dxa"/>
          </w:tcPr>
          <w:p w14:paraId="1FEF5836" w14:textId="77777777" w:rsidR="00B57652" w:rsidRDefault="00B57652" w:rsidP="007B0CDC">
            <w:r w:rsidRPr="00891888">
              <w:t>1</w:t>
            </w:r>
          </w:p>
        </w:tc>
      </w:tr>
      <w:tr w:rsidR="00B57652" w14:paraId="6E8E86AB" w14:textId="77777777" w:rsidTr="00B57652">
        <w:tc>
          <w:tcPr>
            <w:tcW w:w="1870" w:type="dxa"/>
          </w:tcPr>
          <w:p w14:paraId="7AA39359" w14:textId="77777777" w:rsidR="00B57652" w:rsidRDefault="00B57652" w:rsidP="007B0CDC">
            <w:r w:rsidRPr="00891888">
              <w:t>FBgn0024366</w:t>
            </w:r>
          </w:p>
        </w:tc>
        <w:tc>
          <w:tcPr>
            <w:tcW w:w="1959" w:type="dxa"/>
          </w:tcPr>
          <w:p w14:paraId="7058B3CB" w14:textId="77777777" w:rsidR="00B57652" w:rsidRDefault="00B57652" w:rsidP="007B0CDC">
            <w:r w:rsidRPr="00891888">
              <w:t>CG11409</w:t>
            </w:r>
          </w:p>
        </w:tc>
        <w:tc>
          <w:tcPr>
            <w:tcW w:w="1870" w:type="dxa"/>
          </w:tcPr>
          <w:p w14:paraId="15F65355" w14:textId="77777777" w:rsidR="00B57652" w:rsidRDefault="00B57652" w:rsidP="007B0CDC">
            <w:r w:rsidRPr="00891888">
              <w:t>2.035885982</w:t>
            </w:r>
          </w:p>
        </w:tc>
        <w:tc>
          <w:tcPr>
            <w:tcW w:w="1870" w:type="dxa"/>
          </w:tcPr>
          <w:p w14:paraId="25E79C9A" w14:textId="77777777" w:rsidR="00B57652" w:rsidRDefault="00B57652" w:rsidP="007B0CDC">
            <w:r w:rsidRPr="00891888">
              <w:t>1.756362214</w:t>
            </w:r>
          </w:p>
        </w:tc>
        <w:tc>
          <w:tcPr>
            <w:tcW w:w="1870" w:type="dxa"/>
          </w:tcPr>
          <w:p w14:paraId="416F86AE" w14:textId="77777777" w:rsidR="00B57652" w:rsidRDefault="00B57652" w:rsidP="007B0CDC">
            <w:r w:rsidRPr="00891888">
              <w:t>0</w:t>
            </w:r>
          </w:p>
        </w:tc>
      </w:tr>
      <w:tr w:rsidR="00B57652" w14:paraId="09FD9172" w14:textId="77777777" w:rsidTr="00B57652">
        <w:tc>
          <w:tcPr>
            <w:tcW w:w="1870" w:type="dxa"/>
          </w:tcPr>
          <w:p w14:paraId="6CD13692" w14:textId="77777777" w:rsidR="00B57652" w:rsidRDefault="00B57652" w:rsidP="007B0CDC">
            <w:r w:rsidRPr="00891888">
              <w:t>FBgn0000018</w:t>
            </w:r>
          </w:p>
        </w:tc>
        <w:tc>
          <w:tcPr>
            <w:tcW w:w="1959" w:type="dxa"/>
          </w:tcPr>
          <w:p w14:paraId="312760F9" w14:textId="77777777" w:rsidR="00B57652" w:rsidRDefault="00B57652" w:rsidP="007B0CDC">
            <w:r w:rsidRPr="00891888">
              <w:t>abo</w:t>
            </w:r>
          </w:p>
        </w:tc>
        <w:tc>
          <w:tcPr>
            <w:tcW w:w="1870" w:type="dxa"/>
          </w:tcPr>
          <w:p w14:paraId="4EBFF384" w14:textId="77777777" w:rsidR="00B57652" w:rsidRDefault="00B57652" w:rsidP="007B0CDC">
            <w:r w:rsidRPr="00891888">
              <w:t>2.021024387</w:t>
            </w:r>
          </w:p>
        </w:tc>
        <w:tc>
          <w:tcPr>
            <w:tcW w:w="1870" w:type="dxa"/>
          </w:tcPr>
          <w:p w14:paraId="34EDFE99" w14:textId="77777777" w:rsidR="00B57652" w:rsidRDefault="00B57652" w:rsidP="007B0CDC">
            <w:r w:rsidRPr="00891888">
              <w:t>1.223723661</w:t>
            </w:r>
          </w:p>
        </w:tc>
        <w:tc>
          <w:tcPr>
            <w:tcW w:w="1870" w:type="dxa"/>
          </w:tcPr>
          <w:p w14:paraId="294CFFC9" w14:textId="77777777" w:rsidR="00B57652" w:rsidRDefault="00B57652" w:rsidP="007B0CDC">
            <w:r w:rsidRPr="00891888">
              <w:t>0</w:t>
            </w:r>
          </w:p>
        </w:tc>
      </w:tr>
      <w:tr w:rsidR="00B57652" w14:paraId="2941AB43" w14:textId="77777777" w:rsidTr="00B57652">
        <w:tc>
          <w:tcPr>
            <w:tcW w:w="1870" w:type="dxa"/>
          </w:tcPr>
          <w:p w14:paraId="5FC18A92" w14:textId="77777777" w:rsidR="00B57652" w:rsidRDefault="00B57652" w:rsidP="007B0CDC">
            <w:r w:rsidRPr="00891888">
              <w:t>FBgn0035571</w:t>
            </w:r>
          </w:p>
        </w:tc>
        <w:tc>
          <w:tcPr>
            <w:tcW w:w="1959" w:type="dxa"/>
          </w:tcPr>
          <w:p w14:paraId="1EEDD9CF" w14:textId="77777777" w:rsidR="00B57652" w:rsidRDefault="00B57652" w:rsidP="007B0CDC">
            <w:r w:rsidRPr="00891888">
              <w:t>CG12493</w:t>
            </w:r>
          </w:p>
        </w:tc>
        <w:tc>
          <w:tcPr>
            <w:tcW w:w="1870" w:type="dxa"/>
          </w:tcPr>
          <w:p w14:paraId="25C99AB7" w14:textId="77777777" w:rsidR="00B57652" w:rsidRDefault="00B57652" w:rsidP="007B0CDC">
            <w:r w:rsidRPr="00891888">
              <w:t>2.007485921</w:t>
            </w:r>
          </w:p>
        </w:tc>
        <w:tc>
          <w:tcPr>
            <w:tcW w:w="1870" w:type="dxa"/>
          </w:tcPr>
          <w:p w14:paraId="42412104" w14:textId="77777777" w:rsidR="00B57652" w:rsidRDefault="00B57652" w:rsidP="007B0CDC">
            <w:r w:rsidRPr="00891888">
              <w:t>1.651579314</w:t>
            </w:r>
          </w:p>
        </w:tc>
        <w:tc>
          <w:tcPr>
            <w:tcW w:w="1870" w:type="dxa"/>
          </w:tcPr>
          <w:p w14:paraId="579C7BAE" w14:textId="77777777" w:rsidR="00B57652" w:rsidRDefault="00B57652" w:rsidP="007B0CDC">
            <w:r w:rsidRPr="00891888">
              <w:t>0</w:t>
            </w:r>
          </w:p>
        </w:tc>
      </w:tr>
      <w:tr w:rsidR="00B57652" w14:paraId="0A3B34E0" w14:textId="77777777" w:rsidTr="00B57652">
        <w:tc>
          <w:tcPr>
            <w:tcW w:w="1870" w:type="dxa"/>
          </w:tcPr>
          <w:p w14:paraId="5753F624" w14:textId="77777777" w:rsidR="00B57652" w:rsidRDefault="00B57652" w:rsidP="007B0CDC">
            <w:r w:rsidRPr="00891888">
              <w:t>FBgn0037670</w:t>
            </w:r>
          </w:p>
        </w:tc>
        <w:tc>
          <w:tcPr>
            <w:tcW w:w="1959" w:type="dxa"/>
          </w:tcPr>
          <w:p w14:paraId="4B16A3E3" w14:textId="77777777" w:rsidR="00B57652" w:rsidRDefault="00B57652" w:rsidP="007B0CDC">
            <w:r w:rsidRPr="00891888">
              <w:t>Ibf1</w:t>
            </w:r>
          </w:p>
        </w:tc>
        <w:tc>
          <w:tcPr>
            <w:tcW w:w="1870" w:type="dxa"/>
          </w:tcPr>
          <w:p w14:paraId="3E9A0904" w14:textId="77777777" w:rsidR="00B57652" w:rsidRDefault="00B57652" w:rsidP="007B0CDC">
            <w:r w:rsidRPr="00891888">
              <w:t>2.006197285</w:t>
            </w:r>
          </w:p>
        </w:tc>
        <w:tc>
          <w:tcPr>
            <w:tcW w:w="1870" w:type="dxa"/>
          </w:tcPr>
          <w:p w14:paraId="3658B838" w14:textId="77777777" w:rsidR="00B57652" w:rsidRDefault="00B57652" w:rsidP="007B0CDC">
            <w:r w:rsidRPr="00891888">
              <w:t>1.22802706</w:t>
            </w:r>
          </w:p>
        </w:tc>
        <w:tc>
          <w:tcPr>
            <w:tcW w:w="1870" w:type="dxa"/>
          </w:tcPr>
          <w:p w14:paraId="04A0070D" w14:textId="77777777" w:rsidR="00B57652" w:rsidRDefault="00B57652" w:rsidP="007B0CDC">
            <w:r w:rsidRPr="00891888">
              <w:t>1</w:t>
            </w:r>
          </w:p>
        </w:tc>
      </w:tr>
      <w:tr w:rsidR="00B57652" w14:paraId="060C0DCC" w14:textId="77777777" w:rsidTr="00B57652">
        <w:tc>
          <w:tcPr>
            <w:tcW w:w="1870" w:type="dxa"/>
          </w:tcPr>
          <w:p w14:paraId="1C681CDD" w14:textId="77777777" w:rsidR="00B57652" w:rsidRDefault="00B57652" w:rsidP="007B0CDC">
            <w:r w:rsidRPr="00891888">
              <w:t>FBgn0038247</w:t>
            </w:r>
          </w:p>
        </w:tc>
        <w:tc>
          <w:tcPr>
            <w:tcW w:w="1959" w:type="dxa"/>
          </w:tcPr>
          <w:p w14:paraId="6128198F" w14:textId="77777777" w:rsidR="00B57652" w:rsidRDefault="00B57652" w:rsidP="007B0CDC">
            <w:r w:rsidRPr="00891888">
              <w:t>Cad88C</w:t>
            </w:r>
          </w:p>
        </w:tc>
        <w:tc>
          <w:tcPr>
            <w:tcW w:w="1870" w:type="dxa"/>
          </w:tcPr>
          <w:p w14:paraId="5A696388" w14:textId="77777777" w:rsidR="00B57652" w:rsidRDefault="00B57652" w:rsidP="007B0CDC">
            <w:r w:rsidRPr="00891888">
              <w:t>1.977444994</w:t>
            </w:r>
          </w:p>
        </w:tc>
        <w:tc>
          <w:tcPr>
            <w:tcW w:w="1870" w:type="dxa"/>
          </w:tcPr>
          <w:p w14:paraId="181C376B" w14:textId="77777777" w:rsidR="00B57652" w:rsidRDefault="00B57652" w:rsidP="007B0CDC">
            <w:r w:rsidRPr="00891888">
              <w:t>3.028315458</w:t>
            </w:r>
          </w:p>
        </w:tc>
        <w:tc>
          <w:tcPr>
            <w:tcW w:w="1870" w:type="dxa"/>
          </w:tcPr>
          <w:p w14:paraId="0D86C3A3" w14:textId="77777777" w:rsidR="00B57652" w:rsidRDefault="00B57652" w:rsidP="007B0CDC">
            <w:r w:rsidRPr="00891888">
              <w:t>0</w:t>
            </w:r>
          </w:p>
        </w:tc>
      </w:tr>
      <w:tr w:rsidR="00B57652" w14:paraId="0C1C7619" w14:textId="77777777" w:rsidTr="00B57652">
        <w:tc>
          <w:tcPr>
            <w:tcW w:w="1870" w:type="dxa"/>
          </w:tcPr>
          <w:p w14:paraId="177A0CD3" w14:textId="77777777" w:rsidR="00B57652" w:rsidRDefault="00B57652" w:rsidP="007B0CDC">
            <w:r w:rsidRPr="00891888">
              <w:t>FBgn0264698</w:t>
            </w:r>
          </w:p>
        </w:tc>
        <w:tc>
          <w:tcPr>
            <w:tcW w:w="1959" w:type="dxa"/>
          </w:tcPr>
          <w:p w14:paraId="404AB998" w14:textId="77777777" w:rsidR="00B57652" w:rsidRDefault="00B57652" w:rsidP="007B0CDC">
            <w:r w:rsidRPr="00891888">
              <w:t>CR43967</w:t>
            </w:r>
          </w:p>
        </w:tc>
        <w:tc>
          <w:tcPr>
            <w:tcW w:w="1870" w:type="dxa"/>
          </w:tcPr>
          <w:p w14:paraId="0DBEC5E0" w14:textId="77777777" w:rsidR="00B57652" w:rsidRDefault="00B57652" w:rsidP="007B0CDC">
            <w:r w:rsidRPr="00891888">
              <w:t>1.975663834</w:t>
            </w:r>
          </w:p>
        </w:tc>
        <w:tc>
          <w:tcPr>
            <w:tcW w:w="1870" w:type="dxa"/>
          </w:tcPr>
          <w:p w14:paraId="6AB9EB0E" w14:textId="77777777" w:rsidR="00B57652" w:rsidRDefault="00B57652" w:rsidP="007B0CDC">
            <w:r w:rsidRPr="00891888">
              <w:t>2.197942786</w:t>
            </w:r>
          </w:p>
        </w:tc>
        <w:tc>
          <w:tcPr>
            <w:tcW w:w="1870" w:type="dxa"/>
          </w:tcPr>
          <w:p w14:paraId="797B5944" w14:textId="77777777" w:rsidR="00B57652" w:rsidRDefault="00B57652" w:rsidP="007B0CDC">
            <w:r w:rsidRPr="00891888">
              <w:t>1</w:t>
            </w:r>
          </w:p>
        </w:tc>
      </w:tr>
      <w:tr w:rsidR="00B57652" w14:paraId="751CA533" w14:textId="77777777" w:rsidTr="00B57652">
        <w:tc>
          <w:tcPr>
            <w:tcW w:w="1870" w:type="dxa"/>
          </w:tcPr>
          <w:p w14:paraId="3AEB623E" w14:textId="77777777" w:rsidR="00B57652" w:rsidRDefault="00B57652" w:rsidP="007B0CDC">
            <w:r w:rsidRPr="00891888">
              <w:t>FBgn0260995</w:t>
            </w:r>
          </w:p>
        </w:tc>
        <w:tc>
          <w:tcPr>
            <w:tcW w:w="1959" w:type="dxa"/>
          </w:tcPr>
          <w:p w14:paraId="7324B119" w14:textId="77777777" w:rsidR="00B57652" w:rsidRDefault="00B57652" w:rsidP="007B0CDC">
            <w:r w:rsidRPr="00891888">
              <w:t>CG42596</w:t>
            </w:r>
          </w:p>
        </w:tc>
        <w:tc>
          <w:tcPr>
            <w:tcW w:w="1870" w:type="dxa"/>
          </w:tcPr>
          <w:p w14:paraId="61AAFE59" w14:textId="77777777" w:rsidR="00B57652" w:rsidRDefault="00B57652" w:rsidP="007B0CDC">
            <w:r w:rsidRPr="00891888">
              <w:t>1.95339271</w:t>
            </w:r>
          </w:p>
        </w:tc>
        <w:tc>
          <w:tcPr>
            <w:tcW w:w="1870" w:type="dxa"/>
          </w:tcPr>
          <w:p w14:paraId="77EC7651" w14:textId="77777777" w:rsidR="00B57652" w:rsidRDefault="00B57652" w:rsidP="007B0CDC">
            <w:r w:rsidRPr="00891888">
              <w:t>2.652375821</w:t>
            </w:r>
          </w:p>
        </w:tc>
        <w:tc>
          <w:tcPr>
            <w:tcW w:w="1870" w:type="dxa"/>
          </w:tcPr>
          <w:p w14:paraId="45840766" w14:textId="77777777" w:rsidR="00B57652" w:rsidRDefault="00B57652" w:rsidP="007B0CDC">
            <w:r w:rsidRPr="00891888">
              <w:t>1</w:t>
            </w:r>
          </w:p>
        </w:tc>
      </w:tr>
      <w:tr w:rsidR="00B57652" w14:paraId="04BDB06F" w14:textId="77777777" w:rsidTr="00B57652">
        <w:tc>
          <w:tcPr>
            <w:tcW w:w="1870" w:type="dxa"/>
          </w:tcPr>
          <w:p w14:paraId="66FA8ADD" w14:textId="77777777" w:rsidR="00B57652" w:rsidRDefault="00B57652" w:rsidP="007B0CDC">
            <w:r w:rsidRPr="00891888">
              <w:t>FBgn0035673</w:t>
            </w:r>
          </w:p>
        </w:tc>
        <w:tc>
          <w:tcPr>
            <w:tcW w:w="1959" w:type="dxa"/>
          </w:tcPr>
          <w:p w14:paraId="34AE2B82" w14:textId="77777777" w:rsidR="00B57652" w:rsidRDefault="00B57652" w:rsidP="007B0CDC">
            <w:r w:rsidRPr="00891888">
              <w:t>CG6602</w:t>
            </w:r>
          </w:p>
        </w:tc>
        <w:tc>
          <w:tcPr>
            <w:tcW w:w="1870" w:type="dxa"/>
          </w:tcPr>
          <w:p w14:paraId="18C7F14C" w14:textId="77777777" w:rsidR="00B57652" w:rsidRDefault="00B57652" w:rsidP="007B0CDC">
            <w:r w:rsidRPr="00891888">
              <w:t>1.952924032</w:t>
            </w:r>
          </w:p>
        </w:tc>
        <w:tc>
          <w:tcPr>
            <w:tcW w:w="1870" w:type="dxa"/>
          </w:tcPr>
          <w:p w14:paraId="4980A6A2" w14:textId="77777777" w:rsidR="00B57652" w:rsidRDefault="00B57652" w:rsidP="007B0CDC">
            <w:r w:rsidRPr="00891888">
              <w:t>2.873233486</w:t>
            </w:r>
          </w:p>
        </w:tc>
        <w:tc>
          <w:tcPr>
            <w:tcW w:w="1870" w:type="dxa"/>
          </w:tcPr>
          <w:p w14:paraId="67856D44" w14:textId="77777777" w:rsidR="00B57652" w:rsidRDefault="00B57652" w:rsidP="007B0CDC">
            <w:r w:rsidRPr="00891888">
              <w:t>0</w:t>
            </w:r>
          </w:p>
        </w:tc>
      </w:tr>
      <w:tr w:rsidR="00B57652" w14:paraId="27AD5BAA" w14:textId="77777777" w:rsidTr="00B57652">
        <w:tc>
          <w:tcPr>
            <w:tcW w:w="1870" w:type="dxa"/>
          </w:tcPr>
          <w:p w14:paraId="7C2646EC" w14:textId="77777777" w:rsidR="00B57652" w:rsidRDefault="00B57652" w:rsidP="007B0CDC">
            <w:r w:rsidRPr="00891888">
              <w:t>FBgn0029825</w:t>
            </w:r>
          </w:p>
        </w:tc>
        <w:tc>
          <w:tcPr>
            <w:tcW w:w="1959" w:type="dxa"/>
          </w:tcPr>
          <w:p w14:paraId="637BB934" w14:textId="77777777" w:rsidR="00B57652" w:rsidRDefault="00B57652" w:rsidP="007B0CDC">
            <w:r w:rsidRPr="00891888">
              <w:t>CG12728</w:t>
            </w:r>
          </w:p>
        </w:tc>
        <w:tc>
          <w:tcPr>
            <w:tcW w:w="1870" w:type="dxa"/>
          </w:tcPr>
          <w:p w14:paraId="1C7CE845" w14:textId="77777777" w:rsidR="00B57652" w:rsidRDefault="00B57652" w:rsidP="007B0CDC">
            <w:r w:rsidRPr="00891888">
              <w:t>1.938906433</w:t>
            </w:r>
          </w:p>
        </w:tc>
        <w:tc>
          <w:tcPr>
            <w:tcW w:w="1870" w:type="dxa"/>
          </w:tcPr>
          <w:p w14:paraId="7EE75383" w14:textId="77777777" w:rsidR="00B57652" w:rsidRDefault="00B57652" w:rsidP="007B0CDC">
            <w:r w:rsidRPr="00891888">
              <w:t>1.068929911</w:t>
            </w:r>
          </w:p>
        </w:tc>
        <w:tc>
          <w:tcPr>
            <w:tcW w:w="1870" w:type="dxa"/>
          </w:tcPr>
          <w:p w14:paraId="0B7BCE7E" w14:textId="77777777" w:rsidR="00B57652" w:rsidRDefault="00B57652" w:rsidP="007B0CDC">
            <w:r w:rsidRPr="00891888">
              <w:t>0</w:t>
            </w:r>
          </w:p>
        </w:tc>
      </w:tr>
      <w:tr w:rsidR="00B57652" w14:paraId="2A4A6185" w14:textId="77777777" w:rsidTr="00B57652">
        <w:tc>
          <w:tcPr>
            <w:tcW w:w="1870" w:type="dxa"/>
          </w:tcPr>
          <w:p w14:paraId="40A262D2" w14:textId="77777777" w:rsidR="00B57652" w:rsidRDefault="00B57652" w:rsidP="007B0CDC">
            <w:r w:rsidRPr="00891888">
              <w:t>FBgn0262945</w:t>
            </w:r>
          </w:p>
        </w:tc>
        <w:tc>
          <w:tcPr>
            <w:tcW w:w="1959" w:type="dxa"/>
          </w:tcPr>
          <w:p w14:paraId="30B5F8DE" w14:textId="77777777" w:rsidR="00B57652" w:rsidRDefault="00B57652" w:rsidP="007B0CDC">
            <w:r w:rsidRPr="00891888">
              <w:t>CR43264</w:t>
            </w:r>
          </w:p>
        </w:tc>
        <w:tc>
          <w:tcPr>
            <w:tcW w:w="1870" w:type="dxa"/>
          </w:tcPr>
          <w:p w14:paraId="501929AD" w14:textId="77777777" w:rsidR="00B57652" w:rsidRDefault="00B57652" w:rsidP="007B0CDC">
            <w:r w:rsidRPr="00891888">
              <w:t>1.93085372</w:t>
            </w:r>
          </w:p>
        </w:tc>
        <w:tc>
          <w:tcPr>
            <w:tcW w:w="1870" w:type="dxa"/>
          </w:tcPr>
          <w:p w14:paraId="7060A132" w14:textId="77777777" w:rsidR="00B57652" w:rsidRDefault="00B57652" w:rsidP="007B0CDC">
            <w:r w:rsidRPr="00891888">
              <w:t>2.482370408</w:t>
            </w:r>
          </w:p>
        </w:tc>
        <w:tc>
          <w:tcPr>
            <w:tcW w:w="1870" w:type="dxa"/>
          </w:tcPr>
          <w:p w14:paraId="4614E2B7" w14:textId="77777777" w:rsidR="00B57652" w:rsidRDefault="00B57652" w:rsidP="007B0CDC">
            <w:r w:rsidRPr="00891888">
              <w:t>0</w:t>
            </w:r>
          </w:p>
        </w:tc>
      </w:tr>
      <w:tr w:rsidR="00B57652" w14:paraId="0DB00F29" w14:textId="77777777" w:rsidTr="00B57652">
        <w:tc>
          <w:tcPr>
            <w:tcW w:w="1870" w:type="dxa"/>
          </w:tcPr>
          <w:p w14:paraId="028BF965" w14:textId="77777777" w:rsidR="00B57652" w:rsidRDefault="00B57652" w:rsidP="007B0CDC">
            <w:r w:rsidRPr="00891888">
              <w:t>FBgn0039945</w:t>
            </w:r>
          </w:p>
        </w:tc>
        <w:tc>
          <w:tcPr>
            <w:tcW w:w="1959" w:type="dxa"/>
          </w:tcPr>
          <w:p w14:paraId="4EEB5582" w14:textId="77777777" w:rsidR="00B57652" w:rsidRDefault="00B57652" w:rsidP="007B0CDC">
            <w:r w:rsidRPr="00891888">
              <w:t>CG17159</w:t>
            </w:r>
          </w:p>
        </w:tc>
        <w:tc>
          <w:tcPr>
            <w:tcW w:w="1870" w:type="dxa"/>
          </w:tcPr>
          <w:p w14:paraId="353C3073" w14:textId="77777777" w:rsidR="00B57652" w:rsidRDefault="00B57652" w:rsidP="007B0CDC">
            <w:r w:rsidRPr="00891888">
              <w:t>1.925762276</w:t>
            </w:r>
          </w:p>
        </w:tc>
        <w:tc>
          <w:tcPr>
            <w:tcW w:w="1870" w:type="dxa"/>
          </w:tcPr>
          <w:p w14:paraId="611B7C8C" w14:textId="77777777" w:rsidR="00B57652" w:rsidRDefault="00B57652" w:rsidP="007B0CDC">
            <w:r w:rsidRPr="00891888">
              <w:t>0.520734193</w:t>
            </w:r>
          </w:p>
        </w:tc>
        <w:tc>
          <w:tcPr>
            <w:tcW w:w="1870" w:type="dxa"/>
          </w:tcPr>
          <w:p w14:paraId="7685FFB7" w14:textId="77777777" w:rsidR="00B57652" w:rsidRDefault="00B57652" w:rsidP="007B0CDC">
            <w:r w:rsidRPr="00891888">
              <w:t>1</w:t>
            </w:r>
          </w:p>
        </w:tc>
      </w:tr>
      <w:tr w:rsidR="00B57652" w14:paraId="4B1C7F41" w14:textId="77777777" w:rsidTr="00B57652">
        <w:tc>
          <w:tcPr>
            <w:tcW w:w="1870" w:type="dxa"/>
          </w:tcPr>
          <w:p w14:paraId="36425F27" w14:textId="77777777" w:rsidR="00B57652" w:rsidRDefault="00B57652" w:rsidP="007B0CDC">
            <w:r w:rsidRPr="00891888">
              <w:t>FBgn0039944</w:t>
            </w:r>
          </w:p>
        </w:tc>
        <w:tc>
          <w:tcPr>
            <w:tcW w:w="1959" w:type="dxa"/>
          </w:tcPr>
          <w:p w14:paraId="2B492B0B" w14:textId="77777777" w:rsidR="00B57652" w:rsidRDefault="00B57652" w:rsidP="007B0CDC">
            <w:r w:rsidRPr="00891888">
              <w:t>CG17162</w:t>
            </w:r>
          </w:p>
        </w:tc>
        <w:tc>
          <w:tcPr>
            <w:tcW w:w="1870" w:type="dxa"/>
          </w:tcPr>
          <w:p w14:paraId="3105109A" w14:textId="77777777" w:rsidR="00B57652" w:rsidRDefault="00B57652" w:rsidP="007B0CDC">
            <w:r w:rsidRPr="00891888">
              <w:t>1.917760861</w:t>
            </w:r>
          </w:p>
        </w:tc>
        <w:tc>
          <w:tcPr>
            <w:tcW w:w="1870" w:type="dxa"/>
          </w:tcPr>
          <w:p w14:paraId="2A5AA1FD" w14:textId="77777777" w:rsidR="00B57652" w:rsidRDefault="00B57652" w:rsidP="007B0CDC">
            <w:r w:rsidRPr="00891888">
              <w:t>0.511308087</w:t>
            </w:r>
          </w:p>
        </w:tc>
        <w:tc>
          <w:tcPr>
            <w:tcW w:w="1870" w:type="dxa"/>
          </w:tcPr>
          <w:p w14:paraId="720529AB" w14:textId="77777777" w:rsidR="00B57652" w:rsidRDefault="00B57652" w:rsidP="007B0CDC">
            <w:r w:rsidRPr="00891888">
              <w:t>1</w:t>
            </w:r>
          </w:p>
        </w:tc>
      </w:tr>
      <w:tr w:rsidR="00B57652" w14:paraId="354A36BB" w14:textId="77777777" w:rsidTr="00B57652">
        <w:tc>
          <w:tcPr>
            <w:tcW w:w="1870" w:type="dxa"/>
          </w:tcPr>
          <w:p w14:paraId="1F4ABD74" w14:textId="77777777" w:rsidR="00B57652" w:rsidRDefault="00B57652" w:rsidP="007B0CDC">
            <w:r w:rsidRPr="00891888">
              <w:t>FBgn0264748</w:t>
            </w:r>
          </w:p>
        </w:tc>
        <w:tc>
          <w:tcPr>
            <w:tcW w:w="1959" w:type="dxa"/>
          </w:tcPr>
          <w:p w14:paraId="1152C0A5" w14:textId="77777777" w:rsidR="00B57652" w:rsidRDefault="00B57652" w:rsidP="007B0CDC">
            <w:r w:rsidRPr="00891888">
              <w:t>CG44006</w:t>
            </w:r>
          </w:p>
        </w:tc>
        <w:tc>
          <w:tcPr>
            <w:tcW w:w="1870" w:type="dxa"/>
          </w:tcPr>
          <w:p w14:paraId="2EB52194" w14:textId="77777777" w:rsidR="00B57652" w:rsidRDefault="00B57652" w:rsidP="007B0CDC">
            <w:r w:rsidRPr="00891888">
              <w:t>1.899273245</w:t>
            </w:r>
          </w:p>
        </w:tc>
        <w:tc>
          <w:tcPr>
            <w:tcW w:w="1870" w:type="dxa"/>
          </w:tcPr>
          <w:p w14:paraId="75D607F9" w14:textId="77777777" w:rsidR="00B57652" w:rsidRDefault="00B57652" w:rsidP="007B0CDC">
            <w:r w:rsidRPr="00891888">
              <w:t>2.912898334</w:t>
            </w:r>
          </w:p>
        </w:tc>
        <w:tc>
          <w:tcPr>
            <w:tcW w:w="1870" w:type="dxa"/>
          </w:tcPr>
          <w:p w14:paraId="2EFCDA2A" w14:textId="77777777" w:rsidR="00B57652" w:rsidRDefault="00B57652" w:rsidP="007B0CDC">
            <w:r w:rsidRPr="00891888">
              <w:t>0</w:t>
            </w:r>
          </w:p>
        </w:tc>
      </w:tr>
      <w:tr w:rsidR="00B57652" w14:paraId="3165510E" w14:textId="77777777" w:rsidTr="00B57652">
        <w:tc>
          <w:tcPr>
            <w:tcW w:w="1870" w:type="dxa"/>
          </w:tcPr>
          <w:p w14:paraId="7B22639F" w14:textId="77777777" w:rsidR="00B57652" w:rsidRDefault="00B57652" w:rsidP="007B0CDC">
            <w:r w:rsidRPr="00891888">
              <w:t>FBgn0037513</w:t>
            </w:r>
          </w:p>
        </w:tc>
        <w:tc>
          <w:tcPr>
            <w:tcW w:w="1959" w:type="dxa"/>
          </w:tcPr>
          <w:p w14:paraId="7154B3BC" w14:textId="77777777" w:rsidR="00B57652" w:rsidRDefault="00B57652" w:rsidP="007B0CDC">
            <w:r w:rsidRPr="00891888">
              <w:t>pyd3</w:t>
            </w:r>
          </w:p>
        </w:tc>
        <w:tc>
          <w:tcPr>
            <w:tcW w:w="1870" w:type="dxa"/>
          </w:tcPr>
          <w:p w14:paraId="59801F91" w14:textId="77777777" w:rsidR="00B57652" w:rsidRDefault="00B57652" w:rsidP="007B0CDC">
            <w:r w:rsidRPr="00891888">
              <w:t>1.896890645</w:t>
            </w:r>
          </w:p>
        </w:tc>
        <w:tc>
          <w:tcPr>
            <w:tcW w:w="1870" w:type="dxa"/>
          </w:tcPr>
          <w:p w14:paraId="2347E9A6" w14:textId="77777777" w:rsidR="00B57652" w:rsidRDefault="00B57652" w:rsidP="007B0CDC">
            <w:r w:rsidRPr="00891888">
              <w:t>2.773600512</w:t>
            </w:r>
          </w:p>
        </w:tc>
        <w:tc>
          <w:tcPr>
            <w:tcW w:w="1870" w:type="dxa"/>
          </w:tcPr>
          <w:p w14:paraId="18DB5555" w14:textId="77777777" w:rsidR="00B57652" w:rsidRDefault="00B57652" w:rsidP="007B0CDC">
            <w:r w:rsidRPr="00891888">
              <w:t>0</w:t>
            </w:r>
          </w:p>
        </w:tc>
      </w:tr>
      <w:tr w:rsidR="00B57652" w14:paraId="2CC5E9AA" w14:textId="77777777" w:rsidTr="00B57652">
        <w:tc>
          <w:tcPr>
            <w:tcW w:w="1870" w:type="dxa"/>
          </w:tcPr>
          <w:p w14:paraId="16E36240" w14:textId="77777777" w:rsidR="00B57652" w:rsidRDefault="00B57652" w:rsidP="007B0CDC">
            <w:r w:rsidRPr="00891888">
              <w:t>FBgn0030716</w:t>
            </w:r>
          </w:p>
        </w:tc>
        <w:tc>
          <w:tcPr>
            <w:tcW w:w="1959" w:type="dxa"/>
          </w:tcPr>
          <w:p w14:paraId="2C3CF4C3" w14:textId="77777777" w:rsidR="00B57652" w:rsidRDefault="00B57652" w:rsidP="007B0CDC">
            <w:r w:rsidRPr="00891888">
              <w:t>CG9170</w:t>
            </w:r>
          </w:p>
        </w:tc>
        <w:tc>
          <w:tcPr>
            <w:tcW w:w="1870" w:type="dxa"/>
          </w:tcPr>
          <w:p w14:paraId="3986A991" w14:textId="77777777" w:rsidR="00B57652" w:rsidRDefault="00B57652" w:rsidP="007B0CDC">
            <w:r w:rsidRPr="00891888">
              <w:t>1.893675676</w:t>
            </w:r>
          </w:p>
        </w:tc>
        <w:tc>
          <w:tcPr>
            <w:tcW w:w="1870" w:type="dxa"/>
          </w:tcPr>
          <w:p w14:paraId="7E23F983" w14:textId="77777777" w:rsidR="00B57652" w:rsidRDefault="00B57652" w:rsidP="007B0CDC">
            <w:r w:rsidRPr="00891888">
              <w:t>2.695829831</w:t>
            </w:r>
          </w:p>
        </w:tc>
        <w:tc>
          <w:tcPr>
            <w:tcW w:w="1870" w:type="dxa"/>
          </w:tcPr>
          <w:p w14:paraId="45280EA0" w14:textId="77777777" w:rsidR="00B57652" w:rsidRDefault="00B57652" w:rsidP="007B0CDC">
            <w:r w:rsidRPr="00891888">
              <w:t>1</w:t>
            </w:r>
          </w:p>
        </w:tc>
      </w:tr>
      <w:tr w:rsidR="00B57652" w14:paraId="4E3F90C0" w14:textId="77777777" w:rsidTr="00B57652">
        <w:tc>
          <w:tcPr>
            <w:tcW w:w="1870" w:type="dxa"/>
          </w:tcPr>
          <w:p w14:paraId="3FA1FAEC" w14:textId="77777777" w:rsidR="00B57652" w:rsidRDefault="00B57652" w:rsidP="007B0CDC">
            <w:r w:rsidRPr="00891888">
              <w:t>FBgn0023023</w:t>
            </w:r>
          </w:p>
        </w:tc>
        <w:tc>
          <w:tcPr>
            <w:tcW w:w="1959" w:type="dxa"/>
          </w:tcPr>
          <w:p w14:paraId="4423F33F" w14:textId="77777777" w:rsidR="00B57652" w:rsidRDefault="00B57652" w:rsidP="007B0CDC">
            <w:r w:rsidRPr="00891888">
              <w:t>CRMP</w:t>
            </w:r>
          </w:p>
        </w:tc>
        <w:tc>
          <w:tcPr>
            <w:tcW w:w="1870" w:type="dxa"/>
          </w:tcPr>
          <w:p w14:paraId="3237849D" w14:textId="77777777" w:rsidR="00B57652" w:rsidRDefault="00B57652" w:rsidP="007B0CDC">
            <w:r w:rsidRPr="00891888">
              <w:t>1.889681652</w:t>
            </w:r>
          </w:p>
        </w:tc>
        <w:tc>
          <w:tcPr>
            <w:tcW w:w="1870" w:type="dxa"/>
          </w:tcPr>
          <w:p w14:paraId="16E754E1" w14:textId="77777777" w:rsidR="00B57652" w:rsidRDefault="00B57652" w:rsidP="007B0CDC">
            <w:r w:rsidRPr="00891888">
              <w:t>2.935196755</w:t>
            </w:r>
          </w:p>
        </w:tc>
        <w:tc>
          <w:tcPr>
            <w:tcW w:w="1870" w:type="dxa"/>
          </w:tcPr>
          <w:p w14:paraId="43AFE70C" w14:textId="77777777" w:rsidR="00B57652" w:rsidRDefault="00B57652" w:rsidP="007B0CDC">
            <w:r w:rsidRPr="00891888">
              <w:t>1</w:t>
            </w:r>
          </w:p>
        </w:tc>
      </w:tr>
      <w:tr w:rsidR="00B57652" w14:paraId="1896DF8C" w14:textId="77777777" w:rsidTr="00B57652">
        <w:tc>
          <w:tcPr>
            <w:tcW w:w="1870" w:type="dxa"/>
          </w:tcPr>
          <w:p w14:paraId="77A0E3F9" w14:textId="77777777" w:rsidR="00B57652" w:rsidRDefault="00B57652" w:rsidP="007B0CDC">
            <w:r w:rsidRPr="00891888">
              <w:t>FBgn0037105</w:t>
            </w:r>
          </w:p>
        </w:tc>
        <w:tc>
          <w:tcPr>
            <w:tcW w:w="1959" w:type="dxa"/>
          </w:tcPr>
          <w:p w14:paraId="7256B992" w14:textId="77777777" w:rsidR="00B57652" w:rsidRDefault="00B57652" w:rsidP="007B0CDC">
            <w:r w:rsidRPr="00891888">
              <w:t>S1P</w:t>
            </w:r>
          </w:p>
        </w:tc>
        <w:tc>
          <w:tcPr>
            <w:tcW w:w="1870" w:type="dxa"/>
          </w:tcPr>
          <w:p w14:paraId="041A0875" w14:textId="77777777" w:rsidR="00B57652" w:rsidRDefault="00B57652" w:rsidP="007B0CDC">
            <w:r w:rsidRPr="00891888">
              <w:t>1.885333393</w:t>
            </w:r>
          </w:p>
        </w:tc>
        <w:tc>
          <w:tcPr>
            <w:tcW w:w="1870" w:type="dxa"/>
          </w:tcPr>
          <w:p w14:paraId="75C33210" w14:textId="77777777" w:rsidR="00B57652" w:rsidRDefault="00B57652" w:rsidP="007B0CDC">
            <w:r w:rsidRPr="00891888">
              <w:t>1.013409659</w:t>
            </w:r>
          </w:p>
        </w:tc>
        <w:tc>
          <w:tcPr>
            <w:tcW w:w="1870" w:type="dxa"/>
          </w:tcPr>
          <w:p w14:paraId="5C648D8A" w14:textId="77777777" w:rsidR="00B57652" w:rsidRDefault="00B57652" w:rsidP="007B0CDC">
            <w:r w:rsidRPr="00891888">
              <w:t>0</w:t>
            </w:r>
          </w:p>
        </w:tc>
      </w:tr>
      <w:tr w:rsidR="00B57652" w14:paraId="6911BFC8" w14:textId="77777777" w:rsidTr="00B57652">
        <w:tc>
          <w:tcPr>
            <w:tcW w:w="1870" w:type="dxa"/>
          </w:tcPr>
          <w:p w14:paraId="6F0AAD5D" w14:textId="77777777" w:rsidR="00B57652" w:rsidRDefault="00B57652" w:rsidP="007B0CDC">
            <w:r w:rsidRPr="00891888">
              <w:t>FBgn0027552</w:t>
            </w:r>
          </w:p>
        </w:tc>
        <w:tc>
          <w:tcPr>
            <w:tcW w:w="1959" w:type="dxa"/>
          </w:tcPr>
          <w:p w14:paraId="07A9A8C6" w14:textId="77777777" w:rsidR="00B57652" w:rsidRDefault="00B57652" w:rsidP="007B0CDC">
            <w:r w:rsidRPr="00891888">
              <w:t>CG10863</w:t>
            </w:r>
          </w:p>
        </w:tc>
        <w:tc>
          <w:tcPr>
            <w:tcW w:w="1870" w:type="dxa"/>
          </w:tcPr>
          <w:p w14:paraId="12BC5B45" w14:textId="77777777" w:rsidR="00B57652" w:rsidRDefault="00B57652" w:rsidP="007B0CDC">
            <w:r w:rsidRPr="00891888">
              <w:t>1.882714936</w:t>
            </w:r>
          </w:p>
        </w:tc>
        <w:tc>
          <w:tcPr>
            <w:tcW w:w="1870" w:type="dxa"/>
          </w:tcPr>
          <w:p w14:paraId="5F062767" w14:textId="77777777" w:rsidR="00B57652" w:rsidRDefault="00B57652" w:rsidP="007B0CDC">
            <w:r w:rsidRPr="00891888">
              <w:t>0.596507475</w:t>
            </w:r>
          </w:p>
        </w:tc>
        <w:tc>
          <w:tcPr>
            <w:tcW w:w="1870" w:type="dxa"/>
          </w:tcPr>
          <w:p w14:paraId="0A22833F" w14:textId="77777777" w:rsidR="00B57652" w:rsidRDefault="00B57652" w:rsidP="007B0CDC">
            <w:r w:rsidRPr="00891888">
              <w:t>0</w:t>
            </w:r>
          </w:p>
        </w:tc>
      </w:tr>
      <w:tr w:rsidR="00B57652" w14:paraId="16299756" w14:textId="77777777" w:rsidTr="00B57652">
        <w:tc>
          <w:tcPr>
            <w:tcW w:w="1870" w:type="dxa"/>
          </w:tcPr>
          <w:p w14:paraId="68F748D3" w14:textId="77777777" w:rsidR="00B57652" w:rsidRDefault="00B57652" w:rsidP="007B0CDC">
            <w:r w:rsidRPr="00891888">
              <w:t>FBgn0034442</w:t>
            </w:r>
          </w:p>
        </w:tc>
        <w:tc>
          <w:tcPr>
            <w:tcW w:w="1959" w:type="dxa"/>
          </w:tcPr>
          <w:p w14:paraId="71B1B971" w14:textId="77777777" w:rsidR="00B57652" w:rsidRDefault="00B57652" w:rsidP="007B0CDC">
            <w:r w:rsidRPr="00891888">
              <w:t>CG11257</w:t>
            </w:r>
          </w:p>
        </w:tc>
        <w:tc>
          <w:tcPr>
            <w:tcW w:w="1870" w:type="dxa"/>
          </w:tcPr>
          <w:p w14:paraId="4A240861" w14:textId="77777777" w:rsidR="00B57652" w:rsidRDefault="00B57652" w:rsidP="007B0CDC">
            <w:r w:rsidRPr="00891888">
              <w:t>1.882348572</w:t>
            </w:r>
          </w:p>
        </w:tc>
        <w:tc>
          <w:tcPr>
            <w:tcW w:w="1870" w:type="dxa"/>
          </w:tcPr>
          <w:p w14:paraId="63625378" w14:textId="77777777" w:rsidR="00B57652" w:rsidRDefault="00B57652" w:rsidP="007B0CDC">
            <w:r w:rsidRPr="00891888">
              <w:t>0.865215077</w:t>
            </w:r>
          </w:p>
        </w:tc>
        <w:tc>
          <w:tcPr>
            <w:tcW w:w="1870" w:type="dxa"/>
          </w:tcPr>
          <w:p w14:paraId="4E290174" w14:textId="77777777" w:rsidR="00B57652" w:rsidRDefault="00B57652" w:rsidP="007B0CDC">
            <w:r w:rsidRPr="00891888">
              <w:t>0</w:t>
            </w:r>
          </w:p>
        </w:tc>
      </w:tr>
      <w:tr w:rsidR="00B57652" w14:paraId="103FDDA9" w14:textId="77777777" w:rsidTr="00B57652">
        <w:tc>
          <w:tcPr>
            <w:tcW w:w="1870" w:type="dxa"/>
          </w:tcPr>
          <w:p w14:paraId="549F69B3" w14:textId="77777777" w:rsidR="00B57652" w:rsidRDefault="00B57652" w:rsidP="007B0CDC">
            <w:r w:rsidRPr="00891888">
              <w:t>FBgn0083956</w:t>
            </w:r>
          </w:p>
        </w:tc>
        <w:tc>
          <w:tcPr>
            <w:tcW w:w="1959" w:type="dxa"/>
          </w:tcPr>
          <w:p w14:paraId="02A6DF5C" w14:textId="77777777" w:rsidR="00B57652" w:rsidRDefault="00B57652" w:rsidP="007B0CDC">
            <w:r w:rsidRPr="00891888">
              <w:t>CG34120</w:t>
            </w:r>
          </w:p>
        </w:tc>
        <w:tc>
          <w:tcPr>
            <w:tcW w:w="1870" w:type="dxa"/>
          </w:tcPr>
          <w:p w14:paraId="56D36C0A" w14:textId="77777777" w:rsidR="00B57652" w:rsidRDefault="00B57652" w:rsidP="007B0CDC">
            <w:r w:rsidRPr="00891888">
              <w:t>1.859237917</w:t>
            </w:r>
          </w:p>
        </w:tc>
        <w:tc>
          <w:tcPr>
            <w:tcW w:w="1870" w:type="dxa"/>
          </w:tcPr>
          <w:p w14:paraId="07E4AE81" w14:textId="77777777" w:rsidR="00B57652" w:rsidRDefault="00B57652" w:rsidP="007B0CDC">
            <w:r w:rsidRPr="00891888">
              <w:t>0.699985461</w:t>
            </w:r>
          </w:p>
        </w:tc>
        <w:tc>
          <w:tcPr>
            <w:tcW w:w="1870" w:type="dxa"/>
          </w:tcPr>
          <w:p w14:paraId="6B07406F" w14:textId="77777777" w:rsidR="00B57652" w:rsidRDefault="00B57652" w:rsidP="007B0CDC">
            <w:r w:rsidRPr="00891888">
              <w:t>0</w:t>
            </w:r>
          </w:p>
        </w:tc>
      </w:tr>
      <w:tr w:rsidR="00B57652" w14:paraId="4561339C" w14:textId="77777777" w:rsidTr="00B57652">
        <w:tc>
          <w:tcPr>
            <w:tcW w:w="1870" w:type="dxa"/>
          </w:tcPr>
          <w:p w14:paraId="7D274F44" w14:textId="77777777" w:rsidR="00B57652" w:rsidRDefault="00B57652" w:rsidP="007B0CDC">
            <w:r w:rsidRPr="00891888">
              <w:t>FBgn0020248</w:t>
            </w:r>
          </w:p>
        </w:tc>
        <w:tc>
          <w:tcPr>
            <w:tcW w:w="1959" w:type="dxa"/>
          </w:tcPr>
          <w:p w14:paraId="6818F0B7" w14:textId="77777777" w:rsidR="00B57652" w:rsidRDefault="00B57652" w:rsidP="007B0CDC">
            <w:r w:rsidRPr="00891888">
              <w:t>stet</w:t>
            </w:r>
          </w:p>
        </w:tc>
        <w:tc>
          <w:tcPr>
            <w:tcW w:w="1870" w:type="dxa"/>
          </w:tcPr>
          <w:p w14:paraId="1FD796FE" w14:textId="77777777" w:rsidR="00B57652" w:rsidRDefault="00B57652" w:rsidP="007B0CDC">
            <w:r w:rsidRPr="00891888">
              <w:t>1.852404373</w:t>
            </w:r>
          </w:p>
        </w:tc>
        <w:tc>
          <w:tcPr>
            <w:tcW w:w="1870" w:type="dxa"/>
          </w:tcPr>
          <w:p w14:paraId="2CC84114" w14:textId="77777777" w:rsidR="00B57652" w:rsidRDefault="00B57652" w:rsidP="007B0CDC">
            <w:r w:rsidRPr="00891888">
              <w:t>0.65269416</w:t>
            </w:r>
          </w:p>
        </w:tc>
        <w:tc>
          <w:tcPr>
            <w:tcW w:w="1870" w:type="dxa"/>
          </w:tcPr>
          <w:p w14:paraId="19755597" w14:textId="77777777" w:rsidR="00B57652" w:rsidRDefault="00B57652" w:rsidP="007B0CDC">
            <w:r w:rsidRPr="00891888">
              <w:t>0</w:t>
            </w:r>
          </w:p>
        </w:tc>
      </w:tr>
      <w:tr w:rsidR="00B57652" w14:paraId="4FF209FE" w14:textId="77777777" w:rsidTr="00B57652">
        <w:tc>
          <w:tcPr>
            <w:tcW w:w="1870" w:type="dxa"/>
          </w:tcPr>
          <w:p w14:paraId="3D05B287" w14:textId="77777777" w:rsidR="00B57652" w:rsidRDefault="00B57652" w:rsidP="007B0CDC">
            <w:r w:rsidRPr="00891888">
              <w:t>FBgn0032025</w:t>
            </w:r>
          </w:p>
        </w:tc>
        <w:tc>
          <w:tcPr>
            <w:tcW w:w="1959" w:type="dxa"/>
          </w:tcPr>
          <w:p w14:paraId="1E9EAA21" w14:textId="77777777" w:rsidR="00B57652" w:rsidRDefault="00B57652" w:rsidP="007B0CDC">
            <w:r w:rsidRPr="00891888">
              <w:t>CG7778</w:t>
            </w:r>
          </w:p>
        </w:tc>
        <w:tc>
          <w:tcPr>
            <w:tcW w:w="1870" w:type="dxa"/>
          </w:tcPr>
          <w:p w14:paraId="47F17999" w14:textId="77777777" w:rsidR="00B57652" w:rsidRDefault="00B57652" w:rsidP="007B0CDC">
            <w:r w:rsidRPr="00891888">
              <w:t>1.839977186</w:t>
            </w:r>
          </w:p>
        </w:tc>
        <w:tc>
          <w:tcPr>
            <w:tcW w:w="1870" w:type="dxa"/>
          </w:tcPr>
          <w:p w14:paraId="15D2B29C" w14:textId="77777777" w:rsidR="00B57652" w:rsidRDefault="00B57652" w:rsidP="007B0CDC">
            <w:r w:rsidRPr="00891888">
              <w:t>2.66632669</w:t>
            </w:r>
          </w:p>
        </w:tc>
        <w:tc>
          <w:tcPr>
            <w:tcW w:w="1870" w:type="dxa"/>
          </w:tcPr>
          <w:p w14:paraId="4F1ABDD9" w14:textId="77777777" w:rsidR="00B57652" w:rsidRDefault="00B57652" w:rsidP="007B0CDC">
            <w:r w:rsidRPr="00891888">
              <w:t>0</w:t>
            </w:r>
          </w:p>
        </w:tc>
      </w:tr>
      <w:tr w:rsidR="00B57652" w14:paraId="1490CCE9" w14:textId="77777777" w:rsidTr="00B57652">
        <w:tc>
          <w:tcPr>
            <w:tcW w:w="1870" w:type="dxa"/>
          </w:tcPr>
          <w:p w14:paraId="13763F26" w14:textId="77777777" w:rsidR="00B57652" w:rsidRDefault="00B57652" w:rsidP="007B0CDC">
            <w:r w:rsidRPr="00891888">
              <w:t>FBgn0003169</w:t>
            </w:r>
          </w:p>
        </w:tc>
        <w:tc>
          <w:tcPr>
            <w:tcW w:w="1959" w:type="dxa"/>
          </w:tcPr>
          <w:p w14:paraId="3A616188" w14:textId="77777777" w:rsidR="00B57652" w:rsidRDefault="00B57652" w:rsidP="007B0CDC">
            <w:r w:rsidRPr="00891888">
              <w:t>put</w:t>
            </w:r>
          </w:p>
        </w:tc>
        <w:tc>
          <w:tcPr>
            <w:tcW w:w="1870" w:type="dxa"/>
          </w:tcPr>
          <w:p w14:paraId="44E7783F" w14:textId="77777777" w:rsidR="00B57652" w:rsidRDefault="00B57652" w:rsidP="007B0CDC">
            <w:r w:rsidRPr="00891888">
              <w:t>1.826740158</w:t>
            </w:r>
          </w:p>
        </w:tc>
        <w:tc>
          <w:tcPr>
            <w:tcW w:w="1870" w:type="dxa"/>
          </w:tcPr>
          <w:p w14:paraId="7EFCDA8E" w14:textId="77777777" w:rsidR="00B57652" w:rsidRDefault="00B57652" w:rsidP="007B0CDC">
            <w:r w:rsidRPr="00891888">
              <w:t>0.81056872</w:t>
            </w:r>
          </w:p>
        </w:tc>
        <w:tc>
          <w:tcPr>
            <w:tcW w:w="1870" w:type="dxa"/>
          </w:tcPr>
          <w:p w14:paraId="45597957" w14:textId="77777777" w:rsidR="00B57652" w:rsidRDefault="00B57652" w:rsidP="007B0CDC">
            <w:r w:rsidRPr="00891888">
              <w:t>0</w:t>
            </w:r>
          </w:p>
        </w:tc>
      </w:tr>
      <w:tr w:rsidR="00B57652" w14:paraId="1E933398" w14:textId="77777777" w:rsidTr="00B57652">
        <w:tc>
          <w:tcPr>
            <w:tcW w:w="1870" w:type="dxa"/>
          </w:tcPr>
          <w:p w14:paraId="1211B301" w14:textId="77777777" w:rsidR="00B57652" w:rsidRDefault="00B57652" w:rsidP="007B0CDC">
            <w:r w:rsidRPr="00891888">
              <w:t>FBgn0051216</w:t>
            </w:r>
          </w:p>
        </w:tc>
        <w:tc>
          <w:tcPr>
            <w:tcW w:w="1959" w:type="dxa"/>
          </w:tcPr>
          <w:p w14:paraId="4C0CF538" w14:textId="77777777" w:rsidR="00B57652" w:rsidRDefault="00B57652" w:rsidP="007B0CDC">
            <w:proofErr w:type="spellStart"/>
            <w:r w:rsidRPr="00891888">
              <w:t>Naam</w:t>
            </w:r>
            <w:proofErr w:type="spellEnd"/>
          </w:p>
        </w:tc>
        <w:tc>
          <w:tcPr>
            <w:tcW w:w="1870" w:type="dxa"/>
          </w:tcPr>
          <w:p w14:paraId="2828469A" w14:textId="77777777" w:rsidR="00B57652" w:rsidRDefault="00B57652" w:rsidP="007B0CDC">
            <w:r w:rsidRPr="00891888">
              <w:t>1.822501216</w:t>
            </w:r>
          </w:p>
        </w:tc>
        <w:tc>
          <w:tcPr>
            <w:tcW w:w="1870" w:type="dxa"/>
          </w:tcPr>
          <w:p w14:paraId="2C2952F2" w14:textId="77777777" w:rsidR="00B57652" w:rsidRDefault="00B57652" w:rsidP="007B0CDC">
            <w:r w:rsidRPr="00891888">
              <w:t>0.836473069</w:t>
            </w:r>
          </w:p>
        </w:tc>
        <w:tc>
          <w:tcPr>
            <w:tcW w:w="1870" w:type="dxa"/>
          </w:tcPr>
          <w:p w14:paraId="485FCEF4" w14:textId="77777777" w:rsidR="00B57652" w:rsidRDefault="00B57652" w:rsidP="007B0CDC">
            <w:r w:rsidRPr="00891888">
              <w:t>0</w:t>
            </w:r>
          </w:p>
        </w:tc>
      </w:tr>
      <w:tr w:rsidR="00B57652" w14:paraId="1E8E29B1" w14:textId="77777777" w:rsidTr="00B57652">
        <w:tc>
          <w:tcPr>
            <w:tcW w:w="1870" w:type="dxa"/>
          </w:tcPr>
          <w:p w14:paraId="102F169A" w14:textId="77777777" w:rsidR="00B57652" w:rsidRDefault="00B57652" w:rsidP="007B0CDC">
            <w:r w:rsidRPr="00891888">
              <w:t>FBgn0036896</w:t>
            </w:r>
          </w:p>
        </w:tc>
        <w:tc>
          <w:tcPr>
            <w:tcW w:w="1959" w:type="dxa"/>
          </w:tcPr>
          <w:p w14:paraId="7982D740" w14:textId="77777777" w:rsidR="00B57652" w:rsidRDefault="00B57652" w:rsidP="007B0CDC">
            <w:proofErr w:type="spellStart"/>
            <w:r w:rsidRPr="00891888">
              <w:t>wnd</w:t>
            </w:r>
            <w:proofErr w:type="spellEnd"/>
          </w:p>
        </w:tc>
        <w:tc>
          <w:tcPr>
            <w:tcW w:w="1870" w:type="dxa"/>
          </w:tcPr>
          <w:p w14:paraId="2B88B321" w14:textId="77777777" w:rsidR="00B57652" w:rsidRDefault="00B57652" w:rsidP="007B0CDC">
            <w:r w:rsidRPr="00891888">
              <w:t>1.817366346</w:t>
            </w:r>
          </w:p>
        </w:tc>
        <w:tc>
          <w:tcPr>
            <w:tcW w:w="1870" w:type="dxa"/>
          </w:tcPr>
          <w:p w14:paraId="364CBCA6" w14:textId="77777777" w:rsidR="00B57652" w:rsidRDefault="00B57652" w:rsidP="007B0CDC">
            <w:r w:rsidRPr="00891888">
              <w:t>0.772040402</w:t>
            </w:r>
          </w:p>
        </w:tc>
        <w:tc>
          <w:tcPr>
            <w:tcW w:w="1870" w:type="dxa"/>
          </w:tcPr>
          <w:p w14:paraId="38EE06F8" w14:textId="77777777" w:rsidR="00B57652" w:rsidRDefault="00B57652" w:rsidP="007B0CDC">
            <w:r w:rsidRPr="00891888">
              <w:t>1</w:t>
            </w:r>
          </w:p>
        </w:tc>
      </w:tr>
      <w:tr w:rsidR="00B57652" w14:paraId="328B6778" w14:textId="77777777" w:rsidTr="00B57652">
        <w:tc>
          <w:tcPr>
            <w:tcW w:w="1870" w:type="dxa"/>
          </w:tcPr>
          <w:p w14:paraId="4EE23DB9" w14:textId="77777777" w:rsidR="00B57652" w:rsidRDefault="00B57652" w:rsidP="007B0CDC">
            <w:r w:rsidRPr="00891888">
              <w:t>FBgn0003866</w:t>
            </w:r>
          </w:p>
        </w:tc>
        <w:tc>
          <w:tcPr>
            <w:tcW w:w="1959" w:type="dxa"/>
          </w:tcPr>
          <w:p w14:paraId="5866B48D" w14:textId="77777777" w:rsidR="00B57652" w:rsidRDefault="00B57652" w:rsidP="007B0CDC">
            <w:proofErr w:type="spellStart"/>
            <w:r w:rsidRPr="00891888">
              <w:t>tsh</w:t>
            </w:r>
            <w:proofErr w:type="spellEnd"/>
          </w:p>
        </w:tc>
        <w:tc>
          <w:tcPr>
            <w:tcW w:w="1870" w:type="dxa"/>
          </w:tcPr>
          <w:p w14:paraId="772976F6" w14:textId="77777777" w:rsidR="00B57652" w:rsidRDefault="00B57652" w:rsidP="007B0CDC">
            <w:r w:rsidRPr="00891888">
              <w:t>1.813794768</w:t>
            </w:r>
          </w:p>
        </w:tc>
        <w:tc>
          <w:tcPr>
            <w:tcW w:w="1870" w:type="dxa"/>
          </w:tcPr>
          <w:p w14:paraId="0CC5B13C" w14:textId="77777777" w:rsidR="00B57652" w:rsidRDefault="00B57652" w:rsidP="007B0CDC">
            <w:r w:rsidRPr="00891888">
              <w:t>1.401419345</w:t>
            </w:r>
          </w:p>
        </w:tc>
        <w:tc>
          <w:tcPr>
            <w:tcW w:w="1870" w:type="dxa"/>
          </w:tcPr>
          <w:p w14:paraId="172CF3A3" w14:textId="77777777" w:rsidR="00B57652" w:rsidRDefault="00B57652" w:rsidP="007B0CDC">
            <w:r w:rsidRPr="00891888">
              <w:t>1</w:t>
            </w:r>
          </w:p>
        </w:tc>
      </w:tr>
      <w:tr w:rsidR="00B57652" w14:paraId="47B001D4" w14:textId="77777777" w:rsidTr="00B57652">
        <w:tc>
          <w:tcPr>
            <w:tcW w:w="1870" w:type="dxa"/>
          </w:tcPr>
          <w:p w14:paraId="290D235D" w14:textId="77777777" w:rsidR="00B57652" w:rsidRDefault="00B57652" w:rsidP="007B0CDC">
            <w:r w:rsidRPr="00891888">
              <w:t>FBgn0037742</w:t>
            </w:r>
          </w:p>
        </w:tc>
        <w:tc>
          <w:tcPr>
            <w:tcW w:w="1959" w:type="dxa"/>
          </w:tcPr>
          <w:p w14:paraId="7812662C" w14:textId="77777777" w:rsidR="00B57652" w:rsidRDefault="00B57652" w:rsidP="007B0CDC">
            <w:r w:rsidRPr="00891888">
              <w:t>Rpt3R</w:t>
            </w:r>
          </w:p>
        </w:tc>
        <w:tc>
          <w:tcPr>
            <w:tcW w:w="1870" w:type="dxa"/>
          </w:tcPr>
          <w:p w14:paraId="74E69972" w14:textId="77777777" w:rsidR="00B57652" w:rsidRDefault="00B57652" w:rsidP="007B0CDC">
            <w:r w:rsidRPr="00891888">
              <w:t>1.78299643</w:t>
            </w:r>
          </w:p>
        </w:tc>
        <w:tc>
          <w:tcPr>
            <w:tcW w:w="1870" w:type="dxa"/>
          </w:tcPr>
          <w:p w14:paraId="4D99A72B" w14:textId="77777777" w:rsidR="00B57652" w:rsidRDefault="00B57652" w:rsidP="007B0CDC">
            <w:r w:rsidRPr="00891888">
              <w:t>1.577157229</w:t>
            </w:r>
          </w:p>
        </w:tc>
        <w:tc>
          <w:tcPr>
            <w:tcW w:w="1870" w:type="dxa"/>
          </w:tcPr>
          <w:p w14:paraId="1AAF0719" w14:textId="77777777" w:rsidR="00B57652" w:rsidRDefault="00B57652" w:rsidP="007B0CDC">
            <w:r w:rsidRPr="00891888">
              <w:t>1</w:t>
            </w:r>
          </w:p>
        </w:tc>
      </w:tr>
      <w:tr w:rsidR="00B57652" w14:paraId="40F0C404" w14:textId="77777777" w:rsidTr="00B57652">
        <w:tc>
          <w:tcPr>
            <w:tcW w:w="1870" w:type="dxa"/>
          </w:tcPr>
          <w:p w14:paraId="46430140" w14:textId="77777777" w:rsidR="00B57652" w:rsidRDefault="00B57652" w:rsidP="007B0CDC">
            <w:r w:rsidRPr="00891888">
              <w:t>FBgn0011206</w:t>
            </w:r>
          </w:p>
        </w:tc>
        <w:tc>
          <w:tcPr>
            <w:tcW w:w="1959" w:type="dxa"/>
          </w:tcPr>
          <w:p w14:paraId="1393C8EC" w14:textId="77777777" w:rsidR="00B57652" w:rsidRDefault="00B57652" w:rsidP="007B0CDC">
            <w:proofErr w:type="spellStart"/>
            <w:r w:rsidRPr="00891888">
              <w:t>bol</w:t>
            </w:r>
            <w:proofErr w:type="spellEnd"/>
          </w:p>
        </w:tc>
        <w:tc>
          <w:tcPr>
            <w:tcW w:w="1870" w:type="dxa"/>
          </w:tcPr>
          <w:p w14:paraId="278FC2F4" w14:textId="77777777" w:rsidR="00B57652" w:rsidRDefault="00B57652" w:rsidP="007B0CDC">
            <w:r w:rsidRPr="00891888">
              <w:t>1.766028381</w:t>
            </w:r>
          </w:p>
        </w:tc>
        <w:tc>
          <w:tcPr>
            <w:tcW w:w="1870" w:type="dxa"/>
          </w:tcPr>
          <w:p w14:paraId="5136CD7A" w14:textId="77777777" w:rsidR="00B57652" w:rsidRDefault="00B57652" w:rsidP="007B0CDC">
            <w:r w:rsidRPr="00891888">
              <w:t>1.610349676</w:t>
            </w:r>
          </w:p>
        </w:tc>
        <w:tc>
          <w:tcPr>
            <w:tcW w:w="1870" w:type="dxa"/>
          </w:tcPr>
          <w:p w14:paraId="3E759C0F" w14:textId="77777777" w:rsidR="00B57652" w:rsidRDefault="00B57652" w:rsidP="007B0CDC">
            <w:r w:rsidRPr="00891888">
              <w:t>1</w:t>
            </w:r>
          </w:p>
        </w:tc>
      </w:tr>
      <w:tr w:rsidR="00B57652" w14:paraId="6EB3A9D8" w14:textId="77777777" w:rsidTr="00B57652">
        <w:tc>
          <w:tcPr>
            <w:tcW w:w="1870" w:type="dxa"/>
          </w:tcPr>
          <w:p w14:paraId="6F9C9BC0" w14:textId="77777777" w:rsidR="00B57652" w:rsidRDefault="00B57652" w:rsidP="007B0CDC">
            <w:r w:rsidRPr="00891888">
              <w:t>FBgn0051619</w:t>
            </w:r>
          </w:p>
        </w:tc>
        <w:tc>
          <w:tcPr>
            <w:tcW w:w="1959" w:type="dxa"/>
          </w:tcPr>
          <w:p w14:paraId="66100DD5" w14:textId="77777777" w:rsidR="00B57652" w:rsidRDefault="00B57652" w:rsidP="007B0CDC">
            <w:r w:rsidRPr="00891888">
              <w:t>CG31619</w:t>
            </w:r>
          </w:p>
        </w:tc>
        <w:tc>
          <w:tcPr>
            <w:tcW w:w="1870" w:type="dxa"/>
          </w:tcPr>
          <w:p w14:paraId="10EF929A" w14:textId="77777777" w:rsidR="00B57652" w:rsidRDefault="00B57652" w:rsidP="007B0CDC">
            <w:r w:rsidRPr="00891888">
              <w:t>1.738287917</w:t>
            </w:r>
          </w:p>
        </w:tc>
        <w:tc>
          <w:tcPr>
            <w:tcW w:w="1870" w:type="dxa"/>
          </w:tcPr>
          <w:p w14:paraId="51D7D8D7" w14:textId="77777777" w:rsidR="00B57652" w:rsidRDefault="00B57652" w:rsidP="007B0CDC">
            <w:r w:rsidRPr="00891888">
              <w:t>3.516841248</w:t>
            </w:r>
          </w:p>
        </w:tc>
        <w:tc>
          <w:tcPr>
            <w:tcW w:w="1870" w:type="dxa"/>
          </w:tcPr>
          <w:p w14:paraId="60A6811A" w14:textId="77777777" w:rsidR="00B57652" w:rsidRDefault="00B57652" w:rsidP="007B0CDC">
            <w:r w:rsidRPr="00891888">
              <w:t>1</w:t>
            </w:r>
          </w:p>
        </w:tc>
      </w:tr>
      <w:tr w:rsidR="00B57652" w14:paraId="57DE9EE7" w14:textId="77777777" w:rsidTr="00B57652">
        <w:tc>
          <w:tcPr>
            <w:tcW w:w="1870" w:type="dxa"/>
          </w:tcPr>
          <w:p w14:paraId="7D87B6C8" w14:textId="77777777" w:rsidR="00B57652" w:rsidRDefault="00B57652" w:rsidP="007B0CDC">
            <w:r w:rsidRPr="00891888">
              <w:t>FBgn0261647</w:t>
            </w:r>
          </w:p>
        </w:tc>
        <w:tc>
          <w:tcPr>
            <w:tcW w:w="1959" w:type="dxa"/>
          </w:tcPr>
          <w:p w14:paraId="5A7C0579" w14:textId="77777777" w:rsidR="00B57652" w:rsidRDefault="00B57652" w:rsidP="007B0CDC">
            <w:r w:rsidRPr="00891888">
              <w:t>Axud1</w:t>
            </w:r>
          </w:p>
        </w:tc>
        <w:tc>
          <w:tcPr>
            <w:tcW w:w="1870" w:type="dxa"/>
          </w:tcPr>
          <w:p w14:paraId="62EAE5AC" w14:textId="77777777" w:rsidR="00B57652" w:rsidRDefault="00B57652" w:rsidP="007B0CDC">
            <w:r w:rsidRPr="00891888">
              <w:t>1.738106685</w:t>
            </w:r>
          </w:p>
        </w:tc>
        <w:tc>
          <w:tcPr>
            <w:tcW w:w="1870" w:type="dxa"/>
          </w:tcPr>
          <w:p w14:paraId="6879D4D8" w14:textId="77777777" w:rsidR="00B57652" w:rsidRDefault="00B57652" w:rsidP="007B0CDC">
            <w:r w:rsidRPr="00891888">
              <w:t>0.556380385</w:t>
            </w:r>
          </w:p>
        </w:tc>
        <w:tc>
          <w:tcPr>
            <w:tcW w:w="1870" w:type="dxa"/>
          </w:tcPr>
          <w:p w14:paraId="24E748BF" w14:textId="77777777" w:rsidR="00B57652" w:rsidRDefault="00B57652" w:rsidP="007B0CDC">
            <w:r w:rsidRPr="00891888">
              <w:t>0</w:t>
            </w:r>
          </w:p>
        </w:tc>
      </w:tr>
      <w:tr w:rsidR="00B57652" w14:paraId="372EA21F" w14:textId="77777777" w:rsidTr="00B57652">
        <w:tc>
          <w:tcPr>
            <w:tcW w:w="1870" w:type="dxa"/>
          </w:tcPr>
          <w:p w14:paraId="1282E3C1" w14:textId="77777777" w:rsidR="00B57652" w:rsidRDefault="00B57652" w:rsidP="007B0CDC">
            <w:r w:rsidRPr="00891888">
              <w:t>FBgn0000119</w:t>
            </w:r>
          </w:p>
        </w:tc>
        <w:tc>
          <w:tcPr>
            <w:tcW w:w="1959" w:type="dxa"/>
          </w:tcPr>
          <w:p w14:paraId="426822CD" w14:textId="77777777" w:rsidR="00B57652" w:rsidRDefault="00B57652" w:rsidP="007B0CDC">
            <w:proofErr w:type="spellStart"/>
            <w:r w:rsidRPr="00891888">
              <w:t>arr</w:t>
            </w:r>
            <w:proofErr w:type="spellEnd"/>
          </w:p>
        </w:tc>
        <w:tc>
          <w:tcPr>
            <w:tcW w:w="1870" w:type="dxa"/>
          </w:tcPr>
          <w:p w14:paraId="300BFB73" w14:textId="77777777" w:rsidR="00B57652" w:rsidRDefault="00B57652" w:rsidP="007B0CDC">
            <w:r w:rsidRPr="00891888">
              <w:t>1.721117304</w:t>
            </w:r>
          </w:p>
        </w:tc>
        <w:tc>
          <w:tcPr>
            <w:tcW w:w="1870" w:type="dxa"/>
          </w:tcPr>
          <w:p w14:paraId="56BA309C" w14:textId="77777777" w:rsidR="00B57652" w:rsidRDefault="00B57652" w:rsidP="007B0CDC">
            <w:r w:rsidRPr="00891888">
              <w:t>0.791647249</w:t>
            </w:r>
          </w:p>
        </w:tc>
        <w:tc>
          <w:tcPr>
            <w:tcW w:w="1870" w:type="dxa"/>
          </w:tcPr>
          <w:p w14:paraId="3FE7B59A" w14:textId="77777777" w:rsidR="00B57652" w:rsidRDefault="00B57652" w:rsidP="007B0CDC">
            <w:r w:rsidRPr="00891888">
              <w:t>0</w:t>
            </w:r>
          </w:p>
        </w:tc>
      </w:tr>
      <w:tr w:rsidR="00B57652" w14:paraId="371F8FC6" w14:textId="77777777" w:rsidTr="00B57652">
        <w:tc>
          <w:tcPr>
            <w:tcW w:w="1870" w:type="dxa"/>
          </w:tcPr>
          <w:p w14:paraId="130E5C8D" w14:textId="77777777" w:rsidR="00B57652" w:rsidRDefault="00B57652" w:rsidP="007B0CDC">
            <w:r w:rsidRPr="00891888">
              <w:t>FBgn0033540</w:t>
            </w:r>
          </w:p>
        </w:tc>
        <w:tc>
          <w:tcPr>
            <w:tcW w:w="1959" w:type="dxa"/>
          </w:tcPr>
          <w:p w14:paraId="2901462B" w14:textId="77777777" w:rsidR="00B57652" w:rsidRDefault="00B57652" w:rsidP="007B0CDC">
            <w:r w:rsidRPr="00891888">
              <w:t>Elp2</w:t>
            </w:r>
          </w:p>
        </w:tc>
        <w:tc>
          <w:tcPr>
            <w:tcW w:w="1870" w:type="dxa"/>
          </w:tcPr>
          <w:p w14:paraId="30EDBB42" w14:textId="77777777" w:rsidR="00B57652" w:rsidRDefault="00B57652" w:rsidP="007B0CDC">
            <w:r w:rsidRPr="00891888">
              <w:t>1.71326706</w:t>
            </w:r>
          </w:p>
        </w:tc>
        <w:tc>
          <w:tcPr>
            <w:tcW w:w="1870" w:type="dxa"/>
          </w:tcPr>
          <w:p w14:paraId="2B35B270" w14:textId="77777777" w:rsidR="00B57652" w:rsidRDefault="00B57652" w:rsidP="007B0CDC">
            <w:r w:rsidRPr="00891888">
              <w:t>1.155145858</w:t>
            </w:r>
          </w:p>
        </w:tc>
        <w:tc>
          <w:tcPr>
            <w:tcW w:w="1870" w:type="dxa"/>
          </w:tcPr>
          <w:p w14:paraId="460B35E6" w14:textId="77777777" w:rsidR="00B57652" w:rsidRDefault="00B57652" w:rsidP="007B0CDC">
            <w:r w:rsidRPr="00891888">
              <w:t>0</w:t>
            </w:r>
          </w:p>
        </w:tc>
      </w:tr>
      <w:tr w:rsidR="00B57652" w14:paraId="6B7D1EB3" w14:textId="77777777" w:rsidTr="00B57652">
        <w:tc>
          <w:tcPr>
            <w:tcW w:w="1870" w:type="dxa"/>
          </w:tcPr>
          <w:p w14:paraId="50DB62E4" w14:textId="77777777" w:rsidR="00B57652" w:rsidRDefault="00B57652" w:rsidP="007B0CDC">
            <w:r w:rsidRPr="00891888">
              <w:t>FBgn0005390</w:t>
            </w:r>
          </w:p>
        </w:tc>
        <w:tc>
          <w:tcPr>
            <w:tcW w:w="1959" w:type="dxa"/>
          </w:tcPr>
          <w:p w14:paraId="0B6D9501" w14:textId="77777777" w:rsidR="00B57652" w:rsidRDefault="00B57652" w:rsidP="007B0CDC">
            <w:r w:rsidRPr="00891888">
              <w:t>fs(1)M3</w:t>
            </w:r>
          </w:p>
        </w:tc>
        <w:tc>
          <w:tcPr>
            <w:tcW w:w="1870" w:type="dxa"/>
          </w:tcPr>
          <w:p w14:paraId="05FA087B" w14:textId="77777777" w:rsidR="00B57652" w:rsidRDefault="00B57652" w:rsidP="007B0CDC">
            <w:r w:rsidRPr="00891888">
              <w:t>1.712272042</w:t>
            </w:r>
          </w:p>
        </w:tc>
        <w:tc>
          <w:tcPr>
            <w:tcW w:w="1870" w:type="dxa"/>
          </w:tcPr>
          <w:p w14:paraId="6424043D" w14:textId="77777777" w:rsidR="00B57652" w:rsidRDefault="00B57652" w:rsidP="007B0CDC">
            <w:r w:rsidRPr="00891888">
              <w:t>1.328766331</w:t>
            </w:r>
          </w:p>
        </w:tc>
        <w:tc>
          <w:tcPr>
            <w:tcW w:w="1870" w:type="dxa"/>
          </w:tcPr>
          <w:p w14:paraId="54C382C8" w14:textId="77777777" w:rsidR="00B57652" w:rsidRDefault="00B57652" w:rsidP="007B0CDC">
            <w:r w:rsidRPr="00891888">
              <w:t>0</w:t>
            </w:r>
          </w:p>
        </w:tc>
      </w:tr>
      <w:tr w:rsidR="00B57652" w14:paraId="527EAD8D" w14:textId="77777777" w:rsidTr="00B57652">
        <w:tc>
          <w:tcPr>
            <w:tcW w:w="1870" w:type="dxa"/>
          </w:tcPr>
          <w:p w14:paraId="3A0FB662" w14:textId="77777777" w:rsidR="00B57652" w:rsidRDefault="00B57652" w:rsidP="007B0CDC">
            <w:r w:rsidRPr="00891888">
              <w:t>FBgn0010316</w:t>
            </w:r>
          </w:p>
        </w:tc>
        <w:tc>
          <w:tcPr>
            <w:tcW w:w="1959" w:type="dxa"/>
          </w:tcPr>
          <w:p w14:paraId="07D4A319" w14:textId="77777777" w:rsidR="00B57652" w:rsidRDefault="00B57652" w:rsidP="007B0CDC">
            <w:r w:rsidRPr="00891888">
              <w:t>dap</w:t>
            </w:r>
          </w:p>
        </w:tc>
        <w:tc>
          <w:tcPr>
            <w:tcW w:w="1870" w:type="dxa"/>
          </w:tcPr>
          <w:p w14:paraId="0381B33A" w14:textId="77777777" w:rsidR="00B57652" w:rsidRDefault="00B57652" w:rsidP="007B0CDC">
            <w:r w:rsidRPr="00891888">
              <w:t>1.711738215</w:t>
            </w:r>
          </w:p>
        </w:tc>
        <w:tc>
          <w:tcPr>
            <w:tcW w:w="1870" w:type="dxa"/>
          </w:tcPr>
          <w:p w14:paraId="21C573F1" w14:textId="77777777" w:rsidR="00B57652" w:rsidRDefault="00B57652" w:rsidP="007B0CDC">
            <w:r w:rsidRPr="00891888">
              <w:t>0.874900273</w:t>
            </w:r>
          </w:p>
        </w:tc>
        <w:tc>
          <w:tcPr>
            <w:tcW w:w="1870" w:type="dxa"/>
          </w:tcPr>
          <w:p w14:paraId="2EFD9D0C" w14:textId="77777777" w:rsidR="00B57652" w:rsidRDefault="00B57652" w:rsidP="007B0CDC">
            <w:r w:rsidRPr="00891888">
              <w:t>0</w:t>
            </w:r>
          </w:p>
        </w:tc>
      </w:tr>
      <w:tr w:rsidR="00B57652" w14:paraId="3E44F0B3" w14:textId="77777777" w:rsidTr="00B57652">
        <w:tc>
          <w:tcPr>
            <w:tcW w:w="1870" w:type="dxa"/>
          </w:tcPr>
          <w:p w14:paraId="60D4CC0B" w14:textId="77777777" w:rsidR="00B57652" w:rsidRDefault="00B57652" w:rsidP="007B0CDC">
            <w:r w:rsidRPr="00891888">
              <w:lastRenderedPageBreak/>
              <w:t>FBgn0050394</w:t>
            </w:r>
          </w:p>
        </w:tc>
        <w:tc>
          <w:tcPr>
            <w:tcW w:w="1959" w:type="dxa"/>
          </w:tcPr>
          <w:p w14:paraId="5EA4A952" w14:textId="77777777" w:rsidR="00B57652" w:rsidRDefault="00B57652" w:rsidP="007B0CDC">
            <w:r w:rsidRPr="00891888">
              <w:t>CG30394</w:t>
            </w:r>
          </w:p>
        </w:tc>
        <w:tc>
          <w:tcPr>
            <w:tcW w:w="1870" w:type="dxa"/>
          </w:tcPr>
          <w:p w14:paraId="6E009B22" w14:textId="77777777" w:rsidR="00B57652" w:rsidRDefault="00B57652" w:rsidP="007B0CDC">
            <w:r w:rsidRPr="00891888">
              <w:t>1.68507226</w:t>
            </w:r>
          </w:p>
        </w:tc>
        <w:tc>
          <w:tcPr>
            <w:tcW w:w="1870" w:type="dxa"/>
          </w:tcPr>
          <w:p w14:paraId="284C5A38" w14:textId="77777777" w:rsidR="00B57652" w:rsidRDefault="00B57652" w:rsidP="007B0CDC">
            <w:r w:rsidRPr="00891888">
              <w:t>0.827582225</w:t>
            </w:r>
          </w:p>
        </w:tc>
        <w:tc>
          <w:tcPr>
            <w:tcW w:w="1870" w:type="dxa"/>
          </w:tcPr>
          <w:p w14:paraId="142DDB5B" w14:textId="77777777" w:rsidR="00B57652" w:rsidRDefault="00B57652" w:rsidP="007B0CDC">
            <w:r w:rsidRPr="00891888">
              <w:t>0</w:t>
            </w:r>
          </w:p>
        </w:tc>
      </w:tr>
      <w:tr w:rsidR="00B57652" w14:paraId="50E63A0B" w14:textId="77777777" w:rsidTr="00B57652">
        <w:tc>
          <w:tcPr>
            <w:tcW w:w="1870" w:type="dxa"/>
          </w:tcPr>
          <w:p w14:paraId="75D2D72B" w14:textId="77777777" w:rsidR="00B57652" w:rsidRDefault="00B57652" w:rsidP="007B0CDC">
            <w:r w:rsidRPr="00891888">
              <w:t>FBgn0262620</w:t>
            </w:r>
          </w:p>
        </w:tc>
        <w:tc>
          <w:tcPr>
            <w:tcW w:w="1959" w:type="dxa"/>
          </w:tcPr>
          <w:p w14:paraId="34958C26" w14:textId="77777777" w:rsidR="00B57652" w:rsidRDefault="00B57652" w:rsidP="007B0CDC">
            <w:r w:rsidRPr="00891888">
              <w:t>CR43144</w:t>
            </w:r>
          </w:p>
        </w:tc>
        <w:tc>
          <w:tcPr>
            <w:tcW w:w="1870" w:type="dxa"/>
          </w:tcPr>
          <w:p w14:paraId="682E6DA3" w14:textId="77777777" w:rsidR="00B57652" w:rsidRDefault="00B57652" w:rsidP="007B0CDC">
            <w:r w:rsidRPr="00891888">
              <w:t>1.680843013</w:t>
            </w:r>
          </w:p>
        </w:tc>
        <w:tc>
          <w:tcPr>
            <w:tcW w:w="1870" w:type="dxa"/>
          </w:tcPr>
          <w:p w14:paraId="5830EC44" w14:textId="77777777" w:rsidR="00B57652" w:rsidRDefault="00B57652" w:rsidP="007B0CDC">
            <w:r w:rsidRPr="00891888">
              <w:t>3.065995222</w:t>
            </w:r>
          </w:p>
        </w:tc>
        <w:tc>
          <w:tcPr>
            <w:tcW w:w="1870" w:type="dxa"/>
          </w:tcPr>
          <w:p w14:paraId="67E4D5AD" w14:textId="77777777" w:rsidR="00B57652" w:rsidRDefault="00B57652" w:rsidP="007B0CDC">
            <w:r w:rsidRPr="00891888">
              <w:t>1</w:t>
            </w:r>
          </w:p>
        </w:tc>
      </w:tr>
      <w:tr w:rsidR="00B57652" w14:paraId="3BD7CE5A" w14:textId="77777777" w:rsidTr="00B57652">
        <w:tc>
          <w:tcPr>
            <w:tcW w:w="1870" w:type="dxa"/>
          </w:tcPr>
          <w:p w14:paraId="2B4D9CED" w14:textId="77777777" w:rsidR="00B57652" w:rsidRDefault="00B57652" w:rsidP="007B0CDC">
            <w:r w:rsidRPr="00891888">
              <w:t>FBgn0023416</w:t>
            </w:r>
          </w:p>
        </w:tc>
        <w:tc>
          <w:tcPr>
            <w:tcW w:w="1959" w:type="dxa"/>
          </w:tcPr>
          <w:p w14:paraId="5B89FD46" w14:textId="77777777" w:rsidR="00B57652" w:rsidRDefault="00B57652" w:rsidP="007B0CDC">
            <w:r w:rsidRPr="00891888">
              <w:t>Ac3</w:t>
            </w:r>
          </w:p>
        </w:tc>
        <w:tc>
          <w:tcPr>
            <w:tcW w:w="1870" w:type="dxa"/>
          </w:tcPr>
          <w:p w14:paraId="57C643B7" w14:textId="77777777" w:rsidR="00B57652" w:rsidRDefault="00B57652" w:rsidP="007B0CDC">
            <w:r w:rsidRPr="00891888">
              <w:t>1.68069094</w:t>
            </w:r>
          </w:p>
        </w:tc>
        <w:tc>
          <w:tcPr>
            <w:tcW w:w="1870" w:type="dxa"/>
          </w:tcPr>
          <w:p w14:paraId="6C20A2C9" w14:textId="77777777" w:rsidR="00B57652" w:rsidRDefault="00B57652" w:rsidP="007B0CDC">
            <w:r w:rsidRPr="00891888">
              <w:t>1.963486532</w:t>
            </w:r>
          </w:p>
        </w:tc>
        <w:tc>
          <w:tcPr>
            <w:tcW w:w="1870" w:type="dxa"/>
          </w:tcPr>
          <w:p w14:paraId="3B11FB05" w14:textId="77777777" w:rsidR="00B57652" w:rsidRDefault="00B57652" w:rsidP="007B0CDC">
            <w:r w:rsidRPr="00891888">
              <w:t>1</w:t>
            </w:r>
          </w:p>
        </w:tc>
      </w:tr>
      <w:tr w:rsidR="00B57652" w14:paraId="005F2C8B" w14:textId="77777777" w:rsidTr="00B57652">
        <w:tc>
          <w:tcPr>
            <w:tcW w:w="1870" w:type="dxa"/>
          </w:tcPr>
          <w:p w14:paraId="61141CDF" w14:textId="77777777" w:rsidR="00B57652" w:rsidRDefault="00B57652" w:rsidP="007B0CDC">
            <w:r w:rsidRPr="00891888">
              <w:t>FBgn0003997</w:t>
            </w:r>
          </w:p>
        </w:tc>
        <w:tc>
          <w:tcPr>
            <w:tcW w:w="1959" w:type="dxa"/>
          </w:tcPr>
          <w:p w14:paraId="5BA49078" w14:textId="77777777" w:rsidR="00B57652" w:rsidRDefault="00B57652" w:rsidP="007B0CDC">
            <w:r w:rsidRPr="00891888">
              <w:t>hid</w:t>
            </w:r>
          </w:p>
        </w:tc>
        <w:tc>
          <w:tcPr>
            <w:tcW w:w="1870" w:type="dxa"/>
          </w:tcPr>
          <w:p w14:paraId="5347364A" w14:textId="77777777" w:rsidR="00B57652" w:rsidRDefault="00B57652" w:rsidP="007B0CDC">
            <w:r w:rsidRPr="00891888">
              <w:t>1.658510403</w:t>
            </w:r>
          </w:p>
        </w:tc>
        <w:tc>
          <w:tcPr>
            <w:tcW w:w="1870" w:type="dxa"/>
          </w:tcPr>
          <w:p w14:paraId="6DFAA7E5" w14:textId="77777777" w:rsidR="00B57652" w:rsidRDefault="00B57652" w:rsidP="007B0CDC">
            <w:r w:rsidRPr="00891888">
              <w:t>1.14904969</w:t>
            </w:r>
          </w:p>
        </w:tc>
        <w:tc>
          <w:tcPr>
            <w:tcW w:w="1870" w:type="dxa"/>
          </w:tcPr>
          <w:p w14:paraId="4407F56D" w14:textId="77777777" w:rsidR="00B57652" w:rsidRDefault="00B57652" w:rsidP="007B0CDC">
            <w:r w:rsidRPr="00891888">
              <w:t>1</w:t>
            </w:r>
          </w:p>
        </w:tc>
      </w:tr>
      <w:tr w:rsidR="00B57652" w14:paraId="6FAEE214" w14:textId="77777777" w:rsidTr="00B57652">
        <w:tc>
          <w:tcPr>
            <w:tcW w:w="1870" w:type="dxa"/>
          </w:tcPr>
          <w:p w14:paraId="5E3C9115" w14:textId="77777777" w:rsidR="00B57652" w:rsidRDefault="00B57652" w:rsidP="007B0CDC">
            <w:r w:rsidRPr="00891888">
              <w:t>FBgn0033087</w:t>
            </w:r>
          </w:p>
        </w:tc>
        <w:tc>
          <w:tcPr>
            <w:tcW w:w="1959" w:type="dxa"/>
          </w:tcPr>
          <w:p w14:paraId="5496C27F" w14:textId="77777777" w:rsidR="00B57652" w:rsidRDefault="00B57652" w:rsidP="007B0CDC">
            <w:proofErr w:type="spellStart"/>
            <w:r w:rsidRPr="00891888">
              <w:t>Hsepi</w:t>
            </w:r>
            <w:proofErr w:type="spellEnd"/>
          </w:p>
        </w:tc>
        <w:tc>
          <w:tcPr>
            <w:tcW w:w="1870" w:type="dxa"/>
          </w:tcPr>
          <w:p w14:paraId="36B071A2" w14:textId="77777777" w:rsidR="00B57652" w:rsidRDefault="00B57652" w:rsidP="007B0CDC">
            <w:r w:rsidRPr="00891888">
              <w:t>1.649744997</w:t>
            </w:r>
          </w:p>
        </w:tc>
        <w:tc>
          <w:tcPr>
            <w:tcW w:w="1870" w:type="dxa"/>
          </w:tcPr>
          <w:p w14:paraId="2A04121E" w14:textId="77777777" w:rsidR="00B57652" w:rsidRDefault="00B57652" w:rsidP="007B0CDC">
            <w:r w:rsidRPr="00891888">
              <w:t>0.607159139</w:t>
            </w:r>
          </w:p>
        </w:tc>
        <w:tc>
          <w:tcPr>
            <w:tcW w:w="1870" w:type="dxa"/>
          </w:tcPr>
          <w:p w14:paraId="7937E090" w14:textId="77777777" w:rsidR="00B57652" w:rsidRDefault="00B57652" w:rsidP="007B0CDC">
            <w:r w:rsidRPr="00891888">
              <w:t>0</w:t>
            </w:r>
          </w:p>
        </w:tc>
      </w:tr>
      <w:tr w:rsidR="00B57652" w14:paraId="7C3E9D90" w14:textId="77777777" w:rsidTr="00B57652">
        <w:tc>
          <w:tcPr>
            <w:tcW w:w="1870" w:type="dxa"/>
          </w:tcPr>
          <w:p w14:paraId="23241D84" w14:textId="77777777" w:rsidR="00B57652" w:rsidRDefault="00B57652" w:rsidP="007B0CDC">
            <w:r w:rsidRPr="00891888">
              <w:t>FBgn0030361</w:t>
            </w:r>
          </w:p>
        </w:tc>
        <w:tc>
          <w:tcPr>
            <w:tcW w:w="1959" w:type="dxa"/>
          </w:tcPr>
          <w:p w14:paraId="3B8D1B5C" w14:textId="77777777" w:rsidR="00B57652" w:rsidRDefault="00B57652" w:rsidP="007B0CDC">
            <w:r w:rsidRPr="00891888">
              <w:t>CG1492</w:t>
            </w:r>
          </w:p>
        </w:tc>
        <w:tc>
          <w:tcPr>
            <w:tcW w:w="1870" w:type="dxa"/>
          </w:tcPr>
          <w:p w14:paraId="2F5F5A0F" w14:textId="77777777" w:rsidR="00B57652" w:rsidRDefault="00B57652" w:rsidP="007B0CDC">
            <w:r w:rsidRPr="00891888">
              <w:t>1.649046675</w:t>
            </w:r>
          </w:p>
        </w:tc>
        <w:tc>
          <w:tcPr>
            <w:tcW w:w="1870" w:type="dxa"/>
          </w:tcPr>
          <w:p w14:paraId="780ECFC8" w14:textId="77777777" w:rsidR="00B57652" w:rsidRDefault="00B57652" w:rsidP="007B0CDC">
            <w:r w:rsidRPr="00891888">
              <w:t>0.567443504</w:t>
            </w:r>
          </w:p>
        </w:tc>
        <w:tc>
          <w:tcPr>
            <w:tcW w:w="1870" w:type="dxa"/>
          </w:tcPr>
          <w:p w14:paraId="6B461FCB" w14:textId="77777777" w:rsidR="00B57652" w:rsidRDefault="00B57652" w:rsidP="007B0CDC">
            <w:r w:rsidRPr="00891888">
              <w:t>1</w:t>
            </w:r>
          </w:p>
        </w:tc>
      </w:tr>
      <w:tr w:rsidR="00B57652" w14:paraId="0A4750A2" w14:textId="77777777" w:rsidTr="00B57652">
        <w:tc>
          <w:tcPr>
            <w:tcW w:w="1870" w:type="dxa"/>
          </w:tcPr>
          <w:p w14:paraId="092F9008" w14:textId="77777777" w:rsidR="00B57652" w:rsidRDefault="00B57652" w:rsidP="007B0CDC">
            <w:r w:rsidRPr="00891888">
              <w:t>FBgn0040827</w:t>
            </w:r>
          </w:p>
        </w:tc>
        <w:tc>
          <w:tcPr>
            <w:tcW w:w="1959" w:type="dxa"/>
          </w:tcPr>
          <w:p w14:paraId="00B539FC" w14:textId="77777777" w:rsidR="00B57652" w:rsidRDefault="00B57652" w:rsidP="007B0CDC">
            <w:r w:rsidRPr="00891888">
              <w:t>CG13315</w:t>
            </w:r>
          </w:p>
        </w:tc>
        <w:tc>
          <w:tcPr>
            <w:tcW w:w="1870" w:type="dxa"/>
          </w:tcPr>
          <w:p w14:paraId="437E1911" w14:textId="77777777" w:rsidR="00B57652" w:rsidRDefault="00B57652" w:rsidP="007B0CDC">
            <w:r w:rsidRPr="00891888">
              <w:t>1.643055484</w:t>
            </w:r>
          </w:p>
        </w:tc>
        <w:tc>
          <w:tcPr>
            <w:tcW w:w="1870" w:type="dxa"/>
          </w:tcPr>
          <w:p w14:paraId="57947492" w14:textId="77777777" w:rsidR="00B57652" w:rsidRDefault="00B57652" w:rsidP="007B0CDC">
            <w:r w:rsidRPr="00891888">
              <w:t>1.860087607</w:t>
            </w:r>
          </w:p>
        </w:tc>
        <w:tc>
          <w:tcPr>
            <w:tcW w:w="1870" w:type="dxa"/>
          </w:tcPr>
          <w:p w14:paraId="7548F0B5" w14:textId="77777777" w:rsidR="00B57652" w:rsidRDefault="00B57652" w:rsidP="007B0CDC">
            <w:r w:rsidRPr="00891888">
              <w:t>0</w:t>
            </w:r>
          </w:p>
        </w:tc>
      </w:tr>
      <w:tr w:rsidR="00B57652" w14:paraId="3E5D48F8" w14:textId="77777777" w:rsidTr="00B57652">
        <w:tc>
          <w:tcPr>
            <w:tcW w:w="1870" w:type="dxa"/>
          </w:tcPr>
          <w:p w14:paraId="6CED1A82" w14:textId="77777777" w:rsidR="00B57652" w:rsidRDefault="00B57652" w:rsidP="007B0CDC">
            <w:r w:rsidRPr="00891888">
              <w:t>FBgn0028645</w:t>
            </w:r>
          </w:p>
        </w:tc>
        <w:tc>
          <w:tcPr>
            <w:tcW w:w="1959" w:type="dxa"/>
          </w:tcPr>
          <w:p w14:paraId="5F1EEE40" w14:textId="77777777" w:rsidR="00B57652" w:rsidRDefault="00B57652" w:rsidP="007B0CDC">
            <w:r w:rsidRPr="00891888">
              <w:t>beat-</w:t>
            </w:r>
            <w:proofErr w:type="spellStart"/>
            <w:r w:rsidRPr="00891888">
              <w:t>Ib</w:t>
            </w:r>
            <w:proofErr w:type="spellEnd"/>
          </w:p>
        </w:tc>
        <w:tc>
          <w:tcPr>
            <w:tcW w:w="1870" w:type="dxa"/>
          </w:tcPr>
          <w:p w14:paraId="40A7055C" w14:textId="77777777" w:rsidR="00B57652" w:rsidRDefault="00B57652" w:rsidP="007B0CDC">
            <w:r w:rsidRPr="00891888">
              <w:t>1.6369229</w:t>
            </w:r>
          </w:p>
        </w:tc>
        <w:tc>
          <w:tcPr>
            <w:tcW w:w="1870" w:type="dxa"/>
          </w:tcPr>
          <w:p w14:paraId="62857AC7" w14:textId="77777777" w:rsidR="00B57652" w:rsidRDefault="00B57652" w:rsidP="007B0CDC">
            <w:r w:rsidRPr="00891888">
              <w:t>2.519730754</w:t>
            </w:r>
          </w:p>
        </w:tc>
        <w:tc>
          <w:tcPr>
            <w:tcW w:w="1870" w:type="dxa"/>
          </w:tcPr>
          <w:p w14:paraId="35C414C3" w14:textId="77777777" w:rsidR="00B57652" w:rsidRDefault="00B57652" w:rsidP="007B0CDC">
            <w:r w:rsidRPr="00891888">
              <w:t>0</w:t>
            </w:r>
          </w:p>
        </w:tc>
      </w:tr>
      <w:tr w:rsidR="00B57652" w14:paraId="3C34ECDD" w14:textId="77777777" w:rsidTr="00B57652">
        <w:tc>
          <w:tcPr>
            <w:tcW w:w="1870" w:type="dxa"/>
          </w:tcPr>
          <w:p w14:paraId="1BC51A8D" w14:textId="77777777" w:rsidR="00B57652" w:rsidRDefault="00B57652" w:rsidP="007B0CDC">
            <w:r w:rsidRPr="00891888">
              <w:t>FBgn0011764</w:t>
            </w:r>
          </w:p>
        </w:tc>
        <w:tc>
          <w:tcPr>
            <w:tcW w:w="1959" w:type="dxa"/>
          </w:tcPr>
          <w:p w14:paraId="73985F7F" w14:textId="77777777" w:rsidR="00B57652" w:rsidRDefault="00B57652" w:rsidP="007B0CDC">
            <w:r w:rsidRPr="00891888">
              <w:t>Dsp1</w:t>
            </w:r>
          </w:p>
        </w:tc>
        <w:tc>
          <w:tcPr>
            <w:tcW w:w="1870" w:type="dxa"/>
          </w:tcPr>
          <w:p w14:paraId="379487E5" w14:textId="77777777" w:rsidR="00B57652" w:rsidRDefault="00B57652" w:rsidP="007B0CDC">
            <w:r w:rsidRPr="00891888">
              <w:t>1.624909652</w:t>
            </w:r>
          </w:p>
        </w:tc>
        <w:tc>
          <w:tcPr>
            <w:tcW w:w="1870" w:type="dxa"/>
          </w:tcPr>
          <w:p w14:paraId="582E204D" w14:textId="77777777" w:rsidR="00B57652" w:rsidRDefault="00B57652" w:rsidP="007B0CDC">
            <w:r w:rsidRPr="00891888">
              <w:t>0.556903296</w:t>
            </w:r>
          </w:p>
        </w:tc>
        <w:tc>
          <w:tcPr>
            <w:tcW w:w="1870" w:type="dxa"/>
          </w:tcPr>
          <w:p w14:paraId="7C9A0814" w14:textId="77777777" w:rsidR="00B57652" w:rsidRDefault="00B57652" w:rsidP="007B0CDC">
            <w:r w:rsidRPr="00891888">
              <w:t>1</w:t>
            </w:r>
          </w:p>
        </w:tc>
      </w:tr>
      <w:tr w:rsidR="00B57652" w14:paraId="50A370FE" w14:textId="77777777" w:rsidTr="00B57652">
        <w:tc>
          <w:tcPr>
            <w:tcW w:w="1870" w:type="dxa"/>
          </w:tcPr>
          <w:p w14:paraId="556FAF07" w14:textId="77777777" w:rsidR="00B57652" w:rsidRDefault="00B57652" w:rsidP="007B0CDC">
            <w:r w:rsidRPr="00891888">
              <w:t>FBgn0035213</w:t>
            </w:r>
          </w:p>
        </w:tc>
        <w:tc>
          <w:tcPr>
            <w:tcW w:w="1959" w:type="dxa"/>
          </w:tcPr>
          <w:p w14:paraId="389A8A17" w14:textId="77777777" w:rsidR="00B57652" w:rsidRDefault="00B57652" w:rsidP="007B0CDC">
            <w:r w:rsidRPr="00891888">
              <w:t>CG2199</w:t>
            </w:r>
          </w:p>
        </w:tc>
        <w:tc>
          <w:tcPr>
            <w:tcW w:w="1870" w:type="dxa"/>
          </w:tcPr>
          <w:p w14:paraId="1BB07970" w14:textId="77777777" w:rsidR="00B57652" w:rsidRDefault="00B57652" w:rsidP="007B0CDC">
            <w:r w:rsidRPr="00891888">
              <w:t>1.619851071</w:t>
            </w:r>
          </w:p>
        </w:tc>
        <w:tc>
          <w:tcPr>
            <w:tcW w:w="1870" w:type="dxa"/>
          </w:tcPr>
          <w:p w14:paraId="5C2F7270" w14:textId="77777777" w:rsidR="00B57652" w:rsidRDefault="00B57652" w:rsidP="007B0CDC">
            <w:r w:rsidRPr="00891888">
              <w:t>0.697548488</w:t>
            </w:r>
          </w:p>
        </w:tc>
        <w:tc>
          <w:tcPr>
            <w:tcW w:w="1870" w:type="dxa"/>
          </w:tcPr>
          <w:p w14:paraId="234607BC" w14:textId="77777777" w:rsidR="00B57652" w:rsidRDefault="00B57652" w:rsidP="007B0CDC">
            <w:r w:rsidRPr="00891888">
              <w:t>0</w:t>
            </w:r>
          </w:p>
        </w:tc>
      </w:tr>
      <w:tr w:rsidR="00B57652" w14:paraId="7B276224" w14:textId="77777777" w:rsidTr="00B57652">
        <w:tc>
          <w:tcPr>
            <w:tcW w:w="1870" w:type="dxa"/>
          </w:tcPr>
          <w:p w14:paraId="293294DF" w14:textId="77777777" w:rsidR="00B57652" w:rsidRDefault="00B57652" w:rsidP="007B0CDC">
            <w:r w:rsidRPr="00891888">
              <w:t>FBgn0035151</w:t>
            </w:r>
          </w:p>
        </w:tc>
        <w:tc>
          <w:tcPr>
            <w:tcW w:w="1959" w:type="dxa"/>
          </w:tcPr>
          <w:p w14:paraId="1485E543" w14:textId="77777777" w:rsidR="00B57652" w:rsidRDefault="00B57652" w:rsidP="007B0CDC">
            <w:r w:rsidRPr="00891888">
              <w:t>CG17129</w:t>
            </w:r>
          </w:p>
        </w:tc>
        <w:tc>
          <w:tcPr>
            <w:tcW w:w="1870" w:type="dxa"/>
          </w:tcPr>
          <w:p w14:paraId="6FB9024B" w14:textId="77777777" w:rsidR="00B57652" w:rsidRDefault="00B57652" w:rsidP="007B0CDC">
            <w:r w:rsidRPr="00891888">
              <w:t>1.607409428</w:t>
            </w:r>
          </w:p>
        </w:tc>
        <w:tc>
          <w:tcPr>
            <w:tcW w:w="1870" w:type="dxa"/>
          </w:tcPr>
          <w:p w14:paraId="2799F7FA" w14:textId="77777777" w:rsidR="00B57652" w:rsidRDefault="00B57652" w:rsidP="007B0CDC">
            <w:r w:rsidRPr="00891888">
              <w:t>1.123829473</w:t>
            </w:r>
          </w:p>
        </w:tc>
        <w:tc>
          <w:tcPr>
            <w:tcW w:w="1870" w:type="dxa"/>
          </w:tcPr>
          <w:p w14:paraId="58CAE7B1" w14:textId="77777777" w:rsidR="00B57652" w:rsidRDefault="00B57652" w:rsidP="007B0CDC">
            <w:r w:rsidRPr="00891888">
              <w:t>0</w:t>
            </w:r>
          </w:p>
        </w:tc>
      </w:tr>
      <w:tr w:rsidR="00B57652" w14:paraId="79EDE58C" w14:textId="77777777" w:rsidTr="00B57652">
        <w:tc>
          <w:tcPr>
            <w:tcW w:w="1870" w:type="dxa"/>
          </w:tcPr>
          <w:p w14:paraId="30ECEE0C" w14:textId="77777777" w:rsidR="00B57652" w:rsidRDefault="00B57652" w:rsidP="007B0CDC">
            <w:r w:rsidRPr="00891888">
              <w:t>FBgn0050383</w:t>
            </w:r>
          </w:p>
        </w:tc>
        <w:tc>
          <w:tcPr>
            <w:tcW w:w="1959" w:type="dxa"/>
          </w:tcPr>
          <w:p w14:paraId="0C751CA7" w14:textId="77777777" w:rsidR="00B57652" w:rsidRDefault="00B57652" w:rsidP="007B0CDC">
            <w:r w:rsidRPr="00891888">
              <w:t>CG30383</w:t>
            </w:r>
          </w:p>
        </w:tc>
        <w:tc>
          <w:tcPr>
            <w:tcW w:w="1870" w:type="dxa"/>
          </w:tcPr>
          <w:p w14:paraId="03D8E16D" w14:textId="77777777" w:rsidR="00B57652" w:rsidRDefault="00B57652" w:rsidP="007B0CDC">
            <w:r w:rsidRPr="00891888">
              <w:t>1.602367484</w:t>
            </w:r>
          </w:p>
        </w:tc>
        <w:tc>
          <w:tcPr>
            <w:tcW w:w="1870" w:type="dxa"/>
          </w:tcPr>
          <w:p w14:paraId="324CD343" w14:textId="77777777" w:rsidR="00B57652" w:rsidRDefault="00B57652" w:rsidP="007B0CDC">
            <w:r w:rsidRPr="00891888">
              <w:t>2.699881505</w:t>
            </w:r>
          </w:p>
        </w:tc>
        <w:tc>
          <w:tcPr>
            <w:tcW w:w="1870" w:type="dxa"/>
          </w:tcPr>
          <w:p w14:paraId="485181D0" w14:textId="77777777" w:rsidR="00B57652" w:rsidRDefault="00B57652" w:rsidP="007B0CDC">
            <w:r w:rsidRPr="00891888">
              <w:t>1</w:t>
            </w:r>
          </w:p>
        </w:tc>
      </w:tr>
      <w:tr w:rsidR="00B57652" w14:paraId="40EC5ACB" w14:textId="77777777" w:rsidTr="00B57652">
        <w:tc>
          <w:tcPr>
            <w:tcW w:w="1870" w:type="dxa"/>
          </w:tcPr>
          <w:p w14:paraId="368C15A9" w14:textId="77777777" w:rsidR="00B57652" w:rsidRDefault="00B57652" w:rsidP="007B0CDC">
            <w:r w:rsidRPr="00891888">
              <w:t>FBgn0039914</w:t>
            </w:r>
          </w:p>
        </w:tc>
        <w:tc>
          <w:tcPr>
            <w:tcW w:w="1959" w:type="dxa"/>
          </w:tcPr>
          <w:p w14:paraId="3727BA27" w14:textId="77777777" w:rsidR="00B57652" w:rsidRDefault="00B57652" w:rsidP="007B0CDC">
            <w:proofErr w:type="spellStart"/>
            <w:r w:rsidRPr="00891888">
              <w:t>mav</w:t>
            </w:r>
            <w:proofErr w:type="spellEnd"/>
          </w:p>
        </w:tc>
        <w:tc>
          <w:tcPr>
            <w:tcW w:w="1870" w:type="dxa"/>
          </w:tcPr>
          <w:p w14:paraId="0A1D4822" w14:textId="77777777" w:rsidR="00B57652" w:rsidRDefault="00B57652" w:rsidP="007B0CDC">
            <w:r w:rsidRPr="00891888">
              <w:t>1.592278259</w:t>
            </w:r>
          </w:p>
        </w:tc>
        <w:tc>
          <w:tcPr>
            <w:tcW w:w="1870" w:type="dxa"/>
          </w:tcPr>
          <w:p w14:paraId="2064EB4A" w14:textId="77777777" w:rsidR="00B57652" w:rsidRDefault="00B57652" w:rsidP="007B0CDC">
            <w:r w:rsidRPr="00891888">
              <w:t>1.951288533</w:t>
            </w:r>
          </w:p>
        </w:tc>
        <w:tc>
          <w:tcPr>
            <w:tcW w:w="1870" w:type="dxa"/>
          </w:tcPr>
          <w:p w14:paraId="5AA32C6E" w14:textId="77777777" w:rsidR="00B57652" w:rsidRDefault="00B57652" w:rsidP="007B0CDC">
            <w:r w:rsidRPr="00891888">
              <w:t>1</w:t>
            </w:r>
          </w:p>
        </w:tc>
      </w:tr>
      <w:tr w:rsidR="00B57652" w14:paraId="160B201A" w14:textId="77777777" w:rsidTr="00B57652">
        <w:tc>
          <w:tcPr>
            <w:tcW w:w="1870" w:type="dxa"/>
          </w:tcPr>
          <w:p w14:paraId="4663E7A0" w14:textId="77777777" w:rsidR="00B57652" w:rsidRDefault="00B57652" w:rsidP="007B0CDC">
            <w:r w:rsidRPr="00891888">
              <w:t>FBgn0033661</w:t>
            </w:r>
          </w:p>
        </w:tc>
        <w:tc>
          <w:tcPr>
            <w:tcW w:w="1959" w:type="dxa"/>
          </w:tcPr>
          <w:p w14:paraId="01B9C2B7" w14:textId="77777777" w:rsidR="00B57652" w:rsidRDefault="00B57652" w:rsidP="007B0CDC">
            <w:r w:rsidRPr="00891888">
              <w:t>CG13185</w:t>
            </w:r>
          </w:p>
        </w:tc>
        <w:tc>
          <w:tcPr>
            <w:tcW w:w="1870" w:type="dxa"/>
          </w:tcPr>
          <w:p w14:paraId="4E6F94EF" w14:textId="77777777" w:rsidR="00B57652" w:rsidRDefault="00B57652" w:rsidP="007B0CDC">
            <w:r w:rsidRPr="00891888">
              <w:t>1.59083631</w:t>
            </w:r>
          </w:p>
        </w:tc>
        <w:tc>
          <w:tcPr>
            <w:tcW w:w="1870" w:type="dxa"/>
          </w:tcPr>
          <w:p w14:paraId="29B18658" w14:textId="77777777" w:rsidR="00B57652" w:rsidRDefault="00B57652" w:rsidP="007B0CDC">
            <w:r w:rsidRPr="00891888">
              <w:t>0.716273439</w:t>
            </w:r>
          </w:p>
        </w:tc>
        <w:tc>
          <w:tcPr>
            <w:tcW w:w="1870" w:type="dxa"/>
          </w:tcPr>
          <w:p w14:paraId="1A7BAF91" w14:textId="77777777" w:rsidR="00B57652" w:rsidRDefault="00B57652" w:rsidP="007B0CDC">
            <w:r w:rsidRPr="00891888">
              <w:t>0</w:t>
            </w:r>
          </w:p>
        </w:tc>
      </w:tr>
      <w:tr w:rsidR="00B57652" w14:paraId="0192D4D9" w14:textId="77777777" w:rsidTr="00B57652">
        <w:tc>
          <w:tcPr>
            <w:tcW w:w="1870" w:type="dxa"/>
          </w:tcPr>
          <w:p w14:paraId="43DB316E" w14:textId="77777777" w:rsidR="00B57652" w:rsidRDefault="00B57652" w:rsidP="007B0CDC">
            <w:r w:rsidRPr="00891888">
              <w:t>FBgn0032079</w:t>
            </w:r>
          </w:p>
        </w:tc>
        <w:tc>
          <w:tcPr>
            <w:tcW w:w="1959" w:type="dxa"/>
          </w:tcPr>
          <w:p w14:paraId="4B041457" w14:textId="77777777" w:rsidR="00B57652" w:rsidRDefault="00B57652" w:rsidP="007B0CDC">
            <w:r w:rsidRPr="00891888">
              <w:t>CG31886</w:t>
            </w:r>
          </w:p>
        </w:tc>
        <w:tc>
          <w:tcPr>
            <w:tcW w:w="1870" w:type="dxa"/>
          </w:tcPr>
          <w:p w14:paraId="768D1D1A" w14:textId="77777777" w:rsidR="00B57652" w:rsidRDefault="00B57652" w:rsidP="007B0CDC">
            <w:r w:rsidRPr="00891888">
              <w:t>1.589328474</w:t>
            </w:r>
          </w:p>
        </w:tc>
        <w:tc>
          <w:tcPr>
            <w:tcW w:w="1870" w:type="dxa"/>
          </w:tcPr>
          <w:p w14:paraId="1EA263EF" w14:textId="77777777" w:rsidR="00B57652" w:rsidRDefault="00B57652" w:rsidP="007B0CDC">
            <w:r w:rsidRPr="00891888">
              <w:t>0.70804551</w:t>
            </w:r>
          </w:p>
        </w:tc>
        <w:tc>
          <w:tcPr>
            <w:tcW w:w="1870" w:type="dxa"/>
          </w:tcPr>
          <w:p w14:paraId="56E09A78" w14:textId="77777777" w:rsidR="00B57652" w:rsidRDefault="00B57652" w:rsidP="007B0CDC">
            <w:r w:rsidRPr="00891888">
              <w:t>1</w:t>
            </w:r>
          </w:p>
        </w:tc>
      </w:tr>
      <w:tr w:rsidR="00B57652" w14:paraId="3302F90B" w14:textId="77777777" w:rsidTr="00B57652">
        <w:tc>
          <w:tcPr>
            <w:tcW w:w="1870" w:type="dxa"/>
          </w:tcPr>
          <w:p w14:paraId="78FC47D8" w14:textId="77777777" w:rsidR="00B57652" w:rsidRDefault="00B57652" w:rsidP="007B0CDC">
            <w:r w:rsidRPr="00891888">
              <w:t>FBgn0039958</w:t>
            </w:r>
          </w:p>
        </w:tc>
        <w:tc>
          <w:tcPr>
            <w:tcW w:w="1959" w:type="dxa"/>
          </w:tcPr>
          <w:p w14:paraId="015D2076" w14:textId="77777777" w:rsidR="00B57652" w:rsidRDefault="00B57652" w:rsidP="007B0CDC">
            <w:r w:rsidRPr="00891888">
              <w:t>CG12567</w:t>
            </w:r>
          </w:p>
        </w:tc>
        <w:tc>
          <w:tcPr>
            <w:tcW w:w="1870" w:type="dxa"/>
          </w:tcPr>
          <w:p w14:paraId="6CB2F89A" w14:textId="77777777" w:rsidR="00B57652" w:rsidRDefault="00B57652" w:rsidP="007B0CDC">
            <w:r w:rsidRPr="00891888">
              <w:t>1.585153435</w:t>
            </w:r>
          </w:p>
        </w:tc>
        <w:tc>
          <w:tcPr>
            <w:tcW w:w="1870" w:type="dxa"/>
          </w:tcPr>
          <w:p w14:paraId="28F80C75" w14:textId="77777777" w:rsidR="00B57652" w:rsidRDefault="00B57652" w:rsidP="007B0CDC">
            <w:r w:rsidRPr="00891888">
              <w:t>1.182641803</w:t>
            </w:r>
          </w:p>
        </w:tc>
        <w:tc>
          <w:tcPr>
            <w:tcW w:w="1870" w:type="dxa"/>
          </w:tcPr>
          <w:p w14:paraId="4F02A1B8" w14:textId="77777777" w:rsidR="00B57652" w:rsidRDefault="00B57652" w:rsidP="007B0CDC">
            <w:r w:rsidRPr="00891888">
              <w:t>1</w:t>
            </w:r>
          </w:p>
        </w:tc>
      </w:tr>
      <w:tr w:rsidR="00B57652" w14:paraId="7082E9FF" w14:textId="77777777" w:rsidTr="00B57652">
        <w:tc>
          <w:tcPr>
            <w:tcW w:w="1870" w:type="dxa"/>
          </w:tcPr>
          <w:p w14:paraId="1418F5BD" w14:textId="77777777" w:rsidR="00B57652" w:rsidRDefault="00B57652" w:rsidP="007B0CDC">
            <w:r w:rsidRPr="00891888">
              <w:t>FBgn0266731</w:t>
            </w:r>
          </w:p>
        </w:tc>
        <w:tc>
          <w:tcPr>
            <w:tcW w:w="1959" w:type="dxa"/>
          </w:tcPr>
          <w:p w14:paraId="1C9805DD" w14:textId="77777777" w:rsidR="00B57652" w:rsidRDefault="00B57652" w:rsidP="007B0CDC">
            <w:r w:rsidRPr="00891888">
              <w:t>CR45204</w:t>
            </w:r>
          </w:p>
        </w:tc>
        <w:tc>
          <w:tcPr>
            <w:tcW w:w="1870" w:type="dxa"/>
          </w:tcPr>
          <w:p w14:paraId="0F25BD97" w14:textId="77777777" w:rsidR="00B57652" w:rsidRDefault="00B57652" w:rsidP="007B0CDC">
            <w:r w:rsidRPr="00891888">
              <w:t>1.58147292</w:t>
            </w:r>
          </w:p>
        </w:tc>
        <w:tc>
          <w:tcPr>
            <w:tcW w:w="1870" w:type="dxa"/>
          </w:tcPr>
          <w:p w14:paraId="35E6F637" w14:textId="77777777" w:rsidR="00B57652" w:rsidRDefault="00B57652" w:rsidP="007B0CDC">
            <w:r w:rsidRPr="00891888">
              <w:t>1.441740488</w:t>
            </w:r>
          </w:p>
        </w:tc>
        <w:tc>
          <w:tcPr>
            <w:tcW w:w="1870" w:type="dxa"/>
          </w:tcPr>
          <w:p w14:paraId="788063D5" w14:textId="77777777" w:rsidR="00B57652" w:rsidRDefault="00B57652" w:rsidP="007B0CDC">
            <w:r w:rsidRPr="00891888">
              <w:t>0</w:t>
            </w:r>
          </w:p>
        </w:tc>
      </w:tr>
      <w:tr w:rsidR="00B57652" w14:paraId="2490E545" w14:textId="77777777" w:rsidTr="00B57652">
        <w:tc>
          <w:tcPr>
            <w:tcW w:w="1870" w:type="dxa"/>
          </w:tcPr>
          <w:p w14:paraId="6957D325" w14:textId="77777777" w:rsidR="00B57652" w:rsidRDefault="00B57652" w:rsidP="007B0CDC">
            <w:r w:rsidRPr="00891888">
              <w:t>FBgn0030629</w:t>
            </w:r>
          </w:p>
        </w:tc>
        <w:tc>
          <w:tcPr>
            <w:tcW w:w="1959" w:type="dxa"/>
          </w:tcPr>
          <w:p w14:paraId="694C27DA" w14:textId="77777777" w:rsidR="00B57652" w:rsidRDefault="00B57652" w:rsidP="007B0CDC">
            <w:r w:rsidRPr="00891888">
              <w:t>CG9123</w:t>
            </w:r>
          </w:p>
        </w:tc>
        <w:tc>
          <w:tcPr>
            <w:tcW w:w="1870" w:type="dxa"/>
          </w:tcPr>
          <w:p w14:paraId="29A1C83D" w14:textId="77777777" w:rsidR="00B57652" w:rsidRDefault="00B57652" w:rsidP="007B0CDC">
            <w:r w:rsidRPr="00891888">
              <w:t>1.579132389</w:t>
            </w:r>
          </w:p>
        </w:tc>
        <w:tc>
          <w:tcPr>
            <w:tcW w:w="1870" w:type="dxa"/>
          </w:tcPr>
          <w:p w14:paraId="3E8B912B" w14:textId="77777777" w:rsidR="00B57652" w:rsidRDefault="00B57652" w:rsidP="007B0CDC">
            <w:r w:rsidRPr="00891888">
              <w:t>0.672541021</w:t>
            </w:r>
          </w:p>
        </w:tc>
        <w:tc>
          <w:tcPr>
            <w:tcW w:w="1870" w:type="dxa"/>
          </w:tcPr>
          <w:p w14:paraId="0B4D03A1" w14:textId="77777777" w:rsidR="00B57652" w:rsidRDefault="00B57652" w:rsidP="007B0CDC">
            <w:r w:rsidRPr="00891888">
              <w:t>0</w:t>
            </w:r>
          </w:p>
        </w:tc>
      </w:tr>
      <w:tr w:rsidR="00B57652" w14:paraId="590C9EA0" w14:textId="77777777" w:rsidTr="00B57652">
        <w:tc>
          <w:tcPr>
            <w:tcW w:w="1870" w:type="dxa"/>
          </w:tcPr>
          <w:p w14:paraId="65B8613B" w14:textId="77777777" w:rsidR="00B57652" w:rsidRDefault="00B57652" w:rsidP="007B0CDC">
            <w:r w:rsidRPr="00891888">
              <w:t>FBgn0051898</w:t>
            </w:r>
          </w:p>
        </w:tc>
        <w:tc>
          <w:tcPr>
            <w:tcW w:w="1959" w:type="dxa"/>
          </w:tcPr>
          <w:p w14:paraId="6D76F41D" w14:textId="77777777" w:rsidR="00B57652" w:rsidRDefault="00B57652" w:rsidP="007B0CDC">
            <w:r w:rsidRPr="00891888">
              <w:t>CG31898</w:t>
            </w:r>
          </w:p>
        </w:tc>
        <w:tc>
          <w:tcPr>
            <w:tcW w:w="1870" w:type="dxa"/>
          </w:tcPr>
          <w:p w14:paraId="077FFB05" w14:textId="77777777" w:rsidR="00B57652" w:rsidRDefault="00B57652" w:rsidP="007B0CDC">
            <w:r w:rsidRPr="00891888">
              <w:t>1.57461467</w:t>
            </w:r>
          </w:p>
        </w:tc>
        <w:tc>
          <w:tcPr>
            <w:tcW w:w="1870" w:type="dxa"/>
          </w:tcPr>
          <w:p w14:paraId="53CD934E" w14:textId="77777777" w:rsidR="00B57652" w:rsidRDefault="00B57652" w:rsidP="007B0CDC">
            <w:r w:rsidRPr="00891888">
              <w:t>1.402352193</w:t>
            </w:r>
          </w:p>
        </w:tc>
        <w:tc>
          <w:tcPr>
            <w:tcW w:w="1870" w:type="dxa"/>
          </w:tcPr>
          <w:p w14:paraId="109902C9" w14:textId="77777777" w:rsidR="00B57652" w:rsidRDefault="00B57652" w:rsidP="007B0CDC">
            <w:r w:rsidRPr="00891888">
              <w:t>0</w:t>
            </w:r>
          </w:p>
        </w:tc>
      </w:tr>
      <w:tr w:rsidR="00B57652" w14:paraId="1BCC9607" w14:textId="77777777" w:rsidTr="00B57652">
        <w:tc>
          <w:tcPr>
            <w:tcW w:w="1870" w:type="dxa"/>
          </w:tcPr>
          <w:p w14:paraId="542E5683" w14:textId="77777777" w:rsidR="00B57652" w:rsidRDefault="00B57652" w:rsidP="007B0CDC">
            <w:r w:rsidRPr="00891888">
              <w:t>FBgn0052756</w:t>
            </w:r>
          </w:p>
        </w:tc>
        <w:tc>
          <w:tcPr>
            <w:tcW w:w="1959" w:type="dxa"/>
          </w:tcPr>
          <w:p w14:paraId="10B9B922" w14:textId="77777777" w:rsidR="00B57652" w:rsidRDefault="00B57652" w:rsidP="007B0CDC">
            <w:r w:rsidRPr="00891888">
              <w:t>CG32756</w:t>
            </w:r>
          </w:p>
        </w:tc>
        <w:tc>
          <w:tcPr>
            <w:tcW w:w="1870" w:type="dxa"/>
          </w:tcPr>
          <w:p w14:paraId="40000327" w14:textId="77777777" w:rsidR="00B57652" w:rsidRDefault="00B57652" w:rsidP="007B0CDC">
            <w:r w:rsidRPr="00891888">
              <w:t>1.566328461</w:t>
            </w:r>
          </w:p>
        </w:tc>
        <w:tc>
          <w:tcPr>
            <w:tcW w:w="1870" w:type="dxa"/>
          </w:tcPr>
          <w:p w14:paraId="5B85B2AD" w14:textId="77777777" w:rsidR="00B57652" w:rsidRDefault="00B57652" w:rsidP="007B0CDC">
            <w:r w:rsidRPr="00891888">
              <w:t>0.844332379</w:t>
            </w:r>
          </w:p>
        </w:tc>
        <w:tc>
          <w:tcPr>
            <w:tcW w:w="1870" w:type="dxa"/>
          </w:tcPr>
          <w:p w14:paraId="332489F0" w14:textId="77777777" w:rsidR="00B57652" w:rsidRDefault="00B57652" w:rsidP="007B0CDC">
            <w:r w:rsidRPr="00891888">
              <w:t>0</w:t>
            </w:r>
          </w:p>
        </w:tc>
      </w:tr>
      <w:tr w:rsidR="00B57652" w14:paraId="22565EEE" w14:textId="77777777" w:rsidTr="00B57652">
        <w:tc>
          <w:tcPr>
            <w:tcW w:w="1870" w:type="dxa"/>
          </w:tcPr>
          <w:p w14:paraId="12A45C38" w14:textId="77777777" w:rsidR="00B57652" w:rsidRDefault="00B57652" w:rsidP="007B0CDC">
            <w:r w:rsidRPr="00891888">
              <w:t>FBgn0030852</w:t>
            </w:r>
          </w:p>
        </w:tc>
        <w:tc>
          <w:tcPr>
            <w:tcW w:w="1959" w:type="dxa"/>
          </w:tcPr>
          <w:p w14:paraId="4672835F" w14:textId="77777777" w:rsidR="00B57652" w:rsidRDefault="00B57652" w:rsidP="007B0CDC">
            <w:r w:rsidRPr="00891888">
              <w:t>CG8316</w:t>
            </w:r>
          </w:p>
        </w:tc>
        <w:tc>
          <w:tcPr>
            <w:tcW w:w="1870" w:type="dxa"/>
          </w:tcPr>
          <w:p w14:paraId="3226A1BD" w14:textId="77777777" w:rsidR="00B57652" w:rsidRDefault="00B57652" w:rsidP="007B0CDC">
            <w:r w:rsidRPr="00891888">
              <w:t>1.545180904</w:t>
            </w:r>
          </w:p>
        </w:tc>
        <w:tc>
          <w:tcPr>
            <w:tcW w:w="1870" w:type="dxa"/>
          </w:tcPr>
          <w:p w14:paraId="0F179B6A" w14:textId="77777777" w:rsidR="00B57652" w:rsidRDefault="00B57652" w:rsidP="007B0CDC">
            <w:r w:rsidRPr="00891888">
              <w:t>1.780635318</w:t>
            </w:r>
          </w:p>
        </w:tc>
        <w:tc>
          <w:tcPr>
            <w:tcW w:w="1870" w:type="dxa"/>
          </w:tcPr>
          <w:p w14:paraId="17B1FD7D" w14:textId="77777777" w:rsidR="00B57652" w:rsidRDefault="00B57652" w:rsidP="007B0CDC">
            <w:r w:rsidRPr="00891888">
              <w:t>1</w:t>
            </w:r>
          </w:p>
        </w:tc>
      </w:tr>
      <w:tr w:rsidR="00B57652" w14:paraId="6C379BEE" w14:textId="77777777" w:rsidTr="00B57652">
        <w:tc>
          <w:tcPr>
            <w:tcW w:w="1870" w:type="dxa"/>
          </w:tcPr>
          <w:p w14:paraId="6684A4FA" w14:textId="77777777" w:rsidR="00B57652" w:rsidRDefault="00B57652" w:rsidP="007B0CDC">
            <w:r w:rsidRPr="00891888">
              <w:t>FBgn0052582</w:t>
            </w:r>
          </w:p>
        </w:tc>
        <w:tc>
          <w:tcPr>
            <w:tcW w:w="1959" w:type="dxa"/>
          </w:tcPr>
          <w:p w14:paraId="09BA06D5" w14:textId="77777777" w:rsidR="00B57652" w:rsidRDefault="00B57652" w:rsidP="007B0CDC">
            <w:r w:rsidRPr="00891888">
              <w:t>CR32582</w:t>
            </w:r>
          </w:p>
        </w:tc>
        <w:tc>
          <w:tcPr>
            <w:tcW w:w="1870" w:type="dxa"/>
          </w:tcPr>
          <w:p w14:paraId="40A4BE18" w14:textId="77777777" w:rsidR="00B57652" w:rsidRDefault="00B57652" w:rsidP="007B0CDC">
            <w:r w:rsidRPr="00891888">
              <w:t>1.535483659</w:t>
            </w:r>
          </w:p>
        </w:tc>
        <w:tc>
          <w:tcPr>
            <w:tcW w:w="1870" w:type="dxa"/>
          </w:tcPr>
          <w:p w14:paraId="0B1D78B6" w14:textId="77777777" w:rsidR="00B57652" w:rsidRDefault="00B57652" w:rsidP="007B0CDC">
            <w:r w:rsidRPr="00891888">
              <w:t>2.492702701</w:t>
            </w:r>
          </w:p>
        </w:tc>
        <w:tc>
          <w:tcPr>
            <w:tcW w:w="1870" w:type="dxa"/>
          </w:tcPr>
          <w:p w14:paraId="04AC975E" w14:textId="77777777" w:rsidR="00B57652" w:rsidRDefault="00B57652" w:rsidP="007B0CDC">
            <w:r w:rsidRPr="00891888">
              <w:t>1</w:t>
            </w:r>
          </w:p>
        </w:tc>
      </w:tr>
      <w:tr w:rsidR="00B57652" w14:paraId="41FEB8B1" w14:textId="77777777" w:rsidTr="00B57652">
        <w:tc>
          <w:tcPr>
            <w:tcW w:w="1870" w:type="dxa"/>
          </w:tcPr>
          <w:p w14:paraId="2C65EECD" w14:textId="77777777" w:rsidR="00B57652" w:rsidRDefault="00B57652" w:rsidP="007B0CDC">
            <w:r w:rsidRPr="00891888">
              <w:t>FBgn0033763</w:t>
            </w:r>
          </w:p>
        </w:tc>
        <w:tc>
          <w:tcPr>
            <w:tcW w:w="1959" w:type="dxa"/>
          </w:tcPr>
          <w:p w14:paraId="5D86F355" w14:textId="77777777" w:rsidR="00B57652" w:rsidRDefault="00B57652" w:rsidP="007B0CDC">
            <w:r w:rsidRPr="00891888">
              <w:t>CG8646</w:t>
            </w:r>
          </w:p>
        </w:tc>
        <w:tc>
          <w:tcPr>
            <w:tcW w:w="1870" w:type="dxa"/>
          </w:tcPr>
          <w:p w14:paraId="1D31DAF3" w14:textId="77777777" w:rsidR="00B57652" w:rsidRDefault="00B57652" w:rsidP="007B0CDC">
            <w:r w:rsidRPr="00891888">
              <w:t>1.535050224</w:t>
            </w:r>
          </w:p>
        </w:tc>
        <w:tc>
          <w:tcPr>
            <w:tcW w:w="1870" w:type="dxa"/>
          </w:tcPr>
          <w:p w14:paraId="1CA9524E" w14:textId="77777777" w:rsidR="00B57652" w:rsidRDefault="00B57652" w:rsidP="007B0CDC">
            <w:r w:rsidRPr="00891888">
              <w:t>2.658111809</w:t>
            </w:r>
          </w:p>
        </w:tc>
        <w:tc>
          <w:tcPr>
            <w:tcW w:w="1870" w:type="dxa"/>
          </w:tcPr>
          <w:p w14:paraId="26C72C64" w14:textId="77777777" w:rsidR="00B57652" w:rsidRDefault="00B57652" w:rsidP="007B0CDC">
            <w:r w:rsidRPr="00891888">
              <w:t>0</w:t>
            </w:r>
          </w:p>
        </w:tc>
      </w:tr>
      <w:tr w:rsidR="00B57652" w14:paraId="254049EE" w14:textId="77777777" w:rsidTr="00B57652">
        <w:tc>
          <w:tcPr>
            <w:tcW w:w="1870" w:type="dxa"/>
          </w:tcPr>
          <w:p w14:paraId="64003943" w14:textId="77777777" w:rsidR="00B57652" w:rsidRDefault="00B57652" w:rsidP="007B0CDC">
            <w:r w:rsidRPr="00891888">
              <w:t>FBgn0035158</w:t>
            </w:r>
          </w:p>
        </w:tc>
        <w:tc>
          <w:tcPr>
            <w:tcW w:w="1959" w:type="dxa"/>
          </w:tcPr>
          <w:p w14:paraId="77A1ACCF" w14:textId="77777777" w:rsidR="00B57652" w:rsidRDefault="00B57652" w:rsidP="007B0CDC">
            <w:r w:rsidRPr="00891888">
              <w:t>CG13895</w:t>
            </w:r>
          </w:p>
        </w:tc>
        <w:tc>
          <w:tcPr>
            <w:tcW w:w="1870" w:type="dxa"/>
          </w:tcPr>
          <w:p w14:paraId="106F6981" w14:textId="77777777" w:rsidR="00B57652" w:rsidRDefault="00B57652" w:rsidP="007B0CDC">
            <w:r w:rsidRPr="00891888">
              <w:t>1.531826464</w:t>
            </w:r>
          </w:p>
        </w:tc>
        <w:tc>
          <w:tcPr>
            <w:tcW w:w="1870" w:type="dxa"/>
          </w:tcPr>
          <w:p w14:paraId="1D2F2759" w14:textId="77777777" w:rsidR="00B57652" w:rsidRDefault="00B57652" w:rsidP="007B0CDC">
            <w:r w:rsidRPr="00891888">
              <w:t>1.488837738</w:t>
            </w:r>
          </w:p>
        </w:tc>
        <w:tc>
          <w:tcPr>
            <w:tcW w:w="1870" w:type="dxa"/>
          </w:tcPr>
          <w:p w14:paraId="35053EA0" w14:textId="77777777" w:rsidR="00B57652" w:rsidRDefault="00B57652" w:rsidP="007B0CDC">
            <w:r w:rsidRPr="00891888">
              <w:t>1</w:t>
            </w:r>
          </w:p>
        </w:tc>
      </w:tr>
      <w:tr w:rsidR="00B57652" w14:paraId="462EE050" w14:textId="77777777" w:rsidTr="00B57652">
        <w:tc>
          <w:tcPr>
            <w:tcW w:w="1870" w:type="dxa"/>
          </w:tcPr>
          <w:p w14:paraId="2E610614" w14:textId="77777777" w:rsidR="00B57652" w:rsidRDefault="00B57652" w:rsidP="007B0CDC">
            <w:r w:rsidRPr="00891888">
              <w:t>FBgn0003742</w:t>
            </w:r>
          </w:p>
        </w:tc>
        <w:tc>
          <w:tcPr>
            <w:tcW w:w="1959" w:type="dxa"/>
          </w:tcPr>
          <w:p w14:paraId="5B330634" w14:textId="77777777" w:rsidR="00B57652" w:rsidRDefault="00B57652" w:rsidP="007B0CDC">
            <w:r w:rsidRPr="00891888">
              <w:t>tra2</w:t>
            </w:r>
          </w:p>
        </w:tc>
        <w:tc>
          <w:tcPr>
            <w:tcW w:w="1870" w:type="dxa"/>
          </w:tcPr>
          <w:p w14:paraId="4F81EA08" w14:textId="77777777" w:rsidR="00B57652" w:rsidRDefault="00B57652" w:rsidP="007B0CDC">
            <w:r w:rsidRPr="00891888">
              <w:t>1.528763764</w:t>
            </w:r>
          </w:p>
        </w:tc>
        <w:tc>
          <w:tcPr>
            <w:tcW w:w="1870" w:type="dxa"/>
          </w:tcPr>
          <w:p w14:paraId="45FC1963" w14:textId="77777777" w:rsidR="00B57652" w:rsidRDefault="00B57652" w:rsidP="007B0CDC">
            <w:r w:rsidRPr="00891888">
              <w:t>0.544619007</w:t>
            </w:r>
          </w:p>
        </w:tc>
        <w:tc>
          <w:tcPr>
            <w:tcW w:w="1870" w:type="dxa"/>
          </w:tcPr>
          <w:p w14:paraId="7366B4B1" w14:textId="77777777" w:rsidR="00B57652" w:rsidRDefault="00B57652" w:rsidP="007B0CDC">
            <w:r w:rsidRPr="00891888">
              <w:t>0</w:t>
            </w:r>
          </w:p>
        </w:tc>
      </w:tr>
      <w:tr w:rsidR="00B57652" w14:paraId="199C56A3" w14:textId="77777777" w:rsidTr="00B57652">
        <w:tc>
          <w:tcPr>
            <w:tcW w:w="1870" w:type="dxa"/>
          </w:tcPr>
          <w:p w14:paraId="0F603A34" w14:textId="77777777" w:rsidR="00B57652" w:rsidRDefault="00B57652" w:rsidP="007B0CDC">
            <w:r w:rsidRPr="00891888">
              <w:t>FBgn0031814</w:t>
            </w:r>
          </w:p>
        </w:tc>
        <w:tc>
          <w:tcPr>
            <w:tcW w:w="1959" w:type="dxa"/>
          </w:tcPr>
          <w:p w14:paraId="79A587E5" w14:textId="77777777" w:rsidR="00B57652" w:rsidRDefault="00B57652" w:rsidP="007B0CDC">
            <w:proofErr w:type="spellStart"/>
            <w:r w:rsidRPr="00891888">
              <w:t>retm</w:t>
            </w:r>
            <w:proofErr w:type="spellEnd"/>
          </w:p>
        </w:tc>
        <w:tc>
          <w:tcPr>
            <w:tcW w:w="1870" w:type="dxa"/>
          </w:tcPr>
          <w:p w14:paraId="5E5B666F" w14:textId="77777777" w:rsidR="00B57652" w:rsidRDefault="00B57652" w:rsidP="007B0CDC">
            <w:r w:rsidRPr="00891888">
              <w:t>1.513841813</w:t>
            </w:r>
          </w:p>
        </w:tc>
        <w:tc>
          <w:tcPr>
            <w:tcW w:w="1870" w:type="dxa"/>
          </w:tcPr>
          <w:p w14:paraId="73758F1B" w14:textId="77777777" w:rsidR="00B57652" w:rsidRDefault="00B57652" w:rsidP="007B0CDC">
            <w:r w:rsidRPr="00891888">
              <w:t>0.572292014</w:t>
            </w:r>
          </w:p>
        </w:tc>
        <w:tc>
          <w:tcPr>
            <w:tcW w:w="1870" w:type="dxa"/>
          </w:tcPr>
          <w:p w14:paraId="7FFFF664" w14:textId="77777777" w:rsidR="00B57652" w:rsidRDefault="00B57652" w:rsidP="007B0CDC">
            <w:r w:rsidRPr="00891888">
              <w:t>1</w:t>
            </w:r>
          </w:p>
        </w:tc>
      </w:tr>
      <w:tr w:rsidR="00B57652" w14:paraId="667D9A79" w14:textId="77777777" w:rsidTr="00B57652">
        <w:tc>
          <w:tcPr>
            <w:tcW w:w="1870" w:type="dxa"/>
          </w:tcPr>
          <w:p w14:paraId="1DB46BE1" w14:textId="77777777" w:rsidR="00B57652" w:rsidRDefault="00B57652" w:rsidP="007B0CDC">
            <w:r w:rsidRPr="00891888">
              <w:t>FBgn0039165</w:t>
            </w:r>
          </w:p>
        </w:tc>
        <w:tc>
          <w:tcPr>
            <w:tcW w:w="1959" w:type="dxa"/>
          </w:tcPr>
          <w:p w14:paraId="2D9B6736" w14:textId="77777777" w:rsidR="00B57652" w:rsidRDefault="00B57652" w:rsidP="007B0CDC">
            <w:r w:rsidRPr="00891888">
              <w:t>CG6204</w:t>
            </w:r>
          </w:p>
        </w:tc>
        <w:tc>
          <w:tcPr>
            <w:tcW w:w="1870" w:type="dxa"/>
          </w:tcPr>
          <w:p w14:paraId="3DD35F9B" w14:textId="77777777" w:rsidR="00B57652" w:rsidRDefault="00B57652" w:rsidP="007B0CDC">
            <w:r w:rsidRPr="00891888">
              <w:t>1.510623401</w:t>
            </w:r>
          </w:p>
        </w:tc>
        <w:tc>
          <w:tcPr>
            <w:tcW w:w="1870" w:type="dxa"/>
          </w:tcPr>
          <w:p w14:paraId="710780BE" w14:textId="77777777" w:rsidR="00B57652" w:rsidRDefault="00B57652" w:rsidP="007B0CDC">
            <w:r w:rsidRPr="00891888">
              <w:t>1.80707112</w:t>
            </w:r>
          </w:p>
        </w:tc>
        <w:tc>
          <w:tcPr>
            <w:tcW w:w="1870" w:type="dxa"/>
          </w:tcPr>
          <w:p w14:paraId="47E2E525" w14:textId="77777777" w:rsidR="00B57652" w:rsidRDefault="00B57652" w:rsidP="007B0CDC">
            <w:r w:rsidRPr="00891888">
              <w:t>0</w:t>
            </w:r>
          </w:p>
        </w:tc>
      </w:tr>
      <w:tr w:rsidR="00B57652" w14:paraId="1B6F8E35" w14:textId="77777777" w:rsidTr="00B57652">
        <w:tc>
          <w:tcPr>
            <w:tcW w:w="1870" w:type="dxa"/>
          </w:tcPr>
          <w:p w14:paraId="7B9C1295" w14:textId="77777777" w:rsidR="00B57652" w:rsidRDefault="00B57652" w:rsidP="007B0CDC">
            <w:r w:rsidRPr="00891888">
              <w:t>FBgn0039836</w:t>
            </w:r>
          </w:p>
        </w:tc>
        <w:tc>
          <w:tcPr>
            <w:tcW w:w="1959" w:type="dxa"/>
          </w:tcPr>
          <w:p w14:paraId="2D81DD49" w14:textId="77777777" w:rsidR="00B57652" w:rsidRDefault="00B57652" w:rsidP="007B0CDC">
            <w:r w:rsidRPr="00891888">
              <w:t>CG1750</w:t>
            </w:r>
          </w:p>
        </w:tc>
        <w:tc>
          <w:tcPr>
            <w:tcW w:w="1870" w:type="dxa"/>
          </w:tcPr>
          <w:p w14:paraId="6A12F66F" w14:textId="77777777" w:rsidR="00B57652" w:rsidRDefault="00B57652" w:rsidP="007B0CDC">
            <w:r w:rsidRPr="00891888">
              <w:t>1.509996716</w:t>
            </w:r>
          </w:p>
        </w:tc>
        <w:tc>
          <w:tcPr>
            <w:tcW w:w="1870" w:type="dxa"/>
          </w:tcPr>
          <w:p w14:paraId="7484F403" w14:textId="77777777" w:rsidR="00B57652" w:rsidRDefault="00B57652" w:rsidP="007B0CDC">
            <w:r w:rsidRPr="00891888">
              <w:t>2.11957881</w:t>
            </w:r>
          </w:p>
        </w:tc>
        <w:tc>
          <w:tcPr>
            <w:tcW w:w="1870" w:type="dxa"/>
          </w:tcPr>
          <w:p w14:paraId="2B920250" w14:textId="77777777" w:rsidR="00B57652" w:rsidRDefault="00B57652" w:rsidP="007B0CDC">
            <w:r w:rsidRPr="00891888">
              <w:t>0</w:t>
            </w:r>
          </w:p>
        </w:tc>
      </w:tr>
      <w:tr w:rsidR="00B57652" w14:paraId="0C8BD93F" w14:textId="77777777" w:rsidTr="00B57652">
        <w:tc>
          <w:tcPr>
            <w:tcW w:w="1870" w:type="dxa"/>
          </w:tcPr>
          <w:p w14:paraId="21AF443F" w14:textId="77777777" w:rsidR="00B57652" w:rsidRDefault="00B57652" w:rsidP="007B0CDC">
            <w:r w:rsidRPr="00891888">
              <w:t>FBgn0063923</w:t>
            </w:r>
          </w:p>
        </w:tc>
        <w:tc>
          <w:tcPr>
            <w:tcW w:w="1959" w:type="dxa"/>
          </w:tcPr>
          <w:p w14:paraId="5BD9F92E" w14:textId="77777777" w:rsidR="00B57652" w:rsidRDefault="00B57652" w:rsidP="007B0CDC">
            <w:r w:rsidRPr="00891888">
              <w:t>Kaz1-ORFB</w:t>
            </w:r>
          </w:p>
        </w:tc>
        <w:tc>
          <w:tcPr>
            <w:tcW w:w="1870" w:type="dxa"/>
          </w:tcPr>
          <w:p w14:paraId="543940D0" w14:textId="77777777" w:rsidR="00B57652" w:rsidRDefault="00B57652" w:rsidP="007B0CDC">
            <w:r w:rsidRPr="00891888">
              <w:t>1.508381811</w:t>
            </w:r>
          </w:p>
        </w:tc>
        <w:tc>
          <w:tcPr>
            <w:tcW w:w="1870" w:type="dxa"/>
          </w:tcPr>
          <w:p w14:paraId="33784301" w14:textId="77777777" w:rsidR="00B57652" w:rsidRDefault="00B57652" w:rsidP="007B0CDC">
            <w:r w:rsidRPr="00891888">
              <w:t>1.929266755</w:t>
            </w:r>
          </w:p>
        </w:tc>
        <w:tc>
          <w:tcPr>
            <w:tcW w:w="1870" w:type="dxa"/>
          </w:tcPr>
          <w:p w14:paraId="27AF563B" w14:textId="77777777" w:rsidR="00B57652" w:rsidRDefault="00B57652" w:rsidP="007B0CDC">
            <w:r w:rsidRPr="00891888">
              <w:t>0</w:t>
            </w:r>
          </w:p>
        </w:tc>
      </w:tr>
      <w:tr w:rsidR="00B57652" w14:paraId="58BBE8DF" w14:textId="77777777" w:rsidTr="00B57652">
        <w:tc>
          <w:tcPr>
            <w:tcW w:w="1870" w:type="dxa"/>
          </w:tcPr>
          <w:p w14:paraId="6C1A081F" w14:textId="77777777" w:rsidR="00B57652" w:rsidRDefault="00B57652" w:rsidP="007B0CDC">
            <w:r w:rsidRPr="00891888">
              <w:t>FBgn0039883</w:t>
            </w:r>
          </w:p>
        </w:tc>
        <w:tc>
          <w:tcPr>
            <w:tcW w:w="1959" w:type="dxa"/>
          </w:tcPr>
          <w:p w14:paraId="3DB67CFB" w14:textId="77777777" w:rsidR="00B57652" w:rsidRDefault="00B57652" w:rsidP="007B0CDC">
            <w:r w:rsidRPr="00891888">
              <w:t>RhoGAP100F</w:t>
            </w:r>
          </w:p>
        </w:tc>
        <w:tc>
          <w:tcPr>
            <w:tcW w:w="1870" w:type="dxa"/>
          </w:tcPr>
          <w:p w14:paraId="1CE57C6E" w14:textId="77777777" w:rsidR="00B57652" w:rsidRDefault="00B57652" w:rsidP="007B0CDC">
            <w:r w:rsidRPr="00891888">
              <w:t>1.50765388</w:t>
            </w:r>
          </w:p>
        </w:tc>
        <w:tc>
          <w:tcPr>
            <w:tcW w:w="1870" w:type="dxa"/>
          </w:tcPr>
          <w:p w14:paraId="2AE35A3C" w14:textId="77777777" w:rsidR="00B57652" w:rsidRDefault="00B57652" w:rsidP="007B0CDC">
            <w:r w:rsidRPr="00891888">
              <w:t>2.453091013</w:t>
            </w:r>
          </w:p>
        </w:tc>
        <w:tc>
          <w:tcPr>
            <w:tcW w:w="1870" w:type="dxa"/>
          </w:tcPr>
          <w:p w14:paraId="6F097434" w14:textId="77777777" w:rsidR="00B57652" w:rsidRDefault="00B57652" w:rsidP="007B0CDC">
            <w:r w:rsidRPr="00891888">
              <w:t>1</w:t>
            </w:r>
          </w:p>
        </w:tc>
      </w:tr>
      <w:tr w:rsidR="00B57652" w14:paraId="782E94C4" w14:textId="77777777" w:rsidTr="00B57652">
        <w:tc>
          <w:tcPr>
            <w:tcW w:w="1870" w:type="dxa"/>
          </w:tcPr>
          <w:p w14:paraId="3BE1A820" w14:textId="77777777" w:rsidR="00B57652" w:rsidRDefault="00B57652" w:rsidP="007B0CDC">
            <w:r w:rsidRPr="00891888">
              <w:t>FBgn0265623</w:t>
            </w:r>
          </w:p>
        </w:tc>
        <w:tc>
          <w:tcPr>
            <w:tcW w:w="1959" w:type="dxa"/>
          </w:tcPr>
          <w:p w14:paraId="5AFBA9CB" w14:textId="77777777" w:rsidR="00B57652" w:rsidRDefault="00B57652" w:rsidP="007B0CDC">
            <w:r w:rsidRPr="00891888">
              <w:t>Su(z)2</w:t>
            </w:r>
          </w:p>
        </w:tc>
        <w:tc>
          <w:tcPr>
            <w:tcW w:w="1870" w:type="dxa"/>
          </w:tcPr>
          <w:p w14:paraId="03ADA63E" w14:textId="77777777" w:rsidR="00B57652" w:rsidRDefault="00B57652" w:rsidP="007B0CDC">
            <w:r w:rsidRPr="00891888">
              <w:t>1.506104751</w:t>
            </w:r>
          </w:p>
        </w:tc>
        <w:tc>
          <w:tcPr>
            <w:tcW w:w="1870" w:type="dxa"/>
          </w:tcPr>
          <w:p w14:paraId="37CF55AA" w14:textId="77777777" w:rsidR="00B57652" w:rsidRDefault="00B57652" w:rsidP="007B0CDC">
            <w:r w:rsidRPr="00891888">
              <w:t>0.808073408</w:t>
            </w:r>
          </w:p>
        </w:tc>
        <w:tc>
          <w:tcPr>
            <w:tcW w:w="1870" w:type="dxa"/>
          </w:tcPr>
          <w:p w14:paraId="28163CFE" w14:textId="77777777" w:rsidR="00B57652" w:rsidRDefault="00B57652" w:rsidP="007B0CDC">
            <w:r w:rsidRPr="00891888">
              <w:t>1</w:t>
            </w:r>
          </w:p>
        </w:tc>
      </w:tr>
      <w:tr w:rsidR="00B57652" w14:paraId="28FA33DD" w14:textId="77777777" w:rsidTr="00B57652">
        <w:tc>
          <w:tcPr>
            <w:tcW w:w="1870" w:type="dxa"/>
          </w:tcPr>
          <w:p w14:paraId="2E0E21C2" w14:textId="77777777" w:rsidR="00B57652" w:rsidRDefault="00B57652" w:rsidP="007B0CDC">
            <w:r w:rsidRPr="00891888">
              <w:t>FBgn0014342</w:t>
            </w:r>
          </w:p>
        </w:tc>
        <w:tc>
          <w:tcPr>
            <w:tcW w:w="1959" w:type="dxa"/>
          </w:tcPr>
          <w:p w14:paraId="6F31E15F" w14:textId="77777777" w:rsidR="00B57652" w:rsidRDefault="00B57652" w:rsidP="007B0CDC">
            <w:proofErr w:type="spellStart"/>
            <w:r w:rsidRPr="00891888">
              <w:t>mia</w:t>
            </w:r>
            <w:proofErr w:type="spellEnd"/>
          </w:p>
        </w:tc>
        <w:tc>
          <w:tcPr>
            <w:tcW w:w="1870" w:type="dxa"/>
          </w:tcPr>
          <w:p w14:paraId="679FE7CE" w14:textId="77777777" w:rsidR="00B57652" w:rsidRDefault="00B57652" w:rsidP="007B0CDC">
            <w:r w:rsidRPr="00891888">
              <w:t>1.483377613</w:t>
            </w:r>
          </w:p>
        </w:tc>
        <w:tc>
          <w:tcPr>
            <w:tcW w:w="1870" w:type="dxa"/>
          </w:tcPr>
          <w:p w14:paraId="7C8CB20F" w14:textId="77777777" w:rsidR="00B57652" w:rsidRDefault="00B57652" w:rsidP="007B0CDC">
            <w:r w:rsidRPr="00891888">
              <w:t>3.414280455</w:t>
            </w:r>
          </w:p>
        </w:tc>
        <w:tc>
          <w:tcPr>
            <w:tcW w:w="1870" w:type="dxa"/>
          </w:tcPr>
          <w:p w14:paraId="3C97DCB1" w14:textId="77777777" w:rsidR="00B57652" w:rsidRDefault="00B57652" w:rsidP="007B0CDC">
            <w:r w:rsidRPr="00891888">
              <w:t>1</w:t>
            </w:r>
          </w:p>
        </w:tc>
      </w:tr>
      <w:tr w:rsidR="00B57652" w14:paraId="02956598" w14:textId="77777777" w:rsidTr="00B57652">
        <w:tc>
          <w:tcPr>
            <w:tcW w:w="1870" w:type="dxa"/>
          </w:tcPr>
          <w:p w14:paraId="21A47CA7" w14:textId="77777777" w:rsidR="00B57652" w:rsidRDefault="00B57652" w:rsidP="007B0CDC">
            <w:r w:rsidRPr="00891888">
              <w:t>FBgn0037445</w:t>
            </w:r>
          </w:p>
        </w:tc>
        <w:tc>
          <w:tcPr>
            <w:tcW w:w="1959" w:type="dxa"/>
          </w:tcPr>
          <w:p w14:paraId="3E4EE491" w14:textId="77777777" w:rsidR="00B57652" w:rsidRDefault="00B57652" w:rsidP="007B0CDC">
            <w:r w:rsidRPr="00891888">
              <w:t>CG9727</w:t>
            </w:r>
          </w:p>
        </w:tc>
        <w:tc>
          <w:tcPr>
            <w:tcW w:w="1870" w:type="dxa"/>
          </w:tcPr>
          <w:p w14:paraId="73A3569B" w14:textId="77777777" w:rsidR="00B57652" w:rsidRDefault="00B57652" w:rsidP="007B0CDC">
            <w:r w:rsidRPr="00891888">
              <w:t>1.483004223</w:t>
            </w:r>
          </w:p>
        </w:tc>
        <w:tc>
          <w:tcPr>
            <w:tcW w:w="1870" w:type="dxa"/>
          </w:tcPr>
          <w:p w14:paraId="5C3E6088" w14:textId="77777777" w:rsidR="00B57652" w:rsidRDefault="00B57652" w:rsidP="007B0CDC">
            <w:r w:rsidRPr="00891888">
              <w:t>0.476198128</w:t>
            </w:r>
          </w:p>
        </w:tc>
        <w:tc>
          <w:tcPr>
            <w:tcW w:w="1870" w:type="dxa"/>
          </w:tcPr>
          <w:p w14:paraId="600A34B8" w14:textId="77777777" w:rsidR="00B57652" w:rsidRDefault="00B57652" w:rsidP="007B0CDC">
            <w:r w:rsidRPr="00891888">
              <w:t>1</w:t>
            </w:r>
          </w:p>
        </w:tc>
      </w:tr>
      <w:tr w:rsidR="00B57652" w14:paraId="3502B2AE" w14:textId="77777777" w:rsidTr="00B57652">
        <w:tc>
          <w:tcPr>
            <w:tcW w:w="1870" w:type="dxa"/>
          </w:tcPr>
          <w:p w14:paraId="3867172A" w14:textId="77777777" w:rsidR="00B57652" w:rsidRDefault="00B57652" w:rsidP="007B0CDC">
            <w:r w:rsidRPr="00891888">
              <w:t>FBgn0033564</w:t>
            </w:r>
          </w:p>
        </w:tc>
        <w:tc>
          <w:tcPr>
            <w:tcW w:w="1959" w:type="dxa"/>
          </w:tcPr>
          <w:p w14:paraId="65F080C6" w14:textId="77777777" w:rsidR="00B57652" w:rsidRDefault="00B57652" w:rsidP="007B0CDC">
            <w:r w:rsidRPr="00891888">
              <w:t>Pex6</w:t>
            </w:r>
          </w:p>
        </w:tc>
        <w:tc>
          <w:tcPr>
            <w:tcW w:w="1870" w:type="dxa"/>
          </w:tcPr>
          <w:p w14:paraId="56890698" w14:textId="77777777" w:rsidR="00B57652" w:rsidRDefault="00B57652" w:rsidP="007B0CDC">
            <w:r w:rsidRPr="00891888">
              <w:t>1.482672568</w:t>
            </w:r>
          </w:p>
        </w:tc>
        <w:tc>
          <w:tcPr>
            <w:tcW w:w="1870" w:type="dxa"/>
          </w:tcPr>
          <w:p w14:paraId="61CEC6D0" w14:textId="77777777" w:rsidR="00B57652" w:rsidRDefault="00B57652" w:rsidP="007B0CDC">
            <w:r w:rsidRPr="00891888">
              <w:t>0.701058612</w:t>
            </w:r>
          </w:p>
        </w:tc>
        <w:tc>
          <w:tcPr>
            <w:tcW w:w="1870" w:type="dxa"/>
          </w:tcPr>
          <w:p w14:paraId="54AE1259" w14:textId="77777777" w:rsidR="00B57652" w:rsidRDefault="00B57652" w:rsidP="007B0CDC">
            <w:r w:rsidRPr="00891888">
              <w:t>0</w:t>
            </w:r>
          </w:p>
        </w:tc>
      </w:tr>
      <w:tr w:rsidR="00B57652" w14:paraId="451BE719" w14:textId="77777777" w:rsidTr="00B57652">
        <w:tc>
          <w:tcPr>
            <w:tcW w:w="1870" w:type="dxa"/>
          </w:tcPr>
          <w:p w14:paraId="438D8897" w14:textId="77777777" w:rsidR="00B57652" w:rsidRDefault="00B57652" w:rsidP="007B0CDC">
            <w:r w:rsidRPr="00891888">
              <w:t>FBgn0262699</w:t>
            </w:r>
          </w:p>
        </w:tc>
        <w:tc>
          <w:tcPr>
            <w:tcW w:w="1959" w:type="dxa"/>
          </w:tcPr>
          <w:p w14:paraId="27BDD85B" w14:textId="77777777" w:rsidR="00B57652" w:rsidRDefault="00B57652" w:rsidP="007B0CDC">
            <w:r w:rsidRPr="00891888">
              <w:t>rap</w:t>
            </w:r>
          </w:p>
        </w:tc>
        <w:tc>
          <w:tcPr>
            <w:tcW w:w="1870" w:type="dxa"/>
          </w:tcPr>
          <w:p w14:paraId="3921EA2F" w14:textId="77777777" w:rsidR="00B57652" w:rsidRDefault="00B57652" w:rsidP="007B0CDC">
            <w:r w:rsidRPr="00891888">
              <w:t>1.477680138</w:t>
            </w:r>
          </w:p>
        </w:tc>
        <w:tc>
          <w:tcPr>
            <w:tcW w:w="1870" w:type="dxa"/>
          </w:tcPr>
          <w:p w14:paraId="6521DFB8" w14:textId="77777777" w:rsidR="00B57652" w:rsidRDefault="00B57652" w:rsidP="007B0CDC">
            <w:r w:rsidRPr="00891888">
              <w:t>0.442678891</w:t>
            </w:r>
          </w:p>
        </w:tc>
        <w:tc>
          <w:tcPr>
            <w:tcW w:w="1870" w:type="dxa"/>
          </w:tcPr>
          <w:p w14:paraId="5F907D18" w14:textId="77777777" w:rsidR="00B57652" w:rsidRDefault="00B57652" w:rsidP="007B0CDC">
            <w:r w:rsidRPr="00891888">
              <w:t>0</w:t>
            </w:r>
          </w:p>
        </w:tc>
      </w:tr>
      <w:tr w:rsidR="00B57652" w14:paraId="1DB64100" w14:textId="77777777" w:rsidTr="00B57652">
        <w:tc>
          <w:tcPr>
            <w:tcW w:w="1870" w:type="dxa"/>
          </w:tcPr>
          <w:p w14:paraId="5A7D7AB4" w14:textId="77777777" w:rsidR="00B57652" w:rsidRDefault="00B57652" w:rsidP="007B0CDC">
            <w:r w:rsidRPr="00891888">
              <w:t>FBgn0038660</w:t>
            </w:r>
          </w:p>
        </w:tc>
        <w:tc>
          <w:tcPr>
            <w:tcW w:w="1959" w:type="dxa"/>
          </w:tcPr>
          <w:p w14:paraId="1AD93651" w14:textId="77777777" w:rsidR="00B57652" w:rsidRDefault="00B57652" w:rsidP="007B0CDC">
            <w:r w:rsidRPr="00891888">
              <w:t>CG14291</w:t>
            </w:r>
          </w:p>
        </w:tc>
        <w:tc>
          <w:tcPr>
            <w:tcW w:w="1870" w:type="dxa"/>
          </w:tcPr>
          <w:p w14:paraId="1A057C9F" w14:textId="77777777" w:rsidR="00B57652" w:rsidRDefault="00B57652" w:rsidP="007B0CDC">
            <w:r w:rsidRPr="00891888">
              <w:t>1.467975977</w:t>
            </w:r>
          </w:p>
        </w:tc>
        <w:tc>
          <w:tcPr>
            <w:tcW w:w="1870" w:type="dxa"/>
          </w:tcPr>
          <w:p w14:paraId="5F8AA645" w14:textId="77777777" w:rsidR="00B57652" w:rsidRDefault="00B57652" w:rsidP="007B0CDC">
            <w:r w:rsidRPr="00891888">
              <w:t>1.093462935</w:t>
            </w:r>
          </w:p>
        </w:tc>
        <w:tc>
          <w:tcPr>
            <w:tcW w:w="1870" w:type="dxa"/>
          </w:tcPr>
          <w:p w14:paraId="65197BFB" w14:textId="77777777" w:rsidR="00B57652" w:rsidRDefault="00B57652" w:rsidP="007B0CDC">
            <w:r w:rsidRPr="00891888">
              <w:t>0</w:t>
            </w:r>
          </w:p>
        </w:tc>
      </w:tr>
      <w:tr w:rsidR="00B57652" w14:paraId="331A26A4" w14:textId="77777777" w:rsidTr="00B57652">
        <w:tc>
          <w:tcPr>
            <w:tcW w:w="1870" w:type="dxa"/>
          </w:tcPr>
          <w:p w14:paraId="73E8574B" w14:textId="77777777" w:rsidR="00B57652" w:rsidRDefault="00B57652" w:rsidP="007B0CDC">
            <w:r w:rsidRPr="00891888">
              <w:t>FBgn0086448</w:t>
            </w:r>
          </w:p>
        </w:tc>
        <w:tc>
          <w:tcPr>
            <w:tcW w:w="1959" w:type="dxa"/>
          </w:tcPr>
          <w:p w14:paraId="3369BE39" w14:textId="77777777" w:rsidR="00B57652" w:rsidRDefault="00B57652" w:rsidP="007B0CDC">
            <w:r w:rsidRPr="00891888">
              <w:t>Gpi1</w:t>
            </w:r>
          </w:p>
        </w:tc>
        <w:tc>
          <w:tcPr>
            <w:tcW w:w="1870" w:type="dxa"/>
          </w:tcPr>
          <w:p w14:paraId="7AB372C9" w14:textId="77777777" w:rsidR="00B57652" w:rsidRDefault="00B57652" w:rsidP="007B0CDC">
            <w:r w:rsidRPr="00891888">
              <w:t>1.454706874</w:t>
            </w:r>
          </w:p>
        </w:tc>
        <w:tc>
          <w:tcPr>
            <w:tcW w:w="1870" w:type="dxa"/>
          </w:tcPr>
          <w:p w14:paraId="5147804E" w14:textId="77777777" w:rsidR="00B57652" w:rsidRDefault="00B57652" w:rsidP="007B0CDC">
            <w:r w:rsidRPr="00891888">
              <w:t>1.005354019</w:t>
            </w:r>
          </w:p>
        </w:tc>
        <w:tc>
          <w:tcPr>
            <w:tcW w:w="1870" w:type="dxa"/>
          </w:tcPr>
          <w:p w14:paraId="3F1210C5" w14:textId="77777777" w:rsidR="00B57652" w:rsidRDefault="00B57652" w:rsidP="007B0CDC">
            <w:r w:rsidRPr="00891888">
              <w:t>1</w:t>
            </w:r>
          </w:p>
        </w:tc>
      </w:tr>
      <w:tr w:rsidR="00B57652" w14:paraId="30725755" w14:textId="77777777" w:rsidTr="00B57652">
        <w:tc>
          <w:tcPr>
            <w:tcW w:w="1870" w:type="dxa"/>
          </w:tcPr>
          <w:p w14:paraId="0D492996" w14:textId="77777777" w:rsidR="00B57652" w:rsidRDefault="00B57652" w:rsidP="007B0CDC">
            <w:r w:rsidRPr="00891888">
              <w:t>FBgn0000317</w:t>
            </w:r>
          </w:p>
        </w:tc>
        <w:tc>
          <w:tcPr>
            <w:tcW w:w="1959" w:type="dxa"/>
          </w:tcPr>
          <w:p w14:paraId="4ACD2852" w14:textId="77777777" w:rsidR="00B57652" w:rsidRDefault="00B57652" w:rsidP="007B0CDC">
            <w:proofErr w:type="spellStart"/>
            <w:r w:rsidRPr="00891888">
              <w:t>ck</w:t>
            </w:r>
            <w:proofErr w:type="spellEnd"/>
          </w:p>
        </w:tc>
        <w:tc>
          <w:tcPr>
            <w:tcW w:w="1870" w:type="dxa"/>
          </w:tcPr>
          <w:p w14:paraId="3B90C0E9" w14:textId="77777777" w:rsidR="00B57652" w:rsidRDefault="00B57652" w:rsidP="007B0CDC">
            <w:r w:rsidRPr="00891888">
              <w:t>1.45296578</w:t>
            </w:r>
          </w:p>
        </w:tc>
        <w:tc>
          <w:tcPr>
            <w:tcW w:w="1870" w:type="dxa"/>
          </w:tcPr>
          <w:p w14:paraId="3B456C6F" w14:textId="77777777" w:rsidR="00B57652" w:rsidRDefault="00B57652" w:rsidP="007B0CDC">
            <w:r w:rsidRPr="00891888">
              <w:t>0.592107365</w:t>
            </w:r>
          </w:p>
        </w:tc>
        <w:tc>
          <w:tcPr>
            <w:tcW w:w="1870" w:type="dxa"/>
          </w:tcPr>
          <w:p w14:paraId="715DA43B" w14:textId="77777777" w:rsidR="00B57652" w:rsidRDefault="00B57652" w:rsidP="007B0CDC">
            <w:r w:rsidRPr="00891888">
              <w:t>1</w:t>
            </w:r>
          </w:p>
        </w:tc>
      </w:tr>
      <w:tr w:rsidR="00B57652" w14:paraId="632B914E" w14:textId="77777777" w:rsidTr="00B57652">
        <w:tc>
          <w:tcPr>
            <w:tcW w:w="1870" w:type="dxa"/>
          </w:tcPr>
          <w:p w14:paraId="2D8D20EF" w14:textId="77777777" w:rsidR="00B57652" w:rsidRDefault="00B57652" w:rsidP="007B0CDC">
            <w:r w:rsidRPr="00891888">
              <w:t>FBgn0011259</w:t>
            </w:r>
          </w:p>
        </w:tc>
        <w:tc>
          <w:tcPr>
            <w:tcW w:w="1959" w:type="dxa"/>
          </w:tcPr>
          <w:p w14:paraId="1A354E7D" w14:textId="77777777" w:rsidR="00B57652" w:rsidRDefault="00B57652" w:rsidP="007B0CDC">
            <w:r w:rsidRPr="00891888">
              <w:t>Sema-1a</w:t>
            </w:r>
          </w:p>
        </w:tc>
        <w:tc>
          <w:tcPr>
            <w:tcW w:w="1870" w:type="dxa"/>
          </w:tcPr>
          <w:p w14:paraId="0A10C6D6" w14:textId="77777777" w:rsidR="00B57652" w:rsidRDefault="00B57652" w:rsidP="007B0CDC">
            <w:r w:rsidRPr="00891888">
              <w:t>1.451438312</w:t>
            </w:r>
          </w:p>
        </w:tc>
        <w:tc>
          <w:tcPr>
            <w:tcW w:w="1870" w:type="dxa"/>
          </w:tcPr>
          <w:p w14:paraId="40A8C6C6" w14:textId="77777777" w:rsidR="00B57652" w:rsidRDefault="00B57652" w:rsidP="007B0CDC">
            <w:r w:rsidRPr="00891888">
              <w:t>0.487378761</w:t>
            </w:r>
          </w:p>
        </w:tc>
        <w:tc>
          <w:tcPr>
            <w:tcW w:w="1870" w:type="dxa"/>
          </w:tcPr>
          <w:p w14:paraId="25DE7B43" w14:textId="77777777" w:rsidR="00B57652" w:rsidRDefault="00B57652" w:rsidP="007B0CDC">
            <w:r w:rsidRPr="00891888">
              <w:t>0</w:t>
            </w:r>
          </w:p>
        </w:tc>
      </w:tr>
      <w:tr w:rsidR="00B57652" w14:paraId="5C8EC39E" w14:textId="77777777" w:rsidTr="00B57652">
        <w:tc>
          <w:tcPr>
            <w:tcW w:w="1870" w:type="dxa"/>
          </w:tcPr>
          <w:p w14:paraId="1972409E" w14:textId="77777777" w:rsidR="00B57652" w:rsidRDefault="00B57652" w:rsidP="007B0CDC">
            <w:r w:rsidRPr="00891888">
              <w:t>FBgn0036273</w:t>
            </w:r>
          </w:p>
        </w:tc>
        <w:tc>
          <w:tcPr>
            <w:tcW w:w="1959" w:type="dxa"/>
          </w:tcPr>
          <w:p w14:paraId="4F25BAB9" w14:textId="77777777" w:rsidR="00B57652" w:rsidRDefault="00B57652" w:rsidP="007B0CDC">
            <w:r w:rsidRPr="00891888">
              <w:t>CG10426</w:t>
            </w:r>
          </w:p>
        </w:tc>
        <w:tc>
          <w:tcPr>
            <w:tcW w:w="1870" w:type="dxa"/>
          </w:tcPr>
          <w:p w14:paraId="7579366D" w14:textId="77777777" w:rsidR="00B57652" w:rsidRDefault="00B57652" w:rsidP="007B0CDC">
            <w:r w:rsidRPr="00891888">
              <w:t>1.450809866</w:t>
            </w:r>
          </w:p>
        </w:tc>
        <w:tc>
          <w:tcPr>
            <w:tcW w:w="1870" w:type="dxa"/>
          </w:tcPr>
          <w:p w14:paraId="4629F107" w14:textId="77777777" w:rsidR="00B57652" w:rsidRDefault="00B57652" w:rsidP="007B0CDC">
            <w:r w:rsidRPr="00891888">
              <w:t>0.609121405</w:t>
            </w:r>
          </w:p>
        </w:tc>
        <w:tc>
          <w:tcPr>
            <w:tcW w:w="1870" w:type="dxa"/>
          </w:tcPr>
          <w:p w14:paraId="52107614" w14:textId="77777777" w:rsidR="00B57652" w:rsidRDefault="00B57652" w:rsidP="007B0CDC">
            <w:r w:rsidRPr="00891888">
              <w:t>0</w:t>
            </w:r>
          </w:p>
        </w:tc>
      </w:tr>
      <w:tr w:rsidR="00B57652" w14:paraId="08627D71" w14:textId="77777777" w:rsidTr="00B57652">
        <w:tc>
          <w:tcPr>
            <w:tcW w:w="1870" w:type="dxa"/>
          </w:tcPr>
          <w:p w14:paraId="6BF362E1" w14:textId="77777777" w:rsidR="00B57652" w:rsidRDefault="00B57652" w:rsidP="007B0CDC">
            <w:r w:rsidRPr="00891888">
              <w:t>FBgn0038098</w:t>
            </w:r>
          </w:p>
        </w:tc>
        <w:tc>
          <w:tcPr>
            <w:tcW w:w="1959" w:type="dxa"/>
          </w:tcPr>
          <w:p w14:paraId="732553D0" w14:textId="77777777" w:rsidR="00B57652" w:rsidRDefault="00B57652" w:rsidP="007B0CDC">
            <w:r w:rsidRPr="00891888">
              <w:t>CG7381</w:t>
            </w:r>
          </w:p>
        </w:tc>
        <w:tc>
          <w:tcPr>
            <w:tcW w:w="1870" w:type="dxa"/>
          </w:tcPr>
          <w:p w14:paraId="7A0D38FC" w14:textId="77777777" w:rsidR="00B57652" w:rsidRDefault="00B57652" w:rsidP="007B0CDC">
            <w:r w:rsidRPr="00891888">
              <w:t>1.441938477</w:t>
            </w:r>
          </w:p>
        </w:tc>
        <w:tc>
          <w:tcPr>
            <w:tcW w:w="1870" w:type="dxa"/>
          </w:tcPr>
          <w:p w14:paraId="68502770" w14:textId="77777777" w:rsidR="00B57652" w:rsidRDefault="00B57652" w:rsidP="007B0CDC">
            <w:r w:rsidRPr="00891888">
              <w:t>3.298074217</w:t>
            </w:r>
          </w:p>
        </w:tc>
        <w:tc>
          <w:tcPr>
            <w:tcW w:w="1870" w:type="dxa"/>
          </w:tcPr>
          <w:p w14:paraId="6605D252" w14:textId="77777777" w:rsidR="00B57652" w:rsidRDefault="00B57652" w:rsidP="007B0CDC">
            <w:r w:rsidRPr="00891888">
              <w:t>0</w:t>
            </w:r>
          </w:p>
        </w:tc>
      </w:tr>
      <w:tr w:rsidR="00B57652" w14:paraId="2941ED8F" w14:textId="77777777" w:rsidTr="00B57652">
        <w:tc>
          <w:tcPr>
            <w:tcW w:w="1870" w:type="dxa"/>
          </w:tcPr>
          <w:p w14:paraId="45730FDF" w14:textId="77777777" w:rsidR="00B57652" w:rsidRDefault="00B57652" w:rsidP="007B0CDC">
            <w:r w:rsidRPr="00891888">
              <w:t>FBgn0010317</w:t>
            </w:r>
          </w:p>
        </w:tc>
        <w:tc>
          <w:tcPr>
            <w:tcW w:w="1959" w:type="dxa"/>
          </w:tcPr>
          <w:p w14:paraId="6A34C436" w14:textId="77777777" w:rsidR="00B57652" w:rsidRDefault="00B57652" w:rsidP="007B0CDC">
            <w:proofErr w:type="spellStart"/>
            <w:r w:rsidRPr="00891888">
              <w:t>CycJ</w:t>
            </w:r>
            <w:proofErr w:type="spellEnd"/>
          </w:p>
        </w:tc>
        <w:tc>
          <w:tcPr>
            <w:tcW w:w="1870" w:type="dxa"/>
          </w:tcPr>
          <w:p w14:paraId="05584288" w14:textId="77777777" w:rsidR="00B57652" w:rsidRDefault="00B57652" w:rsidP="007B0CDC">
            <w:r w:rsidRPr="00891888">
              <w:t>1.438417747</w:t>
            </w:r>
          </w:p>
        </w:tc>
        <w:tc>
          <w:tcPr>
            <w:tcW w:w="1870" w:type="dxa"/>
          </w:tcPr>
          <w:p w14:paraId="25FD1900" w14:textId="77777777" w:rsidR="00B57652" w:rsidRDefault="00B57652" w:rsidP="007B0CDC">
            <w:r w:rsidRPr="00891888">
              <w:t>0.70189986</w:t>
            </w:r>
          </w:p>
        </w:tc>
        <w:tc>
          <w:tcPr>
            <w:tcW w:w="1870" w:type="dxa"/>
          </w:tcPr>
          <w:p w14:paraId="79B4D450" w14:textId="77777777" w:rsidR="00B57652" w:rsidRDefault="00B57652" w:rsidP="007B0CDC">
            <w:r w:rsidRPr="00891888">
              <w:t>0</w:t>
            </w:r>
          </w:p>
        </w:tc>
      </w:tr>
      <w:tr w:rsidR="00B57652" w14:paraId="28956928" w14:textId="77777777" w:rsidTr="00B57652">
        <w:tc>
          <w:tcPr>
            <w:tcW w:w="1870" w:type="dxa"/>
          </w:tcPr>
          <w:p w14:paraId="61436163" w14:textId="77777777" w:rsidR="00B57652" w:rsidRDefault="00B57652" w:rsidP="007B0CDC">
            <w:r w:rsidRPr="00891888">
              <w:t>FBgn0260435</w:t>
            </w:r>
          </w:p>
        </w:tc>
        <w:tc>
          <w:tcPr>
            <w:tcW w:w="1959" w:type="dxa"/>
          </w:tcPr>
          <w:p w14:paraId="70FBF604" w14:textId="77777777" w:rsidR="00B57652" w:rsidRDefault="00B57652" w:rsidP="007B0CDC">
            <w:r w:rsidRPr="00891888">
              <w:t>CR42530</w:t>
            </w:r>
          </w:p>
        </w:tc>
        <w:tc>
          <w:tcPr>
            <w:tcW w:w="1870" w:type="dxa"/>
          </w:tcPr>
          <w:p w14:paraId="0D19FC9B" w14:textId="77777777" w:rsidR="00B57652" w:rsidRDefault="00B57652" w:rsidP="007B0CDC">
            <w:r w:rsidRPr="00891888">
              <w:t>1.429843543</w:t>
            </w:r>
          </w:p>
        </w:tc>
        <w:tc>
          <w:tcPr>
            <w:tcW w:w="1870" w:type="dxa"/>
          </w:tcPr>
          <w:p w14:paraId="38FC713E" w14:textId="77777777" w:rsidR="00B57652" w:rsidRDefault="00B57652" w:rsidP="007B0CDC">
            <w:r w:rsidRPr="00891888">
              <w:t>2.54015801</w:t>
            </w:r>
          </w:p>
        </w:tc>
        <w:tc>
          <w:tcPr>
            <w:tcW w:w="1870" w:type="dxa"/>
          </w:tcPr>
          <w:p w14:paraId="4791346F" w14:textId="77777777" w:rsidR="00B57652" w:rsidRDefault="00B57652" w:rsidP="007B0CDC">
            <w:r w:rsidRPr="00891888">
              <w:t>1</w:t>
            </w:r>
          </w:p>
        </w:tc>
      </w:tr>
      <w:tr w:rsidR="00B57652" w14:paraId="20179EE3" w14:textId="77777777" w:rsidTr="00B57652">
        <w:tc>
          <w:tcPr>
            <w:tcW w:w="1870" w:type="dxa"/>
          </w:tcPr>
          <w:p w14:paraId="06EFED6A" w14:textId="77777777" w:rsidR="00B57652" w:rsidRDefault="00B57652" w:rsidP="007B0CDC">
            <w:r w:rsidRPr="00891888">
              <w:t>FBgn0037521</w:t>
            </w:r>
          </w:p>
        </w:tc>
        <w:tc>
          <w:tcPr>
            <w:tcW w:w="1959" w:type="dxa"/>
          </w:tcPr>
          <w:p w14:paraId="3D73B2BB" w14:textId="77777777" w:rsidR="00B57652" w:rsidRDefault="00B57652" w:rsidP="007B0CDC">
            <w:r w:rsidRPr="00891888">
              <w:t>CG2993</w:t>
            </w:r>
          </w:p>
        </w:tc>
        <w:tc>
          <w:tcPr>
            <w:tcW w:w="1870" w:type="dxa"/>
          </w:tcPr>
          <w:p w14:paraId="1A9C84C1" w14:textId="77777777" w:rsidR="00B57652" w:rsidRDefault="00B57652" w:rsidP="007B0CDC">
            <w:r w:rsidRPr="00891888">
              <w:t>1.429158554</w:t>
            </w:r>
          </w:p>
        </w:tc>
        <w:tc>
          <w:tcPr>
            <w:tcW w:w="1870" w:type="dxa"/>
          </w:tcPr>
          <w:p w14:paraId="019DAB45" w14:textId="77777777" w:rsidR="00B57652" w:rsidRDefault="00B57652" w:rsidP="007B0CDC">
            <w:r w:rsidRPr="00891888">
              <w:t>3.005222208</w:t>
            </w:r>
          </w:p>
        </w:tc>
        <w:tc>
          <w:tcPr>
            <w:tcW w:w="1870" w:type="dxa"/>
          </w:tcPr>
          <w:p w14:paraId="18C030AA" w14:textId="77777777" w:rsidR="00B57652" w:rsidRDefault="00B57652" w:rsidP="007B0CDC">
            <w:r w:rsidRPr="00891888">
              <w:t>1</w:t>
            </w:r>
          </w:p>
        </w:tc>
      </w:tr>
      <w:tr w:rsidR="00B57652" w14:paraId="3CCDECBE" w14:textId="77777777" w:rsidTr="00B57652">
        <w:tc>
          <w:tcPr>
            <w:tcW w:w="1870" w:type="dxa"/>
          </w:tcPr>
          <w:p w14:paraId="45372120" w14:textId="77777777" w:rsidR="00B57652" w:rsidRDefault="00B57652" w:rsidP="007B0CDC">
            <w:r w:rsidRPr="00891888">
              <w:t>FBgn0036463</w:t>
            </w:r>
          </w:p>
        </w:tc>
        <w:tc>
          <w:tcPr>
            <w:tcW w:w="1959" w:type="dxa"/>
          </w:tcPr>
          <w:p w14:paraId="6EFEA2B9" w14:textId="77777777" w:rsidR="00B57652" w:rsidRDefault="00B57652" w:rsidP="007B0CDC">
            <w:proofErr w:type="spellStart"/>
            <w:r w:rsidRPr="00891888">
              <w:t>Reck</w:t>
            </w:r>
            <w:proofErr w:type="spellEnd"/>
          </w:p>
        </w:tc>
        <w:tc>
          <w:tcPr>
            <w:tcW w:w="1870" w:type="dxa"/>
          </w:tcPr>
          <w:p w14:paraId="39B5907D" w14:textId="77777777" w:rsidR="00B57652" w:rsidRDefault="00B57652" w:rsidP="007B0CDC">
            <w:r w:rsidRPr="00891888">
              <w:t>1.427146318</w:t>
            </w:r>
          </w:p>
        </w:tc>
        <w:tc>
          <w:tcPr>
            <w:tcW w:w="1870" w:type="dxa"/>
          </w:tcPr>
          <w:p w14:paraId="0574D9DD" w14:textId="77777777" w:rsidR="00B57652" w:rsidRDefault="00B57652" w:rsidP="007B0CDC">
            <w:r w:rsidRPr="00891888">
              <w:t>2.275297689</w:t>
            </w:r>
          </w:p>
        </w:tc>
        <w:tc>
          <w:tcPr>
            <w:tcW w:w="1870" w:type="dxa"/>
          </w:tcPr>
          <w:p w14:paraId="6ED6AD94" w14:textId="77777777" w:rsidR="00B57652" w:rsidRDefault="00B57652" w:rsidP="007B0CDC">
            <w:r w:rsidRPr="00891888">
              <w:t>0</w:t>
            </w:r>
          </w:p>
        </w:tc>
      </w:tr>
      <w:tr w:rsidR="00B57652" w14:paraId="30C12D34" w14:textId="77777777" w:rsidTr="00B57652">
        <w:tc>
          <w:tcPr>
            <w:tcW w:w="1870" w:type="dxa"/>
          </w:tcPr>
          <w:p w14:paraId="4300171B" w14:textId="77777777" w:rsidR="00B57652" w:rsidRDefault="00B57652" w:rsidP="007B0CDC">
            <w:r w:rsidRPr="00891888">
              <w:lastRenderedPageBreak/>
              <w:t>FBgn0003459</w:t>
            </w:r>
          </w:p>
        </w:tc>
        <w:tc>
          <w:tcPr>
            <w:tcW w:w="1959" w:type="dxa"/>
          </w:tcPr>
          <w:p w14:paraId="758337BA" w14:textId="77777777" w:rsidR="00B57652" w:rsidRDefault="00B57652" w:rsidP="007B0CDC">
            <w:proofErr w:type="spellStart"/>
            <w:r w:rsidRPr="00891888">
              <w:t>stwl</w:t>
            </w:r>
            <w:proofErr w:type="spellEnd"/>
          </w:p>
        </w:tc>
        <w:tc>
          <w:tcPr>
            <w:tcW w:w="1870" w:type="dxa"/>
          </w:tcPr>
          <w:p w14:paraId="45FDE15E" w14:textId="77777777" w:rsidR="00B57652" w:rsidRDefault="00B57652" w:rsidP="007B0CDC">
            <w:r w:rsidRPr="00891888">
              <w:t>1.421209906</w:t>
            </w:r>
          </w:p>
        </w:tc>
        <w:tc>
          <w:tcPr>
            <w:tcW w:w="1870" w:type="dxa"/>
          </w:tcPr>
          <w:p w14:paraId="37BBA44C" w14:textId="77777777" w:rsidR="00B57652" w:rsidRDefault="00B57652" w:rsidP="007B0CDC">
            <w:r w:rsidRPr="00891888">
              <w:t>0.782064927</w:t>
            </w:r>
          </w:p>
        </w:tc>
        <w:tc>
          <w:tcPr>
            <w:tcW w:w="1870" w:type="dxa"/>
          </w:tcPr>
          <w:p w14:paraId="349AC696" w14:textId="77777777" w:rsidR="00B57652" w:rsidRDefault="00B57652" w:rsidP="007B0CDC">
            <w:r w:rsidRPr="00891888">
              <w:t>1</w:t>
            </w:r>
          </w:p>
        </w:tc>
      </w:tr>
      <w:tr w:rsidR="00B57652" w14:paraId="0377A116" w14:textId="77777777" w:rsidTr="00B57652">
        <w:tc>
          <w:tcPr>
            <w:tcW w:w="1870" w:type="dxa"/>
          </w:tcPr>
          <w:p w14:paraId="7DEFED04" w14:textId="77777777" w:rsidR="00B57652" w:rsidRDefault="00B57652" w:rsidP="007B0CDC">
            <w:r w:rsidRPr="00891888">
              <w:t>FBgn0004583</w:t>
            </w:r>
          </w:p>
        </w:tc>
        <w:tc>
          <w:tcPr>
            <w:tcW w:w="1959" w:type="dxa"/>
          </w:tcPr>
          <w:p w14:paraId="7864BD71" w14:textId="77777777" w:rsidR="00B57652" w:rsidRDefault="00B57652" w:rsidP="007B0CDC">
            <w:r w:rsidRPr="00891888">
              <w:t>ex</w:t>
            </w:r>
          </w:p>
        </w:tc>
        <w:tc>
          <w:tcPr>
            <w:tcW w:w="1870" w:type="dxa"/>
          </w:tcPr>
          <w:p w14:paraId="4BC49628" w14:textId="77777777" w:rsidR="00B57652" w:rsidRDefault="00B57652" w:rsidP="007B0CDC">
            <w:r w:rsidRPr="00891888">
              <w:t>1.420878866</w:t>
            </w:r>
          </w:p>
        </w:tc>
        <w:tc>
          <w:tcPr>
            <w:tcW w:w="1870" w:type="dxa"/>
          </w:tcPr>
          <w:p w14:paraId="4FC14AFB" w14:textId="77777777" w:rsidR="00B57652" w:rsidRDefault="00B57652" w:rsidP="007B0CDC">
            <w:r w:rsidRPr="00891888">
              <w:t>0.82948116</w:t>
            </w:r>
          </w:p>
        </w:tc>
        <w:tc>
          <w:tcPr>
            <w:tcW w:w="1870" w:type="dxa"/>
          </w:tcPr>
          <w:p w14:paraId="45665FD7" w14:textId="77777777" w:rsidR="00B57652" w:rsidRDefault="00B57652" w:rsidP="007B0CDC">
            <w:r w:rsidRPr="00891888">
              <w:t>0</w:t>
            </w:r>
          </w:p>
        </w:tc>
      </w:tr>
      <w:tr w:rsidR="00B57652" w14:paraId="24EDA0AF" w14:textId="77777777" w:rsidTr="00B57652">
        <w:tc>
          <w:tcPr>
            <w:tcW w:w="1870" w:type="dxa"/>
          </w:tcPr>
          <w:p w14:paraId="1F6B84A3" w14:textId="77777777" w:rsidR="00B57652" w:rsidRDefault="00B57652" w:rsidP="007B0CDC">
            <w:r w:rsidRPr="00891888">
              <w:t>FBgn0026199</w:t>
            </w:r>
          </w:p>
        </w:tc>
        <w:tc>
          <w:tcPr>
            <w:tcW w:w="1959" w:type="dxa"/>
          </w:tcPr>
          <w:p w14:paraId="7ACC2B2A" w14:textId="77777777" w:rsidR="00B57652" w:rsidRDefault="00B57652" w:rsidP="007B0CDC">
            <w:proofErr w:type="spellStart"/>
            <w:r w:rsidRPr="00891888">
              <w:t>myo</w:t>
            </w:r>
            <w:proofErr w:type="spellEnd"/>
          </w:p>
        </w:tc>
        <w:tc>
          <w:tcPr>
            <w:tcW w:w="1870" w:type="dxa"/>
          </w:tcPr>
          <w:p w14:paraId="05A0F52E" w14:textId="77777777" w:rsidR="00B57652" w:rsidRDefault="00B57652" w:rsidP="007B0CDC">
            <w:r w:rsidRPr="00891888">
              <w:t>1.41502305</w:t>
            </w:r>
          </w:p>
        </w:tc>
        <w:tc>
          <w:tcPr>
            <w:tcW w:w="1870" w:type="dxa"/>
          </w:tcPr>
          <w:p w14:paraId="0AEA9033" w14:textId="77777777" w:rsidR="00B57652" w:rsidRDefault="00B57652" w:rsidP="007B0CDC">
            <w:r w:rsidRPr="00891888">
              <w:t>0.76860849</w:t>
            </w:r>
          </w:p>
        </w:tc>
        <w:tc>
          <w:tcPr>
            <w:tcW w:w="1870" w:type="dxa"/>
          </w:tcPr>
          <w:p w14:paraId="63AAA7A0" w14:textId="77777777" w:rsidR="00B57652" w:rsidRDefault="00B57652" w:rsidP="007B0CDC">
            <w:r w:rsidRPr="00891888">
              <w:t>1</w:t>
            </w:r>
          </w:p>
        </w:tc>
      </w:tr>
      <w:tr w:rsidR="00B57652" w14:paraId="62F9E3DF" w14:textId="77777777" w:rsidTr="00B57652">
        <w:tc>
          <w:tcPr>
            <w:tcW w:w="1870" w:type="dxa"/>
          </w:tcPr>
          <w:p w14:paraId="4B3A2135" w14:textId="77777777" w:rsidR="00B57652" w:rsidRDefault="00B57652" w:rsidP="007B0CDC">
            <w:r w:rsidRPr="00891888">
              <w:t>FBgn0263660</w:t>
            </w:r>
          </w:p>
        </w:tc>
        <w:tc>
          <w:tcPr>
            <w:tcW w:w="1959" w:type="dxa"/>
          </w:tcPr>
          <w:p w14:paraId="1018BA9C" w14:textId="77777777" w:rsidR="00B57652" w:rsidRDefault="00B57652" w:rsidP="007B0CDC">
            <w:r w:rsidRPr="00891888">
              <w:t>CR43651</w:t>
            </w:r>
          </w:p>
        </w:tc>
        <w:tc>
          <w:tcPr>
            <w:tcW w:w="1870" w:type="dxa"/>
          </w:tcPr>
          <w:p w14:paraId="1FBBA9AC" w14:textId="77777777" w:rsidR="00B57652" w:rsidRDefault="00B57652" w:rsidP="007B0CDC">
            <w:r w:rsidRPr="00891888">
              <w:t>1.411281725</w:t>
            </w:r>
          </w:p>
        </w:tc>
        <w:tc>
          <w:tcPr>
            <w:tcW w:w="1870" w:type="dxa"/>
          </w:tcPr>
          <w:p w14:paraId="7D68EB65" w14:textId="77777777" w:rsidR="00B57652" w:rsidRDefault="00B57652" w:rsidP="007B0CDC">
            <w:r w:rsidRPr="00891888">
              <w:t>1.73474365</w:t>
            </w:r>
          </w:p>
        </w:tc>
        <w:tc>
          <w:tcPr>
            <w:tcW w:w="1870" w:type="dxa"/>
          </w:tcPr>
          <w:p w14:paraId="3D1B7F92" w14:textId="77777777" w:rsidR="00B57652" w:rsidRDefault="00B57652" w:rsidP="007B0CDC">
            <w:r w:rsidRPr="00891888">
              <w:t>1</w:t>
            </w:r>
          </w:p>
        </w:tc>
      </w:tr>
      <w:tr w:rsidR="00B57652" w14:paraId="62E46F72" w14:textId="77777777" w:rsidTr="00B57652">
        <w:tc>
          <w:tcPr>
            <w:tcW w:w="1870" w:type="dxa"/>
          </w:tcPr>
          <w:p w14:paraId="27A7C811" w14:textId="77777777" w:rsidR="00B57652" w:rsidRDefault="00B57652" w:rsidP="007B0CDC">
            <w:r w:rsidRPr="00891888">
              <w:t>FBgn0266742</w:t>
            </w:r>
          </w:p>
        </w:tc>
        <w:tc>
          <w:tcPr>
            <w:tcW w:w="1959" w:type="dxa"/>
          </w:tcPr>
          <w:p w14:paraId="6AB2F6C9" w14:textId="77777777" w:rsidR="00B57652" w:rsidRDefault="00B57652" w:rsidP="007B0CDC">
            <w:r w:rsidRPr="00891888">
              <w:t>CR45215</w:t>
            </w:r>
          </w:p>
        </w:tc>
        <w:tc>
          <w:tcPr>
            <w:tcW w:w="1870" w:type="dxa"/>
          </w:tcPr>
          <w:p w14:paraId="6EB26937" w14:textId="77777777" w:rsidR="00B57652" w:rsidRDefault="00B57652" w:rsidP="007B0CDC">
            <w:r w:rsidRPr="00891888">
              <w:t>1.411252417</w:t>
            </w:r>
          </w:p>
        </w:tc>
        <w:tc>
          <w:tcPr>
            <w:tcW w:w="1870" w:type="dxa"/>
          </w:tcPr>
          <w:p w14:paraId="4D7B47E9" w14:textId="77777777" w:rsidR="00B57652" w:rsidRDefault="00B57652" w:rsidP="007B0CDC">
            <w:r w:rsidRPr="00891888">
              <w:t>3.060043181</w:t>
            </w:r>
          </w:p>
        </w:tc>
        <w:tc>
          <w:tcPr>
            <w:tcW w:w="1870" w:type="dxa"/>
          </w:tcPr>
          <w:p w14:paraId="0D8282E6" w14:textId="77777777" w:rsidR="00B57652" w:rsidRDefault="00B57652" w:rsidP="007B0CDC">
            <w:r w:rsidRPr="00891888">
              <w:t>1</w:t>
            </w:r>
          </w:p>
        </w:tc>
      </w:tr>
      <w:tr w:rsidR="00B57652" w14:paraId="1B1633CC" w14:textId="77777777" w:rsidTr="00B57652">
        <w:tc>
          <w:tcPr>
            <w:tcW w:w="1870" w:type="dxa"/>
          </w:tcPr>
          <w:p w14:paraId="70944399" w14:textId="77777777" w:rsidR="00B57652" w:rsidRDefault="00B57652" w:rsidP="007B0CDC">
            <w:r w:rsidRPr="00891888">
              <w:t>FBgn0260748</w:t>
            </w:r>
          </w:p>
        </w:tc>
        <w:tc>
          <w:tcPr>
            <w:tcW w:w="1959" w:type="dxa"/>
          </w:tcPr>
          <w:p w14:paraId="02F246F6" w14:textId="77777777" w:rsidR="00B57652" w:rsidRDefault="00B57652" w:rsidP="007B0CDC">
            <w:r w:rsidRPr="00891888">
              <w:t>CG5004</w:t>
            </w:r>
          </w:p>
        </w:tc>
        <w:tc>
          <w:tcPr>
            <w:tcW w:w="1870" w:type="dxa"/>
          </w:tcPr>
          <w:p w14:paraId="239900F1" w14:textId="77777777" w:rsidR="00B57652" w:rsidRDefault="00B57652" w:rsidP="007B0CDC">
            <w:r w:rsidRPr="00891888">
              <w:t>1.395841797</w:t>
            </w:r>
          </w:p>
        </w:tc>
        <w:tc>
          <w:tcPr>
            <w:tcW w:w="1870" w:type="dxa"/>
          </w:tcPr>
          <w:p w14:paraId="3FC5F286" w14:textId="77777777" w:rsidR="00B57652" w:rsidRDefault="00B57652" w:rsidP="007B0CDC">
            <w:r w:rsidRPr="00891888">
              <w:t>0.505491496</w:t>
            </w:r>
          </w:p>
        </w:tc>
        <w:tc>
          <w:tcPr>
            <w:tcW w:w="1870" w:type="dxa"/>
          </w:tcPr>
          <w:p w14:paraId="27F5C869" w14:textId="77777777" w:rsidR="00B57652" w:rsidRDefault="00B57652" w:rsidP="007B0CDC">
            <w:r w:rsidRPr="00891888">
              <w:t>1</w:t>
            </w:r>
          </w:p>
        </w:tc>
      </w:tr>
      <w:tr w:rsidR="00B57652" w14:paraId="0441C0DA" w14:textId="77777777" w:rsidTr="00B57652">
        <w:tc>
          <w:tcPr>
            <w:tcW w:w="1870" w:type="dxa"/>
          </w:tcPr>
          <w:p w14:paraId="3DCDCFCF" w14:textId="77777777" w:rsidR="00B57652" w:rsidRDefault="00B57652" w:rsidP="007B0CDC">
            <w:r w:rsidRPr="00891888">
              <w:t>FBgn0052641</w:t>
            </w:r>
          </w:p>
        </w:tc>
        <w:tc>
          <w:tcPr>
            <w:tcW w:w="1959" w:type="dxa"/>
          </w:tcPr>
          <w:p w14:paraId="1BAA029B" w14:textId="77777777" w:rsidR="00B57652" w:rsidRDefault="00B57652" w:rsidP="007B0CDC">
            <w:r w:rsidRPr="00891888">
              <w:t>CG32641</w:t>
            </w:r>
          </w:p>
        </w:tc>
        <w:tc>
          <w:tcPr>
            <w:tcW w:w="1870" w:type="dxa"/>
          </w:tcPr>
          <w:p w14:paraId="6432B5F2" w14:textId="77777777" w:rsidR="00B57652" w:rsidRDefault="00B57652" w:rsidP="007B0CDC">
            <w:r w:rsidRPr="00891888">
              <w:t>1.390982619</w:t>
            </w:r>
          </w:p>
        </w:tc>
        <w:tc>
          <w:tcPr>
            <w:tcW w:w="1870" w:type="dxa"/>
          </w:tcPr>
          <w:p w14:paraId="087AE341" w14:textId="77777777" w:rsidR="00B57652" w:rsidRDefault="00B57652" w:rsidP="007B0CDC">
            <w:r w:rsidRPr="00891888">
              <w:t>1.808298716</w:t>
            </w:r>
          </w:p>
        </w:tc>
        <w:tc>
          <w:tcPr>
            <w:tcW w:w="1870" w:type="dxa"/>
          </w:tcPr>
          <w:p w14:paraId="6D6CDC06" w14:textId="77777777" w:rsidR="00B57652" w:rsidRDefault="00B57652" w:rsidP="007B0CDC">
            <w:r w:rsidRPr="00891888">
              <w:t>0</w:t>
            </w:r>
          </w:p>
        </w:tc>
      </w:tr>
      <w:tr w:rsidR="00B57652" w14:paraId="3D88D294" w14:textId="77777777" w:rsidTr="00B57652">
        <w:tc>
          <w:tcPr>
            <w:tcW w:w="1870" w:type="dxa"/>
          </w:tcPr>
          <w:p w14:paraId="6990299C" w14:textId="77777777" w:rsidR="00B57652" w:rsidRDefault="00B57652" w:rsidP="007B0CDC">
            <w:r w:rsidRPr="00891888">
              <w:t>FBgn0265104</w:t>
            </w:r>
          </w:p>
        </w:tc>
        <w:tc>
          <w:tcPr>
            <w:tcW w:w="1959" w:type="dxa"/>
          </w:tcPr>
          <w:p w14:paraId="5A992B46" w14:textId="77777777" w:rsidR="00B57652" w:rsidRDefault="00B57652" w:rsidP="007B0CDC">
            <w:r w:rsidRPr="00891888">
              <w:t>CR44206</w:t>
            </w:r>
          </w:p>
        </w:tc>
        <w:tc>
          <w:tcPr>
            <w:tcW w:w="1870" w:type="dxa"/>
          </w:tcPr>
          <w:p w14:paraId="411E01F5" w14:textId="77777777" w:rsidR="00B57652" w:rsidRDefault="00B57652" w:rsidP="007B0CDC">
            <w:r w:rsidRPr="00891888">
              <w:t>1.388669316</w:t>
            </w:r>
          </w:p>
        </w:tc>
        <w:tc>
          <w:tcPr>
            <w:tcW w:w="1870" w:type="dxa"/>
          </w:tcPr>
          <w:p w14:paraId="373DF290" w14:textId="77777777" w:rsidR="00B57652" w:rsidRDefault="00B57652" w:rsidP="007B0CDC">
            <w:r w:rsidRPr="00891888">
              <w:t>2.326725064</w:t>
            </w:r>
          </w:p>
        </w:tc>
        <w:tc>
          <w:tcPr>
            <w:tcW w:w="1870" w:type="dxa"/>
          </w:tcPr>
          <w:p w14:paraId="5E8F60FE" w14:textId="77777777" w:rsidR="00B57652" w:rsidRDefault="00B57652" w:rsidP="007B0CDC">
            <w:r w:rsidRPr="00891888">
              <w:t>0</w:t>
            </w:r>
          </w:p>
        </w:tc>
      </w:tr>
      <w:tr w:rsidR="00B57652" w14:paraId="43A02688" w14:textId="77777777" w:rsidTr="00B57652">
        <w:tc>
          <w:tcPr>
            <w:tcW w:w="1870" w:type="dxa"/>
          </w:tcPr>
          <w:p w14:paraId="45035D98" w14:textId="77777777" w:rsidR="00B57652" w:rsidRDefault="00B57652" w:rsidP="007B0CDC">
            <w:r w:rsidRPr="00891888">
              <w:t>FBgn0082582</w:t>
            </w:r>
          </w:p>
        </w:tc>
        <w:tc>
          <w:tcPr>
            <w:tcW w:w="1959" w:type="dxa"/>
          </w:tcPr>
          <w:p w14:paraId="2D2A644A" w14:textId="77777777" w:rsidR="00B57652" w:rsidRDefault="00B57652" w:rsidP="007B0CDC">
            <w:proofErr w:type="spellStart"/>
            <w:r w:rsidRPr="00891888">
              <w:t>tmod</w:t>
            </w:r>
            <w:proofErr w:type="spellEnd"/>
          </w:p>
        </w:tc>
        <w:tc>
          <w:tcPr>
            <w:tcW w:w="1870" w:type="dxa"/>
          </w:tcPr>
          <w:p w14:paraId="4E563D14" w14:textId="77777777" w:rsidR="00B57652" w:rsidRDefault="00B57652" w:rsidP="007B0CDC">
            <w:r w:rsidRPr="00891888">
              <w:t>1.376471005</w:t>
            </w:r>
          </w:p>
        </w:tc>
        <w:tc>
          <w:tcPr>
            <w:tcW w:w="1870" w:type="dxa"/>
          </w:tcPr>
          <w:p w14:paraId="5D720C12" w14:textId="77777777" w:rsidR="00B57652" w:rsidRDefault="00B57652" w:rsidP="007B0CDC">
            <w:r w:rsidRPr="00891888">
              <w:t>0.522292444</w:t>
            </w:r>
          </w:p>
        </w:tc>
        <w:tc>
          <w:tcPr>
            <w:tcW w:w="1870" w:type="dxa"/>
          </w:tcPr>
          <w:p w14:paraId="7B45E647" w14:textId="77777777" w:rsidR="00B57652" w:rsidRDefault="00B57652" w:rsidP="007B0CDC">
            <w:r w:rsidRPr="00891888">
              <w:t>0</w:t>
            </w:r>
          </w:p>
        </w:tc>
      </w:tr>
      <w:tr w:rsidR="00B57652" w14:paraId="249068BD" w14:textId="77777777" w:rsidTr="00B57652">
        <w:tc>
          <w:tcPr>
            <w:tcW w:w="1870" w:type="dxa"/>
          </w:tcPr>
          <w:p w14:paraId="71F3093E" w14:textId="77777777" w:rsidR="00B57652" w:rsidRDefault="00B57652" w:rsidP="007B0CDC">
            <w:r w:rsidRPr="00891888">
              <w:t>FBgn0262526</w:t>
            </w:r>
          </w:p>
        </w:tc>
        <w:tc>
          <w:tcPr>
            <w:tcW w:w="1959" w:type="dxa"/>
          </w:tcPr>
          <w:p w14:paraId="13B68790" w14:textId="77777777" w:rsidR="00B57652" w:rsidRDefault="00B57652" w:rsidP="007B0CDC">
            <w:r w:rsidRPr="00891888">
              <w:t>vas</w:t>
            </w:r>
          </w:p>
        </w:tc>
        <w:tc>
          <w:tcPr>
            <w:tcW w:w="1870" w:type="dxa"/>
          </w:tcPr>
          <w:p w14:paraId="5C7B527D" w14:textId="77777777" w:rsidR="00B57652" w:rsidRDefault="00B57652" w:rsidP="007B0CDC">
            <w:r w:rsidRPr="00891888">
              <w:t>1.351499927</w:t>
            </w:r>
          </w:p>
        </w:tc>
        <w:tc>
          <w:tcPr>
            <w:tcW w:w="1870" w:type="dxa"/>
          </w:tcPr>
          <w:p w14:paraId="02186193" w14:textId="77777777" w:rsidR="00B57652" w:rsidRDefault="00B57652" w:rsidP="007B0CDC">
            <w:r w:rsidRPr="00891888">
              <w:t>0.821010457</w:t>
            </w:r>
          </w:p>
        </w:tc>
        <w:tc>
          <w:tcPr>
            <w:tcW w:w="1870" w:type="dxa"/>
          </w:tcPr>
          <w:p w14:paraId="7C6407E9" w14:textId="77777777" w:rsidR="00B57652" w:rsidRDefault="00B57652" w:rsidP="007B0CDC">
            <w:r w:rsidRPr="00891888">
              <w:t>1</w:t>
            </w:r>
          </w:p>
        </w:tc>
      </w:tr>
      <w:tr w:rsidR="00B57652" w14:paraId="298B687C" w14:textId="77777777" w:rsidTr="00B57652">
        <w:tc>
          <w:tcPr>
            <w:tcW w:w="1870" w:type="dxa"/>
          </w:tcPr>
          <w:p w14:paraId="530EE537" w14:textId="77777777" w:rsidR="00B57652" w:rsidRDefault="00B57652" w:rsidP="007B0CDC">
            <w:r w:rsidRPr="00891888">
              <w:t>FBgn0051612</w:t>
            </w:r>
          </w:p>
        </w:tc>
        <w:tc>
          <w:tcPr>
            <w:tcW w:w="1959" w:type="dxa"/>
          </w:tcPr>
          <w:p w14:paraId="7D7C3E8D" w14:textId="77777777" w:rsidR="00B57652" w:rsidRDefault="00B57652" w:rsidP="007B0CDC">
            <w:r w:rsidRPr="00891888">
              <w:t>CG31612</w:t>
            </w:r>
          </w:p>
        </w:tc>
        <w:tc>
          <w:tcPr>
            <w:tcW w:w="1870" w:type="dxa"/>
          </w:tcPr>
          <w:p w14:paraId="2278A3AE" w14:textId="77777777" w:rsidR="00B57652" w:rsidRDefault="00B57652" w:rsidP="007B0CDC">
            <w:r w:rsidRPr="00891888">
              <w:t>1.348580888</w:t>
            </w:r>
          </w:p>
        </w:tc>
        <w:tc>
          <w:tcPr>
            <w:tcW w:w="1870" w:type="dxa"/>
          </w:tcPr>
          <w:p w14:paraId="092C18D0" w14:textId="77777777" w:rsidR="00B57652" w:rsidRDefault="00B57652" w:rsidP="007B0CDC">
            <w:r w:rsidRPr="00891888">
              <w:t>1.194202073</w:t>
            </w:r>
          </w:p>
        </w:tc>
        <w:tc>
          <w:tcPr>
            <w:tcW w:w="1870" w:type="dxa"/>
          </w:tcPr>
          <w:p w14:paraId="7BC0ABCA" w14:textId="77777777" w:rsidR="00B57652" w:rsidRDefault="00B57652" w:rsidP="007B0CDC">
            <w:r w:rsidRPr="00891888">
              <w:t>0</w:t>
            </w:r>
          </w:p>
        </w:tc>
      </w:tr>
      <w:tr w:rsidR="00B57652" w14:paraId="0EB505D6" w14:textId="77777777" w:rsidTr="00B57652">
        <w:tc>
          <w:tcPr>
            <w:tcW w:w="1870" w:type="dxa"/>
          </w:tcPr>
          <w:p w14:paraId="64341983" w14:textId="77777777" w:rsidR="00B57652" w:rsidRDefault="00B57652" w:rsidP="007B0CDC">
            <w:r w:rsidRPr="00891888">
              <w:t>FBgn0028525</w:t>
            </w:r>
          </w:p>
        </w:tc>
        <w:tc>
          <w:tcPr>
            <w:tcW w:w="1959" w:type="dxa"/>
          </w:tcPr>
          <w:p w14:paraId="3DC3A6D5" w14:textId="77777777" w:rsidR="00B57652" w:rsidRDefault="00B57652" w:rsidP="007B0CDC">
            <w:r w:rsidRPr="00891888">
              <w:t>c(2)M</w:t>
            </w:r>
          </w:p>
        </w:tc>
        <w:tc>
          <w:tcPr>
            <w:tcW w:w="1870" w:type="dxa"/>
          </w:tcPr>
          <w:p w14:paraId="15E416F8" w14:textId="77777777" w:rsidR="00B57652" w:rsidRDefault="00B57652" w:rsidP="007B0CDC">
            <w:r w:rsidRPr="00891888">
              <w:t>1.345987766</w:t>
            </w:r>
          </w:p>
        </w:tc>
        <w:tc>
          <w:tcPr>
            <w:tcW w:w="1870" w:type="dxa"/>
          </w:tcPr>
          <w:p w14:paraId="6A51D68C" w14:textId="77777777" w:rsidR="00B57652" w:rsidRDefault="00B57652" w:rsidP="007B0CDC">
            <w:r w:rsidRPr="00891888">
              <w:t>0.944118348</w:t>
            </w:r>
          </w:p>
        </w:tc>
        <w:tc>
          <w:tcPr>
            <w:tcW w:w="1870" w:type="dxa"/>
          </w:tcPr>
          <w:p w14:paraId="60A0AA60" w14:textId="77777777" w:rsidR="00B57652" w:rsidRDefault="00B57652" w:rsidP="007B0CDC">
            <w:r w:rsidRPr="00891888">
              <w:t>0</w:t>
            </w:r>
          </w:p>
        </w:tc>
      </w:tr>
      <w:tr w:rsidR="00B57652" w14:paraId="003AE6CB" w14:textId="77777777" w:rsidTr="00B57652">
        <w:tc>
          <w:tcPr>
            <w:tcW w:w="1870" w:type="dxa"/>
          </w:tcPr>
          <w:p w14:paraId="51AD97DE" w14:textId="77777777" w:rsidR="00B57652" w:rsidRDefault="00B57652" w:rsidP="007B0CDC">
            <w:r w:rsidRPr="00891888">
              <w:t>FBgn0020412</w:t>
            </w:r>
          </w:p>
        </w:tc>
        <w:tc>
          <w:tcPr>
            <w:tcW w:w="1959" w:type="dxa"/>
          </w:tcPr>
          <w:p w14:paraId="0BA7F12D" w14:textId="77777777" w:rsidR="00B57652" w:rsidRDefault="00B57652" w:rsidP="007B0CDC">
            <w:r w:rsidRPr="00891888">
              <w:t>JIL-1</w:t>
            </w:r>
          </w:p>
        </w:tc>
        <w:tc>
          <w:tcPr>
            <w:tcW w:w="1870" w:type="dxa"/>
          </w:tcPr>
          <w:p w14:paraId="44DBF070" w14:textId="77777777" w:rsidR="00B57652" w:rsidRDefault="00B57652" w:rsidP="007B0CDC">
            <w:r w:rsidRPr="00891888">
              <w:t>1.331235641</w:t>
            </w:r>
          </w:p>
        </w:tc>
        <w:tc>
          <w:tcPr>
            <w:tcW w:w="1870" w:type="dxa"/>
          </w:tcPr>
          <w:p w14:paraId="44A3CF28" w14:textId="77777777" w:rsidR="00B57652" w:rsidRDefault="00B57652" w:rsidP="007B0CDC">
            <w:r w:rsidRPr="00891888">
              <w:t>0.6507793</w:t>
            </w:r>
          </w:p>
        </w:tc>
        <w:tc>
          <w:tcPr>
            <w:tcW w:w="1870" w:type="dxa"/>
          </w:tcPr>
          <w:p w14:paraId="5B4EFC88" w14:textId="77777777" w:rsidR="00B57652" w:rsidRDefault="00B57652" w:rsidP="007B0CDC">
            <w:r w:rsidRPr="00891888">
              <w:t>1</w:t>
            </w:r>
          </w:p>
        </w:tc>
      </w:tr>
      <w:tr w:rsidR="00B57652" w14:paraId="0D8AD55C" w14:textId="77777777" w:rsidTr="00B57652">
        <w:tc>
          <w:tcPr>
            <w:tcW w:w="1870" w:type="dxa"/>
          </w:tcPr>
          <w:p w14:paraId="6EB4B71C" w14:textId="77777777" w:rsidR="00B57652" w:rsidRDefault="00B57652" w:rsidP="007B0CDC">
            <w:r w:rsidRPr="00891888">
              <w:t>FBgn0028397</w:t>
            </w:r>
          </w:p>
        </w:tc>
        <w:tc>
          <w:tcPr>
            <w:tcW w:w="1959" w:type="dxa"/>
          </w:tcPr>
          <w:p w14:paraId="25E1A450" w14:textId="77777777" w:rsidR="00B57652" w:rsidRDefault="00B57652" w:rsidP="007B0CDC">
            <w:proofErr w:type="spellStart"/>
            <w:r w:rsidRPr="00891888">
              <w:t>Tob</w:t>
            </w:r>
            <w:proofErr w:type="spellEnd"/>
          </w:p>
        </w:tc>
        <w:tc>
          <w:tcPr>
            <w:tcW w:w="1870" w:type="dxa"/>
          </w:tcPr>
          <w:p w14:paraId="5C694B95" w14:textId="77777777" w:rsidR="00B57652" w:rsidRDefault="00B57652" w:rsidP="007B0CDC">
            <w:r w:rsidRPr="00891888">
              <w:t>1.320020297</w:t>
            </w:r>
          </w:p>
        </w:tc>
        <w:tc>
          <w:tcPr>
            <w:tcW w:w="1870" w:type="dxa"/>
          </w:tcPr>
          <w:p w14:paraId="4E8567A6" w14:textId="77777777" w:rsidR="00B57652" w:rsidRDefault="00B57652" w:rsidP="007B0CDC">
            <w:r w:rsidRPr="00891888">
              <w:t>0.967020377</w:t>
            </w:r>
          </w:p>
        </w:tc>
        <w:tc>
          <w:tcPr>
            <w:tcW w:w="1870" w:type="dxa"/>
          </w:tcPr>
          <w:p w14:paraId="6EE620F2" w14:textId="77777777" w:rsidR="00B57652" w:rsidRDefault="00B57652" w:rsidP="007B0CDC">
            <w:r w:rsidRPr="00891888">
              <w:t>1</w:t>
            </w:r>
          </w:p>
        </w:tc>
      </w:tr>
      <w:tr w:rsidR="00B57652" w14:paraId="0B6CC074" w14:textId="77777777" w:rsidTr="00B57652">
        <w:tc>
          <w:tcPr>
            <w:tcW w:w="1870" w:type="dxa"/>
          </w:tcPr>
          <w:p w14:paraId="2227DE33" w14:textId="77777777" w:rsidR="00B57652" w:rsidRDefault="00B57652" w:rsidP="007B0CDC">
            <w:r w:rsidRPr="00891888">
              <w:t>FBgn0010894</w:t>
            </w:r>
          </w:p>
        </w:tc>
        <w:tc>
          <w:tcPr>
            <w:tcW w:w="1959" w:type="dxa"/>
          </w:tcPr>
          <w:p w14:paraId="6E8411B5" w14:textId="77777777" w:rsidR="00B57652" w:rsidRDefault="00B57652" w:rsidP="007B0CDC">
            <w:proofErr w:type="spellStart"/>
            <w:r w:rsidRPr="00891888">
              <w:t>sinu</w:t>
            </w:r>
            <w:proofErr w:type="spellEnd"/>
          </w:p>
        </w:tc>
        <w:tc>
          <w:tcPr>
            <w:tcW w:w="1870" w:type="dxa"/>
          </w:tcPr>
          <w:p w14:paraId="5BA83C05" w14:textId="77777777" w:rsidR="00B57652" w:rsidRDefault="00B57652" w:rsidP="007B0CDC">
            <w:r w:rsidRPr="00891888">
              <w:t>1.309146363</w:t>
            </w:r>
          </w:p>
        </w:tc>
        <w:tc>
          <w:tcPr>
            <w:tcW w:w="1870" w:type="dxa"/>
          </w:tcPr>
          <w:p w14:paraId="601381FA" w14:textId="77777777" w:rsidR="00B57652" w:rsidRDefault="00B57652" w:rsidP="007B0CDC">
            <w:r w:rsidRPr="00891888">
              <w:t>0.833586444</w:t>
            </w:r>
          </w:p>
        </w:tc>
        <w:tc>
          <w:tcPr>
            <w:tcW w:w="1870" w:type="dxa"/>
          </w:tcPr>
          <w:p w14:paraId="676E3ED1" w14:textId="77777777" w:rsidR="00B57652" w:rsidRDefault="00B57652" w:rsidP="007B0CDC">
            <w:r w:rsidRPr="00891888">
              <w:t>0</w:t>
            </w:r>
          </w:p>
        </w:tc>
      </w:tr>
      <w:tr w:rsidR="00B57652" w14:paraId="6096C2A8" w14:textId="77777777" w:rsidTr="00B57652">
        <w:tc>
          <w:tcPr>
            <w:tcW w:w="1870" w:type="dxa"/>
          </w:tcPr>
          <w:p w14:paraId="661FE486" w14:textId="77777777" w:rsidR="00B57652" w:rsidRDefault="00B57652" w:rsidP="007B0CDC">
            <w:r w:rsidRPr="00891888">
              <w:t>FBgn0259170</w:t>
            </w:r>
          </w:p>
        </w:tc>
        <w:tc>
          <w:tcPr>
            <w:tcW w:w="1959" w:type="dxa"/>
          </w:tcPr>
          <w:p w14:paraId="708EE655" w14:textId="77777777" w:rsidR="00B57652" w:rsidRDefault="00B57652" w:rsidP="007B0CDC">
            <w:r w:rsidRPr="00891888">
              <w:t>alpha-Man-I</w:t>
            </w:r>
          </w:p>
        </w:tc>
        <w:tc>
          <w:tcPr>
            <w:tcW w:w="1870" w:type="dxa"/>
          </w:tcPr>
          <w:p w14:paraId="35273C2C" w14:textId="77777777" w:rsidR="00B57652" w:rsidRDefault="00B57652" w:rsidP="007B0CDC">
            <w:r w:rsidRPr="00891888">
              <w:t>1.307703635</w:t>
            </w:r>
          </w:p>
        </w:tc>
        <w:tc>
          <w:tcPr>
            <w:tcW w:w="1870" w:type="dxa"/>
          </w:tcPr>
          <w:p w14:paraId="3D3C3009" w14:textId="77777777" w:rsidR="00B57652" w:rsidRDefault="00B57652" w:rsidP="007B0CDC">
            <w:r w:rsidRPr="00891888">
              <w:t>0.543884325</w:t>
            </w:r>
          </w:p>
        </w:tc>
        <w:tc>
          <w:tcPr>
            <w:tcW w:w="1870" w:type="dxa"/>
          </w:tcPr>
          <w:p w14:paraId="490BB11F" w14:textId="77777777" w:rsidR="00B57652" w:rsidRDefault="00B57652" w:rsidP="007B0CDC">
            <w:r w:rsidRPr="00891888">
              <w:t>1</w:t>
            </w:r>
          </w:p>
        </w:tc>
      </w:tr>
      <w:tr w:rsidR="00B57652" w14:paraId="4DAD8353" w14:textId="77777777" w:rsidTr="00B57652">
        <w:tc>
          <w:tcPr>
            <w:tcW w:w="1870" w:type="dxa"/>
          </w:tcPr>
          <w:p w14:paraId="12B6A36A" w14:textId="77777777" w:rsidR="00B57652" w:rsidRDefault="00B57652" w:rsidP="007B0CDC">
            <w:r w:rsidRPr="00891888">
              <w:t>FBgn0037755</w:t>
            </w:r>
          </w:p>
        </w:tc>
        <w:tc>
          <w:tcPr>
            <w:tcW w:w="1959" w:type="dxa"/>
          </w:tcPr>
          <w:p w14:paraId="03A7E111" w14:textId="77777777" w:rsidR="00B57652" w:rsidRDefault="00B57652" w:rsidP="007B0CDC">
            <w:r w:rsidRPr="00891888">
              <w:t>CG12945</w:t>
            </w:r>
          </w:p>
        </w:tc>
        <w:tc>
          <w:tcPr>
            <w:tcW w:w="1870" w:type="dxa"/>
          </w:tcPr>
          <w:p w14:paraId="5A720E8F" w14:textId="77777777" w:rsidR="00B57652" w:rsidRDefault="00B57652" w:rsidP="007B0CDC">
            <w:r w:rsidRPr="00891888">
              <w:t>1.302757317</w:t>
            </w:r>
          </w:p>
        </w:tc>
        <w:tc>
          <w:tcPr>
            <w:tcW w:w="1870" w:type="dxa"/>
          </w:tcPr>
          <w:p w14:paraId="64A5656E" w14:textId="77777777" w:rsidR="00B57652" w:rsidRDefault="00B57652" w:rsidP="007B0CDC">
            <w:r w:rsidRPr="00891888">
              <w:t>0.543638116</w:t>
            </w:r>
          </w:p>
        </w:tc>
        <w:tc>
          <w:tcPr>
            <w:tcW w:w="1870" w:type="dxa"/>
          </w:tcPr>
          <w:p w14:paraId="383112DD" w14:textId="77777777" w:rsidR="00B57652" w:rsidRDefault="00B57652" w:rsidP="007B0CDC">
            <w:r w:rsidRPr="00891888">
              <w:t>0</w:t>
            </w:r>
          </w:p>
        </w:tc>
      </w:tr>
      <w:tr w:rsidR="00B57652" w14:paraId="076ABFD8" w14:textId="77777777" w:rsidTr="00B57652">
        <w:tc>
          <w:tcPr>
            <w:tcW w:w="1870" w:type="dxa"/>
          </w:tcPr>
          <w:p w14:paraId="1493D53B" w14:textId="77777777" w:rsidR="00B57652" w:rsidRDefault="00B57652" w:rsidP="007B0CDC">
            <w:r w:rsidRPr="00891888">
              <w:t>FBgn0267228</w:t>
            </w:r>
          </w:p>
        </w:tc>
        <w:tc>
          <w:tcPr>
            <w:tcW w:w="1959" w:type="dxa"/>
          </w:tcPr>
          <w:p w14:paraId="0667F641" w14:textId="77777777" w:rsidR="00B57652" w:rsidRDefault="00B57652" w:rsidP="007B0CDC">
            <w:r w:rsidRPr="00891888">
              <w:t>CR45668</w:t>
            </w:r>
          </w:p>
        </w:tc>
        <w:tc>
          <w:tcPr>
            <w:tcW w:w="1870" w:type="dxa"/>
          </w:tcPr>
          <w:p w14:paraId="5D5EC978" w14:textId="77777777" w:rsidR="00B57652" w:rsidRDefault="00B57652" w:rsidP="007B0CDC">
            <w:r w:rsidRPr="00891888">
              <w:t>1.301095441</w:t>
            </w:r>
          </w:p>
        </w:tc>
        <w:tc>
          <w:tcPr>
            <w:tcW w:w="1870" w:type="dxa"/>
          </w:tcPr>
          <w:p w14:paraId="1863E0BB" w14:textId="77777777" w:rsidR="00B57652" w:rsidRDefault="00B57652" w:rsidP="007B0CDC">
            <w:r w:rsidRPr="00891888">
              <w:t>1.702303851</w:t>
            </w:r>
          </w:p>
        </w:tc>
        <w:tc>
          <w:tcPr>
            <w:tcW w:w="1870" w:type="dxa"/>
          </w:tcPr>
          <w:p w14:paraId="4AB11B22" w14:textId="77777777" w:rsidR="00B57652" w:rsidRDefault="00B57652" w:rsidP="007B0CDC">
            <w:r w:rsidRPr="00891888">
              <w:t>1</w:t>
            </w:r>
          </w:p>
        </w:tc>
      </w:tr>
      <w:tr w:rsidR="00B57652" w14:paraId="65373340" w14:textId="77777777" w:rsidTr="00B57652">
        <w:tc>
          <w:tcPr>
            <w:tcW w:w="1870" w:type="dxa"/>
          </w:tcPr>
          <w:p w14:paraId="254E88CD" w14:textId="77777777" w:rsidR="00B57652" w:rsidRDefault="00B57652" w:rsidP="007B0CDC">
            <w:r w:rsidRPr="00891888">
              <w:t>FBgn0087011</w:t>
            </w:r>
          </w:p>
        </w:tc>
        <w:tc>
          <w:tcPr>
            <w:tcW w:w="1959" w:type="dxa"/>
          </w:tcPr>
          <w:p w14:paraId="50E2F750" w14:textId="77777777" w:rsidR="00B57652" w:rsidRDefault="00B57652" w:rsidP="007B0CDC">
            <w:r w:rsidRPr="00891888">
              <w:t>CG41520</w:t>
            </w:r>
          </w:p>
        </w:tc>
        <w:tc>
          <w:tcPr>
            <w:tcW w:w="1870" w:type="dxa"/>
          </w:tcPr>
          <w:p w14:paraId="2E36A5E9" w14:textId="77777777" w:rsidR="00B57652" w:rsidRDefault="00B57652" w:rsidP="007B0CDC">
            <w:r w:rsidRPr="00891888">
              <w:t>1.300823141</w:t>
            </w:r>
          </w:p>
        </w:tc>
        <w:tc>
          <w:tcPr>
            <w:tcW w:w="1870" w:type="dxa"/>
          </w:tcPr>
          <w:p w14:paraId="01879A10" w14:textId="77777777" w:rsidR="00B57652" w:rsidRDefault="00B57652" w:rsidP="007B0CDC">
            <w:r w:rsidRPr="00891888">
              <w:t>2.395193376</w:t>
            </w:r>
          </w:p>
        </w:tc>
        <w:tc>
          <w:tcPr>
            <w:tcW w:w="1870" w:type="dxa"/>
          </w:tcPr>
          <w:p w14:paraId="4A2E170D" w14:textId="77777777" w:rsidR="00B57652" w:rsidRDefault="00B57652" w:rsidP="007B0CDC">
            <w:r w:rsidRPr="00891888">
              <w:t>1</w:t>
            </w:r>
          </w:p>
        </w:tc>
      </w:tr>
      <w:tr w:rsidR="00B57652" w14:paraId="71EDFA16" w14:textId="77777777" w:rsidTr="00B57652">
        <w:tc>
          <w:tcPr>
            <w:tcW w:w="1870" w:type="dxa"/>
          </w:tcPr>
          <w:p w14:paraId="11B60847" w14:textId="77777777" w:rsidR="00B57652" w:rsidRDefault="00B57652" w:rsidP="007B0CDC">
            <w:r w:rsidRPr="00891888">
              <w:t>FBgn0015025</w:t>
            </w:r>
          </w:p>
        </w:tc>
        <w:tc>
          <w:tcPr>
            <w:tcW w:w="1959" w:type="dxa"/>
          </w:tcPr>
          <w:p w14:paraId="0F684019" w14:textId="77777777" w:rsidR="00B57652" w:rsidRDefault="00B57652" w:rsidP="007B0CDC">
            <w:r w:rsidRPr="00891888">
              <w:t>CkIIalpha-i1</w:t>
            </w:r>
          </w:p>
        </w:tc>
        <w:tc>
          <w:tcPr>
            <w:tcW w:w="1870" w:type="dxa"/>
          </w:tcPr>
          <w:p w14:paraId="2D6FAA51" w14:textId="77777777" w:rsidR="00B57652" w:rsidRDefault="00B57652" w:rsidP="007B0CDC">
            <w:r w:rsidRPr="00891888">
              <w:t>1.299612378</w:t>
            </w:r>
          </w:p>
        </w:tc>
        <w:tc>
          <w:tcPr>
            <w:tcW w:w="1870" w:type="dxa"/>
          </w:tcPr>
          <w:p w14:paraId="2FE5B7D9" w14:textId="77777777" w:rsidR="00B57652" w:rsidRDefault="00B57652" w:rsidP="007B0CDC">
            <w:r w:rsidRPr="00891888">
              <w:t>1.461254652</w:t>
            </w:r>
          </w:p>
        </w:tc>
        <w:tc>
          <w:tcPr>
            <w:tcW w:w="1870" w:type="dxa"/>
          </w:tcPr>
          <w:p w14:paraId="1ACAD22E" w14:textId="77777777" w:rsidR="00B57652" w:rsidRDefault="00B57652" w:rsidP="007B0CDC">
            <w:r w:rsidRPr="00891888">
              <w:t>1</w:t>
            </w:r>
          </w:p>
        </w:tc>
      </w:tr>
      <w:tr w:rsidR="00B57652" w14:paraId="3C416793" w14:textId="77777777" w:rsidTr="00B57652">
        <w:tc>
          <w:tcPr>
            <w:tcW w:w="1870" w:type="dxa"/>
          </w:tcPr>
          <w:p w14:paraId="51A013DB" w14:textId="77777777" w:rsidR="00B57652" w:rsidRDefault="00B57652" w:rsidP="007B0CDC">
            <w:r w:rsidRPr="00891888">
              <w:t>FBgn0085810</w:t>
            </w:r>
          </w:p>
        </w:tc>
        <w:tc>
          <w:tcPr>
            <w:tcW w:w="1959" w:type="dxa"/>
          </w:tcPr>
          <w:p w14:paraId="052687C3" w14:textId="77777777" w:rsidR="00B57652" w:rsidRDefault="00B57652" w:rsidP="007B0CDC">
            <w:r w:rsidRPr="00891888">
              <w:t>CR41597</w:t>
            </w:r>
          </w:p>
        </w:tc>
        <w:tc>
          <w:tcPr>
            <w:tcW w:w="1870" w:type="dxa"/>
          </w:tcPr>
          <w:p w14:paraId="3232F718" w14:textId="77777777" w:rsidR="00B57652" w:rsidRDefault="00B57652" w:rsidP="007B0CDC">
            <w:r w:rsidRPr="00891888">
              <w:t>1.298857167</w:t>
            </w:r>
          </w:p>
        </w:tc>
        <w:tc>
          <w:tcPr>
            <w:tcW w:w="1870" w:type="dxa"/>
          </w:tcPr>
          <w:p w14:paraId="683E107C" w14:textId="77777777" w:rsidR="00B57652" w:rsidRDefault="00B57652" w:rsidP="007B0CDC">
            <w:r w:rsidRPr="00891888">
              <w:t>1.19627634</w:t>
            </w:r>
          </w:p>
        </w:tc>
        <w:tc>
          <w:tcPr>
            <w:tcW w:w="1870" w:type="dxa"/>
          </w:tcPr>
          <w:p w14:paraId="300B4ACD" w14:textId="77777777" w:rsidR="00B57652" w:rsidRDefault="00B57652" w:rsidP="007B0CDC">
            <w:r w:rsidRPr="00891888">
              <w:t>0</w:t>
            </w:r>
          </w:p>
        </w:tc>
      </w:tr>
      <w:tr w:rsidR="00B57652" w14:paraId="2E80C9CD" w14:textId="77777777" w:rsidTr="00B57652">
        <w:tc>
          <w:tcPr>
            <w:tcW w:w="1870" w:type="dxa"/>
          </w:tcPr>
          <w:p w14:paraId="342F48B9" w14:textId="77777777" w:rsidR="00B57652" w:rsidRDefault="00B57652" w:rsidP="007B0CDC">
            <w:r w:rsidRPr="00891888">
              <w:t>FBgn0040324</w:t>
            </w:r>
          </w:p>
        </w:tc>
        <w:tc>
          <w:tcPr>
            <w:tcW w:w="1959" w:type="dxa"/>
          </w:tcPr>
          <w:p w14:paraId="15059E47" w14:textId="77777777" w:rsidR="00B57652" w:rsidRDefault="00B57652" w:rsidP="007B0CDC">
            <w:proofErr w:type="spellStart"/>
            <w:r w:rsidRPr="00891888">
              <w:t>Ephrin</w:t>
            </w:r>
            <w:proofErr w:type="spellEnd"/>
          </w:p>
        </w:tc>
        <w:tc>
          <w:tcPr>
            <w:tcW w:w="1870" w:type="dxa"/>
          </w:tcPr>
          <w:p w14:paraId="1395BEB2" w14:textId="77777777" w:rsidR="00B57652" w:rsidRDefault="00B57652" w:rsidP="007B0CDC">
            <w:r w:rsidRPr="00891888">
              <w:t>1.295672576</w:t>
            </w:r>
          </w:p>
        </w:tc>
        <w:tc>
          <w:tcPr>
            <w:tcW w:w="1870" w:type="dxa"/>
          </w:tcPr>
          <w:p w14:paraId="72C16F47" w14:textId="77777777" w:rsidR="00B57652" w:rsidRDefault="00B57652" w:rsidP="007B0CDC">
            <w:r w:rsidRPr="00891888">
              <w:t>0.644861943</w:t>
            </w:r>
          </w:p>
        </w:tc>
        <w:tc>
          <w:tcPr>
            <w:tcW w:w="1870" w:type="dxa"/>
          </w:tcPr>
          <w:p w14:paraId="01D6F4FA" w14:textId="77777777" w:rsidR="00B57652" w:rsidRDefault="00B57652" w:rsidP="007B0CDC">
            <w:r w:rsidRPr="00891888">
              <w:t>1</w:t>
            </w:r>
          </w:p>
        </w:tc>
      </w:tr>
      <w:tr w:rsidR="00B57652" w14:paraId="23CC9493" w14:textId="77777777" w:rsidTr="00B57652">
        <w:tc>
          <w:tcPr>
            <w:tcW w:w="1870" w:type="dxa"/>
          </w:tcPr>
          <w:p w14:paraId="1DCA930C" w14:textId="77777777" w:rsidR="00B57652" w:rsidRDefault="00B57652" w:rsidP="007B0CDC">
            <w:r w:rsidRPr="00891888">
              <w:t>FBgn0052243</w:t>
            </w:r>
          </w:p>
        </w:tc>
        <w:tc>
          <w:tcPr>
            <w:tcW w:w="1959" w:type="dxa"/>
          </w:tcPr>
          <w:p w14:paraId="7F77E81B" w14:textId="77777777" w:rsidR="00B57652" w:rsidRDefault="00B57652" w:rsidP="007B0CDC">
            <w:r w:rsidRPr="00891888">
              <w:t>CG32243</w:t>
            </w:r>
          </w:p>
        </w:tc>
        <w:tc>
          <w:tcPr>
            <w:tcW w:w="1870" w:type="dxa"/>
          </w:tcPr>
          <w:p w14:paraId="36104F37" w14:textId="77777777" w:rsidR="00B57652" w:rsidRDefault="00B57652" w:rsidP="007B0CDC">
            <w:r w:rsidRPr="00891888">
              <w:t>1.29386298</w:t>
            </w:r>
          </w:p>
        </w:tc>
        <w:tc>
          <w:tcPr>
            <w:tcW w:w="1870" w:type="dxa"/>
          </w:tcPr>
          <w:p w14:paraId="2ABBD11D" w14:textId="77777777" w:rsidR="00B57652" w:rsidRDefault="00B57652" w:rsidP="007B0CDC">
            <w:r w:rsidRPr="00891888">
              <w:t>1.247772978</w:t>
            </w:r>
          </w:p>
        </w:tc>
        <w:tc>
          <w:tcPr>
            <w:tcW w:w="1870" w:type="dxa"/>
          </w:tcPr>
          <w:p w14:paraId="0252211A" w14:textId="77777777" w:rsidR="00B57652" w:rsidRDefault="00B57652" w:rsidP="007B0CDC">
            <w:r w:rsidRPr="00891888">
              <w:t>1</w:t>
            </w:r>
          </w:p>
        </w:tc>
      </w:tr>
      <w:tr w:rsidR="00B57652" w14:paraId="2A3ED033" w14:textId="77777777" w:rsidTr="00B57652">
        <w:tc>
          <w:tcPr>
            <w:tcW w:w="1870" w:type="dxa"/>
          </w:tcPr>
          <w:p w14:paraId="7A6C92BC" w14:textId="77777777" w:rsidR="00B57652" w:rsidRDefault="00B57652" w:rsidP="007B0CDC">
            <w:r w:rsidRPr="00891888">
              <w:t>FBgn0086898</w:t>
            </w:r>
          </w:p>
        </w:tc>
        <w:tc>
          <w:tcPr>
            <w:tcW w:w="1959" w:type="dxa"/>
          </w:tcPr>
          <w:p w14:paraId="32462425" w14:textId="77777777" w:rsidR="00B57652" w:rsidRDefault="00B57652" w:rsidP="007B0CDC">
            <w:proofErr w:type="spellStart"/>
            <w:r w:rsidRPr="00891888">
              <w:t>dgo</w:t>
            </w:r>
            <w:proofErr w:type="spellEnd"/>
          </w:p>
        </w:tc>
        <w:tc>
          <w:tcPr>
            <w:tcW w:w="1870" w:type="dxa"/>
          </w:tcPr>
          <w:p w14:paraId="47E55E02" w14:textId="77777777" w:rsidR="00B57652" w:rsidRDefault="00B57652" w:rsidP="007B0CDC">
            <w:r w:rsidRPr="00891888">
              <w:t>1.292676322</w:t>
            </w:r>
          </w:p>
        </w:tc>
        <w:tc>
          <w:tcPr>
            <w:tcW w:w="1870" w:type="dxa"/>
          </w:tcPr>
          <w:p w14:paraId="45543FE7" w14:textId="77777777" w:rsidR="00B57652" w:rsidRDefault="00B57652" w:rsidP="007B0CDC">
            <w:r w:rsidRPr="00891888">
              <w:t>0.903300268</w:t>
            </w:r>
          </w:p>
        </w:tc>
        <w:tc>
          <w:tcPr>
            <w:tcW w:w="1870" w:type="dxa"/>
          </w:tcPr>
          <w:p w14:paraId="4C245E34" w14:textId="77777777" w:rsidR="00B57652" w:rsidRDefault="00B57652" w:rsidP="007B0CDC">
            <w:r w:rsidRPr="00891888">
              <w:t>0</w:t>
            </w:r>
          </w:p>
        </w:tc>
      </w:tr>
      <w:tr w:rsidR="00B57652" w14:paraId="40BE8FC9" w14:textId="77777777" w:rsidTr="00B57652">
        <w:tc>
          <w:tcPr>
            <w:tcW w:w="1870" w:type="dxa"/>
          </w:tcPr>
          <w:p w14:paraId="46C6102A" w14:textId="77777777" w:rsidR="00B57652" w:rsidRDefault="00B57652" w:rsidP="007B0CDC">
            <w:r w:rsidRPr="00891888">
              <w:t>FBgn0002962</w:t>
            </w:r>
          </w:p>
        </w:tc>
        <w:tc>
          <w:tcPr>
            <w:tcW w:w="1959" w:type="dxa"/>
          </w:tcPr>
          <w:p w14:paraId="3766FAB8" w14:textId="77777777" w:rsidR="00B57652" w:rsidRDefault="00B57652" w:rsidP="007B0CDC">
            <w:proofErr w:type="spellStart"/>
            <w:r w:rsidRPr="00891888">
              <w:t>nos</w:t>
            </w:r>
            <w:proofErr w:type="spellEnd"/>
          </w:p>
        </w:tc>
        <w:tc>
          <w:tcPr>
            <w:tcW w:w="1870" w:type="dxa"/>
          </w:tcPr>
          <w:p w14:paraId="04AD280F" w14:textId="77777777" w:rsidR="00B57652" w:rsidRDefault="00B57652" w:rsidP="007B0CDC">
            <w:r w:rsidRPr="00891888">
              <w:t>1.292126131</w:t>
            </w:r>
          </w:p>
        </w:tc>
        <w:tc>
          <w:tcPr>
            <w:tcW w:w="1870" w:type="dxa"/>
          </w:tcPr>
          <w:p w14:paraId="01E6784E" w14:textId="77777777" w:rsidR="00B57652" w:rsidRDefault="00B57652" w:rsidP="007B0CDC">
            <w:r w:rsidRPr="00891888">
              <w:t>0.322134693</w:t>
            </w:r>
          </w:p>
        </w:tc>
        <w:tc>
          <w:tcPr>
            <w:tcW w:w="1870" w:type="dxa"/>
          </w:tcPr>
          <w:p w14:paraId="01A20C4D" w14:textId="77777777" w:rsidR="00B57652" w:rsidRDefault="00B57652" w:rsidP="007B0CDC">
            <w:r w:rsidRPr="00891888">
              <w:t>0</w:t>
            </w:r>
          </w:p>
        </w:tc>
      </w:tr>
      <w:tr w:rsidR="00B57652" w14:paraId="292A588D" w14:textId="77777777" w:rsidTr="00B57652">
        <w:tc>
          <w:tcPr>
            <w:tcW w:w="1870" w:type="dxa"/>
          </w:tcPr>
          <w:p w14:paraId="699EEA21" w14:textId="77777777" w:rsidR="00B57652" w:rsidRDefault="00B57652" w:rsidP="007B0CDC">
            <w:r w:rsidRPr="00891888">
              <w:t>FBgn0031681</w:t>
            </w:r>
          </w:p>
        </w:tc>
        <w:tc>
          <w:tcPr>
            <w:tcW w:w="1959" w:type="dxa"/>
          </w:tcPr>
          <w:p w14:paraId="1088D21A" w14:textId="77777777" w:rsidR="00B57652" w:rsidRDefault="00B57652" w:rsidP="007B0CDC">
            <w:r w:rsidRPr="00891888">
              <w:t>pgant5</w:t>
            </w:r>
          </w:p>
        </w:tc>
        <w:tc>
          <w:tcPr>
            <w:tcW w:w="1870" w:type="dxa"/>
          </w:tcPr>
          <w:p w14:paraId="6BF0E850" w14:textId="77777777" w:rsidR="00B57652" w:rsidRDefault="00B57652" w:rsidP="007B0CDC">
            <w:r w:rsidRPr="00891888">
              <w:t>1.289314407</w:t>
            </w:r>
          </w:p>
        </w:tc>
        <w:tc>
          <w:tcPr>
            <w:tcW w:w="1870" w:type="dxa"/>
          </w:tcPr>
          <w:p w14:paraId="140D4019" w14:textId="77777777" w:rsidR="00B57652" w:rsidRDefault="00B57652" w:rsidP="007B0CDC">
            <w:r w:rsidRPr="00891888">
              <w:t>0.573997344</w:t>
            </w:r>
          </w:p>
        </w:tc>
        <w:tc>
          <w:tcPr>
            <w:tcW w:w="1870" w:type="dxa"/>
          </w:tcPr>
          <w:p w14:paraId="5B60BC72" w14:textId="77777777" w:rsidR="00B57652" w:rsidRDefault="00B57652" w:rsidP="007B0CDC">
            <w:r w:rsidRPr="00891888">
              <w:t>1</w:t>
            </w:r>
          </w:p>
        </w:tc>
      </w:tr>
      <w:tr w:rsidR="00B57652" w14:paraId="128E1E10" w14:textId="77777777" w:rsidTr="00B57652">
        <w:tc>
          <w:tcPr>
            <w:tcW w:w="1870" w:type="dxa"/>
          </w:tcPr>
          <w:p w14:paraId="5893EBB8" w14:textId="77777777" w:rsidR="00B57652" w:rsidRDefault="00B57652" w:rsidP="007B0CDC">
            <w:r w:rsidRPr="00891888">
              <w:t>FBgn0035702</w:t>
            </w:r>
          </w:p>
        </w:tc>
        <w:tc>
          <w:tcPr>
            <w:tcW w:w="1959" w:type="dxa"/>
          </w:tcPr>
          <w:p w14:paraId="3DC6CB29" w14:textId="77777777" w:rsidR="00B57652" w:rsidRDefault="00B57652" w:rsidP="007B0CDC">
            <w:r w:rsidRPr="00891888">
              <w:t>CG10147</w:t>
            </w:r>
          </w:p>
        </w:tc>
        <w:tc>
          <w:tcPr>
            <w:tcW w:w="1870" w:type="dxa"/>
          </w:tcPr>
          <w:p w14:paraId="0E6CAB28" w14:textId="77777777" w:rsidR="00B57652" w:rsidRDefault="00B57652" w:rsidP="007B0CDC">
            <w:r w:rsidRPr="00891888">
              <w:t>1.283888273</w:t>
            </w:r>
          </w:p>
        </w:tc>
        <w:tc>
          <w:tcPr>
            <w:tcW w:w="1870" w:type="dxa"/>
          </w:tcPr>
          <w:p w14:paraId="79EEC70A" w14:textId="77777777" w:rsidR="00B57652" w:rsidRDefault="00B57652" w:rsidP="007B0CDC">
            <w:r w:rsidRPr="00891888">
              <w:t>1.001288666</w:t>
            </w:r>
          </w:p>
        </w:tc>
        <w:tc>
          <w:tcPr>
            <w:tcW w:w="1870" w:type="dxa"/>
          </w:tcPr>
          <w:p w14:paraId="5856BC99" w14:textId="77777777" w:rsidR="00B57652" w:rsidRDefault="00B57652" w:rsidP="007B0CDC">
            <w:r w:rsidRPr="00891888">
              <w:t>0</w:t>
            </w:r>
          </w:p>
        </w:tc>
      </w:tr>
      <w:tr w:rsidR="00B57652" w14:paraId="5B6593ED" w14:textId="77777777" w:rsidTr="00B57652">
        <w:tc>
          <w:tcPr>
            <w:tcW w:w="1870" w:type="dxa"/>
          </w:tcPr>
          <w:p w14:paraId="7124158A" w14:textId="77777777" w:rsidR="00B57652" w:rsidRDefault="00B57652" w:rsidP="007B0CDC">
            <w:r w:rsidRPr="00891888">
              <w:t>FBgn0037696</w:t>
            </w:r>
          </w:p>
        </w:tc>
        <w:tc>
          <w:tcPr>
            <w:tcW w:w="1959" w:type="dxa"/>
          </w:tcPr>
          <w:p w14:paraId="105B4526" w14:textId="77777777" w:rsidR="00B57652" w:rsidRDefault="00B57652" w:rsidP="007B0CDC">
            <w:r w:rsidRPr="00891888">
              <w:t>GstZ1</w:t>
            </w:r>
          </w:p>
        </w:tc>
        <w:tc>
          <w:tcPr>
            <w:tcW w:w="1870" w:type="dxa"/>
          </w:tcPr>
          <w:p w14:paraId="18787994" w14:textId="77777777" w:rsidR="00B57652" w:rsidRDefault="00B57652" w:rsidP="007B0CDC">
            <w:r w:rsidRPr="00891888">
              <w:t>1.277225864</w:t>
            </w:r>
          </w:p>
        </w:tc>
        <w:tc>
          <w:tcPr>
            <w:tcW w:w="1870" w:type="dxa"/>
          </w:tcPr>
          <w:p w14:paraId="60DCF423" w14:textId="77777777" w:rsidR="00B57652" w:rsidRDefault="00B57652" w:rsidP="007B0CDC">
            <w:r w:rsidRPr="00891888">
              <w:t>1.115820582</w:t>
            </w:r>
          </w:p>
        </w:tc>
        <w:tc>
          <w:tcPr>
            <w:tcW w:w="1870" w:type="dxa"/>
          </w:tcPr>
          <w:p w14:paraId="178EC699" w14:textId="77777777" w:rsidR="00B57652" w:rsidRDefault="00B57652" w:rsidP="007B0CDC">
            <w:r w:rsidRPr="00891888">
              <w:t>0</w:t>
            </w:r>
          </w:p>
        </w:tc>
      </w:tr>
      <w:tr w:rsidR="00B57652" w14:paraId="2409FAC1" w14:textId="77777777" w:rsidTr="00B57652">
        <w:tc>
          <w:tcPr>
            <w:tcW w:w="1870" w:type="dxa"/>
          </w:tcPr>
          <w:p w14:paraId="62E8DBB7" w14:textId="77777777" w:rsidR="00B57652" w:rsidRDefault="00B57652" w:rsidP="007B0CDC">
            <w:r w:rsidRPr="00891888">
              <w:t>FBgn0038828</w:t>
            </w:r>
          </w:p>
        </w:tc>
        <w:tc>
          <w:tcPr>
            <w:tcW w:w="1959" w:type="dxa"/>
          </w:tcPr>
          <w:p w14:paraId="1A41D58C" w14:textId="77777777" w:rsidR="00B57652" w:rsidRDefault="00B57652" w:rsidP="007B0CDC">
            <w:r w:rsidRPr="00891888">
              <w:t>CG17270</w:t>
            </w:r>
          </w:p>
        </w:tc>
        <w:tc>
          <w:tcPr>
            <w:tcW w:w="1870" w:type="dxa"/>
          </w:tcPr>
          <w:p w14:paraId="6AAA1C12" w14:textId="77777777" w:rsidR="00B57652" w:rsidRDefault="00B57652" w:rsidP="007B0CDC">
            <w:r w:rsidRPr="00891888">
              <w:t>1.276950136</w:t>
            </w:r>
          </w:p>
        </w:tc>
        <w:tc>
          <w:tcPr>
            <w:tcW w:w="1870" w:type="dxa"/>
          </w:tcPr>
          <w:p w14:paraId="1B03D1EE" w14:textId="77777777" w:rsidR="00B57652" w:rsidRDefault="00B57652" w:rsidP="007B0CDC">
            <w:r w:rsidRPr="00891888">
              <w:t>0.511018924</w:t>
            </w:r>
          </w:p>
        </w:tc>
        <w:tc>
          <w:tcPr>
            <w:tcW w:w="1870" w:type="dxa"/>
          </w:tcPr>
          <w:p w14:paraId="7C9966CE" w14:textId="77777777" w:rsidR="00B57652" w:rsidRDefault="00B57652" w:rsidP="007B0CDC">
            <w:r w:rsidRPr="00891888">
              <w:t>0</w:t>
            </w:r>
          </w:p>
        </w:tc>
      </w:tr>
      <w:tr w:rsidR="00B57652" w14:paraId="6C37304C" w14:textId="77777777" w:rsidTr="00B57652">
        <w:tc>
          <w:tcPr>
            <w:tcW w:w="1870" w:type="dxa"/>
          </w:tcPr>
          <w:p w14:paraId="2DE572CA" w14:textId="77777777" w:rsidR="00B57652" w:rsidRDefault="00B57652" w:rsidP="007B0CDC">
            <w:r w:rsidRPr="00891888">
              <w:t>FBgn0026379</w:t>
            </w:r>
          </w:p>
        </w:tc>
        <w:tc>
          <w:tcPr>
            <w:tcW w:w="1959" w:type="dxa"/>
          </w:tcPr>
          <w:p w14:paraId="56717D75" w14:textId="77777777" w:rsidR="00B57652" w:rsidRDefault="00B57652" w:rsidP="007B0CDC">
            <w:proofErr w:type="spellStart"/>
            <w:r w:rsidRPr="00891888">
              <w:t>Pten</w:t>
            </w:r>
            <w:proofErr w:type="spellEnd"/>
          </w:p>
        </w:tc>
        <w:tc>
          <w:tcPr>
            <w:tcW w:w="1870" w:type="dxa"/>
          </w:tcPr>
          <w:p w14:paraId="5AE6D5AF" w14:textId="77777777" w:rsidR="00B57652" w:rsidRDefault="00B57652" w:rsidP="007B0CDC">
            <w:r w:rsidRPr="00891888">
              <w:t>1.275981306</w:t>
            </w:r>
          </w:p>
        </w:tc>
        <w:tc>
          <w:tcPr>
            <w:tcW w:w="1870" w:type="dxa"/>
          </w:tcPr>
          <w:p w14:paraId="64A06ECB" w14:textId="77777777" w:rsidR="00B57652" w:rsidRDefault="00B57652" w:rsidP="007B0CDC">
            <w:r w:rsidRPr="00891888">
              <w:t>1.242873479</w:t>
            </w:r>
          </w:p>
        </w:tc>
        <w:tc>
          <w:tcPr>
            <w:tcW w:w="1870" w:type="dxa"/>
          </w:tcPr>
          <w:p w14:paraId="79C741E0" w14:textId="77777777" w:rsidR="00B57652" w:rsidRDefault="00B57652" w:rsidP="007B0CDC">
            <w:r w:rsidRPr="00891888">
              <w:t>1</w:t>
            </w:r>
          </w:p>
        </w:tc>
      </w:tr>
      <w:tr w:rsidR="00B57652" w14:paraId="5C3D756F" w14:textId="77777777" w:rsidTr="00B57652">
        <w:tc>
          <w:tcPr>
            <w:tcW w:w="1870" w:type="dxa"/>
          </w:tcPr>
          <w:p w14:paraId="1C44D29E" w14:textId="77777777" w:rsidR="00B57652" w:rsidRDefault="00B57652" w:rsidP="007B0CDC">
            <w:r w:rsidRPr="00891888">
              <w:t>FBgn0266549</w:t>
            </w:r>
          </w:p>
        </w:tc>
        <w:tc>
          <w:tcPr>
            <w:tcW w:w="1959" w:type="dxa"/>
          </w:tcPr>
          <w:p w14:paraId="1750A662" w14:textId="77777777" w:rsidR="00B57652" w:rsidRDefault="00B57652" w:rsidP="007B0CDC">
            <w:r w:rsidRPr="00891888">
              <w:t>CR45102</w:t>
            </w:r>
          </w:p>
        </w:tc>
        <w:tc>
          <w:tcPr>
            <w:tcW w:w="1870" w:type="dxa"/>
          </w:tcPr>
          <w:p w14:paraId="0C0BACCF" w14:textId="77777777" w:rsidR="00B57652" w:rsidRDefault="00B57652" w:rsidP="007B0CDC">
            <w:r w:rsidRPr="00891888">
              <w:t>1.26978603</w:t>
            </w:r>
          </w:p>
        </w:tc>
        <w:tc>
          <w:tcPr>
            <w:tcW w:w="1870" w:type="dxa"/>
          </w:tcPr>
          <w:p w14:paraId="36F1454F" w14:textId="77777777" w:rsidR="00B57652" w:rsidRDefault="00B57652" w:rsidP="007B0CDC">
            <w:r w:rsidRPr="00891888">
              <w:t>0.780948065</w:t>
            </w:r>
          </w:p>
        </w:tc>
        <w:tc>
          <w:tcPr>
            <w:tcW w:w="1870" w:type="dxa"/>
          </w:tcPr>
          <w:p w14:paraId="60FCC5CF" w14:textId="77777777" w:rsidR="00B57652" w:rsidRDefault="00B57652" w:rsidP="007B0CDC">
            <w:r w:rsidRPr="00891888">
              <w:t>1</w:t>
            </w:r>
          </w:p>
        </w:tc>
      </w:tr>
      <w:tr w:rsidR="00B57652" w14:paraId="63E3247E" w14:textId="77777777" w:rsidTr="00B57652">
        <w:tc>
          <w:tcPr>
            <w:tcW w:w="1870" w:type="dxa"/>
          </w:tcPr>
          <w:p w14:paraId="3CCEF7FE" w14:textId="77777777" w:rsidR="00B57652" w:rsidRDefault="00B57652" w:rsidP="007B0CDC">
            <w:r w:rsidRPr="00891888">
              <w:t>FBgn0033767</w:t>
            </w:r>
          </w:p>
        </w:tc>
        <w:tc>
          <w:tcPr>
            <w:tcW w:w="1959" w:type="dxa"/>
          </w:tcPr>
          <w:p w14:paraId="6B0CAEDA" w14:textId="77777777" w:rsidR="00B57652" w:rsidRDefault="00B57652" w:rsidP="007B0CDC">
            <w:r w:rsidRPr="00891888">
              <w:t>CG13148</w:t>
            </w:r>
          </w:p>
        </w:tc>
        <w:tc>
          <w:tcPr>
            <w:tcW w:w="1870" w:type="dxa"/>
          </w:tcPr>
          <w:p w14:paraId="609CCA65" w14:textId="77777777" w:rsidR="00B57652" w:rsidRDefault="00B57652" w:rsidP="007B0CDC">
            <w:r w:rsidRPr="00891888">
              <w:t>1.260166918</w:t>
            </w:r>
          </w:p>
        </w:tc>
        <w:tc>
          <w:tcPr>
            <w:tcW w:w="1870" w:type="dxa"/>
          </w:tcPr>
          <w:p w14:paraId="7A0D5F6D" w14:textId="77777777" w:rsidR="00B57652" w:rsidRDefault="00B57652" w:rsidP="007B0CDC">
            <w:r w:rsidRPr="00891888">
              <w:t>1.681987383</w:t>
            </w:r>
          </w:p>
        </w:tc>
        <w:tc>
          <w:tcPr>
            <w:tcW w:w="1870" w:type="dxa"/>
          </w:tcPr>
          <w:p w14:paraId="6E12D786" w14:textId="77777777" w:rsidR="00B57652" w:rsidRDefault="00B57652" w:rsidP="007B0CDC">
            <w:r w:rsidRPr="00891888">
              <w:t>0</w:t>
            </w:r>
          </w:p>
        </w:tc>
      </w:tr>
      <w:tr w:rsidR="00B57652" w14:paraId="306880BF" w14:textId="77777777" w:rsidTr="00B57652">
        <w:tc>
          <w:tcPr>
            <w:tcW w:w="1870" w:type="dxa"/>
          </w:tcPr>
          <w:p w14:paraId="1BFBD682" w14:textId="77777777" w:rsidR="00B57652" w:rsidRDefault="00B57652" w:rsidP="007B0CDC">
            <w:r w:rsidRPr="00891888">
              <w:t>FBgn0011695</w:t>
            </w:r>
          </w:p>
        </w:tc>
        <w:tc>
          <w:tcPr>
            <w:tcW w:w="1959" w:type="dxa"/>
          </w:tcPr>
          <w:p w14:paraId="2760FFD0" w14:textId="77777777" w:rsidR="00B57652" w:rsidRDefault="00B57652" w:rsidP="007B0CDC">
            <w:proofErr w:type="spellStart"/>
            <w:r w:rsidRPr="00891888">
              <w:t>PebIII</w:t>
            </w:r>
            <w:proofErr w:type="spellEnd"/>
          </w:p>
        </w:tc>
        <w:tc>
          <w:tcPr>
            <w:tcW w:w="1870" w:type="dxa"/>
          </w:tcPr>
          <w:p w14:paraId="4F428615" w14:textId="77777777" w:rsidR="00B57652" w:rsidRDefault="00B57652" w:rsidP="007B0CDC">
            <w:r w:rsidRPr="00891888">
              <w:t>1.252011564</w:t>
            </w:r>
          </w:p>
        </w:tc>
        <w:tc>
          <w:tcPr>
            <w:tcW w:w="1870" w:type="dxa"/>
          </w:tcPr>
          <w:p w14:paraId="461EC452" w14:textId="77777777" w:rsidR="00B57652" w:rsidRDefault="00B57652" w:rsidP="007B0CDC">
            <w:r w:rsidRPr="00891888">
              <w:t>2.212375785</w:t>
            </w:r>
          </w:p>
        </w:tc>
        <w:tc>
          <w:tcPr>
            <w:tcW w:w="1870" w:type="dxa"/>
          </w:tcPr>
          <w:p w14:paraId="255E5ED3" w14:textId="77777777" w:rsidR="00B57652" w:rsidRDefault="00B57652" w:rsidP="007B0CDC">
            <w:r w:rsidRPr="00891888">
              <w:t>0</w:t>
            </w:r>
          </w:p>
        </w:tc>
      </w:tr>
      <w:tr w:rsidR="00B57652" w14:paraId="471EA4F9" w14:textId="77777777" w:rsidTr="00B57652">
        <w:tc>
          <w:tcPr>
            <w:tcW w:w="1870" w:type="dxa"/>
          </w:tcPr>
          <w:p w14:paraId="341FECCA" w14:textId="77777777" w:rsidR="00B57652" w:rsidRDefault="00B57652" w:rsidP="007B0CDC">
            <w:r w:rsidRPr="00891888">
              <w:t>FBgn0003969</w:t>
            </w:r>
          </w:p>
        </w:tc>
        <w:tc>
          <w:tcPr>
            <w:tcW w:w="1959" w:type="dxa"/>
          </w:tcPr>
          <w:p w14:paraId="47CBCD36" w14:textId="77777777" w:rsidR="00B57652" w:rsidRDefault="00B57652" w:rsidP="007B0CDC">
            <w:proofErr w:type="spellStart"/>
            <w:r w:rsidRPr="00891888">
              <w:t>vap</w:t>
            </w:r>
            <w:proofErr w:type="spellEnd"/>
          </w:p>
        </w:tc>
        <w:tc>
          <w:tcPr>
            <w:tcW w:w="1870" w:type="dxa"/>
          </w:tcPr>
          <w:p w14:paraId="708C638F" w14:textId="77777777" w:rsidR="00B57652" w:rsidRDefault="00B57652" w:rsidP="007B0CDC">
            <w:r w:rsidRPr="00891888">
              <w:t>1.248522663</w:t>
            </w:r>
          </w:p>
        </w:tc>
        <w:tc>
          <w:tcPr>
            <w:tcW w:w="1870" w:type="dxa"/>
          </w:tcPr>
          <w:p w14:paraId="54D46813" w14:textId="77777777" w:rsidR="00B57652" w:rsidRDefault="00B57652" w:rsidP="007B0CDC">
            <w:r w:rsidRPr="00891888">
              <w:t>0.573836008</w:t>
            </w:r>
          </w:p>
        </w:tc>
        <w:tc>
          <w:tcPr>
            <w:tcW w:w="1870" w:type="dxa"/>
          </w:tcPr>
          <w:p w14:paraId="73A975F1" w14:textId="77777777" w:rsidR="00B57652" w:rsidRDefault="00B57652" w:rsidP="007B0CDC">
            <w:r w:rsidRPr="00891888">
              <w:t>1</w:t>
            </w:r>
          </w:p>
        </w:tc>
      </w:tr>
      <w:tr w:rsidR="00B57652" w14:paraId="44378BF3" w14:textId="77777777" w:rsidTr="00B57652">
        <w:tc>
          <w:tcPr>
            <w:tcW w:w="1870" w:type="dxa"/>
          </w:tcPr>
          <w:p w14:paraId="7DABB933" w14:textId="77777777" w:rsidR="00B57652" w:rsidRDefault="00B57652" w:rsidP="007B0CDC">
            <w:r w:rsidRPr="00891888">
              <w:t>FBgn0026263</w:t>
            </w:r>
          </w:p>
        </w:tc>
        <w:tc>
          <w:tcPr>
            <w:tcW w:w="1959" w:type="dxa"/>
          </w:tcPr>
          <w:p w14:paraId="3FECC413" w14:textId="77777777" w:rsidR="00B57652" w:rsidRDefault="00B57652" w:rsidP="007B0CDC">
            <w:r w:rsidRPr="00891888">
              <w:t>bip1</w:t>
            </w:r>
          </w:p>
        </w:tc>
        <w:tc>
          <w:tcPr>
            <w:tcW w:w="1870" w:type="dxa"/>
          </w:tcPr>
          <w:p w14:paraId="792AF221" w14:textId="77777777" w:rsidR="00B57652" w:rsidRDefault="00B57652" w:rsidP="007B0CDC">
            <w:r w:rsidRPr="00891888">
              <w:t>1.239040305</w:t>
            </w:r>
          </w:p>
        </w:tc>
        <w:tc>
          <w:tcPr>
            <w:tcW w:w="1870" w:type="dxa"/>
          </w:tcPr>
          <w:p w14:paraId="7F97C509" w14:textId="77777777" w:rsidR="00B57652" w:rsidRDefault="00B57652" w:rsidP="007B0CDC">
            <w:r w:rsidRPr="00891888">
              <w:t>0.55547956</w:t>
            </w:r>
          </w:p>
        </w:tc>
        <w:tc>
          <w:tcPr>
            <w:tcW w:w="1870" w:type="dxa"/>
          </w:tcPr>
          <w:p w14:paraId="7C6EDD95" w14:textId="77777777" w:rsidR="00B57652" w:rsidRDefault="00B57652" w:rsidP="007B0CDC">
            <w:r w:rsidRPr="00891888">
              <w:t>0</w:t>
            </w:r>
          </w:p>
        </w:tc>
      </w:tr>
      <w:tr w:rsidR="00B57652" w14:paraId="3BD7949F" w14:textId="77777777" w:rsidTr="00B57652">
        <w:tc>
          <w:tcPr>
            <w:tcW w:w="1870" w:type="dxa"/>
          </w:tcPr>
          <w:p w14:paraId="2200B5A2" w14:textId="77777777" w:rsidR="00B57652" w:rsidRDefault="00B57652" w:rsidP="007B0CDC">
            <w:r w:rsidRPr="00891888">
              <w:t>FBgn0000567</w:t>
            </w:r>
          </w:p>
        </w:tc>
        <w:tc>
          <w:tcPr>
            <w:tcW w:w="1959" w:type="dxa"/>
          </w:tcPr>
          <w:p w14:paraId="1044BEDA" w14:textId="77777777" w:rsidR="00B57652" w:rsidRDefault="00B57652" w:rsidP="007B0CDC">
            <w:r w:rsidRPr="00891888">
              <w:t>Eip74EF</w:t>
            </w:r>
          </w:p>
        </w:tc>
        <w:tc>
          <w:tcPr>
            <w:tcW w:w="1870" w:type="dxa"/>
          </w:tcPr>
          <w:p w14:paraId="385A711C" w14:textId="77777777" w:rsidR="00B57652" w:rsidRDefault="00B57652" w:rsidP="007B0CDC">
            <w:r w:rsidRPr="00891888">
              <w:t>1.238619335</w:t>
            </w:r>
          </w:p>
        </w:tc>
        <w:tc>
          <w:tcPr>
            <w:tcW w:w="1870" w:type="dxa"/>
          </w:tcPr>
          <w:p w14:paraId="00B216B1" w14:textId="77777777" w:rsidR="00B57652" w:rsidRDefault="00B57652" w:rsidP="007B0CDC">
            <w:r w:rsidRPr="00891888">
              <w:t>1.257263001</w:t>
            </w:r>
          </w:p>
        </w:tc>
        <w:tc>
          <w:tcPr>
            <w:tcW w:w="1870" w:type="dxa"/>
          </w:tcPr>
          <w:p w14:paraId="4B1D3DC5" w14:textId="77777777" w:rsidR="00B57652" w:rsidRDefault="00B57652" w:rsidP="007B0CDC">
            <w:r w:rsidRPr="00891888">
              <w:t>1</w:t>
            </w:r>
          </w:p>
        </w:tc>
      </w:tr>
      <w:tr w:rsidR="00B57652" w14:paraId="04103045" w14:textId="77777777" w:rsidTr="00B57652">
        <w:tc>
          <w:tcPr>
            <w:tcW w:w="1870" w:type="dxa"/>
          </w:tcPr>
          <w:p w14:paraId="586D65D6" w14:textId="77777777" w:rsidR="00B57652" w:rsidRDefault="00B57652" w:rsidP="007B0CDC">
            <w:r w:rsidRPr="00891888">
              <w:t>FBgn0036777</w:t>
            </w:r>
          </w:p>
        </w:tc>
        <w:tc>
          <w:tcPr>
            <w:tcW w:w="1959" w:type="dxa"/>
          </w:tcPr>
          <w:p w14:paraId="77E8A6EB" w14:textId="77777777" w:rsidR="00B57652" w:rsidRDefault="00B57652" w:rsidP="007B0CDC">
            <w:r w:rsidRPr="00891888">
              <w:t>CG7341</w:t>
            </w:r>
          </w:p>
        </w:tc>
        <w:tc>
          <w:tcPr>
            <w:tcW w:w="1870" w:type="dxa"/>
          </w:tcPr>
          <w:p w14:paraId="33587FF4" w14:textId="77777777" w:rsidR="00B57652" w:rsidRDefault="00B57652" w:rsidP="007B0CDC">
            <w:r w:rsidRPr="00891888">
              <w:t>1.237868512</w:t>
            </w:r>
          </w:p>
        </w:tc>
        <w:tc>
          <w:tcPr>
            <w:tcW w:w="1870" w:type="dxa"/>
          </w:tcPr>
          <w:p w14:paraId="653193C6" w14:textId="77777777" w:rsidR="00B57652" w:rsidRDefault="00B57652" w:rsidP="007B0CDC">
            <w:r w:rsidRPr="00891888">
              <w:t>0.96900527</w:t>
            </w:r>
          </w:p>
        </w:tc>
        <w:tc>
          <w:tcPr>
            <w:tcW w:w="1870" w:type="dxa"/>
          </w:tcPr>
          <w:p w14:paraId="39FEEE7E" w14:textId="77777777" w:rsidR="00B57652" w:rsidRDefault="00B57652" w:rsidP="007B0CDC">
            <w:r w:rsidRPr="00891888">
              <w:t>0</w:t>
            </w:r>
          </w:p>
        </w:tc>
      </w:tr>
      <w:tr w:rsidR="00B57652" w14:paraId="781F3DFF" w14:textId="77777777" w:rsidTr="00B57652">
        <w:tc>
          <w:tcPr>
            <w:tcW w:w="1870" w:type="dxa"/>
          </w:tcPr>
          <w:p w14:paraId="7C186808" w14:textId="77777777" w:rsidR="00B57652" w:rsidRDefault="00B57652" w:rsidP="007B0CDC">
            <w:r w:rsidRPr="00891888">
              <w:t>FBgn0051320</w:t>
            </w:r>
          </w:p>
        </w:tc>
        <w:tc>
          <w:tcPr>
            <w:tcW w:w="1959" w:type="dxa"/>
          </w:tcPr>
          <w:p w14:paraId="4F5BF81C" w14:textId="77777777" w:rsidR="00B57652" w:rsidRDefault="00B57652" w:rsidP="007B0CDC">
            <w:r w:rsidRPr="00891888">
              <w:t>CG31320</w:t>
            </w:r>
          </w:p>
        </w:tc>
        <w:tc>
          <w:tcPr>
            <w:tcW w:w="1870" w:type="dxa"/>
          </w:tcPr>
          <w:p w14:paraId="164A3818" w14:textId="77777777" w:rsidR="00B57652" w:rsidRDefault="00B57652" w:rsidP="007B0CDC">
            <w:r w:rsidRPr="00891888">
              <w:t>1.233596311</w:t>
            </w:r>
          </w:p>
        </w:tc>
        <w:tc>
          <w:tcPr>
            <w:tcW w:w="1870" w:type="dxa"/>
          </w:tcPr>
          <w:p w14:paraId="3856B61A" w14:textId="77777777" w:rsidR="00B57652" w:rsidRDefault="00B57652" w:rsidP="007B0CDC">
            <w:r w:rsidRPr="00891888">
              <w:t>0.594363635</w:t>
            </w:r>
          </w:p>
        </w:tc>
        <w:tc>
          <w:tcPr>
            <w:tcW w:w="1870" w:type="dxa"/>
          </w:tcPr>
          <w:p w14:paraId="7194E4ED" w14:textId="77777777" w:rsidR="00B57652" w:rsidRDefault="00B57652" w:rsidP="007B0CDC">
            <w:r w:rsidRPr="00891888">
              <w:t>0</w:t>
            </w:r>
          </w:p>
        </w:tc>
      </w:tr>
      <w:tr w:rsidR="00B57652" w14:paraId="3C5C6CB4" w14:textId="77777777" w:rsidTr="00B57652">
        <w:tc>
          <w:tcPr>
            <w:tcW w:w="1870" w:type="dxa"/>
          </w:tcPr>
          <w:p w14:paraId="619A6109" w14:textId="77777777" w:rsidR="00B57652" w:rsidRDefault="00B57652" w:rsidP="007B0CDC">
            <w:r w:rsidRPr="00891888">
              <w:t>FBgn0038146</w:t>
            </w:r>
          </w:p>
        </w:tc>
        <w:tc>
          <w:tcPr>
            <w:tcW w:w="1959" w:type="dxa"/>
          </w:tcPr>
          <w:p w14:paraId="7A898AC8" w14:textId="77777777" w:rsidR="00B57652" w:rsidRDefault="00B57652" w:rsidP="007B0CDC">
            <w:r w:rsidRPr="00891888">
              <w:t>CG9799</w:t>
            </w:r>
          </w:p>
        </w:tc>
        <w:tc>
          <w:tcPr>
            <w:tcW w:w="1870" w:type="dxa"/>
          </w:tcPr>
          <w:p w14:paraId="099E05CF" w14:textId="77777777" w:rsidR="00B57652" w:rsidRDefault="00B57652" w:rsidP="007B0CDC">
            <w:r w:rsidRPr="00891888">
              <w:t>1.229413184</w:t>
            </w:r>
          </w:p>
        </w:tc>
        <w:tc>
          <w:tcPr>
            <w:tcW w:w="1870" w:type="dxa"/>
          </w:tcPr>
          <w:p w14:paraId="0E518016" w14:textId="77777777" w:rsidR="00B57652" w:rsidRDefault="00B57652" w:rsidP="007B0CDC">
            <w:r w:rsidRPr="00891888">
              <w:t>0.623503222</w:t>
            </w:r>
          </w:p>
        </w:tc>
        <w:tc>
          <w:tcPr>
            <w:tcW w:w="1870" w:type="dxa"/>
          </w:tcPr>
          <w:p w14:paraId="67AB9412" w14:textId="77777777" w:rsidR="00B57652" w:rsidRDefault="00B57652" w:rsidP="007B0CDC">
            <w:r w:rsidRPr="00891888">
              <w:t>0</w:t>
            </w:r>
          </w:p>
        </w:tc>
      </w:tr>
      <w:tr w:rsidR="00B57652" w14:paraId="5D2E6C1A" w14:textId="77777777" w:rsidTr="00B57652">
        <w:tc>
          <w:tcPr>
            <w:tcW w:w="1870" w:type="dxa"/>
          </w:tcPr>
          <w:p w14:paraId="40C2FA06" w14:textId="77777777" w:rsidR="00B57652" w:rsidRDefault="00B57652" w:rsidP="007B0CDC">
            <w:r w:rsidRPr="00891888">
              <w:t>FBgn0263916</w:t>
            </w:r>
          </w:p>
        </w:tc>
        <w:tc>
          <w:tcPr>
            <w:tcW w:w="1959" w:type="dxa"/>
          </w:tcPr>
          <w:p w14:paraId="12FEA0B5" w14:textId="77777777" w:rsidR="00B57652" w:rsidRDefault="00B57652" w:rsidP="007B0CDC">
            <w:r w:rsidRPr="00891888">
              <w:t>Ent2</w:t>
            </w:r>
          </w:p>
        </w:tc>
        <w:tc>
          <w:tcPr>
            <w:tcW w:w="1870" w:type="dxa"/>
          </w:tcPr>
          <w:p w14:paraId="4D680224" w14:textId="77777777" w:rsidR="00B57652" w:rsidRDefault="00B57652" w:rsidP="007B0CDC">
            <w:r w:rsidRPr="00891888">
              <w:t>1.220657936</w:t>
            </w:r>
          </w:p>
        </w:tc>
        <w:tc>
          <w:tcPr>
            <w:tcW w:w="1870" w:type="dxa"/>
          </w:tcPr>
          <w:p w14:paraId="2A26F65F" w14:textId="77777777" w:rsidR="00B57652" w:rsidRDefault="00B57652" w:rsidP="007B0CDC">
            <w:r w:rsidRPr="00891888">
              <w:t>0.651175572</w:t>
            </w:r>
          </w:p>
        </w:tc>
        <w:tc>
          <w:tcPr>
            <w:tcW w:w="1870" w:type="dxa"/>
          </w:tcPr>
          <w:p w14:paraId="33C66571" w14:textId="77777777" w:rsidR="00B57652" w:rsidRDefault="00B57652" w:rsidP="007B0CDC">
            <w:r w:rsidRPr="00891888">
              <w:t>1</w:t>
            </w:r>
          </w:p>
        </w:tc>
      </w:tr>
      <w:tr w:rsidR="00B57652" w14:paraId="14F01318" w14:textId="77777777" w:rsidTr="00B57652">
        <w:tc>
          <w:tcPr>
            <w:tcW w:w="1870" w:type="dxa"/>
          </w:tcPr>
          <w:p w14:paraId="58F6094B" w14:textId="77777777" w:rsidR="00B57652" w:rsidRDefault="00B57652" w:rsidP="007B0CDC">
            <w:r w:rsidRPr="00891888">
              <w:t>FBgn0038611</w:t>
            </w:r>
          </w:p>
        </w:tc>
        <w:tc>
          <w:tcPr>
            <w:tcW w:w="1959" w:type="dxa"/>
          </w:tcPr>
          <w:p w14:paraId="71CF7901" w14:textId="77777777" w:rsidR="00B57652" w:rsidRDefault="00B57652" w:rsidP="007B0CDC">
            <w:r w:rsidRPr="00891888">
              <w:t>CG14309</w:t>
            </w:r>
          </w:p>
        </w:tc>
        <w:tc>
          <w:tcPr>
            <w:tcW w:w="1870" w:type="dxa"/>
          </w:tcPr>
          <w:p w14:paraId="3F6217BF" w14:textId="77777777" w:rsidR="00B57652" w:rsidRDefault="00B57652" w:rsidP="007B0CDC">
            <w:r w:rsidRPr="00891888">
              <w:t>1.218704773</w:t>
            </w:r>
          </w:p>
        </w:tc>
        <w:tc>
          <w:tcPr>
            <w:tcW w:w="1870" w:type="dxa"/>
          </w:tcPr>
          <w:p w14:paraId="3135C1F2" w14:textId="77777777" w:rsidR="00B57652" w:rsidRDefault="00B57652" w:rsidP="007B0CDC">
            <w:r w:rsidRPr="00891888">
              <w:t>6.614299143</w:t>
            </w:r>
          </w:p>
        </w:tc>
        <w:tc>
          <w:tcPr>
            <w:tcW w:w="1870" w:type="dxa"/>
          </w:tcPr>
          <w:p w14:paraId="765E264B" w14:textId="77777777" w:rsidR="00B57652" w:rsidRDefault="00B57652" w:rsidP="007B0CDC">
            <w:r w:rsidRPr="00891888">
              <w:t>0</w:t>
            </w:r>
          </w:p>
        </w:tc>
      </w:tr>
      <w:tr w:rsidR="00B57652" w14:paraId="29FB6924" w14:textId="77777777" w:rsidTr="00B57652">
        <w:tc>
          <w:tcPr>
            <w:tcW w:w="1870" w:type="dxa"/>
          </w:tcPr>
          <w:p w14:paraId="59193F55" w14:textId="77777777" w:rsidR="00B57652" w:rsidRDefault="00B57652" w:rsidP="007B0CDC">
            <w:r w:rsidRPr="00891888">
              <w:t>FBgn0035608</w:t>
            </w:r>
          </w:p>
        </w:tc>
        <w:tc>
          <w:tcPr>
            <w:tcW w:w="1959" w:type="dxa"/>
          </w:tcPr>
          <w:p w14:paraId="389F81E3" w14:textId="77777777" w:rsidR="00B57652" w:rsidRDefault="00B57652" w:rsidP="007B0CDC">
            <w:r w:rsidRPr="00891888">
              <w:t>blanks</w:t>
            </w:r>
          </w:p>
        </w:tc>
        <w:tc>
          <w:tcPr>
            <w:tcW w:w="1870" w:type="dxa"/>
          </w:tcPr>
          <w:p w14:paraId="5A46AB6B" w14:textId="77777777" w:rsidR="00B57652" w:rsidRDefault="00B57652" w:rsidP="007B0CDC">
            <w:r w:rsidRPr="00891888">
              <w:t>1.20882322</w:t>
            </w:r>
          </w:p>
        </w:tc>
        <w:tc>
          <w:tcPr>
            <w:tcW w:w="1870" w:type="dxa"/>
          </w:tcPr>
          <w:p w14:paraId="642B0C6C" w14:textId="77777777" w:rsidR="00B57652" w:rsidRDefault="00B57652" w:rsidP="007B0CDC">
            <w:r w:rsidRPr="00891888">
              <w:t>2.862394887</w:t>
            </w:r>
          </w:p>
        </w:tc>
        <w:tc>
          <w:tcPr>
            <w:tcW w:w="1870" w:type="dxa"/>
          </w:tcPr>
          <w:p w14:paraId="6288824B" w14:textId="77777777" w:rsidR="00B57652" w:rsidRDefault="00B57652" w:rsidP="007B0CDC">
            <w:r w:rsidRPr="00891888">
              <w:t>0</w:t>
            </w:r>
          </w:p>
        </w:tc>
      </w:tr>
      <w:tr w:rsidR="00B57652" w14:paraId="74B2C4F9" w14:textId="77777777" w:rsidTr="00B57652">
        <w:tc>
          <w:tcPr>
            <w:tcW w:w="1870" w:type="dxa"/>
          </w:tcPr>
          <w:p w14:paraId="2CFD4127" w14:textId="77777777" w:rsidR="00B57652" w:rsidRDefault="00B57652" w:rsidP="007B0CDC">
            <w:r w:rsidRPr="00891888">
              <w:t>FBgn0261584</w:t>
            </w:r>
          </w:p>
        </w:tc>
        <w:tc>
          <w:tcPr>
            <w:tcW w:w="1959" w:type="dxa"/>
          </w:tcPr>
          <w:p w14:paraId="0AB93C0E" w14:textId="77777777" w:rsidR="00B57652" w:rsidRDefault="00B57652" w:rsidP="007B0CDC">
            <w:r w:rsidRPr="00891888">
              <w:t>CG42694</w:t>
            </w:r>
          </w:p>
        </w:tc>
        <w:tc>
          <w:tcPr>
            <w:tcW w:w="1870" w:type="dxa"/>
          </w:tcPr>
          <w:p w14:paraId="7F41921D" w14:textId="77777777" w:rsidR="00B57652" w:rsidRDefault="00B57652" w:rsidP="007B0CDC">
            <w:r w:rsidRPr="00891888">
              <w:t>1.207738755</w:t>
            </w:r>
          </w:p>
        </w:tc>
        <w:tc>
          <w:tcPr>
            <w:tcW w:w="1870" w:type="dxa"/>
          </w:tcPr>
          <w:p w14:paraId="118F691C" w14:textId="77777777" w:rsidR="00B57652" w:rsidRDefault="00B57652" w:rsidP="007B0CDC">
            <w:r w:rsidRPr="00891888">
              <w:t>1.566093075</w:t>
            </w:r>
          </w:p>
        </w:tc>
        <w:tc>
          <w:tcPr>
            <w:tcW w:w="1870" w:type="dxa"/>
          </w:tcPr>
          <w:p w14:paraId="45C01357" w14:textId="77777777" w:rsidR="00B57652" w:rsidRDefault="00B57652" w:rsidP="007B0CDC">
            <w:r w:rsidRPr="00891888">
              <w:t>0</w:t>
            </w:r>
          </w:p>
        </w:tc>
      </w:tr>
      <w:tr w:rsidR="00B57652" w14:paraId="48B57979" w14:textId="77777777" w:rsidTr="00B57652">
        <w:tc>
          <w:tcPr>
            <w:tcW w:w="1870" w:type="dxa"/>
          </w:tcPr>
          <w:p w14:paraId="093B7288" w14:textId="77777777" w:rsidR="00B57652" w:rsidRDefault="00B57652" w:rsidP="007B0CDC">
            <w:r w:rsidRPr="00891888">
              <w:t>FBgn0053062</w:t>
            </w:r>
          </w:p>
        </w:tc>
        <w:tc>
          <w:tcPr>
            <w:tcW w:w="1959" w:type="dxa"/>
          </w:tcPr>
          <w:p w14:paraId="48A57870" w14:textId="77777777" w:rsidR="00B57652" w:rsidRDefault="00B57652" w:rsidP="007B0CDC">
            <w:r w:rsidRPr="00891888">
              <w:t>CG33062</w:t>
            </w:r>
          </w:p>
        </w:tc>
        <w:tc>
          <w:tcPr>
            <w:tcW w:w="1870" w:type="dxa"/>
          </w:tcPr>
          <w:p w14:paraId="0F0A40E6" w14:textId="77777777" w:rsidR="00B57652" w:rsidRDefault="00B57652" w:rsidP="007B0CDC">
            <w:r w:rsidRPr="00891888">
              <w:t>1.191401772</w:t>
            </w:r>
          </w:p>
        </w:tc>
        <w:tc>
          <w:tcPr>
            <w:tcW w:w="1870" w:type="dxa"/>
          </w:tcPr>
          <w:p w14:paraId="176873BA" w14:textId="77777777" w:rsidR="00B57652" w:rsidRDefault="00B57652" w:rsidP="007B0CDC">
            <w:r w:rsidRPr="00891888">
              <w:t>2.217066586</w:t>
            </w:r>
          </w:p>
        </w:tc>
        <w:tc>
          <w:tcPr>
            <w:tcW w:w="1870" w:type="dxa"/>
          </w:tcPr>
          <w:p w14:paraId="1D2C5494" w14:textId="77777777" w:rsidR="00B57652" w:rsidRDefault="00B57652" w:rsidP="007B0CDC">
            <w:r w:rsidRPr="00891888">
              <w:t>1</w:t>
            </w:r>
          </w:p>
        </w:tc>
      </w:tr>
      <w:tr w:rsidR="00B57652" w14:paraId="7C314534" w14:textId="77777777" w:rsidTr="00B57652">
        <w:tc>
          <w:tcPr>
            <w:tcW w:w="1870" w:type="dxa"/>
          </w:tcPr>
          <w:p w14:paraId="7501EA46" w14:textId="77777777" w:rsidR="00B57652" w:rsidRDefault="00B57652" w:rsidP="007B0CDC">
            <w:r w:rsidRPr="00891888">
              <w:t>FBgn0000615</w:t>
            </w:r>
          </w:p>
        </w:tc>
        <w:tc>
          <w:tcPr>
            <w:tcW w:w="1959" w:type="dxa"/>
          </w:tcPr>
          <w:p w14:paraId="65857F08" w14:textId="77777777" w:rsidR="00B57652" w:rsidRDefault="00B57652" w:rsidP="007B0CDC">
            <w:proofErr w:type="spellStart"/>
            <w:r w:rsidRPr="00891888">
              <w:t>exu</w:t>
            </w:r>
            <w:proofErr w:type="spellEnd"/>
          </w:p>
        </w:tc>
        <w:tc>
          <w:tcPr>
            <w:tcW w:w="1870" w:type="dxa"/>
          </w:tcPr>
          <w:p w14:paraId="4D673CA2" w14:textId="77777777" w:rsidR="00B57652" w:rsidRDefault="00B57652" w:rsidP="007B0CDC">
            <w:r w:rsidRPr="00891888">
              <w:t>1.190120908</w:t>
            </w:r>
          </w:p>
        </w:tc>
        <w:tc>
          <w:tcPr>
            <w:tcW w:w="1870" w:type="dxa"/>
          </w:tcPr>
          <w:p w14:paraId="0C8DEDD1" w14:textId="77777777" w:rsidR="00B57652" w:rsidRDefault="00B57652" w:rsidP="007B0CDC">
            <w:r w:rsidRPr="00891888">
              <w:t>0.714893574</w:t>
            </w:r>
          </w:p>
        </w:tc>
        <w:tc>
          <w:tcPr>
            <w:tcW w:w="1870" w:type="dxa"/>
          </w:tcPr>
          <w:p w14:paraId="3BE93209" w14:textId="77777777" w:rsidR="00B57652" w:rsidRDefault="00B57652" w:rsidP="007B0CDC">
            <w:r w:rsidRPr="00891888">
              <w:t>1</w:t>
            </w:r>
          </w:p>
        </w:tc>
      </w:tr>
      <w:tr w:rsidR="00B57652" w14:paraId="3F9D4614" w14:textId="77777777" w:rsidTr="00B57652">
        <w:tc>
          <w:tcPr>
            <w:tcW w:w="1870" w:type="dxa"/>
          </w:tcPr>
          <w:p w14:paraId="0938D61A" w14:textId="77777777" w:rsidR="00B57652" w:rsidRDefault="00B57652" w:rsidP="007B0CDC">
            <w:r w:rsidRPr="00891888">
              <w:lastRenderedPageBreak/>
              <w:t>FBgn0024321</w:t>
            </w:r>
          </w:p>
        </w:tc>
        <w:tc>
          <w:tcPr>
            <w:tcW w:w="1959" w:type="dxa"/>
          </w:tcPr>
          <w:p w14:paraId="647A60CF" w14:textId="77777777" w:rsidR="00B57652" w:rsidRDefault="00B57652" w:rsidP="007B0CDC">
            <w:r w:rsidRPr="00891888">
              <w:t>NK7.1</w:t>
            </w:r>
          </w:p>
        </w:tc>
        <w:tc>
          <w:tcPr>
            <w:tcW w:w="1870" w:type="dxa"/>
          </w:tcPr>
          <w:p w14:paraId="45E0DC56" w14:textId="77777777" w:rsidR="00B57652" w:rsidRDefault="00B57652" w:rsidP="007B0CDC">
            <w:r w:rsidRPr="00891888">
              <w:t>1.185492688</w:t>
            </w:r>
          </w:p>
        </w:tc>
        <w:tc>
          <w:tcPr>
            <w:tcW w:w="1870" w:type="dxa"/>
          </w:tcPr>
          <w:p w14:paraId="5E71A1BD" w14:textId="77777777" w:rsidR="00B57652" w:rsidRDefault="00B57652" w:rsidP="007B0CDC">
            <w:r w:rsidRPr="00891888">
              <w:t>0.606308713</w:t>
            </w:r>
          </w:p>
        </w:tc>
        <w:tc>
          <w:tcPr>
            <w:tcW w:w="1870" w:type="dxa"/>
          </w:tcPr>
          <w:p w14:paraId="4856A8F9" w14:textId="77777777" w:rsidR="00B57652" w:rsidRDefault="00B57652" w:rsidP="007B0CDC">
            <w:r w:rsidRPr="00891888">
              <w:t>0</w:t>
            </w:r>
          </w:p>
        </w:tc>
      </w:tr>
      <w:tr w:rsidR="00B57652" w14:paraId="39ECDA72" w14:textId="77777777" w:rsidTr="00B57652">
        <w:tc>
          <w:tcPr>
            <w:tcW w:w="1870" w:type="dxa"/>
          </w:tcPr>
          <w:p w14:paraId="0F963D24" w14:textId="77777777" w:rsidR="00B57652" w:rsidRDefault="00B57652" w:rsidP="007B0CDC">
            <w:r w:rsidRPr="00891888">
              <w:t>FBgn0036007</w:t>
            </w:r>
          </w:p>
        </w:tc>
        <w:tc>
          <w:tcPr>
            <w:tcW w:w="1959" w:type="dxa"/>
          </w:tcPr>
          <w:p w14:paraId="11B459AF" w14:textId="77777777" w:rsidR="00B57652" w:rsidRDefault="00B57652" w:rsidP="007B0CDC">
            <w:r w:rsidRPr="00891888">
              <w:t>path</w:t>
            </w:r>
          </w:p>
        </w:tc>
        <w:tc>
          <w:tcPr>
            <w:tcW w:w="1870" w:type="dxa"/>
          </w:tcPr>
          <w:p w14:paraId="4EE14C9D" w14:textId="77777777" w:rsidR="00B57652" w:rsidRDefault="00B57652" w:rsidP="007B0CDC">
            <w:r w:rsidRPr="00891888">
              <w:t>1.183571449</w:t>
            </w:r>
          </w:p>
        </w:tc>
        <w:tc>
          <w:tcPr>
            <w:tcW w:w="1870" w:type="dxa"/>
          </w:tcPr>
          <w:p w14:paraId="34450C29" w14:textId="77777777" w:rsidR="00B57652" w:rsidRDefault="00B57652" w:rsidP="007B0CDC">
            <w:r w:rsidRPr="00891888">
              <w:t>0.523862809</w:t>
            </w:r>
          </w:p>
        </w:tc>
        <w:tc>
          <w:tcPr>
            <w:tcW w:w="1870" w:type="dxa"/>
          </w:tcPr>
          <w:p w14:paraId="57F054AA" w14:textId="77777777" w:rsidR="00B57652" w:rsidRDefault="00B57652" w:rsidP="007B0CDC">
            <w:r w:rsidRPr="00891888">
              <w:t>0</w:t>
            </w:r>
          </w:p>
        </w:tc>
      </w:tr>
      <w:tr w:rsidR="00B57652" w14:paraId="76B1EC0E" w14:textId="77777777" w:rsidTr="00B57652">
        <w:tc>
          <w:tcPr>
            <w:tcW w:w="1870" w:type="dxa"/>
          </w:tcPr>
          <w:p w14:paraId="4E851557" w14:textId="77777777" w:rsidR="00B57652" w:rsidRDefault="00B57652" w:rsidP="007B0CDC">
            <w:r w:rsidRPr="00891888">
              <w:t>FBgn0052625</w:t>
            </w:r>
          </w:p>
        </w:tc>
        <w:tc>
          <w:tcPr>
            <w:tcW w:w="1959" w:type="dxa"/>
          </w:tcPr>
          <w:p w14:paraId="629080D9" w14:textId="77777777" w:rsidR="00B57652" w:rsidRDefault="00B57652" w:rsidP="007B0CDC">
            <w:r w:rsidRPr="00891888">
              <w:t>CG32625</w:t>
            </w:r>
          </w:p>
        </w:tc>
        <w:tc>
          <w:tcPr>
            <w:tcW w:w="1870" w:type="dxa"/>
          </w:tcPr>
          <w:p w14:paraId="5CABE14B" w14:textId="77777777" w:rsidR="00B57652" w:rsidRDefault="00B57652" w:rsidP="007B0CDC">
            <w:r w:rsidRPr="00891888">
              <w:t>1.177358418</w:t>
            </w:r>
          </w:p>
        </w:tc>
        <w:tc>
          <w:tcPr>
            <w:tcW w:w="1870" w:type="dxa"/>
          </w:tcPr>
          <w:p w14:paraId="48EED9A1" w14:textId="77777777" w:rsidR="00B57652" w:rsidRDefault="00B57652" w:rsidP="007B0CDC">
            <w:r w:rsidRPr="00891888">
              <w:t>1.929435587</w:t>
            </w:r>
          </w:p>
        </w:tc>
        <w:tc>
          <w:tcPr>
            <w:tcW w:w="1870" w:type="dxa"/>
          </w:tcPr>
          <w:p w14:paraId="0E1FD819" w14:textId="77777777" w:rsidR="00B57652" w:rsidRDefault="00B57652" w:rsidP="007B0CDC">
            <w:r w:rsidRPr="00891888">
              <w:t>1</w:t>
            </w:r>
          </w:p>
        </w:tc>
      </w:tr>
      <w:tr w:rsidR="00B57652" w14:paraId="4CF5B1FC" w14:textId="77777777" w:rsidTr="00B57652">
        <w:tc>
          <w:tcPr>
            <w:tcW w:w="1870" w:type="dxa"/>
          </w:tcPr>
          <w:p w14:paraId="22B9BF09" w14:textId="77777777" w:rsidR="00B57652" w:rsidRDefault="00B57652" w:rsidP="007B0CDC">
            <w:r w:rsidRPr="00891888">
              <w:t>FBgn0010435</w:t>
            </w:r>
          </w:p>
        </w:tc>
        <w:tc>
          <w:tcPr>
            <w:tcW w:w="1959" w:type="dxa"/>
          </w:tcPr>
          <w:p w14:paraId="4AE2901D" w14:textId="77777777" w:rsidR="00B57652" w:rsidRDefault="00B57652" w:rsidP="007B0CDC">
            <w:proofErr w:type="spellStart"/>
            <w:r w:rsidRPr="00891888">
              <w:t>emp</w:t>
            </w:r>
            <w:proofErr w:type="spellEnd"/>
          </w:p>
        </w:tc>
        <w:tc>
          <w:tcPr>
            <w:tcW w:w="1870" w:type="dxa"/>
          </w:tcPr>
          <w:p w14:paraId="70BF8C30" w14:textId="77777777" w:rsidR="00B57652" w:rsidRDefault="00B57652" w:rsidP="007B0CDC">
            <w:r w:rsidRPr="00891888">
              <w:t>1.173590632</w:t>
            </w:r>
          </w:p>
        </w:tc>
        <w:tc>
          <w:tcPr>
            <w:tcW w:w="1870" w:type="dxa"/>
          </w:tcPr>
          <w:p w14:paraId="7F71FD9A" w14:textId="77777777" w:rsidR="00B57652" w:rsidRDefault="00B57652" w:rsidP="007B0CDC">
            <w:r w:rsidRPr="00891888">
              <w:t>1.521631581</w:t>
            </w:r>
          </w:p>
        </w:tc>
        <w:tc>
          <w:tcPr>
            <w:tcW w:w="1870" w:type="dxa"/>
          </w:tcPr>
          <w:p w14:paraId="531AFA00" w14:textId="77777777" w:rsidR="00B57652" w:rsidRDefault="00B57652" w:rsidP="007B0CDC">
            <w:r w:rsidRPr="00891888">
              <w:t>0</w:t>
            </w:r>
          </w:p>
        </w:tc>
      </w:tr>
      <w:tr w:rsidR="00B57652" w14:paraId="52C80CE8" w14:textId="77777777" w:rsidTr="00B57652">
        <w:tc>
          <w:tcPr>
            <w:tcW w:w="1870" w:type="dxa"/>
          </w:tcPr>
          <w:p w14:paraId="08B9DE2D" w14:textId="77777777" w:rsidR="00B57652" w:rsidRDefault="00B57652" w:rsidP="007B0CDC">
            <w:r w:rsidRPr="00891888">
              <w:t>FBgn0032084</w:t>
            </w:r>
          </w:p>
        </w:tc>
        <w:tc>
          <w:tcPr>
            <w:tcW w:w="1959" w:type="dxa"/>
          </w:tcPr>
          <w:p w14:paraId="5D8D1EB7" w14:textId="77777777" w:rsidR="00B57652" w:rsidRDefault="00B57652" w:rsidP="007B0CDC">
            <w:r w:rsidRPr="00891888">
              <w:t>CG13101</w:t>
            </w:r>
          </w:p>
        </w:tc>
        <w:tc>
          <w:tcPr>
            <w:tcW w:w="1870" w:type="dxa"/>
          </w:tcPr>
          <w:p w14:paraId="09E03F6E" w14:textId="77777777" w:rsidR="00B57652" w:rsidRDefault="00B57652" w:rsidP="007B0CDC">
            <w:r w:rsidRPr="00891888">
              <w:t>1.17098744</w:t>
            </w:r>
          </w:p>
        </w:tc>
        <w:tc>
          <w:tcPr>
            <w:tcW w:w="1870" w:type="dxa"/>
          </w:tcPr>
          <w:p w14:paraId="7AEE167B" w14:textId="77777777" w:rsidR="00B57652" w:rsidRDefault="00B57652" w:rsidP="007B0CDC">
            <w:r w:rsidRPr="00891888">
              <w:t>0.723853374</w:t>
            </w:r>
          </w:p>
        </w:tc>
        <w:tc>
          <w:tcPr>
            <w:tcW w:w="1870" w:type="dxa"/>
          </w:tcPr>
          <w:p w14:paraId="1AE15D61" w14:textId="77777777" w:rsidR="00B57652" w:rsidRDefault="00B57652" w:rsidP="007B0CDC">
            <w:r w:rsidRPr="00891888">
              <w:t>0</w:t>
            </w:r>
          </w:p>
        </w:tc>
      </w:tr>
      <w:tr w:rsidR="00B57652" w14:paraId="39DB55F2" w14:textId="77777777" w:rsidTr="00B57652">
        <w:tc>
          <w:tcPr>
            <w:tcW w:w="1870" w:type="dxa"/>
          </w:tcPr>
          <w:p w14:paraId="5FA402BC" w14:textId="77777777" w:rsidR="00B57652" w:rsidRDefault="00B57652" w:rsidP="007B0CDC">
            <w:r w:rsidRPr="00891888">
              <w:t>FBgn0001341</w:t>
            </w:r>
          </w:p>
        </w:tc>
        <w:tc>
          <w:tcPr>
            <w:tcW w:w="1959" w:type="dxa"/>
          </w:tcPr>
          <w:p w14:paraId="3209DA10" w14:textId="77777777" w:rsidR="00B57652" w:rsidRDefault="00B57652" w:rsidP="007B0CDC">
            <w:r w:rsidRPr="00891888">
              <w:t>l(1)1Bi</w:t>
            </w:r>
          </w:p>
        </w:tc>
        <w:tc>
          <w:tcPr>
            <w:tcW w:w="1870" w:type="dxa"/>
          </w:tcPr>
          <w:p w14:paraId="3EFF63A4" w14:textId="77777777" w:rsidR="00B57652" w:rsidRDefault="00B57652" w:rsidP="007B0CDC">
            <w:r w:rsidRPr="00891888">
              <w:t>1.162596747</w:t>
            </w:r>
          </w:p>
        </w:tc>
        <w:tc>
          <w:tcPr>
            <w:tcW w:w="1870" w:type="dxa"/>
          </w:tcPr>
          <w:p w14:paraId="669E5D86" w14:textId="77777777" w:rsidR="00B57652" w:rsidRDefault="00B57652" w:rsidP="007B0CDC">
            <w:r w:rsidRPr="00891888">
              <w:t>0.553554832</w:t>
            </w:r>
          </w:p>
        </w:tc>
        <w:tc>
          <w:tcPr>
            <w:tcW w:w="1870" w:type="dxa"/>
          </w:tcPr>
          <w:p w14:paraId="6476BA70" w14:textId="77777777" w:rsidR="00B57652" w:rsidRDefault="00B57652" w:rsidP="007B0CDC">
            <w:r w:rsidRPr="00891888">
              <w:t>0</w:t>
            </w:r>
          </w:p>
        </w:tc>
      </w:tr>
      <w:tr w:rsidR="00B57652" w14:paraId="39329E51" w14:textId="77777777" w:rsidTr="00B57652">
        <w:tc>
          <w:tcPr>
            <w:tcW w:w="1870" w:type="dxa"/>
          </w:tcPr>
          <w:p w14:paraId="2E7CF709" w14:textId="77777777" w:rsidR="00B57652" w:rsidRDefault="00B57652" w:rsidP="007B0CDC">
            <w:r w:rsidRPr="00891888">
              <w:t>FBgn0265487</w:t>
            </w:r>
          </w:p>
        </w:tc>
        <w:tc>
          <w:tcPr>
            <w:tcW w:w="1959" w:type="dxa"/>
          </w:tcPr>
          <w:p w14:paraId="0B1DF11C" w14:textId="77777777" w:rsidR="00B57652" w:rsidRDefault="00B57652" w:rsidP="007B0CDC">
            <w:proofErr w:type="spellStart"/>
            <w:r w:rsidRPr="00891888">
              <w:t>mbl</w:t>
            </w:r>
            <w:proofErr w:type="spellEnd"/>
          </w:p>
        </w:tc>
        <w:tc>
          <w:tcPr>
            <w:tcW w:w="1870" w:type="dxa"/>
          </w:tcPr>
          <w:p w14:paraId="16B774AC" w14:textId="77777777" w:rsidR="00B57652" w:rsidRDefault="00B57652" w:rsidP="007B0CDC">
            <w:r w:rsidRPr="00891888">
              <w:t>1.162140005</w:t>
            </w:r>
          </w:p>
        </w:tc>
        <w:tc>
          <w:tcPr>
            <w:tcW w:w="1870" w:type="dxa"/>
          </w:tcPr>
          <w:p w14:paraId="1703B87D" w14:textId="77777777" w:rsidR="00B57652" w:rsidRDefault="00B57652" w:rsidP="007B0CDC">
            <w:r w:rsidRPr="00891888">
              <w:t>0.736482974</w:t>
            </w:r>
          </w:p>
        </w:tc>
        <w:tc>
          <w:tcPr>
            <w:tcW w:w="1870" w:type="dxa"/>
          </w:tcPr>
          <w:p w14:paraId="04C94A43" w14:textId="77777777" w:rsidR="00B57652" w:rsidRDefault="00B57652" w:rsidP="007B0CDC">
            <w:r w:rsidRPr="00891888">
              <w:t>1</w:t>
            </w:r>
          </w:p>
        </w:tc>
      </w:tr>
      <w:tr w:rsidR="00B57652" w14:paraId="59947091" w14:textId="77777777" w:rsidTr="00B57652">
        <w:tc>
          <w:tcPr>
            <w:tcW w:w="1870" w:type="dxa"/>
          </w:tcPr>
          <w:p w14:paraId="65F0692F" w14:textId="77777777" w:rsidR="00B57652" w:rsidRDefault="00B57652" w:rsidP="007B0CDC">
            <w:r w:rsidRPr="00891888">
              <w:t>FBgn0260965</w:t>
            </w:r>
          </w:p>
        </w:tc>
        <w:tc>
          <w:tcPr>
            <w:tcW w:w="1959" w:type="dxa"/>
          </w:tcPr>
          <w:p w14:paraId="53000F28" w14:textId="77777777" w:rsidR="00B57652" w:rsidRDefault="00B57652" w:rsidP="007B0CDC">
            <w:r w:rsidRPr="00891888">
              <w:t>CG42588</w:t>
            </w:r>
          </w:p>
        </w:tc>
        <w:tc>
          <w:tcPr>
            <w:tcW w:w="1870" w:type="dxa"/>
          </w:tcPr>
          <w:p w14:paraId="44525EA0" w14:textId="77777777" w:rsidR="00B57652" w:rsidRDefault="00B57652" w:rsidP="007B0CDC">
            <w:r w:rsidRPr="00891888">
              <w:t>1.159449187</w:t>
            </w:r>
          </w:p>
        </w:tc>
        <w:tc>
          <w:tcPr>
            <w:tcW w:w="1870" w:type="dxa"/>
          </w:tcPr>
          <w:p w14:paraId="27050BF3" w14:textId="77777777" w:rsidR="00B57652" w:rsidRDefault="00B57652" w:rsidP="007B0CDC">
            <w:r w:rsidRPr="00891888">
              <w:t>0.556269425</w:t>
            </w:r>
          </w:p>
        </w:tc>
        <w:tc>
          <w:tcPr>
            <w:tcW w:w="1870" w:type="dxa"/>
          </w:tcPr>
          <w:p w14:paraId="07A82B5E" w14:textId="77777777" w:rsidR="00B57652" w:rsidRDefault="00B57652" w:rsidP="007B0CDC">
            <w:r w:rsidRPr="00891888">
              <w:t>0</w:t>
            </w:r>
          </w:p>
        </w:tc>
      </w:tr>
      <w:tr w:rsidR="00B57652" w14:paraId="520AD03E" w14:textId="77777777" w:rsidTr="00B57652">
        <w:tc>
          <w:tcPr>
            <w:tcW w:w="1870" w:type="dxa"/>
          </w:tcPr>
          <w:p w14:paraId="2EAF4617" w14:textId="77777777" w:rsidR="00B57652" w:rsidRDefault="00B57652" w:rsidP="007B0CDC">
            <w:r w:rsidRPr="00891888">
              <w:t>FBgn0044826</w:t>
            </w:r>
          </w:p>
        </w:tc>
        <w:tc>
          <w:tcPr>
            <w:tcW w:w="1959" w:type="dxa"/>
          </w:tcPr>
          <w:p w14:paraId="1520AAE9" w14:textId="77777777" w:rsidR="00B57652" w:rsidRDefault="00B57652" w:rsidP="007B0CDC">
            <w:r w:rsidRPr="00891888">
              <w:t>Pak3</w:t>
            </w:r>
          </w:p>
        </w:tc>
        <w:tc>
          <w:tcPr>
            <w:tcW w:w="1870" w:type="dxa"/>
          </w:tcPr>
          <w:p w14:paraId="21497C38" w14:textId="77777777" w:rsidR="00B57652" w:rsidRDefault="00B57652" w:rsidP="007B0CDC">
            <w:r w:rsidRPr="00891888">
              <w:t>1.159281886</w:t>
            </w:r>
          </w:p>
        </w:tc>
        <w:tc>
          <w:tcPr>
            <w:tcW w:w="1870" w:type="dxa"/>
          </w:tcPr>
          <w:p w14:paraId="1B2F4670" w14:textId="77777777" w:rsidR="00B57652" w:rsidRDefault="00B57652" w:rsidP="007B0CDC">
            <w:r w:rsidRPr="00891888">
              <w:t>0.505392982</w:t>
            </w:r>
          </w:p>
        </w:tc>
        <w:tc>
          <w:tcPr>
            <w:tcW w:w="1870" w:type="dxa"/>
          </w:tcPr>
          <w:p w14:paraId="7FAE0535" w14:textId="77777777" w:rsidR="00B57652" w:rsidRDefault="00B57652" w:rsidP="007B0CDC">
            <w:r w:rsidRPr="00891888">
              <w:t>0</w:t>
            </w:r>
          </w:p>
        </w:tc>
      </w:tr>
      <w:tr w:rsidR="00B57652" w14:paraId="6EF874FF" w14:textId="77777777" w:rsidTr="00B57652">
        <w:tc>
          <w:tcPr>
            <w:tcW w:w="1870" w:type="dxa"/>
          </w:tcPr>
          <w:p w14:paraId="03E3BC75" w14:textId="77777777" w:rsidR="00B57652" w:rsidRDefault="00B57652" w:rsidP="007B0CDC">
            <w:r w:rsidRPr="00891888">
              <w:t>FBgn0036324</w:t>
            </w:r>
          </w:p>
        </w:tc>
        <w:tc>
          <w:tcPr>
            <w:tcW w:w="1959" w:type="dxa"/>
          </w:tcPr>
          <w:p w14:paraId="52C1977D" w14:textId="77777777" w:rsidR="00B57652" w:rsidRDefault="00B57652" w:rsidP="007B0CDC">
            <w:r w:rsidRPr="00891888">
              <w:t>CG12520</w:t>
            </w:r>
          </w:p>
        </w:tc>
        <w:tc>
          <w:tcPr>
            <w:tcW w:w="1870" w:type="dxa"/>
          </w:tcPr>
          <w:p w14:paraId="67DD7F15" w14:textId="77777777" w:rsidR="00B57652" w:rsidRDefault="00B57652" w:rsidP="007B0CDC">
            <w:r w:rsidRPr="00891888">
              <w:t>1.156538288</w:t>
            </w:r>
          </w:p>
        </w:tc>
        <w:tc>
          <w:tcPr>
            <w:tcW w:w="1870" w:type="dxa"/>
          </w:tcPr>
          <w:p w14:paraId="37613F51" w14:textId="77777777" w:rsidR="00B57652" w:rsidRDefault="00B57652" w:rsidP="007B0CDC">
            <w:r w:rsidRPr="00891888">
              <w:t>2.495315029</w:t>
            </w:r>
          </w:p>
        </w:tc>
        <w:tc>
          <w:tcPr>
            <w:tcW w:w="1870" w:type="dxa"/>
          </w:tcPr>
          <w:p w14:paraId="28C6D57A" w14:textId="77777777" w:rsidR="00B57652" w:rsidRDefault="00B57652" w:rsidP="007B0CDC">
            <w:r w:rsidRPr="00891888">
              <w:t>0</w:t>
            </w:r>
          </w:p>
        </w:tc>
      </w:tr>
      <w:tr w:rsidR="00B57652" w14:paraId="6545216D" w14:textId="77777777" w:rsidTr="00B57652">
        <w:tc>
          <w:tcPr>
            <w:tcW w:w="1870" w:type="dxa"/>
          </w:tcPr>
          <w:p w14:paraId="4CAD4602" w14:textId="77777777" w:rsidR="00B57652" w:rsidRDefault="00B57652" w:rsidP="007B0CDC">
            <w:r w:rsidRPr="00891888">
              <w:t>FBgn0028743</w:t>
            </w:r>
          </w:p>
        </w:tc>
        <w:tc>
          <w:tcPr>
            <w:tcW w:w="1959" w:type="dxa"/>
          </w:tcPr>
          <w:p w14:paraId="2E639FCE" w14:textId="77777777" w:rsidR="00B57652" w:rsidRDefault="00B57652" w:rsidP="007B0CDC">
            <w:proofErr w:type="spellStart"/>
            <w:r w:rsidRPr="00891888">
              <w:t>Dhit</w:t>
            </w:r>
            <w:proofErr w:type="spellEnd"/>
          </w:p>
        </w:tc>
        <w:tc>
          <w:tcPr>
            <w:tcW w:w="1870" w:type="dxa"/>
          </w:tcPr>
          <w:p w14:paraId="3EF67CF3" w14:textId="77777777" w:rsidR="00B57652" w:rsidRDefault="00B57652" w:rsidP="007B0CDC">
            <w:r w:rsidRPr="00891888">
              <w:t>1.156057452</w:t>
            </w:r>
          </w:p>
        </w:tc>
        <w:tc>
          <w:tcPr>
            <w:tcW w:w="1870" w:type="dxa"/>
          </w:tcPr>
          <w:p w14:paraId="11244B53" w14:textId="77777777" w:rsidR="00B57652" w:rsidRDefault="00B57652" w:rsidP="007B0CDC">
            <w:r w:rsidRPr="00891888">
              <w:t>0.745153634</w:t>
            </w:r>
          </w:p>
        </w:tc>
        <w:tc>
          <w:tcPr>
            <w:tcW w:w="1870" w:type="dxa"/>
          </w:tcPr>
          <w:p w14:paraId="386A68D9" w14:textId="77777777" w:rsidR="00B57652" w:rsidRDefault="00B57652" w:rsidP="007B0CDC">
            <w:r w:rsidRPr="00891888">
              <w:t>0</w:t>
            </w:r>
          </w:p>
        </w:tc>
      </w:tr>
      <w:tr w:rsidR="00B57652" w14:paraId="1B3BD804" w14:textId="77777777" w:rsidTr="00B57652">
        <w:tc>
          <w:tcPr>
            <w:tcW w:w="1870" w:type="dxa"/>
          </w:tcPr>
          <w:p w14:paraId="28202F36" w14:textId="77777777" w:rsidR="00B57652" w:rsidRDefault="00B57652" w:rsidP="007B0CDC">
            <w:r w:rsidRPr="00891888">
              <w:t>FBgn0039928</w:t>
            </w:r>
          </w:p>
        </w:tc>
        <w:tc>
          <w:tcPr>
            <w:tcW w:w="1959" w:type="dxa"/>
          </w:tcPr>
          <w:p w14:paraId="75BFF192" w14:textId="77777777" w:rsidR="00B57652" w:rsidRDefault="00B57652" w:rsidP="007B0CDC">
            <w:proofErr w:type="spellStart"/>
            <w:r w:rsidRPr="00891888">
              <w:t>Cals</w:t>
            </w:r>
            <w:proofErr w:type="spellEnd"/>
          </w:p>
        </w:tc>
        <w:tc>
          <w:tcPr>
            <w:tcW w:w="1870" w:type="dxa"/>
          </w:tcPr>
          <w:p w14:paraId="5FA36EC4" w14:textId="77777777" w:rsidR="00B57652" w:rsidRDefault="00B57652" w:rsidP="007B0CDC">
            <w:r w:rsidRPr="00891888">
              <w:t>1.154008538</w:t>
            </w:r>
          </w:p>
        </w:tc>
        <w:tc>
          <w:tcPr>
            <w:tcW w:w="1870" w:type="dxa"/>
          </w:tcPr>
          <w:p w14:paraId="1BDD3171" w14:textId="77777777" w:rsidR="00B57652" w:rsidRDefault="00B57652" w:rsidP="007B0CDC">
            <w:r w:rsidRPr="00891888">
              <w:t>0.866778434</w:t>
            </w:r>
          </w:p>
        </w:tc>
        <w:tc>
          <w:tcPr>
            <w:tcW w:w="1870" w:type="dxa"/>
          </w:tcPr>
          <w:p w14:paraId="0FBE8688" w14:textId="77777777" w:rsidR="00B57652" w:rsidRDefault="00B57652" w:rsidP="007B0CDC">
            <w:r w:rsidRPr="00891888">
              <w:t>1</w:t>
            </w:r>
          </w:p>
        </w:tc>
      </w:tr>
      <w:tr w:rsidR="00B57652" w14:paraId="4F465BDF" w14:textId="77777777" w:rsidTr="00B57652">
        <w:tc>
          <w:tcPr>
            <w:tcW w:w="1870" w:type="dxa"/>
          </w:tcPr>
          <w:p w14:paraId="61DAC54D" w14:textId="77777777" w:rsidR="00B57652" w:rsidRDefault="00B57652" w:rsidP="007B0CDC">
            <w:r w:rsidRPr="00891888">
              <w:t>FBgn0035541</w:t>
            </w:r>
          </w:p>
        </w:tc>
        <w:tc>
          <w:tcPr>
            <w:tcW w:w="1959" w:type="dxa"/>
          </w:tcPr>
          <w:p w14:paraId="20D00F7D" w14:textId="77777777" w:rsidR="00B57652" w:rsidRDefault="00B57652" w:rsidP="007B0CDC">
            <w:r w:rsidRPr="00891888">
              <w:t>CG15019</w:t>
            </w:r>
          </w:p>
        </w:tc>
        <w:tc>
          <w:tcPr>
            <w:tcW w:w="1870" w:type="dxa"/>
          </w:tcPr>
          <w:p w14:paraId="68EEF331" w14:textId="77777777" w:rsidR="00B57652" w:rsidRDefault="00B57652" w:rsidP="007B0CDC">
            <w:r w:rsidRPr="00891888">
              <w:t>1.153570267</w:t>
            </w:r>
          </w:p>
        </w:tc>
        <w:tc>
          <w:tcPr>
            <w:tcW w:w="1870" w:type="dxa"/>
          </w:tcPr>
          <w:p w14:paraId="31F49543" w14:textId="77777777" w:rsidR="00B57652" w:rsidRDefault="00B57652" w:rsidP="007B0CDC">
            <w:r w:rsidRPr="00891888">
              <w:t>1.190560063</w:t>
            </w:r>
          </w:p>
        </w:tc>
        <w:tc>
          <w:tcPr>
            <w:tcW w:w="1870" w:type="dxa"/>
          </w:tcPr>
          <w:p w14:paraId="0F0F0BDA" w14:textId="77777777" w:rsidR="00B57652" w:rsidRDefault="00B57652" w:rsidP="007B0CDC">
            <w:r w:rsidRPr="00891888">
              <w:t>0</w:t>
            </w:r>
          </w:p>
        </w:tc>
      </w:tr>
      <w:tr w:rsidR="00B57652" w14:paraId="4637EA56" w14:textId="77777777" w:rsidTr="00B57652">
        <w:tc>
          <w:tcPr>
            <w:tcW w:w="1870" w:type="dxa"/>
          </w:tcPr>
          <w:p w14:paraId="593F6442" w14:textId="77777777" w:rsidR="00B57652" w:rsidRDefault="00B57652" w:rsidP="007B0CDC">
            <w:r w:rsidRPr="00891888">
              <w:t>FBgn0040153</w:t>
            </w:r>
          </w:p>
        </w:tc>
        <w:tc>
          <w:tcPr>
            <w:tcW w:w="1959" w:type="dxa"/>
          </w:tcPr>
          <w:p w14:paraId="6FF6278B" w14:textId="77777777" w:rsidR="00B57652" w:rsidRDefault="00B57652" w:rsidP="007B0CDC">
            <w:r w:rsidRPr="00891888">
              <w:t>l(1)G0469</w:t>
            </w:r>
          </w:p>
        </w:tc>
        <w:tc>
          <w:tcPr>
            <w:tcW w:w="1870" w:type="dxa"/>
          </w:tcPr>
          <w:p w14:paraId="5157EB18" w14:textId="77777777" w:rsidR="00B57652" w:rsidRDefault="00B57652" w:rsidP="007B0CDC">
            <w:r w:rsidRPr="00891888">
              <w:t>1.153534055</w:t>
            </w:r>
          </w:p>
        </w:tc>
        <w:tc>
          <w:tcPr>
            <w:tcW w:w="1870" w:type="dxa"/>
          </w:tcPr>
          <w:p w14:paraId="34E2CB44" w14:textId="77777777" w:rsidR="00B57652" w:rsidRDefault="00B57652" w:rsidP="007B0CDC">
            <w:r w:rsidRPr="00891888">
              <w:t>0.732201037</w:t>
            </w:r>
          </w:p>
        </w:tc>
        <w:tc>
          <w:tcPr>
            <w:tcW w:w="1870" w:type="dxa"/>
          </w:tcPr>
          <w:p w14:paraId="7B9CB77B" w14:textId="77777777" w:rsidR="00B57652" w:rsidRDefault="00B57652" w:rsidP="007B0CDC">
            <w:r w:rsidRPr="00891888">
              <w:t>0</w:t>
            </w:r>
          </w:p>
        </w:tc>
      </w:tr>
      <w:tr w:rsidR="00B57652" w14:paraId="07231340" w14:textId="77777777" w:rsidTr="00B57652">
        <w:tc>
          <w:tcPr>
            <w:tcW w:w="1870" w:type="dxa"/>
          </w:tcPr>
          <w:p w14:paraId="6A25BA6F" w14:textId="77777777" w:rsidR="00B57652" w:rsidRDefault="00B57652" w:rsidP="007B0CDC">
            <w:r w:rsidRPr="00891888">
              <w:t>FBgn0260932</w:t>
            </w:r>
          </w:p>
        </w:tc>
        <w:tc>
          <w:tcPr>
            <w:tcW w:w="1959" w:type="dxa"/>
          </w:tcPr>
          <w:p w14:paraId="446E2252" w14:textId="77777777" w:rsidR="00B57652" w:rsidRDefault="00B57652" w:rsidP="007B0CDC">
            <w:r w:rsidRPr="00891888">
              <w:t>cuff</w:t>
            </w:r>
          </w:p>
        </w:tc>
        <w:tc>
          <w:tcPr>
            <w:tcW w:w="1870" w:type="dxa"/>
          </w:tcPr>
          <w:p w14:paraId="50277024" w14:textId="77777777" w:rsidR="00B57652" w:rsidRDefault="00B57652" w:rsidP="007B0CDC">
            <w:r w:rsidRPr="00891888">
              <w:t>1.152050246</w:t>
            </w:r>
          </w:p>
        </w:tc>
        <w:tc>
          <w:tcPr>
            <w:tcW w:w="1870" w:type="dxa"/>
          </w:tcPr>
          <w:p w14:paraId="1405F271" w14:textId="77777777" w:rsidR="00B57652" w:rsidRDefault="00B57652" w:rsidP="007B0CDC">
            <w:r w:rsidRPr="00891888">
              <w:t>0.898195783</w:t>
            </w:r>
          </w:p>
        </w:tc>
        <w:tc>
          <w:tcPr>
            <w:tcW w:w="1870" w:type="dxa"/>
          </w:tcPr>
          <w:p w14:paraId="433298F7" w14:textId="77777777" w:rsidR="00B57652" w:rsidRDefault="00B57652" w:rsidP="007B0CDC">
            <w:r w:rsidRPr="00891888">
              <w:t>0</w:t>
            </w:r>
          </w:p>
        </w:tc>
      </w:tr>
      <w:tr w:rsidR="00B57652" w14:paraId="7363E89A" w14:textId="77777777" w:rsidTr="00B57652">
        <w:tc>
          <w:tcPr>
            <w:tcW w:w="1870" w:type="dxa"/>
          </w:tcPr>
          <w:p w14:paraId="67A637B8" w14:textId="77777777" w:rsidR="00B57652" w:rsidRDefault="00B57652" w:rsidP="007B0CDC">
            <w:r w:rsidRPr="00891888">
              <w:t>FBgn0039602</w:t>
            </w:r>
          </w:p>
        </w:tc>
        <w:tc>
          <w:tcPr>
            <w:tcW w:w="1959" w:type="dxa"/>
          </w:tcPr>
          <w:p w14:paraId="6EB473E5" w14:textId="77777777" w:rsidR="00B57652" w:rsidRDefault="00B57652" w:rsidP="007B0CDC">
            <w:r w:rsidRPr="00891888">
              <w:t>CG1647</w:t>
            </w:r>
          </w:p>
        </w:tc>
        <w:tc>
          <w:tcPr>
            <w:tcW w:w="1870" w:type="dxa"/>
          </w:tcPr>
          <w:p w14:paraId="1BCF012B" w14:textId="77777777" w:rsidR="00B57652" w:rsidRDefault="00B57652" w:rsidP="007B0CDC">
            <w:r w:rsidRPr="00891888">
              <w:t>1.149004023</w:t>
            </w:r>
          </w:p>
        </w:tc>
        <w:tc>
          <w:tcPr>
            <w:tcW w:w="1870" w:type="dxa"/>
          </w:tcPr>
          <w:p w14:paraId="6F6C9487" w14:textId="77777777" w:rsidR="00B57652" w:rsidRDefault="00B57652" w:rsidP="007B0CDC">
            <w:r w:rsidRPr="00891888">
              <w:t>0.441979947</w:t>
            </w:r>
          </w:p>
        </w:tc>
        <w:tc>
          <w:tcPr>
            <w:tcW w:w="1870" w:type="dxa"/>
          </w:tcPr>
          <w:p w14:paraId="338AEAF1" w14:textId="77777777" w:rsidR="00B57652" w:rsidRDefault="00B57652" w:rsidP="007B0CDC">
            <w:r w:rsidRPr="00891888">
              <w:t>1</w:t>
            </w:r>
          </w:p>
        </w:tc>
      </w:tr>
      <w:tr w:rsidR="00B57652" w14:paraId="47452F27" w14:textId="77777777" w:rsidTr="00B57652">
        <w:tc>
          <w:tcPr>
            <w:tcW w:w="1870" w:type="dxa"/>
          </w:tcPr>
          <w:p w14:paraId="5ADF5FF8" w14:textId="77777777" w:rsidR="00B57652" w:rsidRDefault="00B57652" w:rsidP="007B0CDC">
            <w:r w:rsidRPr="00891888">
              <w:t>FBgn0264617</w:t>
            </w:r>
          </w:p>
        </w:tc>
        <w:tc>
          <w:tcPr>
            <w:tcW w:w="1959" w:type="dxa"/>
          </w:tcPr>
          <w:p w14:paraId="46718908" w14:textId="77777777" w:rsidR="00B57652" w:rsidRDefault="00B57652" w:rsidP="007B0CDC">
            <w:r w:rsidRPr="00891888">
              <w:t>CR43957</w:t>
            </w:r>
          </w:p>
        </w:tc>
        <w:tc>
          <w:tcPr>
            <w:tcW w:w="1870" w:type="dxa"/>
          </w:tcPr>
          <w:p w14:paraId="0CA2CCE1" w14:textId="77777777" w:rsidR="00B57652" w:rsidRDefault="00B57652" w:rsidP="007B0CDC">
            <w:r w:rsidRPr="00891888">
              <w:t>1.138979401</w:t>
            </w:r>
          </w:p>
        </w:tc>
        <w:tc>
          <w:tcPr>
            <w:tcW w:w="1870" w:type="dxa"/>
          </w:tcPr>
          <w:p w14:paraId="5C9A8677" w14:textId="77777777" w:rsidR="00B57652" w:rsidRDefault="00B57652" w:rsidP="007B0CDC">
            <w:r w:rsidRPr="00891888">
              <w:t>2.01469819</w:t>
            </w:r>
          </w:p>
        </w:tc>
        <w:tc>
          <w:tcPr>
            <w:tcW w:w="1870" w:type="dxa"/>
          </w:tcPr>
          <w:p w14:paraId="2F255BF2" w14:textId="77777777" w:rsidR="00B57652" w:rsidRDefault="00B57652" w:rsidP="007B0CDC">
            <w:r w:rsidRPr="00891888">
              <w:t>1</w:t>
            </w:r>
          </w:p>
        </w:tc>
      </w:tr>
      <w:tr w:rsidR="00B57652" w14:paraId="44CE3C09" w14:textId="77777777" w:rsidTr="00B57652">
        <w:tc>
          <w:tcPr>
            <w:tcW w:w="1870" w:type="dxa"/>
          </w:tcPr>
          <w:p w14:paraId="442EB5A6" w14:textId="77777777" w:rsidR="00B57652" w:rsidRDefault="00B57652" w:rsidP="007B0CDC">
            <w:r w:rsidRPr="00891888">
              <w:t>FBgn0051156</w:t>
            </w:r>
          </w:p>
        </w:tc>
        <w:tc>
          <w:tcPr>
            <w:tcW w:w="1959" w:type="dxa"/>
          </w:tcPr>
          <w:p w14:paraId="4EFB69E9" w14:textId="77777777" w:rsidR="00B57652" w:rsidRDefault="00B57652" w:rsidP="007B0CDC">
            <w:r w:rsidRPr="00891888">
              <w:t>CG31156</w:t>
            </w:r>
          </w:p>
        </w:tc>
        <w:tc>
          <w:tcPr>
            <w:tcW w:w="1870" w:type="dxa"/>
          </w:tcPr>
          <w:p w14:paraId="1E1AE9DC" w14:textId="77777777" w:rsidR="00B57652" w:rsidRDefault="00B57652" w:rsidP="007B0CDC">
            <w:r w:rsidRPr="00891888">
              <w:t>1.135427698</w:t>
            </w:r>
          </w:p>
        </w:tc>
        <w:tc>
          <w:tcPr>
            <w:tcW w:w="1870" w:type="dxa"/>
          </w:tcPr>
          <w:p w14:paraId="098A6B13" w14:textId="77777777" w:rsidR="00B57652" w:rsidRDefault="00B57652" w:rsidP="007B0CDC">
            <w:r w:rsidRPr="00891888">
              <w:t>0.699850435</w:t>
            </w:r>
          </w:p>
        </w:tc>
        <w:tc>
          <w:tcPr>
            <w:tcW w:w="1870" w:type="dxa"/>
          </w:tcPr>
          <w:p w14:paraId="1E3A7CB0" w14:textId="77777777" w:rsidR="00B57652" w:rsidRDefault="00B57652" w:rsidP="007B0CDC">
            <w:r w:rsidRPr="00891888">
              <w:t>0</w:t>
            </w:r>
          </w:p>
        </w:tc>
      </w:tr>
      <w:tr w:rsidR="00B57652" w14:paraId="5085D478" w14:textId="77777777" w:rsidTr="00B57652">
        <w:tc>
          <w:tcPr>
            <w:tcW w:w="1870" w:type="dxa"/>
          </w:tcPr>
          <w:p w14:paraId="36E205C7" w14:textId="77777777" w:rsidR="00B57652" w:rsidRDefault="00B57652" w:rsidP="007B0CDC">
            <w:r w:rsidRPr="00891888">
              <w:t>FBgn0050096</w:t>
            </w:r>
          </w:p>
        </w:tc>
        <w:tc>
          <w:tcPr>
            <w:tcW w:w="1959" w:type="dxa"/>
          </w:tcPr>
          <w:p w14:paraId="18047B56" w14:textId="77777777" w:rsidR="00B57652" w:rsidRDefault="00B57652" w:rsidP="007B0CDC">
            <w:r w:rsidRPr="00891888">
              <w:t>CG30096</w:t>
            </w:r>
          </w:p>
        </w:tc>
        <w:tc>
          <w:tcPr>
            <w:tcW w:w="1870" w:type="dxa"/>
          </w:tcPr>
          <w:p w14:paraId="7EFC5620" w14:textId="77777777" w:rsidR="00B57652" w:rsidRDefault="00B57652" w:rsidP="007B0CDC">
            <w:r w:rsidRPr="00891888">
              <w:t>1.128662964</w:t>
            </w:r>
          </w:p>
        </w:tc>
        <w:tc>
          <w:tcPr>
            <w:tcW w:w="1870" w:type="dxa"/>
          </w:tcPr>
          <w:p w14:paraId="3180F932" w14:textId="77777777" w:rsidR="00B57652" w:rsidRDefault="00B57652" w:rsidP="007B0CDC">
            <w:r w:rsidRPr="00891888">
              <w:t>0.716068916</w:t>
            </w:r>
          </w:p>
        </w:tc>
        <w:tc>
          <w:tcPr>
            <w:tcW w:w="1870" w:type="dxa"/>
          </w:tcPr>
          <w:p w14:paraId="3BE4B879" w14:textId="77777777" w:rsidR="00B57652" w:rsidRDefault="00B57652" w:rsidP="007B0CDC">
            <w:r w:rsidRPr="00891888">
              <w:t>0</w:t>
            </w:r>
          </w:p>
        </w:tc>
      </w:tr>
      <w:tr w:rsidR="00B57652" w14:paraId="31B138A2" w14:textId="77777777" w:rsidTr="00B57652">
        <w:tc>
          <w:tcPr>
            <w:tcW w:w="1870" w:type="dxa"/>
          </w:tcPr>
          <w:p w14:paraId="3934E99E" w14:textId="77777777" w:rsidR="00B57652" w:rsidRDefault="00B57652" w:rsidP="007B0CDC">
            <w:r w:rsidRPr="00891888">
              <w:t>FBgn0004198</w:t>
            </w:r>
          </w:p>
        </w:tc>
        <w:tc>
          <w:tcPr>
            <w:tcW w:w="1959" w:type="dxa"/>
          </w:tcPr>
          <w:p w14:paraId="3DF32D10" w14:textId="77777777" w:rsidR="00B57652" w:rsidRDefault="00B57652" w:rsidP="007B0CDC">
            <w:proofErr w:type="spellStart"/>
            <w:r w:rsidRPr="00891888">
              <w:t>ct</w:t>
            </w:r>
            <w:proofErr w:type="spellEnd"/>
          </w:p>
        </w:tc>
        <w:tc>
          <w:tcPr>
            <w:tcW w:w="1870" w:type="dxa"/>
          </w:tcPr>
          <w:p w14:paraId="35149069" w14:textId="77777777" w:rsidR="00B57652" w:rsidRDefault="00B57652" w:rsidP="007B0CDC">
            <w:r w:rsidRPr="00891888">
              <w:t>1.126231192</w:t>
            </w:r>
          </w:p>
        </w:tc>
        <w:tc>
          <w:tcPr>
            <w:tcW w:w="1870" w:type="dxa"/>
          </w:tcPr>
          <w:p w14:paraId="70F4DE90" w14:textId="77777777" w:rsidR="00B57652" w:rsidRDefault="00B57652" w:rsidP="007B0CDC">
            <w:r w:rsidRPr="00891888">
              <w:t>1.891577717</w:t>
            </w:r>
          </w:p>
        </w:tc>
        <w:tc>
          <w:tcPr>
            <w:tcW w:w="1870" w:type="dxa"/>
          </w:tcPr>
          <w:p w14:paraId="7D0B3305" w14:textId="77777777" w:rsidR="00B57652" w:rsidRDefault="00B57652" w:rsidP="007B0CDC">
            <w:r w:rsidRPr="00891888">
              <w:t>1</w:t>
            </w:r>
          </w:p>
        </w:tc>
      </w:tr>
      <w:tr w:rsidR="00B57652" w14:paraId="70DECD76" w14:textId="77777777" w:rsidTr="00B57652">
        <w:tc>
          <w:tcPr>
            <w:tcW w:w="1870" w:type="dxa"/>
          </w:tcPr>
          <w:p w14:paraId="76D67564" w14:textId="77777777" w:rsidR="00B57652" w:rsidRDefault="00B57652" w:rsidP="007B0CDC">
            <w:r w:rsidRPr="00891888">
              <w:t>FBgn0261016</w:t>
            </w:r>
          </w:p>
        </w:tc>
        <w:tc>
          <w:tcPr>
            <w:tcW w:w="1959" w:type="dxa"/>
          </w:tcPr>
          <w:p w14:paraId="1C6275AA" w14:textId="77777777" w:rsidR="00B57652" w:rsidRDefault="00B57652" w:rsidP="007B0CDC">
            <w:r w:rsidRPr="00891888">
              <w:t>clos</w:t>
            </w:r>
          </w:p>
        </w:tc>
        <w:tc>
          <w:tcPr>
            <w:tcW w:w="1870" w:type="dxa"/>
          </w:tcPr>
          <w:p w14:paraId="0848C9D0" w14:textId="77777777" w:rsidR="00B57652" w:rsidRDefault="00B57652" w:rsidP="007B0CDC">
            <w:r w:rsidRPr="00891888">
              <w:t>1.114648829</w:t>
            </w:r>
          </w:p>
        </w:tc>
        <w:tc>
          <w:tcPr>
            <w:tcW w:w="1870" w:type="dxa"/>
          </w:tcPr>
          <w:p w14:paraId="6B72D5E0" w14:textId="77777777" w:rsidR="00B57652" w:rsidRDefault="00B57652" w:rsidP="007B0CDC">
            <w:r w:rsidRPr="00891888">
              <w:t>0.46515042</w:t>
            </w:r>
          </w:p>
        </w:tc>
        <w:tc>
          <w:tcPr>
            <w:tcW w:w="1870" w:type="dxa"/>
          </w:tcPr>
          <w:p w14:paraId="2F83DDC0" w14:textId="77777777" w:rsidR="00B57652" w:rsidRDefault="00B57652" w:rsidP="007B0CDC">
            <w:r w:rsidRPr="00891888">
              <w:t>1</w:t>
            </w:r>
          </w:p>
        </w:tc>
      </w:tr>
      <w:tr w:rsidR="00B57652" w14:paraId="6DADB713" w14:textId="77777777" w:rsidTr="00B57652">
        <w:tc>
          <w:tcPr>
            <w:tcW w:w="1870" w:type="dxa"/>
          </w:tcPr>
          <w:p w14:paraId="2E7D2958" w14:textId="77777777" w:rsidR="00B57652" w:rsidRDefault="00B57652" w:rsidP="007B0CDC">
            <w:r w:rsidRPr="00891888">
              <w:t>FBgn0031275</w:t>
            </w:r>
          </w:p>
        </w:tc>
        <w:tc>
          <w:tcPr>
            <w:tcW w:w="1959" w:type="dxa"/>
          </w:tcPr>
          <w:p w14:paraId="12A7EA04" w14:textId="77777777" w:rsidR="00B57652" w:rsidRDefault="00B57652" w:rsidP="007B0CDC">
            <w:r w:rsidRPr="00891888">
              <w:t>GABA-B-R3</w:t>
            </w:r>
          </w:p>
        </w:tc>
        <w:tc>
          <w:tcPr>
            <w:tcW w:w="1870" w:type="dxa"/>
          </w:tcPr>
          <w:p w14:paraId="4EC95526" w14:textId="77777777" w:rsidR="00B57652" w:rsidRDefault="00B57652" w:rsidP="007B0CDC">
            <w:r w:rsidRPr="00891888">
              <w:t>1.097033704</w:t>
            </w:r>
          </w:p>
        </w:tc>
        <w:tc>
          <w:tcPr>
            <w:tcW w:w="1870" w:type="dxa"/>
          </w:tcPr>
          <w:p w14:paraId="1CD46767" w14:textId="77777777" w:rsidR="00B57652" w:rsidRDefault="00B57652" w:rsidP="007B0CDC">
            <w:r w:rsidRPr="00891888">
              <w:t>2.248641921</w:t>
            </w:r>
          </w:p>
        </w:tc>
        <w:tc>
          <w:tcPr>
            <w:tcW w:w="1870" w:type="dxa"/>
          </w:tcPr>
          <w:p w14:paraId="1B8F90AB" w14:textId="77777777" w:rsidR="00B57652" w:rsidRDefault="00B57652" w:rsidP="007B0CDC">
            <w:r w:rsidRPr="00891888">
              <w:t>0</w:t>
            </w:r>
          </w:p>
        </w:tc>
      </w:tr>
      <w:tr w:rsidR="00B57652" w14:paraId="6F8908F4" w14:textId="77777777" w:rsidTr="00B57652">
        <w:tc>
          <w:tcPr>
            <w:tcW w:w="1870" w:type="dxa"/>
          </w:tcPr>
          <w:p w14:paraId="3C5554A1" w14:textId="77777777" w:rsidR="00B57652" w:rsidRDefault="00B57652" w:rsidP="007B0CDC">
            <w:r w:rsidRPr="00891888">
              <w:t>FBgn0265665</w:t>
            </w:r>
          </w:p>
        </w:tc>
        <w:tc>
          <w:tcPr>
            <w:tcW w:w="1959" w:type="dxa"/>
          </w:tcPr>
          <w:p w14:paraId="309C80BA" w14:textId="77777777" w:rsidR="00B57652" w:rsidRDefault="00B57652" w:rsidP="007B0CDC">
            <w:r w:rsidRPr="00891888">
              <w:t>CR44472</w:t>
            </w:r>
          </w:p>
        </w:tc>
        <w:tc>
          <w:tcPr>
            <w:tcW w:w="1870" w:type="dxa"/>
          </w:tcPr>
          <w:p w14:paraId="7F032A0C" w14:textId="77777777" w:rsidR="00B57652" w:rsidRDefault="00B57652" w:rsidP="007B0CDC">
            <w:r w:rsidRPr="00891888">
              <w:t>1.092528987</w:t>
            </w:r>
          </w:p>
        </w:tc>
        <w:tc>
          <w:tcPr>
            <w:tcW w:w="1870" w:type="dxa"/>
          </w:tcPr>
          <w:p w14:paraId="3770FD54" w14:textId="77777777" w:rsidR="00B57652" w:rsidRDefault="00B57652" w:rsidP="007B0CDC">
            <w:r w:rsidRPr="00891888">
              <w:t>2.12427302</w:t>
            </w:r>
          </w:p>
        </w:tc>
        <w:tc>
          <w:tcPr>
            <w:tcW w:w="1870" w:type="dxa"/>
          </w:tcPr>
          <w:p w14:paraId="04B359CF" w14:textId="77777777" w:rsidR="00B57652" w:rsidRDefault="00B57652" w:rsidP="007B0CDC">
            <w:r w:rsidRPr="00891888">
              <w:t>0</w:t>
            </w:r>
          </w:p>
        </w:tc>
      </w:tr>
      <w:tr w:rsidR="00B57652" w14:paraId="2204CBFC" w14:textId="77777777" w:rsidTr="00B57652">
        <w:tc>
          <w:tcPr>
            <w:tcW w:w="1870" w:type="dxa"/>
          </w:tcPr>
          <w:p w14:paraId="77295FAA" w14:textId="77777777" w:rsidR="00B57652" w:rsidRDefault="00B57652" w:rsidP="007B0CDC">
            <w:r w:rsidRPr="00891888">
              <w:t>FBgn0262656</w:t>
            </w:r>
          </w:p>
        </w:tc>
        <w:tc>
          <w:tcPr>
            <w:tcW w:w="1959" w:type="dxa"/>
          </w:tcPr>
          <w:p w14:paraId="0947F3AC" w14:textId="77777777" w:rsidR="00B57652" w:rsidRDefault="00B57652" w:rsidP="007B0CDC">
            <w:proofErr w:type="spellStart"/>
            <w:r w:rsidRPr="00891888">
              <w:t>dm</w:t>
            </w:r>
            <w:proofErr w:type="spellEnd"/>
          </w:p>
        </w:tc>
        <w:tc>
          <w:tcPr>
            <w:tcW w:w="1870" w:type="dxa"/>
          </w:tcPr>
          <w:p w14:paraId="285BCB27" w14:textId="77777777" w:rsidR="00B57652" w:rsidRDefault="00B57652" w:rsidP="007B0CDC">
            <w:r w:rsidRPr="00891888">
              <w:t>1.086208816</w:t>
            </w:r>
          </w:p>
        </w:tc>
        <w:tc>
          <w:tcPr>
            <w:tcW w:w="1870" w:type="dxa"/>
          </w:tcPr>
          <w:p w14:paraId="648D5D73" w14:textId="77777777" w:rsidR="00B57652" w:rsidRDefault="00B57652" w:rsidP="007B0CDC">
            <w:r w:rsidRPr="00891888">
              <w:t>0.617356476</w:t>
            </w:r>
          </w:p>
        </w:tc>
        <w:tc>
          <w:tcPr>
            <w:tcW w:w="1870" w:type="dxa"/>
          </w:tcPr>
          <w:p w14:paraId="1E46ED28" w14:textId="77777777" w:rsidR="00B57652" w:rsidRDefault="00B57652" w:rsidP="007B0CDC">
            <w:r w:rsidRPr="00891888">
              <w:t>0</w:t>
            </w:r>
          </w:p>
        </w:tc>
      </w:tr>
      <w:tr w:rsidR="00B57652" w14:paraId="33543D73" w14:textId="77777777" w:rsidTr="00B57652">
        <w:tc>
          <w:tcPr>
            <w:tcW w:w="1870" w:type="dxa"/>
          </w:tcPr>
          <w:p w14:paraId="2D123BB8" w14:textId="77777777" w:rsidR="00B57652" w:rsidRDefault="00B57652" w:rsidP="007B0CDC">
            <w:r w:rsidRPr="00891888">
              <w:t>FBgn0016054</w:t>
            </w:r>
          </w:p>
        </w:tc>
        <w:tc>
          <w:tcPr>
            <w:tcW w:w="1959" w:type="dxa"/>
          </w:tcPr>
          <w:p w14:paraId="2F89CC06" w14:textId="77777777" w:rsidR="00B57652" w:rsidRDefault="00B57652" w:rsidP="007B0CDC">
            <w:r w:rsidRPr="00891888">
              <w:t>phr6-4</w:t>
            </w:r>
          </w:p>
        </w:tc>
        <w:tc>
          <w:tcPr>
            <w:tcW w:w="1870" w:type="dxa"/>
          </w:tcPr>
          <w:p w14:paraId="5464D546" w14:textId="77777777" w:rsidR="00B57652" w:rsidRDefault="00B57652" w:rsidP="007B0CDC">
            <w:r w:rsidRPr="00891888">
              <w:t>1.083492028</w:t>
            </w:r>
          </w:p>
        </w:tc>
        <w:tc>
          <w:tcPr>
            <w:tcW w:w="1870" w:type="dxa"/>
          </w:tcPr>
          <w:p w14:paraId="3B56C921" w14:textId="77777777" w:rsidR="00B57652" w:rsidRDefault="00B57652" w:rsidP="007B0CDC">
            <w:r w:rsidRPr="00891888">
              <w:t>0.777071301</w:t>
            </w:r>
          </w:p>
        </w:tc>
        <w:tc>
          <w:tcPr>
            <w:tcW w:w="1870" w:type="dxa"/>
          </w:tcPr>
          <w:p w14:paraId="0B6EC3A5" w14:textId="77777777" w:rsidR="00B57652" w:rsidRDefault="00B57652" w:rsidP="007B0CDC">
            <w:r w:rsidRPr="00891888">
              <w:t>1</w:t>
            </w:r>
          </w:p>
        </w:tc>
      </w:tr>
      <w:tr w:rsidR="00B57652" w14:paraId="2DF84239" w14:textId="77777777" w:rsidTr="00B57652">
        <w:tc>
          <w:tcPr>
            <w:tcW w:w="1870" w:type="dxa"/>
          </w:tcPr>
          <w:p w14:paraId="41C63A92" w14:textId="77777777" w:rsidR="00B57652" w:rsidRDefault="00B57652" w:rsidP="007B0CDC">
            <w:r w:rsidRPr="00891888">
              <w:t>FBgn0050466</w:t>
            </w:r>
          </w:p>
        </w:tc>
        <w:tc>
          <w:tcPr>
            <w:tcW w:w="1959" w:type="dxa"/>
          </w:tcPr>
          <w:p w14:paraId="6CC1CC0D" w14:textId="77777777" w:rsidR="00B57652" w:rsidRDefault="00B57652" w:rsidP="007B0CDC">
            <w:r w:rsidRPr="00891888">
              <w:t>CG30466</w:t>
            </w:r>
          </w:p>
        </w:tc>
        <w:tc>
          <w:tcPr>
            <w:tcW w:w="1870" w:type="dxa"/>
          </w:tcPr>
          <w:p w14:paraId="61BE06D5" w14:textId="77777777" w:rsidR="00B57652" w:rsidRDefault="00B57652" w:rsidP="007B0CDC">
            <w:r w:rsidRPr="00891888">
              <w:t>1.081794336</w:t>
            </w:r>
          </w:p>
        </w:tc>
        <w:tc>
          <w:tcPr>
            <w:tcW w:w="1870" w:type="dxa"/>
          </w:tcPr>
          <w:p w14:paraId="5218F9D0" w14:textId="77777777" w:rsidR="00B57652" w:rsidRDefault="00B57652" w:rsidP="007B0CDC">
            <w:r w:rsidRPr="00891888">
              <w:t>0.992221324</w:t>
            </w:r>
          </w:p>
        </w:tc>
        <w:tc>
          <w:tcPr>
            <w:tcW w:w="1870" w:type="dxa"/>
          </w:tcPr>
          <w:p w14:paraId="233471A3" w14:textId="77777777" w:rsidR="00B57652" w:rsidRDefault="00B57652" w:rsidP="007B0CDC">
            <w:r w:rsidRPr="00891888">
              <w:t>0</w:t>
            </w:r>
          </w:p>
        </w:tc>
      </w:tr>
      <w:tr w:rsidR="00B57652" w14:paraId="5359F8DA" w14:textId="77777777" w:rsidTr="00B57652">
        <w:tc>
          <w:tcPr>
            <w:tcW w:w="1870" w:type="dxa"/>
          </w:tcPr>
          <w:p w14:paraId="28114D8A" w14:textId="77777777" w:rsidR="00B57652" w:rsidRDefault="00B57652" w:rsidP="007B0CDC">
            <w:r w:rsidRPr="00891888">
              <w:t>FBgn0037963</w:t>
            </w:r>
          </w:p>
        </w:tc>
        <w:tc>
          <w:tcPr>
            <w:tcW w:w="1959" w:type="dxa"/>
          </w:tcPr>
          <w:p w14:paraId="3AD86FE4" w14:textId="77777777" w:rsidR="00B57652" w:rsidRDefault="00B57652" w:rsidP="007B0CDC">
            <w:r w:rsidRPr="00891888">
              <w:t>Cad87A</w:t>
            </w:r>
          </w:p>
        </w:tc>
        <w:tc>
          <w:tcPr>
            <w:tcW w:w="1870" w:type="dxa"/>
          </w:tcPr>
          <w:p w14:paraId="1C493F9E" w14:textId="77777777" w:rsidR="00B57652" w:rsidRDefault="00B57652" w:rsidP="007B0CDC">
            <w:r w:rsidRPr="00891888">
              <w:t>1.081537964</w:t>
            </w:r>
          </w:p>
        </w:tc>
        <w:tc>
          <w:tcPr>
            <w:tcW w:w="1870" w:type="dxa"/>
          </w:tcPr>
          <w:p w14:paraId="411A564F" w14:textId="77777777" w:rsidR="00B57652" w:rsidRDefault="00B57652" w:rsidP="007B0CDC">
            <w:r w:rsidRPr="00891888">
              <w:t>0.354525001</w:t>
            </w:r>
          </w:p>
        </w:tc>
        <w:tc>
          <w:tcPr>
            <w:tcW w:w="1870" w:type="dxa"/>
          </w:tcPr>
          <w:p w14:paraId="2A6DDA3C" w14:textId="77777777" w:rsidR="00B57652" w:rsidRDefault="00B57652" w:rsidP="007B0CDC">
            <w:r w:rsidRPr="00891888">
              <w:t>1</w:t>
            </w:r>
          </w:p>
        </w:tc>
      </w:tr>
      <w:tr w:rsidR="00B57652" w14:paraId="2AF95208" w14:textId="77777777" w:rsidTr="00B57652">
        <w:tc>
          <w:tcPr>
            <w:tcW w:w="1870" w:type="dxa"/>
          </w:tcPr>
          <w:p w14:paraId="3DACA0DB" w14:textId="77777777" w:rsidR="00B57652" w:rsidRDefault="00B57652" w:rsidP="007B0CDC">
            <w:r w:rsidRPr="00891888">
              <w:t>FBgn0003716</w:t>
            </w:r>
          </w:p>
        </w:tc>
        <w:tc>
          <w:tcPr>
            <w:tcW w:w="1959" w:type="dxa"/>
          </w:tcPr>
          <w:p w14:paraId="22A3CD59" w14:textId="77777777" w:rsidR="00B57652" w:rsidRDefault="00B57652" w:rsidP="007B0CDC">
            <w:proofErr w:type="spellStart"/>
            <w:r w:rsidRPr="00891888">
              <w:t>tkv</w:t>
            </w:r>
            <w:proofErr w:type="spellEnd"/>
          </w:p>
        </w:tc>
        <w:tc>
          <w:tcPr>
            <w:tcW w:w="1870" w:type="dxa"/>
          </w:tcPr>
          <w:p w14:paraId="0109965E" w14:textId="77777777" w:rsidR="00B57652" w:rsidRDefault="00B57652" w:rsidP="007B0CDC">
            <w:r w:rsidRPr="00891888">
              <w:t>1.080474227</w:t>
            </w:r>
          </w:p>
        </w:tc>
        <w:tc>
          <w:tcPr>
            <w:tcW w:w="1870" w:type="dxa"/>
          </w:tcPr>
          <w:p w14:paraId="67DA4F1D" w14:textId="77777777" w:rsidR="00B57652" w:rsidRDefault="00B57652" w:rsidP="007B0CDC">
            <w:r w:rsidRPr="00891888">
              <w:t>0.419667077</w:t>
            </w:r>
          </w:p>
        </w:tc>
        <w:tc>
          <w:tcPr>
            <w:tcW w:w="1870" w:type="dxa"/>
          </w:tcPr>
          <w:p w14:paraId="3D1A09DE" w14:textId="77777777" w:rsidR="00B57652" w:rsidRDefault="00B57652" w:rsidP="007B0CDC">
            <w:r w:rsidRPr="00891888">
              <w:t>0</w:t>
            </w:r>
          </w:p>
        </w:tc>
      </w:tr>
      <w:tr w:rsidR="00B57652" w14:paraId="3357D55B" w14:textId="77777777" w:rsidTr="00B57652">
        <w:tc>
          <w:tcPr>
            <w:tcW w:w="1870" w:type="dxa"/>
          </w:tcPr>
          <w:p w14:paraId="39CCC237" w14:textId="77777777" w:rsidR="00B57652" w:rsidRDefault="00B57652" w:rsidP="007B0CDC">
            <w:r w:rsidRPr="00891888">
              <w:t>FBgn0265159</w:t>
            </w:r>
          </w:p>
        </w:tc>
        <w:tc>
          <w:tcPr>
            <w:tcW w:w="1959" w:type="dxa"/>
          </w:tcPr>
          <w:p w14:paraId="7F43927E" w14:textId="77777777" w:rsidR="00B57652" w:rsidRDefault="00B57652" w:rsidP="007B0CDC">
            <w:r w:rsidRPr="00891888">
              <w:t>CR44228</w:t>
            </w:r>
          </w:p>
        </w:tc>
        <w:tc>
          <w:tcPr>
            <w:tcW w:w="1870" w:type="dxa"/>
          </w:tcPr>
          <w:p w14:paraId="5E57D5CC" w14:textId="77777777" w:rsidR="00B57652" w:rsidRDefault="00B57652" w:rsidP="007B0CDC">
            <w:r w:rsidRPr="00891888">
              <w:t>1.076874497</w:t>
            </w:r>
          </w:p>
        </w:tc>
        <w:tc>
          <w:tcPr>
            <w:tcW w:w="1870" w:type="dxa"/>
          </w:tcPr>
          <w:p w14:paraId="6AB1CDD8" w14:textId="77777777" w:rsidR="00B57652" w:rsidRDefault="00B57652" w:rsidP="007B0CDC">
            <w:r w:rsidRPr="00891888">
              <w:t>0.695023837</w:t>
            </w:r>
          </w:p>
        </w:tc>
        <w:tc>
          <w:tcPr>
            <w:tcW w:w="1870" w:type="dxa"/>
          </w:tcPr>
          <w:p w14:paraId="4232D666" w14:textId="77777777" w:rsidR="00B57652" w:rsidRDefault="00B57652" w:rsidP="007B0CDC">
            <w:r w:rsidRPr="00891888">
              <w:t>0</w:t>
            </w:r>
          </w:p>
        </w:tc>
      </w:tr>
      <w:tr w:rsidR="00B57652" w14:paraId="3B2C4AC1" w14:textId="77777777" w:rsidTr="00B57652">
        <w:tc>
          <w:tcPr>
            <w:tcW w:w="1870" w:type="dxa"/>
          </w:tcPr>
          <w:p w14:paraId="4BA0D6C7" w14:textId="77777777" w:rsidR="00B57652" w:rsidRDefault="00B57652" w:rsidP="007B0CDC">
            <w:r w:rsidRPr="00891888">
              <w:t>FBgn0036043</w:t>
            </w:r>
          </w:p>
        </w:tc>
        <w:tc>
          <w:tcPr>
            <w:tcW w:w="1959" w:type="dxa"/>
          </w:tcPr>
          <w:p w14:paraId="745C7E82" w14:textId="77777777" w:rsidR="00B57652" w:rsidRDefault="00B57652" w:rsidP="007B0CDC">
            <w:r w:rsidRPr="00891888">
              <w:t>CG8177</w:t>
            </w:r>
          </w:p>
        </w:tc>
        <w:tc>
          <w:tcPr>
            <w:tcW w:w="1870" w:type="dxa"/>
          </w:tcPr>
          <w:p w14:paraId="1B6E48D9" w14:textId="77777777" w:rsidR="00B57652" w:rsidRDefault="00B57652" w:rsidP="007B0CDC">
            <w:r w:rsidRPr="00891888">
              <w:t>1.076576469</w:t>
            </w:r>
          </w:p>
        </w:tc>
        <w:tc>
          <w:tcPr>
            <w:tcW w:w="1870" w:type="dxa"/>
          </w:tcPr>
          <w:p w14:paraId="70ED7DFA" w14:textId="77777777" w:rsidR="00B57652" w:rsidRDefault="00B57652" w:rsidP="007B0CDC">
            <w:r w:rsidRPr="00891888">
              <w:t>0.454136531</w:t>
            </w:r>
          </w:p>
        </w:tc>
        <w:tc>
          <w:tcPr>
            <w:tcW w:w="1870" w:type="dxa"/>
          </w:tcPr>
          <w:p w14:paraId="6206D528" w14:textId="77777777" w:rsidR="00B57652" w:rsidRDefault="00B57652" w:rsidP="007B0CDC">
            <w:r w:rsidRPr="00891888">
              <w:t>1</w:t>
            </w:r>
          </w:p>
        </w:tc>
      </w:tr>
      <w:tr w:rsidR="00B57652" w14:paraId="6EEAF681" w14:textId="77777777" w:rsidTr="00B57652">
        <w:tc>
          <w:tcPr>
            <w:tcW w:w="1870" w:type="dxa"/>
          </w:tcPr>
          <w:p w14:paraId="2D3CA52E" w14:textId="77777777" w:rsidR="00B57652" w:rsidRDefault="00B57652" w:rsidP="007B0CDC">
            <w:r w:rsidRPr="00891888">
              <w:t>FBgn0032480</w:t>
            </w:r>
          </w:p>
        </w:tc>
        <w:tc>
          <w:tcPr>
            <w:tcW w:w="1959" w:type="dxa"/>
          </w:tcPr>
          <w:p w14:paraId="0A99B21A" w14:textId="77777777" w:rsidR="00B57652" w:rsidRDefault="00B57652" w:rsidP="007B0CDC">
            <w:r w:rsidRPr="00891888">
              <w:t>Edem2</w:t>
            </w:r>
          </w:p>
        </w:tc>
        <w:tc>
          <w:tcPr>
            <w:tcW w:w="1870" w:type="dxa"/>
          </w:tcPr>
          <w:p w14:paraId="4552417F" w14:textId="77777777" w:rsidR="00B57652" w:rsidRDefault="00B57652" w:rsidP="007B0CDC">
            <w:r w:rsidRPr="00891888">
              <w:t>1.070927645</w:t>
            </w:r>
          </w:p>
        </w:tc>
        <w:tc>
          <w:tcPr>
            <w:tcW w:w="1870" w:type="dxa"/>
          </w:tcPr>
          <w:p w14:paraId="7FA78BDC" w14:textId="77777777" w:rsidR="00B57652" w:rsidRDefault="00B57652" w:rsidP="007B0CDC">
            <w:r w:rsidRPr="00891888">
              <w:t>0.552853603</w:t>
            </w:r>
          </w:p>
        </w:tc>
        <w:tc>
          <w:tcPr>
            <w:tcW w:w="1870" w:type="dxa"/>
          </w:tcPr>
          <w:p w14:paraId="59AD783F" w14:textId="77777777" w:rsidR="00B57652" w:rsidRDefault="00B57652" w:rsidP="007B0CDC">
            <w:r w:rsidRPr="00891888">
              <w:t>0</w:t>
            </w:r>
          </w:p>
        </w:tc>
      </w:tr>
      <w:tr w:rsidR="00B57652" w14:paraId="564703CB" w14:textId="77777777" w:rsidTr="00B57652">
        <w:tc>
          <w:tcPr>
            <w:tcW w:w="1870" w:type="dxa"/>
          </w:tcPr>
          <w:p w14:paraId="46FFA91A" w14:textId="77777777" w:rsidR="00B57652" w:rsidRDefault="00B57652" w:rsidP="007B0CDC">
            <w:r w:rsidRPr="00891888">
              <w:t>FBgn0015024</w:t>
            </w:r>
          </w:p>
        </w:tc>
        <w:tc>
          <w:tcPr>
            <w:tcW w:w="1959" w:type="dxa"/>
          </w:tcPr>
          <w:p w14:paraId="59071632" w14:textId="77777777" w:rsidR="00B57652" w:rsidRDefault="00B57652" w:rsidP="007B0CDC">
            <w:proofErr w:type="spellStart"/>
            <w:r w:rsidRPr="00891888">
              <w:t>CkIalpha</w:t>
            </w:r>
            <w:proofErr w:type="spellEnd"/>
          </w:p>
        </w:tc>
        <w:tc>
          <w:tcPr>
            <w:tcW w:w="1870" w:type="dxa"/>
          </w:tcPr>
          <w:p w14:paraId="7FEB6E80" w14:textId="77777777" w:rsidR="00B57652" w:rsidRDefault="00B57652" w:rsidP="007B0CDC">
            <w:r w:rsidRPr="00891888">
              <w:t>1.065303893</w:t>
            </w:r>
          </w:p>
        </w:tc>
        <w:tc>
          <w:tcPr>
            <w:tcW w:w="1870" w:type="dxa"/>
          </w:tcPr>
          <w:p w14:paraId="05FB2BC0" w14:textId="77777777" w:rsidR="00B57652" w:rsidRDefault="00B57652" w:rsidP="007B0CDC">
            <w:r w:rsidRPr="00891888">
              <w:t>0.947919391</w:t>
            </w:r>
          </w:p>
        </w:tc>
        <w:tc>
          <w:tcPr>
            <w:tcW w:w="1870" w:type="dxa"/>
          </w:tcPr>
          <w:p w14:paraId="0FCA12FC" w14:textId="77777777" w:rsidR="00B57652" w:rsidRDefault="00B57652" w:rsidP="007B0CDC">
            <w:r w:rsidRPr="00891888">
              <w:t>0</w:t>
            </w:r>
          </w:p>
        </w:tc>
      </w:tr>
      <w:tr w:rsidR="00B57652" w14:paraId="6A4D67F3" w14:textId="77777777" w:rsidTr="00B57652">
        <w:tc>
          <w:tcPr>
            <w:tcW w:w="1870" w:type="dxa"/>
          </w:tcPr>
          <w:p w14:paraId="7D697010" w14:textId="77777777" w:rsidR="00B57652" w:rsidRDefault="00B57652" w:rsidP="007B0CDC">
            <w:r w:rsidRPr="00891888">
              <w:t>FBgn0085732</w:t>
            </w:r>
          </w:p>
        </w:tc>
        <w:tc>
          <w:tcPr>
            <w:tcW w:w="1959" w:type="dxa"/>
          </w:tcPr>
          <w:p w14:paraId="50FD168A" w14:textId="77777777" w:rsidR="00B57652" w:rsidRDefault="00B57652" w:rsidP="007B0CDC">
            <w:r w:rsidRPr="00891888">
              <w:t>CR40190</w:t>
            </w:r>
          </w:p>
        </w:tc>
        <w:tc>
          <w:tcPr>
            <w:tcW w:w="1870" w:type="dxa"/>
          </w:tcPr>
          <w:p w14:paraId="1856885F" w14:textId="77777777" w:rsidR="00B57652" w:rsidRDefault="00B57652" w:rsidP="007B0CDC">
            <w:r w:rsidRPr="00891888">
              <w:t>1.061044196</w:t>
            </w:r>
          </w:p>
        </w:tc>
        <w:tc>
          <w:tcPr>
            <w:tcW w:w="1870" w:type="dxa"/>
          </w:tcPr>
          <w:p w14:paraId="4ABA6EFD" w14:textId="77777777" w:rsidR="00B57652" w:rsidRDefault="00B57652" w:rsidP="007B0CDC">
            <w:r w:rsidRPr="00891888">
              <w:t>1.221116213</w:t>
            </w:r>
          </w:p>
        </w:tc>
        <w:tc>
          <w:tcPr>
            <w:tcW w:w="1870" w:type="dxa"/>
          </w:tcPr>
          <w:p w14:paraId="6D40CEE0" w14:textId="77777777" w:rsidR="00B57652" w:rsidRDefault="00B57652" w:rsidP="007B0CDC">
            <w:r w:rsidRPr="00891888">
              <w:t>0</w:t>
            </w:r>
          </w:p>
        </w:tc>
      </w:tr>
      <w:tr w:rsidR="00B57652" w14:paraId="18D62679" w14:textId="77777777" w:rsidTr="00B57652">
        <w:tc>
          <w:tcPr>
            <w:tcW w:w="1870" w:type="dxa"/>
          </w:tcPr>
          <w:p w14:paraId="3699C9CB" w14:textId="77777777" w:rsidR="00B57652" w:rsidRDefault="00B57652" w:rsidP="007B0CDC">
            <w:r w:rsidRPr="00891888">
              <w:t>FBgn0038721</w:t>
            </w:r>
          </w:p>
        </w:tc>
        <w:tc>
          <w:tcPr>
            <w:tcW w:w="1959" w:type="dxa"/>
          </w:tcPr>
          <w:p w14:paraId="44DF3588" w14:textId="77777777" w:rsidR="00B57652" w:rsidRDefault="00B57652" w:rsidP="007B0CDC">
            <w:r w:rsidRPr="00891888">
              <w:t>subdued</w:t>
            </w:r>
          </w:p>
        </w:tc>
        <w:tc>
          <w:tcPr>
            <w:tcW w:w="1870" w:type="dxa"/>
          </w:tcPr>
          <w:p w14:paraId="42157281" w14:textId="77777777" w:rsidR="00B57652" w:rsidRDefault="00B57652" w:rsidP="007B0CDC">
            <w:r w:rsidRPr="00891888">
              <w:t>1.054245228</w:t>
            </w:r>
          </w:p>
        </w:tc>
        <w:tc>
          <w:tcPr>
            <w:tcW w:w="1870" w:type="dxa"/>
          </w:tcPr>
          <w:p w14:paraId="4BD69F5F" w14:textId="77777777" w:rsidR="00B57652" w:rsidRDefault="00B57652" w:rsidP="007B0CDC">
            <w:r w:rsidRPr="00891888">
              <w:t>0.717844144</w:t>
            </w:r>
          </w:p>
        </w:tc>
        <w:tc>
          <w:tcPr>
            <w:tcW w:w="1870" w:type="dxa"/>
          </w:tcPr>
          <w:p w14:paraId="03ACD78E" w14:textId="77777777" w:rsidR="00B57652" w:rsidRDefault="00B57652" w:rsidP="007B0CDC">
            <w:r w:rsidRPr="00891888">
              <w:t>0</w:t>
            </w:r>
          </w:p>
        </w:tc>
      </w:tr>
      <w:tr w:rsidR="00B57652" w14:paraId="0DE078E2" w14:textId="77777777" w:rsidTr="00B57652">
        <w:tc>
          <w:tcPr>
            <w:tcW w:w="1870" w:type="dxa"/>
          </w:tcPr>
          <w:p w14:paraId="6A8EB929" w14:textId="77777777" w:rsidR="00B57652" w:rsidRDefault="00B57652" w:rsidP="007B0CDC">
            <w:r w:rsidRPr="00891888">
              <w:t>FBgn0026196</w:t>
            </w:r>
          </w:p>
        </w:tc>
        <w:tc>
          <w:tcPr>
            <w:tcW w:w="1959" w:type="dxa"/>
          </w:tcPr>
          <w:p w14:paraId="0062457F" w14:textId="77777777" w:rsidR="00B57652" w:rsidRDefault="00B57652" w:rsidP="007B0CDC">
            <w:r w:rsidRPr="00891888">
              <w:t>nop5</w:t>
            </w:r>
          </w:p>
        </w:tc>
        <w:tc>
          <w:tcPr>
            <w:tcW w:w="1870" w:type="dxa"/>
          </w:tcPr>
          <w:p w14:paraId="5510C651" w14:textId="77777777" w:rsidR="00B57652" w:rsidRDefault="00B57652" w:rsidP="007B0CDC">
            <w:r w:rsidRPr="00891888">
              <w:t>1.048194702</w:t>
            </w:r>
          </w:p>
        </w:tc>
        <w:tc>
          <w:tcPr>
            <w:tcW w:w="1870" w:type="dxa"/>
          </w:tcPr>
          <w:p w14:paraId="7F94FF91" w14:textId="77777777" w:rsidR="00B57652" w:rsidRDefault="00B57652" w:rsidP="007B0CDC">
            <w:r w:rsidRPr="00891888">
              <w:t>0.621704073</w:t>
            </w:r>
          </w:p>
        </w:tc>
        <w:tc>
          <w:tcPr>
            <w:tcW w:w="1870" w:type="dxa"/>
          </w:tcPr>
          <w:p w14:paraId="121D6CB8" w14:textId="77777777" w:rsidR="00B57652" w:rsidRDefault="00B57652" w:rsidP="007B0CDC">
            <w:r w:rsidRPr="00891888">
              <w:t>0</w:t>
            </w:r>
          </w:p>
        </w:tc>
      </w:tr>
      <w:tr w:rsidR="00B57652" w14:paraId="6C521EFE" w14:textId="77777777" w:rsidTr="00B57652">
        <w:tc>
          <w:tcPr>
            <w:tcW w:w="1870" w:type="dxa"/>
          </w:tcPr>
          <w:p w14:paraId="778A25C1" w14:textId="77777777" w:rsidR="00B57652" w:rsidRDefault="00B57652" w:rsidP="007B0CDC">
            <w:r w:rsidRPr="00891888">
              <w:t>FBgn0050343</w:t>
            </w:r>
          </w:p>
        </w:tc>
        <w:tc>
          <w:tcPr>
            <w:tcW w:w="1959" w:type="dxa"/>
          </w:tcPr>
          <w:p w14:paraId="09D74B09" w14:textId="77777777" w:rsidR="00B57652" w:rsidRDefault="00B57652" w:rsidP="007B0CDC">
            <w:r w:rsidRPr="00891888">
              <w:t>CG30343</w:t>
            </w:r>
          </w:p>
        </w:tc>
        <w:tc>
          <w:tcPr>
            <w:tcW w:w="1870" w:type="dxa"/>
          </w:tcPr>
          <w:p w14:paraId="23665DBB" w14:textId="77777777" w:rsidR="00B57652" w:rsidRDefault="00B57652" w:rsidP="007B0CDC">
            <w:r w:rsidRPr="00891888">
              <w:t>1.042971182</w:t>
            </w:r>
          </w:p>
        </w:tc>
        <w:tc>
          <w:tcPr>
            <w:tcW w:w="1870" w:type="dxa"/>
          </w:tcPr>
          <w:p w14:paraId="29269106" w14:textId="77777777" w:rsidR="00B57652" w:rsidRDefault="00B57652" w:rsidP="007B0CDC">
            <w:r w:rsidRPr="00891888">
              <w:t>1.209239165</w:t>
            </w:r>
          </w:p>
        </w:tc>
        <w:tc>
          <w:tcPr>
            <w:tcW w:w="1870" w:type="dxa"/>
          </w:tcPr>
          <w:p w14:paraId="47964E99" w14:textId="77777777" w:rsidR="00B57652" w:rsidRDefault="00B57652" w:rsidP="007B0CDC">
            <w:r w:rsidRPr="00891888">
              <w:t>0</w:t>
            </w:r>
          </w:p>
        </w:tc>
      </w:tr>
      <w:tr w:rsidR="00B57652" w14:paraId="70304267" w14:textId="77777777" w:rsidTr="00B57652">
        <w:tc>
          <w:tcPr>
            <w:tcW w:w="1870" w:type="dxa"/>
          </w:tcPr>
          <w:p w14:paraId="257BE731" w14:textId="77777777" w:rsidR="00B57652" w:rsidRDefault="00B57652" w:rsidP="007B0CDC">
            <w:r w:rsidRPr="00891888">
              <w:t>FBgn0263039</w:t>
            </w:r>
          </w:p>
        </w:tc>
        <w:tc>
          <w:tcPr>
            <w:tcW w:w="1959" w:type="dxa"/>
          </w:tcPr>
          <w:p w14:paraId="1D611274" w14:textId="77777777" w:rsidR="00B57652" w:rsidRDefault="00B57652" w:rsidP="007B0CDC">
            <w:r w:rsidRPr="00891888">
              <w:t>CR43334</w:t>
            </w:r>
          </w:p>
        </w:tc>
        <w:tc>
          <w:tcPr>
            <w:tcW w:w="1870" w:type="dxa"/>
          </w:tcPr>
          <w:p w14:paraId="300DA2D7" w14:textId="77777777" w:rsidR="00B57652" w:rsidRDefault="00B57652" w:rsidP="007B0CDC">
            <w:r w:rsidRPr="00891888">
              <w:t>1.041105551</w:t>
            </w:r>
          </w:p>
        </w:tc>
        <w:tc>
          <w:tcPr>
            <w:tcW w:w="1870" w:type="dxa"/>
          </w:tcPr>
          <w:p w14:paraId="162CDC83" w14:textId="77777777" w:rsidR="00B57652" w:rsidRDefault="00B57652" w:rsidP="007B0CDC">
            <w:r w:rsidRPr="00891888">
              <w:t>1.285906401</w:t>
            </w:r>
          </w:p>
        </w:tc>
        <w:tc>
          <w:tcPr>
            <w:tcW w:w="1870" w:type="dxa"/>
          </w:tcPr>
          <w:p w14:paraId="52144F3A" w14:textId="77777777" w:rsidR="00B57652" w:rsidRDefault="00B57652" w:rsidP="007B0CDC">
            <w:r w:rsidRPr="00891888">
              <w:t>1</w:t>
            </w:r>
          </w:p>
        </w:tc>
      </w:tr>
      <w:tr w:rsidR="00B57652" w14:paraId="0F04FBE1" w14:textId="77777777" w:rsidTr="00B57652">
        <w:tc>
          <w:tcPr>
            <w:tcW w:w="1870" w:type="dxa"/>
          </w:tcPr>
          <w:p w14:paraId="06705D90" w14:textId="77777777" w:rsidR="00B57652" w:rsidRDefault="00B57652" w:rsidP="007B0CDC">
            <w:r w:rsidRPr="00891888">
              <w:t>FBgn0016926</w:t>
            </w:r>
          </w:p>
        </w:tc>
        <w:tc>
          <w:tcPr>
            <w:tcW w:w="1959" w:type="dxa"/>
          </w:tcPr>
          <w:p w14:paraId="1FC1FF68" w14:textId="77777777" w:rsidR="00B57652" w:rsidRDefault="00B57652" w:rsidP="007B0CDC">
            <w:proofErr w:type="spellStart"/>
            <w:r w:rsidRPr="00891888">
              <w:t>Pino</w:t>
            </w:r>
            <w:proofErr w:type="spellEnd"/>
          </w:p>
        </w:tc>
        <w:tc>
          <w:tcPr>
            <w:tcW w:w="1870" w:type="dxa"/>
          </w:tcPr>
          <w:p w14:paraId="7070050E" w14:textId="77777777" w:rsidR="00B57652" w:rsidRDefault="00B57652" w:rsidP="007B0CDC">
            <w:r w:rsidRPr="00891888">
              <w:t>1.039019744</w:t>
            </w:r>
          </w:p>
        </w:tc>
        <w:tc>
          <w:tcPr>
            <w:tcW w:w="1870" w:type="dxa"/>
          </w:tcPr>
          <w:p w14:paraId="147EE6D8" w14:textId="77777777" w:rsidR="00B57652" w:rsidRDefault="00B57652" w:rsidP="007B0CDC">
            <w:r w:rsidRPr="00891888">
              <w:t>0.433245323</w:t>
            </w:r>
          </w:p>
        </w:tc>
        <w:tc>
          <w:tcPr>
            <w:tcW w:w="1870" w:type="dxa"/>
          </w:tcPr>
          <w:p w14:paraId="636AB094" w14:textId="77777777" w:rsidR="00B57652" w:rsidRDefault="00B57652" w:rsidP="007B0CDC">
            <w:r w:rsidRPr="00891888">
              <w:t>1</w:t>
            </w:r>
          </w:p>
        </w:tc>
      </w:tr>
      <w:tr w:rsidR="00B57652" w14:paraId="3BA2EF30" w14:textId="77777777" w:rsidTr="00B57652">
        <w:tc>
          <w:tcPr>
            <w:tcW w:w="1870" w:type="dxa"/>
          </w:tcPr>
          <w:p w14:paraId="4D3F9F9C" w14:textId="77777777" w:rsidR="00B57652" w:rsidRDefault="00B57652" w:rsidP="007B0CDC">
            <w:r w:rsidRPr="00891888">
              <w:t>FBgn0039754</w:t>
            </w:r>
          </w:p>
        </w:tc>
        <w:tc>
          <w:tcPr>
            <w:tcW w:w="1959" w:type="dxa"/>
          </w:tcPr>
          <w:p w14:paraId="1CDAF858" w14:textId="77777777" w:rsidR="00B57652" w:rsidRDefault="00B57652" w:rsidP="007B0CDC">
            <w:r w:rsidRPr="00891888">
              <w:t>CG9747</w:t>
            </w:r>
          </w:p>
        </w:tc>
        <w:tc>
          <w:tcPr>
            <w:tcW w:w="1870" w:type="dxa"/>
          </w:tcPr>
          <w:p w14:paraId="17760530" w14:textId="77777777" w:rsidR="00B57652" w:rsidRDefault="00B57652" w:rsidP="007B0CDC">
            <w:r w:rsidRPr="00891888">
              <w:t>1.036892652</w:t>
            </w:r>
          </w:p>
        </w:tc>
        <w:tc>
          <w:tcPr>
            <w:tcW w:w="1870" w:type="dxa"/>
          </w:tcPr>
          <w:p w14:paraId="25B1C547" w14:textId="77777777" w:rsidR="00B57652" w:rsidRDefault="00B57652" w:rsidP="007B0CDC">
            <w:r w:rsidRPr="00891888">
              <w:t>3.594215101</w:t>
            </w:r>
          </w:p>
        </w:tc>
        <w:tc>
          <w:tcPr>
            <w:tcW w:w="1870" w:type="dxa"/>
          </w:tcPr>
          <w:p w14:paraId="2FE9E92B" w14:textId="77777777" w:rsidR="00B57652" w:rsidRDefault="00B57652" w:rsidP="007B0CDC">
            <w:r w:rsidRPr="00891888">
              <w:t>0</w:t>
            </w:r>
          </w:p>
        </w:tc>
      </w:tr>
      <w:tr w:rsidR="00B57652" w14:paraId="2B09A125" w14:textId="77777777" w:rsidTr="00B57652">
        <w:tc>
          <w:tcPr>
            <w:tcW w:w="1870" w:type="dxa"/>
          </w:tcPr>
          <w:p w14:paraId="74BED2BC" w14:textId="77777777" w:rsidR="00B57652" w:rsidRDefault="00B57652" w:rsidP="007B0CDC">
            <w:r w:rsidRPr="00891888">
              <w:t>FBgn0031974</w:t>
            </w:r>
          </w:p>
        </w:tc>
        <w:tc>
          <w:tcPr>
            <w:tcW w:w="1959" w:type="dxa"/>
          </w:tcPr>
          <w:p w14:paraId="57A76F61" w14:textId="77777777" w:rsidR="00B57652" w:rsidRDefault="00B57652" w:rsidP="007B0CDC">
            <w:r w:rsidRPr="00891888">
              <w:t>CG12560</w:t>
            </w:r>
          </w:p>
        </w:tc>
        <w:tc>
          <w:tcPr>
            <w:tcW w:w="1870" w:type="dxa"/>
          </w:tcPr>
          <w:p w14:paraId="4D68CA75" w14:textId="77777777" w:rsidR="00B57652" w:rsidRDefault="00B57652" w:rsidP="007B0CDC">
            <w:r w:rsidRPr="00891888">
              <w:t>1.036752672</w:t>
            </w:r>
          </w:p>
        </w:tc>
        <w:tc>
          <w:tcPr>
            <w:tcW w:w="1870" w:type="dxa"/>
          </w:tcPr>
          <w:p w14:paraId="482BCBC3" w14:textId="77777777" w:rsidR="00B57652" w:rsidRDefault="00B57652" w:rsidP="007B0CDC">
            <w:r w:rsidRPr="00891888">
              <w:t>1.202372773</w:t>
            </w:r>
          </w:p>
        </w:tc>
        <w:tc>
          <w:tcPr>
            <w:tcW w:w="1870" w:type="dxa"/>
          </w:tcPr>
          <w:p w14:paraId="5334C8D6" w14:textId="77777777" w:rsidR="00B57652" w:rsidRDefault="00B57652" w:rsidP="007B0CDC">
            <w:r w:rsidRPr="00891888">
              <w:t>0</w:t>
            </w:r>
          </w:p>
        </w:tc>
      </w:tr>
      <w:tr w:rsidR="00B57652" w14:paraId="15C05DC2" w14:textId="77777777" w:rsidTr="00B57652">
        <w:tc>
          <w:tcPr>
            <w:tcW w:w="1870" w:type="dxa"/>
          </w:tcPr>
          <w:p w14:paraId="2B77D565" w14:textId="77777777" w:rsidR="00B57652" w:rsidRDefault="00B57652" w:rsidP="007B0CDC">
            <w:r w:rsidRPr="00891888">
              <w:t>FBgn0027864</w:t>
            </w:r>
          </w:p>
        </w:tc>
        <w:tc>
          <w:tcPr>
            <w:tcW w:w="1959" w:type="dxa"/>
          </w:tcPr>
          <w:p w14:paraId="2F424C13" w14:textId="77777777" w:rsidR="00B57652" w:rsidRDefault="00B57652" w:rsidP="007B0CDC">
            <w:r w:rsidRPr="00891888">
              <w:t>Ogg1</w:t>
            </w:r>
          </w:p>
        </w:tc>
        <w:tc>
          <w:tcPr>
            <w:tcW w:w="1870" w:type="dxa"/>
          </w:tcPr>
          <w:p w14:paraId="1D6D3A37" w14:textId="77777777" w:rsidR="00B57652" w:rsidRDefault="00B57652" w:rsidP="007B0CDC">
            <w:r w:rsidRPr="00891888">
              <w:t>1.033972461</w:t>
            </w:r>
          </w:p>
        </w:tc>
        <w:tc>
          <w:tcPr>
            <w:tcW w:w="1870" w:type="dxa"/>
          </w:tcPr>
          <w:p w14:paraId="025F0422" w14:textId="77777777" w:rsidR="00B57652" w:rsidRDefault="00B57652" w:rsidP="007B0CDC">
            <w:r w:rsidRPr="00891888">
              <w:t>1.140569435</w:t>
            </w:r>
          </w:p>
        </w:tc>
        <w:tc>
          <w:tcPr>
            <w:tcW w:w="1870" w:type="dxa"/>
          </w:tcPr>
          <w:p w14:paraId="122E5004" w14:textId="77777777" w:rsidR="00B57652" w:rsidRDefault="00B57652" w:rsidP="007B0CDC">
            <w:r w:rsidRPr="00891888">
              <w:t>0</w:t>
            </w:r>
          </w:p>
        </w:tc>
      </w:tr>
      <w:tr w:rsidR="00B57652" w14:paraId="2349F977" w14:textId="77777777" w:rsidTr="00B57652">
        <w:tc>
          <w:tcPr>
            <w:tcW w:w="1870" w:type="dxa"/>
          </w:tcPr>
          <w:p w14:paraId="0FD99DB7" w14:textId="77777777" w:rsidR="00B57652" w:rsidRDefault="00B57652" w:rsidP="007B0CDC">
            <w:r w:rsidRPr="00891888">
              <w:t>FBgn0025693</w:t>
            </w:r>
          </w:p>
        </w:tc>
        <w:tc>
          <w:tcPr>
            <w:tcW w:w="1959" w:type="dxa"/>
          </w:tcPr>
          <w:p w14:paraId="2A843ED6" w14:textId="77777777" w:rsidR="00B57652" w:rsidRDefault="00B57652" w:rsidP="007B0CDC">
            <w:r w:rsidRPr="00891888">
              <w:t>ZnT41F</w:t>
            </w:r>
          </w:p>
        </w:tc>
        <w:tc>
          <w:tcPr>
            <w:tcW w:w="1870" w:type="dxa"/>
          </w:tcPr>
          <w:p w14:paraId="2E6B6AEA" w14:textId="77777777" w:rsidR="00B57652" w:rsidRDefault="00B57652" w:rsidP="007B0CDC">
            <w:r w:rsidRPr="00891888">
              <w:t>1.030153801</w:t>
            </w:r>
          </w:p>
        </w:tc>
        <w:tc>
          <w:tcPr>
            <w:tcW w:w="1870" w:type="dxa"/>
          </w:tcPr>
          <w:p w14:paraId="69F15E4F" w14:textId="77777777" w:rsidR="00B57652" w:rsidRDefault="00B57652" w:rsidP="007B0CDC">
            <w:r w:rsidRPr="00891888">
              <w:t>1.819146304</w:t>
            </w:r>
          </w:p>
        </w:tc>
        <w:tc>
          <w:tcPr>
            <w:tcW w:w="1870" w:type="dxa"/>
          </w:tcPr>
          <w:p w14:paraId="6BBBEB97" w14:textId="77777777" w:rsidR="00B57652" w:rsidRDefault="00B57652" w:rsidP="007B0CDC">
            <w:r w:rsidRPr="00891888">
              <w:t>0</w:t>
            </w:r>
          </w:p>
        </w:tc>
      </w:tr>
      <w:tr w:rsidR="00B57652" w14:paraId="33286F07" w14:textId="77777777" w:rsidTr="00B57652">
        <w:tc>
          <w:tcPr>
            <w:tcW w:w="1870" w:type="dxa"/>
          </w:tcPr>
          <w:p w14:paraId="67F41C93" w14:textId="77777777" w:rsidR="00B57652" w:rsidRDefault="00B57652" w:rsidP="007B0CDC">
            <w:r w:rsidRPr="00891888">
              <w:t>FBgn0266707</w:t>
            </w:r>
          </w:p>
        </w:tc>
        <w:tc>
          <w:tcPr>
            <w:tcW w:w="1959" w:type="dxa"/>
          </w:tcPr>
          <w:p w14:paraId="1AF92525" w14:textId="77777777" w:rsidR="00B57652" w:rsidRDefault="00B57652" w:rsidP="007B0CDC">
            <w:r w:rsidRPr="00891888">
              <w:t>CR45197</w:t>
            </w:r>
          </w:p>
        </w:tc>
        <w:tc>
          <w:tcPr>
            <w:tcW w:w="1870" w:type="dxa"/>
          </w:tcPr>
          <w:p w14:paraId="6312CBF0" w14:textId="77777777" w:rsidR="00B57652" w:rsidRDefault="00B57652" w:rsidP="007B0CDC">
            <w:r w:rsidRPr="00891888">
              <w:t>1.028016075</w:t>
            </w:r>
          </w:p>
        </w:tc>
        <w:tc>
          <w:tcPr>
            <w:tcW w:w="1870" w:type="dxa"/>
          </w:tcPr>
          <w:p w14:paraId="6326ABAC" w14:textId="77777777" w:rsidR="00B57652" w:rsidRDefault="00B57652" w:rsidP="007B0CDC">
            <w:r w:rsidRPr="00891888">
              <w:t>1.341106911</w:t>
            </w:r>
          </w:p>
        </w:tc>
        <w:tc>
          <w:tcPr>
            <w:tcW w:w="1870" w:type="dxa"/>
          </w:tcPr>
          <w:p w14:paraId="5D94DE7E" w14:textId="77777777" w:rsidR="00B57652" w:rsidRDefault="00B57652" w:rsidP="007B0CDC">
            <w:r w:rsidRPr="00891888">
              <w:t>0</w:t>
            </w:r>
          </w:p>
        </w:tc>
      </w:tr>
      <w:tr w:rsidR="00B57652" w14:paraId="5C2787B9" w14:textId="77777777" w:rsidTr="00B57652">
        <w:tc>
          <w:tcPr>
            <w:tcW w:w="1870" w:type="dxa"/>
          </w:tcPr>
          <w:p w14:paraId="31381E8F" w14:textId="77777777" w:rsidR="00B57652" w:rsidRDefault="00B57652" w:rsidP="007B0CDC">
            <w:r w:rsidRPr="00891888">
              <w:t>FBgn0039627</w:t>
            </w:r>
          </w:p>
        </w:tc>
        <w:tc>
          <w:tcPr>
            <w:tcW w:w="1959" w:type="dxa"/>
          </w:tcPr>
          <w:p w14:paraId="50F92492" w14:textId="77777777" w:rsidR="00B57652" w:rsidRDefault="00B57652" w:rsidP="007B0CDC">
            <w:r w:rsidRPr="00891888">
              <w:t>CG11837</w:t>
            </w:r>
          </w:p>
        </w:tc>
        <w:tc>
          <w:tcPr>
            <w:tcW w:w="1870" w:type="dxa"/>
          </w:tcPr>
          <w:p w14:paraId="00FCDFF7" w14:textId="77777777" w:rsidR="00B57652" w:rsidRDefault="00B57652" w:rsidP="007B0CDC">
            <w:r w:rsidRPr="00891888">
              <w:t>1.024408229</w:t>
            </w:r>
          </w:p>
        </w:tc>
        <w:tc>
          <w:tcPr>
            <w:tcW w:w="1870" w:type="dxa"/>
          </w:tcPr>
          <w:p w14:paraId="0028C1EE" w14:textId="77777777" w:rsidR="00B57652" w:rsidRDefault="00B57652" w:rsidP="007B0CDC">
            <w:r w:rsidRPr="00891888">
              <w:t>0.807875423</w:t>
            </w:r>
          </w:p>
        </w:tc>
        <w:tc>
          <w:tcPr>
            <w:tcW w:w="1870" w:type="dxa"/>
          </w:tcPr>
          <w:p w14:paraId="36A4679B" w14:textId="77777777" w:rsidR="00B57652" w:rsidRDefault="00B57652" w:rsidP="007B0CDC">
            <w:r w:rsidRPr="00891888">
              <w:t>0</w:t>
            </w:r>
          </w:p>
        </w:tc>
      </w:tr>
      <w:tr w:rsidR="00B57652" w14:paraId="3A8E6877" w14:textId="77777777" w:rsidTr="00B57652">
        <w:tc>
          <w:tcPr>
            <w:tcW w:w="1870" w:type="dxa"/>
          </w:tcPr>
          <w:p w14:paraId="738EB38C" w14:textId="77777777" w:rsidR="00B57652" w:rsidRDefault="00B57652" w:rsidP="007B0CDC">
            <w:r w:rsidRPr="00891888">
              <w:t>FBgn0263111</w:t>
            </w:r>
          </w:p>
        </w:tc>
        <w:tc>
          <w:tcPr>
            <w:tcW w:w="1959" w:type="dxa"/>
          </w:tcPr>
          <w:p w14:paraId="448AFEEA" w14:textId="77777777" w:rsidR="00B57652" w:rsidRDefault="00B57652" w:rsidP="007B0CDC">
            <w:proofErr w:type="spellStart"/>
            <w:r w:rsidRPr="00891888">
              <w:t>cac</w:t>
            </w:r>
            <w:proofErr w:type="spellEnd"/>
          </w:p>
        </w:tc>
        <w:tc>
          <w:tcPr>
            <w:tcW w:w="1870" w:type="dxa"/>
          </w:tcPr>
          <w:p w14:paraId="236236FE" w14:textId="77777777" w:rsidR="00B57652" w:rsidRDefault="00B57652" w:rsidP="007B0CDC">
            <w:r w:rsidRPr="00891888">
              <w:t>1.022086151</w:t>
            </w:r>
          </w:p>
        </w:tc>
        <w:tc>
          <w:tcPr>
            <w:tcW w:w="1870" w:type="dxa"/>
          </w:tcPr>
          <w:p w14:paraId="09E47BE7" w14:textId="77777777" w:rsidR="00B57652" w:rsidRDefault="00B57652" w:rsidP="007B0CDC">
            <w:r w:rsidRPr="00891888">
              <w:t>1.209095884</w:t>
            </w:r>
          </w:p>
        </w:tc>
        <w:tc>
          <w:tcPr>
            <w:tcW w:w="1870" w:type="dxa"/>
          </w:tcPr>
          <w:p w14:paraId="1D72074A" w14:textId="77777777" w:rsidR="00B57652" w:rsidRDefault="00B57652" w:rsidP="007B0CDC">
            <w:r w:rsidRPr="00891888">
              <w:t>0</w:t>
            </w:r>
          </w:p>
        </w:tc>
      </w:tr>
      <w:tr w:rsidR="00B57652" w14:paraId="4B8B859E" w14:textId="77777777" w:rsidTr="00B57652">
        <w:tc>
          <w:tcPr>
            <w:tcW w:w="1870" w:type="dxa"/>
          </w:tcPr>
          <w:p w14:paraId="044A7B1F" w14:textId="77777777" w:rsidR="00B57652" w:rsidRDefault="00B57652" w:rsidP="007B0CDC">
            <w:r w:rsidRPr="00891888">
              <w:lastRenderedPageBreak/>
              <w:t>FBgn0038419</w:t>
            </w:r>
          </w:p>
        </w:tc>
        <w:tc>
          <w:tcPr>
            <w:tcW w:w="1959" w:type="dxa"/>
          </w:tcPr>
          <w:p w14:paraId="3861F83A" w14:textId="77777777" w:rsidR="00B57652" w:rsidRDefault="00B57652" w:rsidP="007B0CDC">
            <w:r w:rsidRPr="00891888">
              <w:t>CG14879</w:t>
            </w:r>
          </w:p>
        </w:tc>
        <w:tc>
          <w:tcPr>
            <w:tcW w:w="1870" w:type="dxa"/>
          </w:tcPr>
          <w:p w14:paraId="217CAA1B" w14:textId="77777777" w:rsidR="00B57652" w:rsidRDefault="00B57652" w:rsidP="007B0CDC">
            <w:r w:rsidRPr="00891888">
              <w:t>1.02152543</w:t>
            </w:r>
          </w:p>
        </w:tc>
        <w:tc>
          <w:tcPr>
            <w:tcW w:w="1870" w:type="dxa"/>
          </w:tcPr>
          <w:p w14:paraId="469689E7" w14:textId="77777777" w:rsidR="00B57652" w:rsidRDefault="00B57652" w:rsidP="007B0CDC">
            <w:r w:rsidRPr="00891888">
              <w:t>2.061102819</w:t>
            </w:r>
          </w:p>
        </w:tc>
        <w:tc>
          <w:tcPr>
            <w:tcW w:w="1870" w:type="dxa"/>
          </w:tcPr>
          <w:p w14:paraId="18353052" w14:textId="77777777" w:rsidR="00B57652" w:rsidRDefault="00B57652" w:rsidP="007B0CDC">
            <w:r w:rsidRPr="00891888">
              <w:t>0</w:t>
            </w:r>
          </w:p>
        </w:tc>
      </w:tr>
      <w:tr w:rsidR="00B57652" w14:paraId="792A4FF9" w14:textId="77777777" w:rsidTr="00B57652">
        <w:tc>
          <w:tcPr>
            <w:tcW w:w="1870" w:type="dxa"/>
          </w:tcPr>
          <w:p w14:paraId="4291D158" w14:textId="77777777" w:rsidR="00B57652" w:rsidRDefault="00B57652" w:rsidP="007B0CDC">
            <w:r w:rsidRPr="00891888">
              <w:t>FBgn0034246</w:t>
            </w:r>
          </w:p>
        </w:tc>
        <w:tc>
          <w:tcPr>
            <w:tcW w:w="1959" w:type="dxa"/>
          </w:tcPr>
          <w:p w14:paraId="6F18F9BA" w14:textId="77777777" w:rsidR="00B57652" w:rsidRDefault="00B57652" w:rsidP="007B0CDC">
            <w:r w:rsidRPr="00891888">
              <w:t>Dcr-2</w:t>
            </w:r>
          </w:p>
        </w:tc>
        <w:tc>
          <w:tcPr>
            <w:tcW w:w="1870" w:type="dxa"/>
          </w:tcPr>
          <w:p w14:paraId="2C314FD4" w14:textId="77777777" w:rsidR="00B57652" w:rsidRDefault="00B57652" w:rsidP="007B0CDC">
            <w:r w:rsidRPr="00891888">
              <w:t>1.017706746</w:t>
            </w:r>
          </w:p>
        </w:tc>
        <w:tc>
          <w:tcPr>
            <w:tcW w:w="1870" w:type="dxa"/>
          </w:tcPr>
          <w:p w14:paraId="7AD04A35" w14:textId="77777777" w:rsidR="00B57652" w:rsidRDefault="00B57652" w:rsidP="007B0CDC">
            <w:r w:rsidRPr="00891888">
              <w:t>0.413981249</w:t>
            </w:r>
          </w:p>
        </w:tc>
        <w:tc>
          <w:tcPr>
            <w:tcW w:w="1870" w:type="dxa"/>
          </w:tcPr>
          <w:p w14:paraId="23BBDD6C" w14:textId="77777777" w:rsidR="00B57652" w:rsidRDefault="00B57652" w:rsidP="007B0CDC">
            <w:r w:rsidRPr="00891888">
              <w:t>0</w:t>
            </w:r>
          </w:p>
        </w:tc>
      </w:tr>
      <w:tr w:rsidR="00B57652" w14:paraId="42830663" w14:textId="77777777" w:rsidTr="00B57652">
        <w:tc>
          <w:tcPr>
            <w:tcW w:w="1870" w:type="dxa"/>
          </w:tcPr>
          <w:p w14:paraId="674AF831" w14:textId="77777777" w:rsidR="00B57652" w:rsidRDefault="00B57652" w:rsidP="007B0CDC">
            <w:r w:rsidRPr="00891888">
              <w:t>FBgn0036922</w:t>
            </w:r>
          </w:p>
        </w:tc>
        <w:tc>
          <w:tcPr>
            <w:tcW w:w="1959" w:type="dxa"/>
          </w:tcPr>
          <w:p w14:paraId="42207001" w14:textId="77777777" w:rsidR="00B57652" w:rsidRDefault="00B57652" w:rsidP="007B0CDC">
            <w:r w:rsidRPr="00891888">
              <w:t>CG14182</w:t>
            </w:r>
          </w:p>
        </w:tc>
        <w:tc>
          <w:tcPr>
            <w:tcW w:w="1870" w:type="dxa"/>
          </w:tcPr>
          <w:p w14:paraId="7175A808" w14:textId="77777777" w:rsidR="00B57652" w:rsidRDefault="00B57652" w:rsidP="007B0CDC">
            <w:r w:rsidRPr="00891888">
              <w:t>1.017436191</w:t>
            </w:r>
          </w:p>
        </w:tc>
        <w:tc>
          <w:tcPr>
            <w:tcW w:w="1870" w:type="dxa"/>
          </w:tcPr>
          <w:p w14:paraId="49BC3AA9" w14:textId="77777777" w:rsidR="00B57652" w:rsidRDefault="00B57652" w:rsidP="007B0CDC">
            <w:r w:rsidRPr="00891888">
              <w:t>0.601195451</w:t>
            </w:r>
          </w:p>
        </w:tc>
        <w:tc>
          <w:tcPr>
            <w:tcW w:w="1870" w:type="dxa"/>
          </w:tcPr>
          <w:p w14:paraId="552333B2" w14:textId="77777777" w:rsidR="00B57652" w:rsidRDefault="00B57652" w:rsidP="007B0CDC">
            <w:r w:rsidRPr="00891888">
              <w:t>0</w:t>
            </w:r>
          </w:p>
        </w:tc>
      </w:tr>
      <w:tr w:rsidR="00B57652" w14:paraId="373324EF" w14:textId="77777777" w:rsidTr="00B57652">
        <w:tc>
          <w:tcPr>
            <w:tcW w:w="1870" w:type="dxa"/>
          </w:tcPr>
          <w:p w14:paraId="3798CBD2" w14:textId="77777777" w:rsidR="00B57652" w:rsidRDefault="00B57652" w:rsidP="007B0CDC">
            <w:r w:rsidRPr="00891888">
              <w:t>FBgn0033754</w:t>
            </w:r>
          </w:p>
        </w:tc>
        <w:tc>
          <w:tcPr>
            <w:tcW w:w="1959" w:type="dxa"/>
          </w:tcPr>
          <w:p w14:paraId="7BD0188B" w14:textId="77777777" w:rsidR="00B57652" w:rsidRDefault="00B57652" w:rsidP="007B0CDC">
            <w:r w:rsidRPr="00891888">
              <w:t>Ak6</w:t>
            </w:r>
          </w:p>
        </w:tc>
        <w:tc>
          <w:tcPr>
            <w:tcW w:w="1870" w:type="dxa"/>
          </w:tcPr>
          <w:p w14:paraId="794A83DB" w14:textId="77777777" w:rsidR="00B57652" w:rsidRDefault="00B57652" w:rsidP="007B0CDC">
            <w:r w:rsidRPr="00891888">
              <w:t>1.000475891</w:t>
            </w:r>
          </w:p>
        </w:tc>
        <w:tc>
          <w:tcPr>
            <w:tcW w:w="1870" w:type="dxa"/>
          </w:tcPr>
          <w:p w14:paraId="3AB15009" w14:textId="77777777" w:rsidR="00B57652" w:rsidRDefault="00B57652" w:rsidP="007B0CDC">
            <w:r w:rsidRPr="00891888">
              <w:t>1.372727039</w:t>
            </w:r>
          </w:p>
        </w:tc>
        <w:tc>
          <w:tcPr>
            <w:tcW w:w="1870" w:type="dxa"/>
          </w:tcPr>
          <w:p w14:paraId="3F583D44" w14:textId="77777777" w:rsidR="00B57652" w:rsidRDefault="00B57652" w:rsidP="007B0CDC">
            <w:r w:rsidRPr="00891888">
              <w:t>1</w:t>
            </w:r>
          </w:p>
        </w:tc>
      </w:tr>
      <w:tr w:rsidR="00B57652" w14:paraId="741CA2C6" w14:textId="77777777" w:rsidTr="00B57652">
        <w:tc>
          <w:tcPr>
            <w:tcW w:w="1870" w:type="dxa"/>
          </w:tcPr>
          <w:p w14:paraId="401CA663" w14:textId="77777777" w:rsidR="00B57652" w:rsidRDefault="00B57652" w:rsidP="007B0CDC">
            <w:r w:rsidRPr="00891888">
              <w:t>FBgn0025936</w:t>
            </w:r>
          </w:p>
        </w:tc>
        <w:tc>
          <w:tcPr>
            <w:tcW w:w="1959" w:type="dxa"/>
          </w:tcPr>
          <w:p w14:paraId="2627FB55" w14:textId="77777777" w:rsidR="00B57652" w:rsidRDefault="00B57652" w:rsidP="007B0CDC">
            <w:proofErr w:type="spellStart"/>
            <w:r w:rsidRPr="00891888">
              <w:t>Eph</w:t>
            </w:r>
            <w:proofErr w:type="spellEnd"/>
          </w:p>
        </w:tc>
        <w:tc>
          <w:tcPr>
            <w:tcW w:w="1870" w:type="dxa"/>
          </w:tcPr>
          <w:p w14:paraId="66E1BDC6" w14:textId="77777777" w:rsidR="00B57652" w:rsidRDefault="00B57652" w:rsidP="007B0CDC">
            <w:r w:rsidRPr="00891888">
              <w:t>0.997275853</w:t>
            </w:r>
          </w:p>
        </w:tc>
        <w:tc>
          <w:tcPr>
            <w:tcW w:w="1870" w:type="dxa"/>
          </w:tcPr>
          <w:p w14:paraId="7D3A4339" w14:textId="77777777" w:rsidR="00B57652" w:rsidRDefault="00B57652" w:rsidP="007B0CDC">
            <w:r w:rsidRPr="00891888">
              <w:t>0.735572078</w:t>
            </w:r>
          </w:p>
        </w:tc>
        <w:tc>
          <w:tcPr>
            <w:tcW w:w="1870" w:type="dxa"/>
          </w:tcPr>
          <w:p w14:paraId="3F31C9EF" w14:textId="77777777" w:rsidR="00B57652" w:rsidRDefault="00B57652" w:rsidP="007B0CDC">
            <w:r w:rsidRPr="00891888">
              <w:t>1</w:t>
            </w:r>
          </w:p>
        </w:tc>
      </w:tr>
      <w:tr w:rsidR="00B57652" w14:paraId="4489B7CD" w14:textId="77777777" w:rsidTr="00B57652">
        <w:tc>
          <w:tcPr>
            <w:tcW w:w="1870" w:type="dxa"/>
          </w:tcPr>
          <w:p w14:paraId="099D74AD" w14:textId="77777777" w:rsidR="00B57652" w:rsidRDefault="00B57652" w:rsidP="007B0CDC">
            <w:r w:rsidRPr="00891888">
              <w:t>FBgn0001168</w:t>
            </w:r>
          </w:p>
        </w:tc>
        <w:tc>
          <w:tcPr>
            <w:tcW w:w="1959" w:type="dxa"/>
          </w:tcPr>
          <w:p w14:paraId="7891D64E" w14:textId="77777777" w:rsidR="00B57652" w:rsidRDefault="00B57652" w:rsidP="007B0CDC">
            <w:r w:rsidRPr="00891888">
              <w:t>h</w:t>
            </w:r>
          </w:p>
        </w:tc>
        <w:tc>
          <w:tcPr>
            <w:tcW w:w="1870" w:type="dxa"/>
          </w:tcPr>
          <w:p w14:paraId="0DD756CA" w14:textId="77777777" w:rsidR="00B57652" w:rsidRDefault="00B57652" w:rsidP="007B0CDC">
            <w:r w:rsidRPr="00891888">
              <w:t>0.996749705</w:t>
            </w:r>
          </w:p>
        </w:tc>
        <w:tc>
          <w:tcPr>
            <w:tcW w:w="1870" w:type="dxa"/>
          </w:tcPr>
          <w:p w14:paraId="19293EF4" w14:textId="77777777" w:rsidR="00B57652" w:rsidRDefault="00B57652" w:rsidP="007B0CDC">
            <w:r w:rsidRPr="00891888">
              <w:t>1.571086042</w:t>
            </w:r>
          </w:p>
        </w:tc>
        <w:tc>
          <w:tcPr>
            <w:tcW w:w="1870" w:type="dxa"/>
          </w:tcPr>
          <w:p w14:paraId="5E60D9A0" w14:textId="77777777" w:rsidR="00B57652" w:rsidRDefault="00B57652" w:rsidP="007B0CDC">
            <w:r w:rsidRPr="00891888">
              <w:t>0</w:t>
            </w:r>
          </w:p>
        </w:tc>
      </w:tr>
      <w:tr w:rsidR="00B57652" w14:paraId="767F910A" w14:textId="77777777" w:rsidTr="00B57652">
        <w:tc>
          <w:tcPr>
            <w:tcW w:w="1870" w:type="dxa"/>
          </w:tcPr>
          <w:p w14:paraId="725D03CB" w14:textId="77777777" w:rsidR="00B57652" w:rsidRDefault="00B57652" w:rsidP="007B0CDC">
            <w:r w:rsidRPr="00891888">
              <w:t>FBgn0038455</w:t>
            </w:r>
          </w:p>
        </w:tc>
        <w:tc>
          <w:tcPr>
            <w:tcW w:w="1959" w:type="dxa"/>
          </w:tcPr>
          <w:p w14:paraId="75677828" w14:textId="77777777" w:rsidR="00B57652" w:rsidRDefault="00B57652" w:rsidP="007B0CDC">
            <w:r w:rsidRPr="00891888">
              <w:t>CG14907</w:t>
            </w:r>
          </w:p>
        </w:tc>
        <w:tc>
          <w:tcPr>
            <w:tcW w:w="1870" w:type="dxa"/>
          </w:tcPr>
          <w:p w14:paraId="1D7988A6" w14:textId="77777777" w:rsidR="00B57652" w:rsidRDefault="00B57652" w:rsidP="007B0CDC">
            <w:r w:rsidRPr="00891888">
              <w:t>0.993554524</w:t>
            </w:r>
          </w:p>
        </w:tc>
        <w:tc>
          <w:tcPr>
            <w:tcW w:w="1870" w:type="dxa"/>
          </w:tcPr>
          <w:p w14:paraId="5A7C145B" w14:textId="77777777" w:rsidR="00B57652" w:rsidRDefault="00B57652" w:rsidP="007B0CDC">
            <w:r w:rsidRPr="00891888">
              <w:t>0.810388011</w:t>
            </w:r>
          </w:p>
        </w:tc>
        <w:tc>
          <w:tcPr>
            <w:tcW w:w="1870" w:type="dxa"/>
          </w:tcPr>
          <w:p w14:paraId="6525CEE8" w14:textId="77777777" w:rsidR="00B57652" w:rsidRDefault="00B57652" w:rsidP="007B0CDC">
            <w:r w:rsidRPr="00891888">
              <w:t>0</w:t>
            </w:r>
          </w:p>
        </w:tc>
      </w:tr>
      <w:tr w:rsidR="00B57652" w14:paraId="46901EAD" w14:textId="77777777" w:rsidTr="00B57652">
        <w:tc>
          <w:tcPr>
            <w:tcW w:w="1870" w:type="dxa"/>
          </w:tcPr>
          <w:p w14:paraId="16EC2904" w14:textId="77777777" w:rsidR="00B57652" w:rsidRDefault="00B57652" w:rsidP="007B0CDC">
            <w:r w:rsidRPr="00891888">
              <w:t>FBgn0028894</w:t>
            </w:r>
          </w:p>
        </w:tc>
        <w:tc>
          <w:tcPr>
            <w:tcW w:w="1959" w:type="dxa"/>
          </w:tcPr>
          <w:p w14:paraId="7CEE4602" w14:textId="77777777" w:rsidR="00B57652" w:rsidRDefault="00B57652" w:rsidP="007B0CDC">
            <w:r w:rsidRPr="00891888">
              <w:t>CG5869</w:t>
            </w:r>
          </w:p>
        </w:tc>
        <w:tc>
          <w:tcPr>
            <w:tcW w:w="1870" w:type="dxa"/>
          </w:tcPr>
          <w:p w14:paraId="5C00A679" w14:textId="77777777" w:rsidR="00B57652" w:rsidRDefault="00B57652" w:rsidP="007B0CDC">
            <w:r w:rsidRPr="00891888">
              <w:t>0.984177717</w:t>
            </w:r>
          </w:p>
        </w:tc>
        <w:tc>
          <w:tcPr>
            <w:tcW w:w="1870" w:type="dxa"/>
          </w:tcPr>
          <w:p w14:paraId="1FFF5197" w14:textId="77777777" w:rsidR="00B57652" w:rsidRDefault="00B57652" w:rsidP="007B0CDC">
            <w:r w:rsidRPr="00891888">
              <w:t>1.06942427</w:t>
            </w:r>
          </w:p>
        </w:tc>
        <w:tc>
          <w:tcPr>
            <w:tcW w:w="1870" w:type="dxa"/>
          </w:tcPr>
          <w:p w14:paraId="20E9DB55" w14:textId="77777777" w:rsidR="00B57652" w:rsidRDefault="00B57652" w:rsidP="007B0CDC">
            <w:r w:rsidRPr="00891888">
              <w:t>0</w:t>
            </w:r>
          </w:p>
        </w:tc>
      </w:tr>
      <w:tr w:rsidR="00B57652" w14:paraId="3585A8B2" w14:textId="77777777" w:rsidTr="00B57652">
        <w:tc>
          <w:tcPr>
            <w:tcW w:w="1870" w:type="dxa"/>
          </w:tcPr>
          <w:p w14:paraId="21F5A1AD" w14:textId="77777777" w:rsidR="00B57652" w:rsidRDefault="00B57652" w:rsidP="007B0CDC">
            <w:r w:rsidRPr="00891888">
              <w:t>FBgn0032208</w:t>
            </w:r>
          </w:p>
        </w:tc>
        <w:tc>
          <w:tcPr>
            <w:tcW w:w="1959" w:type="dxa"/>
          </w:tcPr>
          <w:p w14:paraId="6748209E" w14:textId="77777777" w:rsidR="00B57652" w:rsidRDefault="00B57652" w:rsidP="007B0CDC">
            <w:r w:rsidRPr="00891888">
              <w:t>CG5604</w:t>
            </w:r>
          </w:p>
        </w:tc>
        <w:tc>
          <w:tcPr>
            <w:tcW w:w="1870" w:type="dxa"/>
          </w:tcPr>
          <w:p w14:paraId="55184522" w14:textId="77777777" w:rsidR="00B57652" w:rsidRDefault="00B57652" w:rsidP="007B0CDC">
            <w:r w:rsidRPr="00891888">
              <w:t>0.981460532</w:t>
            </w:r>
          </w:p>
        </w:tc>
        <w:tc>
          <w:tcPr>
            <w:tcW w:w="1870" w:type="dxa"/>
          </w:tcPr>
          <w:p w14:paraId="1F210D3C" w14:textId="77777777" w:rsidR="00B57652" w:rsidRDefault="00B57652" w:rsidP="007B0CDC">
            <w:r w:rsidRPr="00891888">
              <w:t>0.374720478</w:t>
            </w:r>
          </w:p>
        </w:tc>
        <w:tc>
          <w:tcPr>
            <w:tcW w:w="1870" w:type="dxa"/>
          </w:tcPr>
          <w:p w14:paraId="52056F24" w14:textId="77777777" w:rsidR="00B57652" w:rsidRDefault="00B57652" w:rsidP="007B0CDC">
            <w:r w:rsidRPr="00891888">
              <w:t>1</w:t>
            </w:r>
          </w:p>
        </w:tc>
      </w:tr>
      <w:tr w:rsidR="00B57652" w14:paraId="282B4706" w14:textId="77777777" w:rsidTr="00B57652">
        <w:tc>
          <w:tcPr>
            <w:tcW w:w="1870" w:type="dxa"/>
          </w:tcPr>
          <w:p w14:paraId="63A58EBA" w14:textId="77777777" w:rsidR="00B57652" w:rsidRDefault="00B57652" w:rsidP="007B0CDC">
            <w:r w:rsidRPr="00891888">
              <w:t>FBgn0036569</w:t>
            </w:r>
          </w:p>
        </w:tc>
        <w:tc>
          <w:tcPr>
            <w:tcW w:w="1959" w:type="dxa"/>
          </w:tcPr>
          <w:p w14:paraId="61615C25" w14:textId="77777777" w:rsidR="00B57652" w:rsidRDefault="00B57652" w:rsidP="007B0CDC">
            <w:r w:rsidRPr="00891888">
              <w:t>CG5414</w:t>
            </w:r>
          </w:p>
        </w:tc>
        <w:tc>
          <w:tcPr>
            <w:tcW w:w="1870" w:type="dxa"/>
          </w:tcPr>
          <w:p w14:paraId="6F18EAD4" w14:textId="77777777" w:rsidR="00B57652" w:rsidRDefault="00B57652" w:rsidP="007B0CDC">
            <w:r w:rsidRPr="00891888">
              <w:t>0.973688023</w:t>
            </w:r>
          </w:p>
        </w:tc>
        <w:tc>
          <w:tcPr>
            <w:tcW w:w="1870" w:type="dxa"/>
          </w:tcPr>
          <w:p w14:paraId="29F5BCBB" w14:textId="77777777" w:rsidR="00B57652" w:rsidRDefault="00B57652" w:rsidP="007B0CDC">
            <w:r w:rsidRPr="00891888">
              <w:t>0.801247475</w:t>
            </w:r>
          </w:p>
        </w:tc>
        <w:tc>
          <w:tcPr>
            <w:tcW w:w="1870" w:type="dxa"/>
          </w:tcPr>
          <w:p w14:paraId="53561332" w14:textId="77777777" w:rsidR="00B57652" w:rsidRDefault="00B57652" w:rsidP="007B0CDC">
            <w:r w:rsidRPr="00891888">
              <w:t>0</w:t>
            </w:r>
          </w:p>
        </w:tc>
      </w:tr>
      <w:tr w:rsidR="00B57652" w14:paraId="22B4B9C3" w14:textId="77777777" w:rsidTr="00B57652">
        <w:tc>
          <w:tcPr>
            <w:tcW w:w="1870" w:type="dxa"/>
          </w:tcPr>
          <w:p w14:paraId="1F506D33" w14:textId="77777777" w:rsidR="00B57652" w:rsidRDefault="00B57652" w:rsidP="007B0CDC">
            <w:r w:rsidRPr="00891888">
              <w:t>FBgn0045800</w:t>
            </w:r>
          </w:p>
        </w:tc>
        <w:tc>
          <w:tcPr>
            <w:tcW w:w="1959" w:type="dxa"/>
          </w:tcPr>
          <w:p w14:paraId="6B7A03F5" w14:textId="77777777" w:rsidR="00B57652" w:rsidRDefault="00B57652" w:rsidP="007B0CDC">
            <w:r w:rsidRPr="00891888">
              <w:t>Uhg1</w:t>
            </w:r>
          </w:p>
        </w:tc>
        <w:tc>
          <w:tcPr>
            <w:tcW w:w="1870" w:type="dxa"/>
          </w:tcPr>
          <w:p w14:paraId="42F6C451" w14:textId="77777777" w:rsidR="00B57652" w:rsidRDefault="00B57652" w:rsidP="007B0CDC">
            <w:r w:rsidRPr="00891888">
              <w:t>0.970470697</w:t>
            </w:r>
          </w:p>
        </w:tc>
        <w:tc>
          <w:tcPr>
            <w:tcW w:w="1870" w:type="dxa"/>
          </w:tcPr>
          <w:p w14:paraId="0FD62A13" w14:textId="77777777" w:rsidR="00B57652" w:rsidRDefault="00B57652" w:rsidP="007B0CDC">
            <w:r w:rsidRPr="00891888">
              <w:t>2.392898443</w:t>
            </w:r>
          </w:p>
        </w:tc>
        <w:tc>
          <w:tcPr>
            <w:tcW w:w="1870" w:type="dxa"/>
          </w:tcPr>
          <w:p w14:paraId="2618DBCB" w14:textId="77777777" w:rsidR="00B57652" w:rsidRDefault="00B57652" w:rsidP="007B0CDC">
            <w:r w:rsidRPr="00891888">
              <w:t>1</w:t>
            </w:r>
          </w:p>
        </w:tc>
      </w:tr>
      <w:tr w:rsidR="00B57652" w14:paraId="5721D378" w14:textId="77777777" w:rsidTr="00B57652">
        <w:tc>
          <w:tcPr>
            <w:tcW w:w="1870" w:type="dxa"/>
          </w:tcPr>
          <w:p w14:paraId="0A473E77" w14:textId="77777777" w:rsidR="00B57652" w:rsidRDefault="00B57652" w:rsidP="007B0CDC">
            <w:r w:rsidRPr="00891888">
              <w:t>FBgn0039241</w:t>
            </w:r>
          </w:p>
        </w:tc>
        <w:tc>
          <w:tcPr>
            <w:tcW w:w="1959" w:type="dxa"/>
          </w:tcPr>
          <w:p w14:paraId="6A341FCA" w14:textId="77777777" w:rsidR="00B57652" w:rsidRDefault="00B57652" w:rsidP="007B0CDC">
            <w:r w:rsidRPr="00891888">
              <w:t>CG11089</w:t>
            </w:r>
          </w:p>
        </w:tc>
        <w:tc>
          <w:tcPr>
            <w:tcW w:w="1870" w:type="dxa"/>
          </w:tcPr>
          <w:p w14:paraId="6CB469F0" w14:textId="77777777" w:rsidR="00B57652" w:rsidRDefault="00B57652" w:rsidP="007B0CDC">
            <w:r w:rsidRPr="00891888">
              <w:t>0.969753297</w:t>
            </w:r>
          </w:p>
        </w:tc>
        <w:tc>
          <w:tcPr>
            <w:tcW w:w="1870" w:type="dxa"/>
          </w:tcPr>
          <w:p w14:paraId="6051090F" w14:textId="77777777" w:rsidR="00B57652" w:rsidRDefault="00B57652" w:rsidP="007B0CDC">
            <w:r w:rsidRPr="00891888">
              <w:t>0.411318335</w:t>
            </w:r>
          </w:p>
        </w:tc>
        <w:tc>
          <w:tcPr>
            <w:tcW w:w="1870" w:type="dxa"/>
          </w:tcPr>
          <w:p w14:paraId="1FD55B71" w14:textId="77777777" w:rsidR="00B57652" w:rsidRDefault="00B57652" w:rsidP="007B0CDC">
            <w:r w:rsidRPr="00891888">
              <w:t>0</w:t>
            </w:r>
          </w:p>
        </w:tc>
      </w:tr>
      <w:tr w:rsidR="00B57652" w14:paraId="29361466" w14:textId="77777777" w:rsidTr="00B57652">
        <w:tc>
          <w:tcPr>
            <w:tcW w:w="1870" w:type="dxa"/>
          </w:tcPr>
          <w:p w14:paraId="47BA7F21" w14:textId="77777777" w:rsidR="00B57652" w:rsidRDefault="00B57652" w:rsidP="007B0CDC">
            <w:r w:rsidRPr="00891888">
              <w:t>FBgn0011592</w:t>
            </w:r>
          </w:p>
        </w:tc>
        <w:tc>
          <w:tcPr>
            <w:tcW w:w="1959" w:type="dxa"/>
          </w:tcPr>
          <w:p w14:paraId="58ABFB57" w14:textId="77777777" w:rsidR="00B57652" w:rsidRDefault="00B57652" w:rsidP="007B0CDC">
            <w:proofErr w:type="spellStart"/>
            <w:r w:rsidRPr="00891888">
              <w:t>fra</w:t>
            </w:r>
            <w:proofErr w:type="spellEnd"/>
          </w:p>
        </w:tc>
        <w:tc>
          <w:tcPr>
            <w:tcW w:w="1870" w:type="dxa"/>
          </w:tcPr>
          <w:p w14:paraId="58D61717" w14:textId="77777777" w:rsidR="00B57652" w:rsidRDefault="00B57652" w:rsidP="007B0CDC">
            <w:r w:rsidRPr="00891888">
              <w:t>0.959488022</w:t>
            </w:r>
          </w:p>
        </w:tc>
        <w:tc>
          <w:tcPr>
            <w:tcW w:w="1870" w:type="dxa"/>
          </w:tcPr>
          <w:p w14:paraId="2840A912" w14:textId="77777777" w:rsidR="00B57652" w:rsidRDefault="00B57652" w:rsidP="007B0CDC">
            <w:r w:rsidRPr="00891888">
              <w:t>0.514001457</w:t>
            </w:r>
          </w:p>
        </w:tc>
        <w:tc>
          <w:tcPr>
            <w:tcW w:w="1870" w:type="dxa"/>
          </w:tcPr>
          <w:p w14:paraId="53A2D79A" w14:textId="77777777" w:rsidR="00B57652" w:rsidRDefault="00B57652" w:rsidP="007B0CDC">
            <w:r w:rsidRPr="00891888">
              <w:t>0</w:t>
            </w:r>
          </w:p>
        </w:tc>
      </w:tr>
      <w:tr w:rsidR="00B57652" w14:paraId="5B3A8BD0" w14:textId="77777777" w:rsidTr="00B57652">
        <w:tc>
          <w:tcPr>
            <w:tcW w:w="1870" w:type="dxa"/>
          </w:tcPr>
          <w:p w14:paraId="1AB964A6" w14:textId="77777777" w:rsidR="00B57652" w:rsidRDefault="00B57652" w:rsidP="007B0CDC">
            <w:r w:rsidRPr="00891888">
              <w:t>FBgn0266350</w:t>
            </w:r>
          </w:p>
        </w:tc>
        <w:tc>
          <w:tcPr>
            <w:tcW w:w="1959" w:type="dxa"/>
          </w:tcPr>
          <w:p w14:paraId="5556F4BE" w14:textId="77777777" w:rsidR="00B57652" w:rsidRDefault="00B57652" w:rsidP="007B0CDC">
            <w:r w:rsidRPr="00891888">
              <w:t>CR44999</w:t>
            </w:r>
          </w:p>
        </w:tc>
        <w:tc>
          <w:tcPr>
            <w:tcW w:w="1870" w:type="dxa"/>
          </w:tcPr>
          <w:p w14:paraId="03F7FEF5" w14:textId="77777777" w:rsidR="00B57652" w:rsidRDefault="00B57652" w:rsidP="007B0CDC">
            <w:r w:rsidRPr="00891888">
              <w:t>0.957284312</w:t>
            </w:r>
          </w:p>
        </w:tc>
        <w:tc>
          <w:tcPr>
            <w:tcW w:w="1870" w:type="dxa"/>
          </w:tcPr>
          <w:p w14:paraId="5BFCBFFD" w14:textId="77777777" w:rsidR="00B57652" w:rsidRDefault="00B57652" w:rsidP="007B0CDC">
            <w:r w:rsidRPr="00891888">
              <w:t>0.666818748</w:t>
            </w:r>
          </w:p>
        </w:tc>
        <w:tc>
          <w:tcPr>
            <w:tcW w:w="1870" w:type="dxa"/>
          </w:tcPr>
          <w:p w14:paraId="0A5E3597" w14:textId="77777777" w:rsidR="00B57652" w:rsidRDefault="00B57652" w:rsidP="007B0CDC">
            <w:r w:rsidRPr="00891888">
              <w:t>1</w:t>
            </w:r>
          </w:p>
        </w:tc>
      </w:tr>
      <w:tr w:rsidR="00B57652" w14:paraId="7656FA55" w14:textId="77777777" w:rsidTr="00B57652">
        <w:tc>
          <w:tcPr>
            <w:tcW w:w="1870" w:type="dxa"/>
          </w:tcPr>
          <w:p w14:paraId="70129FF9" w14:textId="77777777" w:rsidR="00B57652" w:rsidRDefault="00B57652" w:rsidP="007B0CDC">
            <w:r w:rsidRPr="00891888">
              <w:t>FBgn0267081</w:t>
            </w:r>
          </w:p>
        </w:tc>
        <w:tc>
          <w:tcPr>
            <w:tcW w:w="1959" w:type="dxa"/>
          </w:tcPr>
          <w:p w14:paraId="15900580" w14:textId="77777777" w:rsidR="00B57652" w:rsidRDefault="00B57652" w:rsidP="007B0CDC">
            <w:r w:rsidRPr="00891888">
              <w:t>CR45525</w:t>
            </w:r>
          </w:p>
        </w:tc>
        <w:tc>
          <w:tcPr>
            <w:tcW w:w="1870" w:type="dxa"/>
          </w:tcPr>
          <w:p w14:paraId="512FC4A8" w14:textId="77777777" w:rsidR="00B57652" w:rsidRDefault="00B57652" w:rsidP="007B0CDC">
            <w:r w:rsidRPr="00891888">
              <w:t>0.956818461</w:t>
            </w:r>
          </w:p>
        </w:tc>
        <w:tc>
          <w:tcPr>
            <w:tcW w:w="1870" w:type="dxa"/>
          </w:tcPr>
          <w:p w14:paraId="309853F9" w14:textId="77777777" w:rsidR="00B57652" w:rsidRDefault="00B57652" w:rsidP="007B0CDC">
            <w:r w:rsidRPr="00891888">
              <w:t>1.317362935</w:t>
            </w:r>
          </w:p>
        </w:tc>
        <w:tc>
          <w:tcPr>
            <w:tcW w:w="1870" w:type="dxa"/>
          </w:tcPr>
          <w:p w14:paraId="5EDA435C" w14:textId="77777777" w:rsidR="00B57652" w:rsidRDefault="00B57652" w:rsidP="007B0CDC">
            <w:r w:rsidRPr="00891888">
              <w:t>1</w:t>
            </w:r>
          </w:p>
        </w:tc>
      </w:tr>
      <w:tr w:rsidR="00B57652" w14:paraId="7CE3E6A2" w14:textId="77777777" w:rsidTr="00B57652">
        <w:tc>
          <w:tcPr>
            <w:tcW w:w="1870" w:type="dxa"/>
          </w:tcPr>
          <w:p w14:paraId="01CE8DE3" w14:textId="77777777" w:rsidR="00B57652" w:rsidRDefault="00B57652" w:rsidP="007B0CDC">
            <w:r w:rsidRPr="00891888">
              <w:t>FBgn0037531</w:t>
            </w:r>
          </w:p>
        </w:tc>
        <w:tc>
          <w:tcPr>
            <w:tcW w:w="1959" w:type="dxa"/>
          </w:tcPr>
          <w:p w14:paraId="6C25EC71" w14:textId="77777777" w:rsidR="00B57652" w:rsidRDefault="00B57652" w:rsidP="007B0CDC">
            <w:r w:rsidRPr="00891888">
              <w:t>CG10445</w:t>
            </w:r>
          </w:p>
        </w:tc>
        <w:tc>
          <w:tcPr>
            <w:tcW w:w="1870" w:type="dxa"/>
          </w:tcPr>
          <w:p w14:paraId="05ECA6FD" w14:textId="77777777" w:rsidR="00B57652" w:rsidRDefault="00B57652" w:rsidP="007B0CDC">
            <w:r w:rsidRPr="00891888">
              <w:t>0.950364903</w:t>
            </w:r>
          </w:p>
        </w:tc>
        <w:tc>
          <w:tcPr>
            <w:tcW w:w="1870" w:type="dxa"/>
          </w:tcPr>
          <w:p w14:paraId="62CEECBC" w14:textId="77777777" w:rsidR="00B57652" w:rsidRDefault="00B57652" w:rsidP="007B0CDC">
            <w:r w:rsidRPr="00891888">
              <w:t>0.511457167</w:t>
            </w:r>
          </w:p>
        </w:tc>
        <w:tc>
          <w:tcPr>
            <w:tcW w:w="1870" w:type="dxa"/>
          </w:tcPr>
          <w:p w14:paraId="375CC44F" w14:textId="77777777" w:rsidR="00B57652" w:rsidRDefault="00B57652" w:rsidP="007B0CDC">
            <w:r w:rsidRPr="00891888">
              <w:t>1</w:t>
            </w:r>
          </w:p>
        </w:tc>
      </w:tr>
      <w:tr w:rsidR="00B57652" w14:paraId="3EFD43CA" w14:textId="77777777" w:rsidTr="00B57652">
        <w:tc>
          <w:tcPr>
            <w:tcW w:w="1870" w:type="dxa"/>
          </w:tcPr>
          <w:p w14:paraId="4E13D02F" w14:textId="77777777" w:rsidR="00B57652" w:rsidRDefault="00B57652" w:rsidP="007B0CDC">
            <w:r w:rsidRPr="00891888">
              <w:t>FBgn0035986</w:t>
            </w:r>
          </w:p>
        </w:tc>
        <w:tc>
          <w:tcPr>
            <w:tcW w:w="1959" w:type="dxa"/>
          </w:tcPr>
          <w:p w14:paraId="69267450" w14:textId="77777777" w:rsidR="00B57652" w:rsidRDefault="00B57652" w:rsidP="007B0CDC">
            <w:r w:rsidRPr="00891888">
              <w:t>CG4022</w:t>
            </w:r>
          </w:p>
        </w:tc>
        <w:tc>
          <w:tcPr>
            <w:tcW w:w="1870" w:type="dxa"/>
          </w:tcPr>
          <w:p w14:paraId="034907B8" w14:textId="77777777" w:rsidR="00B57652" w:rsidRDefault="00B57652" w:rsidP="007B0CDC">
            <w:r w:rsidRPr="00891888">
              <w:t>0.947338706</w:t>
            </w:r>
          </w:p>
        </w:tc>
        <w:tc>
          <w:tcPr>
            <w:tcW w:w="1870" w:type="dxa"/>
          </w:tcPr>
          <w:p w14:paraId="23B9CB7A" w14:textId="77777777" w:rsidR="00B57652" w:rsidRDefault="00B57652" w:rsidP="007B0CDC">
            <w:r w:rsidRPr="00891888">
              <w:t>0.672520145</w:t>
            </w:r>
          </w:p>
        </w:tc>
        <w:tc>
          <w:tcPr>
            <w:tcW w:w="1870" w:type="dxa"/>
          </w:tcPr>
          <w:p w14:paraId="29BFD28D" w14:textId="77777777" w:rsidR="00B57652" w:rsidRDefault="00B57652" w:rsidP="007B0CDC">
            <w:r w:rsidRPr="00891888">
              <w:t>0</w:t>
            </w:r>
          </w:p>
        </w:tc>
      </w:tr>
      <w:tr w:rsidR="00B57652" w14:paraId="0F9B0430" w14:textId="77777777" w:rsidTr="00B57652">
        <w:tc>
          <w:tcPr>
            <w:tcW w:w="1870" w:type="dxa"/>
          </w:tcPr>
          <w:p w14:paraId="151E6AB0" w14:textId="77777777" w:rsidR="00B57652" w:rsidRDefault="00B57652" w:rsidP="007B0CDC">
            <w:r w:rsidRPr="00891888">
              <w:t>FBgn0031894</w:t>
            </w:r>
          </w:p>
        </w:tc>
        <w:tc>
          <w:tcPr>
            <w:tcW w:w="1959" w:type="dxa"/>
          </w:tcPr>
          <w:p w14:paraId="4AEF8E4B" w14:textId="77777777" w:rsidR="00B57652" w:rsidRDefault="00B57652" w:rsidP="007B0CDC">
            <w:r w:rsidRPr="00891888">
              <w:t>CG4496</w:t>
            </w:r>
          </w:p>
        </w:tc>
        <w:tc>
          <w:tcPr>
            <w:tcW w:w="1870" w:type="dxa"/>
          </w:tcPr>
          <w:p w14:paraId="6332C177" w14:textId="77777777" w:rsidR="00B57652" w:rsidRDefault="00B57652" w:rsidP="007B0CDC">
            <w:r w:rsidRPr="00891888">
              <w:t>0.940945026</w:t>
            </w:r>
          </w:p>
        </w:tc>
        <w:tc>
          <w:tcPr>
            <w:tcW w:w="1870" w:type="dxa"/>
          </w:tcPr>
          <w:p w14:paraId="2D34D37D" w14:textId="77777777" w:rsidR="00B57652" w:rsidRDefault="00B57652" w:rsidP="007B0CDC">
            <w:r w:rsidRPr="00891888">
              <w:t>1.717255235</w:t>
            </w:r>
          </w:p>
        </w:tc>
        <w:tc>
          <w:tcPr>
            <w:tcW w:w="1870" w:type="dxa"/>
          </w:tcPr>
          <w:p w14:paraId="5EA23368" w14:textId="77777777" w:rsidR="00B57652" w:rsidRDefault="00B57652" w:rsidP="007B0CDC">
            <w:r w:rsidRPr="00891888">
              <w:t>1</w:t>
            </w:r>
          </w:p>
        </w:tc>
      </w:tr>
      <w:tr w:rsidR="00B57652" w14:paraId="749D29CD" w14:textId="77777777" w:rsidTr="00B57652">
        <w:tc>
          <w:tcPr>
            <w:tcW w:w="1870" w:type="dxa"/>
          </w:tcPr>
          <w:p w14:paraId="48FC4C06" w14:textId="77777777" w:rsidR="00B57652" w:rsidRDefault="00B57652" w:rsidP="007B0CDC">
            <w:r w:rsidRPr="00891888">
              <w:t>FBgn0030583</w:t>
            </w:r>
          </w:p>
        </w:tc>
        <w:tc>
          <w:tcPr>
            <w:tcW w:w="1959" w:type="dxa"/>
          </w:tcPr>
          <w:p w14:paraId="11FD70ED" w14:textId="77777777" w:rsidR="00B57652" w:rsidRDefault="00B57652" w:rsidP="007B0CDC">
            <w:r w:rsidRPr="00891888">
              <w:t>CG14410</w:t>
            </w:r>
          </w:p>
        </w:tc>
        <w:tc>
          <w:tcPr>
            <w:tcW w:w="1870" w:type="dxa"/>
          </w:tcPr>
          <w:p w14:paraId="42E1F968" w14:textId="77777777" w:rsidR="00B57652" w:rsidRDefault="00B57652" w:rsidP="007B0CDC">
            <w:r w:rsidRPr="00891888">
              <w:t>0.940432744</w:t>
            </w:r>
          </w:p>
        </w:tc>
        <w:tc>
          <w:tcPr>
            <w:tcW w:w="1870" w:type="dxa"/>
          </w:tcPr>
          <w:p w14:paraId="7229E54B" w14:textId="77777777" w:rsidR="00B57652" w:rsidRDefault="00B57652" w:rsidP="007B0CDC">
            <w:r w:rsidRPr="00891888">
              <w:t>2.097107612</w:t>
            </w:r>
          </w:p>
        </w:tc>
        <w:tc>
          <w:tcPr>
            <w:tcW w:w="1870" w:type="dxa"/>
          </w:tcPr>
          <w:p w14:paraId="4C4E5845" w14:textId="77777777" w:rsidR="00B57652" w:rsidRDefault="00B57652" w:rsidP="007B0CDC">
            <w:r w:rsidRPr="00891888">
              <w:t>0</w:t>
            </w:r>
          </w:p>
        </w:tc>
      </w:tr>
      <w:tr w:rsidR="00B57652" w14:paraId="332B377F" w14:textId="77777777" w:rsidTr="00B57652">
        <w:tc>
          <w:tcPr>
            <w:tcW w:w="1870" w:type="dxa"/>
          </w:tcPr>
          <w:p w14:paraId="4C599C67" w14:textId="77777777" w:rsidR="00B57652" w:rsidRDefault="00B57652" w:rsidP="007B0CDC">
            <w:r w:rsidRPr="00891888">
              <w:t>FBgn0051373</w:t>
            </w:r>
          </w:p>
        </w:tc>
        <w:tc>
          <w:tcPr>
            <w:tcW w:w="1959" w:type="dxa"/>
          </w:tcPr>
          <w:p w14:paraId="24D1E9DF" w14:textId="77777777" w:rsidR="00B57652" w:rsidRDefault="00B57652" w:rsidP="007B0CDC">
            <w:r w:rsidRPr="00891888">
              <w:t>CG31373</w:t>
            </w:r>
          </w:p>
        </w:tc>
        <w:tc>
          <w:tcPr>
            <w:tcW w:w="1870" w:type="dxa"/>
          </w:tcPr>
          <w:p w14:paraId="2405CA4F" w14:textId="77777777" w:rsidR="00B57652" w:rsidRDefault="00B57652" w:rsidP="007B0CDC">
            <w:r w:rsidRPr="00891888">
              <w:t>0.940142241</w:t>
            </w:r>
          </w:p>
        </w:tc>
        <w:tc>
          <w:tcPr>
            <w:tcW w:w="1870" w:type="dxa"/>
          </w:tcPr>
          <w:p w14:paraId="0D2EF851" w14:textId="77777777" w:rsidR="00B57652" w:rsidRDefault="00B57652" w:rsidP="007B0CDC">
            <w:r w:rsidRPr="00891888">
              <w:t>1.544891262</w:t>
            </w:r>
          </w:p>
        </w:tc>
        <w:tc>
          <w:tcPr>
            <w:tcW w:w="1870" w:type="dxa"/>
          </w:tcPr>
          <w:p w14:paraId="5DF8F711" w14:textId="77777777" w:rsidR="00B57652" w:rsidRDefault="00B57652" w:rsidP="007B0CDC">
            <w:r w:rsidRPr="00891888">
              <w:t>0</w:t>
            </w:r>
          </w:p>
        </w:tc>
      </w:tr>
      <w:tr w:rsidR="00B57652" w14:paraId="4941AFF9" w14:textId="77777777" w:rsidTr="00B57652">
        <w:tc>
          <w:tcPr>
            <w:tcW w:w="1870" w:type="dxa"/>
          </w:tcPr>
          <w:p w14:paraId="1BFCC154" w14:textId="77777777" w:rsidR="00B57652" w:rsidRDefault="00B57652" w:rsidP="007B0CDC">
            <w:r w:rsidRPr="00891888">
              <w:t>FBgn0030573</w:t>
            </w:r>
          </w:p>
        </w:tc>
        <w:tc>
          <w:tcPr>
            <w:tcW w:w="1959" w:type="dxa"/>
          </w:tcPr>
          <w:p w14:paraId="4A918437" w14:textId="77777777" w:rsidR="00B57652" w:rsidRDefault="00B57652" w:rsidP="007B0CDC">
            <w:r w:rsidRPr="00891888">
              <w:t>nmdyn-D6</w:t>
            </w:r>
          </w:p>
        </w:tc>
        <w:tc>
          <w:tcPr>
            <w:tcW w:w="1870" w:type="dxa"/>
          </w:tcPr>
          <w:p w14:paraId="4B89FD82" w14:textId="77777777" w:rsidR="00B57652" w:rsidRDefault="00B57652" w:rsidP="007B0CDC">
            <w:r w:rsidRPr="00891888">
              <w:t>0.932890758</w:t>
            </w:r>
          </w:p>
        </w:tc>
        <w:tc>
          <w:tcPr>
            <w:tcW w:w="1870" w:type="dxa"/>
          </w:tcPr>
          <w:p w14:paraId="07CF41AA" w14:textId="77777777" w:rsidR="00B57652" w:rsidRDefault="00B57652" w:rsidP="007B0CDC">
            <w:r w:rsidRPr="00891888">
              <w:t>0.561137908</w:t>
            </w:r>
          </w:p>
        </w:tc>
        <w:tc>
          <w:tcPr>
            <w:tcW w:w="1870" w:type="dxa"/>
          </w:tcPr>
          <w:p w14:paraId="3516DDA4" w14:textId="77777777" w:rsidR="00B57652" w:rsidRDefault="00B57652" w:rsidP="007B0CDC">
            <w:r w:rsidRPr="00891888">
              <w:t>1</w:t>
            </w:r>
          </w:p>
        </w:tc>
      </w:tr>
      <w:tr w:rsidR="00B57652" w14:paraId="6ED203E9" w14:textId="77777777" w:rsidTr="00B57652">
        <w:tc>
          <w:tcPr>
            <w:tcW w:w="1870" w:type="dxa"/>
          </w:tcPr>
          <w:p w14:paraId="7808C3A9" w14:textId="77777777" w:rsidR="00B57652" w:rsidRDefault="00B57652" w:rsidP="007B0CDC">
            <w:r w:rsidRPr="00891888">
              <w:t>FBgn0015541</w:t>
            </w:r>
          </w:p>
        </w:tc>
        <w:tc>
          <w:tcPr>
            <w:tcW w:w="1959" w:type="dxa"/>
          </w:tcPr>
          <w:p w14:paraId="0347334B" w14:textId="77777777" w:rsidR="00B57652" w:rsidRDefault="00B57652" w:rsidP="007B0CDC">
            <w:proofErr w:type="spellStart"/>
            <w:r w:rsidRPr="00891888">
              <w:t>sda</w:t>
            </w:r>
            <w:proofErr w:type="spellEnd"/>
          </w:p>
        </w:tc>
        <w:tc>
          <w:tcPr>
            <w:tcW w:w="1870" w:type="dxa"/>
          </w:tcPr>
          <w:p w14:paraId="5D877253" w14:textId="77777777" w:rsidR="00B57652" w:rsidRDefault="00B57652" w:rsidP="007B0CDC">
            <w:r w:rsidRPr="00891888">
              <w:t>0.931000189</w:t>
            </w:r>
          </w:p>
        </w:tc>
        <w:tc>
          <w:tcPr>
            <w:tcW w:w="1870" w:type="dxa"/>
          </w:tcPr>
          <w:p w14:paraId="3039CF32" w14:textId="77777777" w:rsidR="00B57652" w:rsidRDefault="00B57652" w:rsidP="007B0CDC">
            <w:r w:rsidRPr="00891888">
              <w:t>1.852151383</w:t>
            </w:r>
          </w:p>
        </w:tc>
        <w:tc>
          <w:tcPr>
            <w:tcW w:w="1870" w:type="dxa"/>
          </w:tcPr>
          <w:p w14:paraId="34CE7101" w14:textId="77777777" w:rsidR="00B57652" w:rsidRDefault="00B57652" w:rsidP="007B0CDC">
            <w:r w:rsidRPr="00891888">
              <w:t>0</w:t>
            </w:r>
          </w:p>
        </w:tc>
      </w:tr>
      <w:tr w:rsidR="00B57652" w14:paraId="64492DE8" w14:textId="77777777" w:rsidTr="00B57652">
        <w:tc>
          <w:tcPr>
            <w:tcW w:w="1870" w:type="dxa"/>
          </w:tcPr>
          <w:p w14:paraId="09ECE59A" w14:textId="77777777" w:rsidR="00B57652" w:rsidRDefault="00B57652" w:rsidP="007B0CDC">
            <w:r w:rsidRPr="00891888">
              <w:t>FBgn0267041</w:t>
            </w:r>
          </w:p>
        </w:tc>
        <w:tc>
          <w:tcPr>
            <w:tcW w:w="1959" w:type="dxa"/>
          </w:tcPr>
          <w:p w14:paraId="60310468" w14:textId="77777777" w:rsidR="00B57652" w:rsidRDefault="00B57652" w:rsidP="007B0CDC">
            <w:r w:rsidRPr="00891888">
              <w:t>CR45485</w:t>
            </w:r>
          </w:p>
        </w:tc>
        <w:tc>
          <w:tcPr>
            <w:tcW w:w="1870" w:type="dxa"/>
          </w:tcPr>
          <w:p w14:paraId="53830437" w14:textId="77777777" w:rsidR="00B57652" w:rsidRDefault="00B57652" w:rsidP="007B0CDC">
            <w:r w:rsidRPr="00891888">
              <w:t>0.930613046</w:t>
            </w:r>
          </w:p>
        </w:tc>
        <w:tc>
          <w:tcPr>
            <w:tcW w:w="1870" w:type="dxa"/>
          </w:tcPr>
          <w:p w14:paraId="6445842D" w14:textId="77777777" w:rsidR="00B57652" w:rsidRDefault="00B57652" w:rsidP="007B0CDC">
            <w:r w:rsidRPr="00891888">
              <w:t>1.608902123</w:t>
            </w:r>
          </w:p>
        </w:tc>
        <w:tc>
          <w:tcPr>
            <w:tcW w:w="1870" w:type="dxa"/>
          </w:tcPr>
          <w:p w14:paraId="59EC9627" w14:textId="77777777" w:rsidR="00B57652" w:rsidRDefault="00B57652" w:rsidP="007B0CDC">
            <w:r w:rsidRPr="00891888">
              <w:t>0</w:t>
            </w:r>
          </w:p>
        </w:tc>
      </w:tr>
      <w:tr w:rsidR="00B57652" w14:paraId="00BF541F" w14:textId="77777777" w:rsidTr="00B57652">
        <w:tc>
          <w:tcPr>
            <w:tcW w:w="1870" w:type="dxa"/>
          </w:tcPr>
          <w:p w14:paraId="66731204" w14:textId="77777777" w:rsidR="00B57652" w:rsidRDefault="00B57652" w:rsidP="007B0CDC">
            <w:r w:rsidRPr="00891888">
              <w:t>FBgn0029686</w:t>
            </w:r>
          </w:p>
        </w:tc>
        <w:tc>
          <w:tcPr>
            <w:tcW w:w="1959" w:type="dxa"/>
          </w:tcPr>
          <w:p w14:paraId="67872381" w14:textId="77777777" w:rsidR="00B57652" w:rsidRDefault="00B57652" w:rsidP="007B0CDC">
            <w:r w:rsidRPr="00891888">
              <w:t>CG2941</w:t>
            </w:r>
          </w:p>
        </w:tc>
        <w:tc>
          <w:tcPr>
            <w:tcW w:w="1870" w:type="dxa"/>
          </w:tcPr>
          <w:p w14:paraId="4669F5F6" w14:textId="77777777" w:rsidR="00B57652" w:rsidRDefault="00B57652" w:rsidP="007B0CDC">
            <w:r w:rsidRPr="00891888">
              <w:t>0.929315517</w:t>
            </w:r>
          </w:p>
        </w:tc>
        <w:tc>
          <w:tcPr>
            <w:tcW w:w="1870" w:type="dxa"/>
          </w:tcPr>
          <w:p w14:paraId="6A0DBFFF" w14:textId="77777777" w:rsidR="00B57652" w:rsidRDefault="00B57652" w:rsidP="007B0CDC">
            <w:r w:rsidRPr="00891888">
              <w:t>0.664054033</w:t>
            </w:r>
          </w:p>
        </w:tc>
        <w:tc>
          <w:tcPr>
            <w:tcW w:w="1870" w:type="dxa"/>
          </w:tcPr>
          <w:p w14:paraId="2C8B8D7A" w14:textId="77777777" w:rsidR="00B57652" w:rsidRDefault="00B57652" w:rsidP="007B0CDC">
            <w:r w:rsidRPr="00891888">
              <w:t>0</w:t>
            </w:r>
          </w:p>
        </w:tc>
      </w:tr>
      <w:tr w:rsidR="00B57652" w14:paraId="07DE9FC2" w14:textId="77777777" w:rsidTr="00B57652">
        <w:tc>
          <w:tcPr>
            <w:tcW w:w="1870" w:type="dxa"/>
          </w:tcPr>
          <w:p w14:paraId="470AD1B9" w14:textId="77777777" w:rsidR="00B57652" w:rsidRDefault="00B57652" w:rsidP="007B0CDC">
            <w:r w:rsidRPr="00891888">
              <w:t>FBgn0266181</w:t>
            </w:r>
          </w:p>
        </w:tc>
        <w:tc>
          <w:tcPr>
            <w:tcW w:w="1959" w:type="dxa"/>
          </w:tcPr>
          <w:p w14:paraId="051C8359" w14:textId="77777777" w:rsidR="00B57652" w:rsidRDefault="00B57652" w:rsidP="007B0CDC">
            <w:r w:rsidRPr="00891888">
              <w:t>CRG</w:t>
            </w:r>
          </w:p>
        </w:tc>
        <w:tc>
          <w:tcPr>
            <w:tcW w:w="1870" w:type="dxa"/>
          </w:tcPr>
          <w:p w14:paraId="31E7A3CE" w14:textId="77777777" w:rsidR="00B57652" w:rsidRDefault="00B57652" w:rsidP="007B0CDC">
            <w:r w:rsidRPr="00891888">
              <w:t>0.926461215</w:t>
            </w:r>
          </w:p>
        </w:tc>
        <w:tc>
          <w:tcPr>
            <w:tcW w:w="1870" w:type="dxa"/>
          </w:tcPr>
          <w:p w14:paraId="1E83F1B3" w14:textId="77777777" w:rsidR="00B57652" w:rsidRDefault="00B57652" w:rsidP="007B0CDC">
            <w:r w:rsidRPr="00891888">
              <w:t>0.863982472</w:t>
            </w:r>
          </w:p>
        </w:tc>
        <w:tc>
          <w:tcPr>
            <w:tcW w:w="1870" w:type="dxa"/>
          </w:tcPr>
          <w:p w14:paraId="46DC2E07" w14:textId="77777777" w:rsidR="00B57652" w:rsidRDefault="00B57652" w:rsidP="007B0CDC">
            <w:r w:rsidRPr="00891888">
              <w:t>0</w:t>
            </w:r>
          </w:p>
        </w:tc>
      </w:tr>
      <w:tr w:rsidR="00B57652" w14:paraId="07A39113" w14:textId="77777777" w:rsidTr="00B57652">
        <w:tc>
          <w:tcPr>
            <w:tcW w:w="1870" w:type="dxa"/>
          </w:tcPr>
          <w:p w14:paraId="02A38775" w14:textId="77777777" w:rsidR="00B57652" w:rsidRDefault="00B57652" w:rsidP="007B0CDC">
            <w:r w:rsidRPr="00891888">
              <w:t>FBgn0003444</w:t>
            </w:r>
          </w:p>
        </w:tc>
        <w:tc>
          <w:tcPr>
            <w:tcW w:w="1959" w:type="dxa"/>
          </w:tcPr>
          <w:p w14:paraId="56904CE6" w14:textId="77777777" w:rsidR="00B57652" w:rsidRDefault="00B57652" w:rsidP="007B0CDC">
            <w:proofErr w:type="spellStart"/>
            <w:r w:rsidRPr="00891888">
              <w:t>smo</w:t>
            </w:r>
            <w:proofErr w:type="spellEnd"/>
          </w:p>
        </w:tc>
        <w:tc>
          <w:tcPr>
            <w:tcW w:w="1870" w:type="dxa"/>
          </w:tcPr>
          <w:p w14:paraId="78E2F2A3" w14:textId="77777777" w:rsidR="00B57652" w:rsidRDefault="00B57652" w:rsidP="007B0CDC">
            <w:r w:rsidRPr="00891888">
              <w:t>0.923243506</w:t>
            </w:r>
          </w:p>
        </w:tc>
        <w:tc>
          <w:tcPr>
            <w:tcW w:w="1870" w:type="dxa"/>
          </w:tcPr>
          <w:p w14:paraId="35835B50" w14:textId="77777777" w:rsidR="00B57652" w:rsidRDefault="00B57652" w:rsidP="007B0CDC">
            <w:r w:rsidRPr="00891888">
              <w:t>0.500663918</w:t>
            </w:r>
          </w:p>
        </w:tc>
        <w:tc>
          <w:tcPr>
            <w:tcW w:w="1870" w:type="dxa"/>
          </w:tcPr>
          <w:p w14:paraId="0B52EEE5" w14:textId="77777777" w:rsidR="00B57652" w:rsidRDefault="00B57652" w:rsidP="007B0CDC">
            <w:r w:rsidRPr="00891888">
              <w:t>0</w:t>
            </w:r>
          </w:p>
        </w:tc>
      </w:tr>
      <w:tr w:rsidR="00B57652" w14:paraId="7E886120" w14:textId="77777777" w:rsidTr="00B57652">
        <w:tc>
          <w:tcPr>
            <w:tcW w:w="1870" w:type="dxa"/>
          </w:tcPr>
          <w:p w14:paraId="29013D20" w14:textId="77777777" w:rsidR="00B57652" w:rsidRDefault="00B57652" w:rsidP="007B0CDC">
            <w:r w:rsidRPr="00891888">
              <w:t>FBgn0025800</w:t>
            </w:r>
          </w:p>
        </w:tc>
        <w:tc>
          <w:tcPr>
            <w:tcW w:w="1959" w:type="dxa"/>
          </w:tcPr>
          <w:p w14:paraId="2F92C972" w14:textId="77777777" w:rsidR="00B57652" w:rsidRDefault="00B57652" w:rsidP="007B0CDC">
            <w:proofErr w:type="spellStart"/>
            <w:r w:rsidRPr="00891888">
              <w:t>Smox</w:t>
            </w:r>
            <w:proofErr w:type="spellEnd"/>
          </w:p>
        </w:tc>
        <w:tc>
          <w:tcPr>
            <w:tcW w:w="1870" w:type="dxa"/>
          </w:tcPr>
          <w:p w14:paraId="2D46E592" w14:textId="77777777" w:rsidR="00B57652" w:rsidRDefault="00B57652" w:rsidP="007B0CDC">
            <w:r w:rsidRPr="00891888">
              <w:t>0.922340607</w:t>
            </w:r>
          </w:p>
        </w:tc>
        <w:tc>
          <w:tcPr>
            <w:tcW w:w="1870" w:type="dxa"/>
          </w:tcPr>
          <w:p w14:paraId="13E1CCA3" w14:textId="77777777" w:rsidR="00B57652" w:rsidRDefault="00B57652" w:rsidP="007B0CDC">
            <w:r w:rsidRPr="00891888">
              <w:t>0.575430688</w:t>
            </w:r>
          </w:p>
        </w:tc>
        <w:tc>
          <w:tcPr>
            <w:tcW w:w="1870" w:type="dxa"/>
          </w:tcPr>
          <w:p w14:paraId="58743E56" w14:textId="77777777" w:rsidR="00B57652" w:rsidRDefault="00B57652" w:rsidP="007B0CDC">
            <w:r w:rsidRPr="00891888">
              <w:t>1</w:t>
            </w:r>
          </w:p>
        </w:tc>
      </w:tr>
      <w:tr w:rsidR="00B57652" w14:paraId="023A4E8A" w14:textId="77777777" w:rsidTr="00B57652">
        <w:tc>
          <w:tcPr>
            <w:tcW w:w="1870" w:type="dxa"/>
          </w:tcPr>
          <w:p w14:paraId="5102FA71" w14:textId="77777777" w:rsidR="00B57652" w:rsidRDefault="00B57652" w:rsidP="007B0CDC">
            <w:r w:rsidRPr="00891888">
              <w:t>FBgn0261373</w:t>
            </w:r>
          </w:p>
        </w:tc>
        <w:tc>
          <w:tcPr>
            <w:tcW w:w="1959" w:type="dxa"/>
          </w:tcPr>
          <w:p w14:paraId="7A4E9797" w14:textId="77777777" w:rsidR="00B57652" w:rsidRDefault="00B57652" w:rsidP="007B0CDC">
            <w:r w:rsidRPr="00891888">
              <w:t>CG33228</w:t>
            </w:r>
          </w:p>
        </w:tc>
        <w:tc>
          <w:tcPr>
            <w:tcW w:w="1870" w:type="dxa"/>
          </w:tcPr>
          <w:p w14:paraId="341A7431" w14:textId="77777777" w:rsidR="00B57652" w:rsidRDefault="00B57652" w:rsidP="007B0CDC">
            <w:r w:rsidRPr="00891888">
              <w:t>0.921826336</w:t>
            </w:r>
          </w:p>
        </w:tc>
        <w:tc>
          <w:tcPr>
            <w:tcW w:w="1870" w:type="dxa"/>
          </w:tcPr>
          <w:p w14:paraId="75E84AD9" w14:textId="77777777" w:rsidR="00B57652" w:rsidRDefault="00B57652" w:rsidP="007B0CDC">
            <w:r w:rsidRPr="00891888">
              <w:t>0.919122751</w:t>
            </w:r>
          </w:p>
        </w:tc>
        <w:tc>
          <w:tcPr>
            <w:tcW w:w="1870" w:type="dxa"/>
          </w:tcPr>
          <w:p w14:paraId="6B8C58DF" w14:textId="77777777" w:rsidR="00B57652" w:rsidRDefault="00B57652" w:rsidP="007B0CDC">
            <w:r w:rsidRPr="00891888">
              <w:t>0</w:t>
            </w:r>
          </w:p>
        </w:tc>
      </w:tr>
      <w:tr w:rsidR="00B57652" w14:paraId="3E41AF4B" w14:textId="77777777" w:rsidTr="00B57652">
        <w:tc>
          <w:tcPr>
            <w:tcW w:w="1870" w:type="dxa"/>
          </w:tcPr>
          <w:p w14:paraId="11E3AA6D" w14:textId="77777777" w:rsidR="00B57652" w:rsidRDefault="00B57652" w:rsidP="007B0CDC">
            <w:r w:rsidRPr="00891888">
              <w:t>FBgn0035083</w:t>
            </w:r>
          </w:p>
        </w:tc>
        <w:tc>
          <w:tcPr>
            <w:tcW w:w="1959" w:type="dxa"/>
          </w:tcPr>
          <w:p w14:paraId="660DC41B" w14:textId="77777777" w:rsidR="00B57652" w:rsidRDefault="00B57652" w:rsidP="007B0CDC">
            <w:r w:rsidRPr="00891888">
              <w:t>Tina-1</w:t>
            </w:r>
          </w:p>
        </w:tc>
        <w:tc>
          <w:tcPr>
            <w:tcW w:w="1870" w:type="dxa"/>
          </w:tcPr>
          <w:p w14:paraId="39292C9B" w14:textId="77777777" w:rsidR="00B57652" w:rsidRDefault="00B57652" w:rsidP="007B0CDC">
            <w:r w:rsidRPr="00891888">
              <w:t>0.919806923</w:t>
            </w:r>
          </w:p>
        </w:tc>
        <w:tc>
          <w:tcPr>
            <w:tcW w:w="1870" w:type="dxa"/>
          </w:tcPr>
          <w:p w14:paraId="7BA10641" w14:textId="77777777" w:rsidR="00B57652" w:rsidRDefault="00B57652" w:rsidP="007B0CDC">
            <w:r w:rsidRPr="00891888">
              <w:t>0.748479095</w:t>
            </w:r>
          </w:p>
        </w:tc>
        <w:tc>
          <w:tcPr>
            <w:tcW w:w="1870" w:type="dxa"/>
          </w:tcPr>
          <w:p w14:paraId="6B79E48C" w14:textId="77777777" w:rsidR="00B57652" w:rsidRDefault="00B57652" w:rsidP="007B0CDC">
            <w:r w:rsidRPr="00891888">
              <w:t>1</w:t>
            </w:r>
          </w:p>
        </w:tc>
      </w:tr>
      <w:tr w:rsidR="00B57652" w14:paraId="6EB44C85" w14:textId="77777777" w:rsidTr="00B57652">
        <w:tc>
          <w:tcPr>
            <w:tcW w:w="1870" w:type="dxa"/>
          </w:tcPr>
          <w:p w14:paraId="78EEA164" w14:textId="77777777" w:rsidR="00B57652" w:rsidRDefault="00B57652" w:rsidP="007B0CDC">
            <w:r w:rsidRPr="00891888">
              <w:t>FBgn0028426</w:t>
            </w:r>
          </w:p>
        </w:tc>
        <w:tc>
          <w:tcPr>
            <w:tcW w:w="1959" w:type="dxa"/>
          </w:tcPr>
          <w:p w14:paraId="75B26EAA" w14:textId="77777777" w:rsidR="00B57652" w:rsidRDefault="00B57652" w:rsidP="007B0CDC">
            <w:r w:rsidRPr="00891888">
              <w:t>JhI-1</w:t>
            </w:r>
          </w:p>
        </w:tc>
        <w:tc>
          <w:tcPr>
            <w:tcW w:w="1870" w:type="dxa"/>
          </w:tcPr>
          <w:p w14:paraId="594C5AFB" w14:textId="77777777" w:rsidR="00B57652" w:rsidRDefault="00B57652" w:rsidP="007B0CDC">
            <w:r w:rsidRPr="00891888">
              <w:t>0.914345277</w:t>
            </w:r>
          </w:p>
        </w:tc>
        <w:tc>
          <w:tcPr>
            <w:tcW w:w="1870" w:type="dxa"/>
          </w:tcPr>
          <w:p w14:paraId="614B2653" w14:textId="77777777" w:rsidR="00B57652" w:rsidRDefault="00B57652" w:rsidP="007B0CDC">
            <w:r w:rsidRPr="00891888">
              <w:t>0.674607406</w:t>
            </w:r>
          </w:p>
        </w:tc>
        <w:tc>
          <w:tcPr>
            <w:tcW w:w="1870" w:type="dxa"/>
          </w:tcPr>
          <w:p w14:paraId="1B0A2183" w14:textId="77777777" w:rsidR="00B57652" w:rsidRDefault="00B57652" w:rsidP="007B0CDC">
            <w:r w:rsidRPr="00891888">
              <w:t>0</w:t>
            </w:r>
          </w:p>
        </w:tc>
      </w:tr>
      <w:tr w:rsidR="00B57652" w14:paraId="18F2507B" w14:textId="77777777" w:rsidTr="00B57652">
        <w:tc>
          <w:tcPr>
            <w:tcW w:w="1870" w:type="dxa"/>
          </w:tcPr>
          <w:p w14:paraId="15E8716C" w14:textId="77777777" w:rsidR="00B57652" w:rsidRDefault="00B57652" w:rsidP="007B0CDC">
            <w:r w:rsidRPr="00891888">
              <w:t>FBgn0052554</w:t>
            </w:r>
          </w:p>
        </w:tc>
        <w:tc>
          <w:tcPr>
            <w:tcW w:w="1959" w:type="dxa"/>
          </w:tcPr>
          <w:p w14:paraId="1153ED51" w14:textId="77777777" w:rsidR="00B57652" w:rsidRDefault="00B57652" w:rsidP="007B0CDC">
            <w:r w:rsidRPr="00891888">
              <w:t>CG32554</w:t>
            </w:r>
          </w:p>
        </w:tc>
        <w:tc>
          <w:tcPr>
            <w:tcW w:w="1870" w:type="dxa"/>
          </w:tcPr>
          <w:p w14:paraId="5BC3EEED" w14:textId="77777777" w:rsidR="00B57652" w:rsidRDefault="00B57652" w:rsidP="007B0CDC">
            <w:r w:rsidRPr="00891888">
              <w:t>0.900061188</w:t>
            </w:r>
          </w:p>
        </w:tc>
        <w:tc>
          <w:tcPr>
            <w:tcW w:w="1870" w:type="dxa"/>
          </w:tcPr>
          <w:p w14:paraId="06B1E446" w14:textId="77777777" w:rsidR="00B57652" w:rsidRDefault="00B57652" w:rsidP="007B0CDC">
            <w:r w:rsidRPr="00891888">
              <w:t>1.04949435</w:t>
            </w:r>
          </w:p>
        </w:tc>
        <w:tc>
          <w:tcPr>
            <w:tcW w:w="1870" w:type="dxa"/>
          </w:tcPr>
          <w:p w14:paraId="718F13AA" w14:textId="77777777" w:rsidR="00B57652" w:rsidRDefault="00B57652" w:rsidP="007B0CDC">
            <w:r w:rsidRPr="00891888">
              <w:t>0</w:t>
            </w:r>
          </w:p>
        </w:tc>
      </w:tr>
      <w:tr w:rsidR="00B57652" w14:paraId="74A58144" w14:textId="77777777" w:rsidTr="00B57652">
        <w:tc>
          <w:tcPr>
            <w:tcW w:w="1870" w:type="dxa"/>
          </w:tcPr>
          <w:p w14:paraId="23062B91" w14:textId="77777777" w:rsidR="00B57652" w:rsidRDefault="00B57652" w:rsidP="007B0CDC">
            <w:r w:rsidRPr="00891888">
              <w:t>FBgn0030660</w:t>
            </w:r>
          </w:p>
        </w:tc>
        <w:tc>
          <w:tcPr>
            <w:tcW w:w="1959" w:type="dxa"/>
          </w:tcPr>
          <w:p w14:paraId="3EC22BF3" w14:textId="77777777" w:rsidR="00B57652" w:rsidRDefault="00B57652" w:rsidP="007B0CDC">
            <w:r w:rsidRPr="00891888">
              <w:t>CG8097</w:t>
            </w:r>
          </w:p>
        </w:tc>
        <w:tc>
          <w:tcPr>
            <w:tcW w:w="1870" w:type="dxa"/>
          </w:tcPr>
          <w:p w14:paraId="3A1CCDB0" w14:textId="77777777" w:rsidR="00B57652" w:rsidRDefault="00B57652" w:rsidP="007B0CDC">
            <w:r w:rsidRPr="00891888">
              <w:t>0.895027025</w:t>
            </w:r>
          </w:p>
        </w:tc>
        <w:tc>
          <w:tcPr>
            <w:tcW w:w="1870" w:type="dxa"/>
          </w:tcPr>
          <w:p w14:paraId="7E0BAC8E" w14:textId="77777777" w:rsidR="00B57652" w:rsidRDefault="00B57652" w:rsidP="007B0CDC">
            <w:r w:rsidRPr="00891888">
              <w:t>1.084697422</w:t>
            </w:r>
          </w:p>
        </w:tc>
        <w:tc>
          <w:tcPr>
            <w:tcW w:w="1870" w:type="dxa"/>
          </w:tcPr>
          <w:p w14:paraId="20E7B8B3" w14:textId="77777777" w:rsidR="00B57652" w:rsidRDefault="00B57652" w:rsidP="007B0CDC">
            <w:r w:rsidRPr="00891888">
              <w:t>1</w:t>
            </w:r>
          </w:p>
        </w:tc>
      </w:tr>
      <w:tr w:rsidR="00B57652" w14:paraId="74A5093F" w14:textId="77777777" w:rsidTr="00B57652">
        <w:tc>
          <w:tcPr>
            <w:tcW w:w="1870" w:type="dxa"/>
          </w:tcPr>
          <w:p w14:paraId="0C5D1088" w14:textId="77777777" w:rsidR="00B57652" w:rsidRDefault="00B57652" w:rsidP="007B0CDC">
            <w:r w:rsidRPr="00891888">
              <w:t>FBgn0032305</w:t>
            </w:r>
          </w:p>
        </w:tc>
        <w:tc>
          <w:tcPr>
            <w:tcW w:w="1959" w:type="dxa"/>
          </w:tcPr>
          <w:p w14:paraId="694FEA93" w14:textId="77777777" w:rsidR="00B57652" w:rsidRDefault="00B57652" w:rsidP="007B0CDC">
            <w:r w:rsidRPr="00891888">
              <w:t>CG6700</w:t>
            </w:r>
          </w:p>
        </w:tc>
        <w:tc>
          <w:tcPr>
            <w:tcW w:w="1870" w:type="dxa"/>
          </w:tcPr>
          <w:p w14:paraId="39E6F9F2" w14:textId="77777777" w:rsidR="00B57652" w:rsidRDefault="00B57652" w:rsidP="007B0CDC">
            <w:r w:rsidRPr="00891888">
              <w:t>0.890291389</w:t>
            </w:r>
          </w:p>
        </w:tc>
        <w:tc>
          <w:tcPr>
            <w:tcW w:w="1870" w:type="dxa"/>
          </w:tcPr>
          <w:p w14:paraId="6D0F8C02" w14:textId="77777777" w:rsidR="00B57652" w:rsidRDefault="00B57652" w:rsidP="007B0CDC">
            <w:r w:rsidRPr="00891888">
              <w:t>0.478764622</w:t>
            </w:r>
          </w:p>
        </w:tc>
        <w:tc>
          <w:tcPr>
            <w:tcW w:w="1870" w:type="dxa"/>
          </w:tcPr>
          <w:p w14:paraId="087B136E" w14:textId="77777777" w:rsidR="00B57652" w:rsidRDefault="00B57652" w:rsidP="007B0CDC">
            <w:r w:rsidRPr="00891888">
              <w:t>0</w:t>
            </w:r>
          </w:p>
        </w:tc>
      </w:tr>
      <w:tr w:rsidR="00B57652" w14:paraId="0CA71CF1" w14:textId="77777777" w:rsidTr="00B57652">
        <w:tc>
          <w:tcPr>
            <w:tcW w:w="1870" w:type="dxa"/>
          </w:tcPr>
          <w:p w14:paraId="7A60AF1E" w14:textId="77777777" w:rsidR="00B57652" w:rsidRDefault="00B57652" w:rsidP="007B0CDC">
            <w:r w:rsidRPr="00891888">
              <w:t>FBgn0036770</w:t>
            </w:r>
          </w:p>
        </w:tc>
        <w:tc>
          <w:tcPr>
            <w:tcW w:w="1959" w:type="dxa"/>
          </w:tcPr>
          <w:p w14:paraId="6A2B0E34" w14:textId="77777777" w:rsidR="00B57652" w:rsidRDefault="00B57652" w:rsidP="007B0CDC">
            <w:proofErr w:type="spellStart"/>
            <w:r w:rsidRPr="00891888">
              <w:t>Prestin</w:t>
            </w:r>
            <w:proofErr w:type="spellEnd"/>
          </w:p>
        </w:tc>
        <w:tc>
          <w:tcPr>
            <w:tcW w:w="1870" w:type="dxa"/>
          </w:tcPr>
          <w:p w14:paraId="10CCC7EC" w14:textId="77777777" w:rsidR="00B57652" w:rsidRDefault="00B57652" w:rsidP="007B0CDC">
            <w:r w:rsidRPr="00891888">
              <w:t>0.889989579</w:t>
            </w:r>
          </w:p>
        </w:tc>
        <w:tc>
          <w:tcPr>
            <w:tcW w:w="1870" w:type="dxa"/>
          </w:tcPr>
          <w:p w14:paraId="1B1E52D9" w14:textId="77777777" w:rsidR="00B57652" w:rsidRDefault="00B57652" w:rsidP="007B0CDC">
            <w:r w:rsidRPr="00891888">
              <w:t>0.405706801</w:t>
            </w:r>
          </w:p>
        </w:tc>
        <w:tc>
          <w:tcPr>
            <w:tcW w:w="1870" w:type="dxa"/>
          </w:tcPr>
          <w:p w14:paraId="755D0574" w14:textId="77777777" w:rsidR="00B57652" w:rsidRDefault="00B57652" w:rsidP="007B0CDC">
            <w:r w:rsidRPr="00891888">
              <w:t>0</w:t>
            </w:r>
          </w:p>
        </w:tc>
      </w:tr>
      <w:tr w:rsidR="00B57652" w14:paraId="0BCB1A18" w14:textId="77777777" w:rsidTr="00B57652">
        <w:tc>
          <w:tcPr>
            <w:tcW w:w="1870" w:type="dxa"/>
          </w:tcPr>
          <w:p w14:paraId="020E0F50" w14:textId="77777777" w:rsidR="00B57652" w:rsidRDefault="00B57652" w:rsidP="007B0CDC">
            <w:r w:rsidRPr="00891888">
              <w:t>FBgn0030797</w:t>
            </w:r>
          </w:p>
        </w:tc>
        <w:tc>
          <w:tcPr>
            <w:tcW w:w="1959" w:type="dxa"/>
          </w:tcPr>
          <w:p w14:paraId="706E27A8" w14:textId="77777777" w:rsidR="00B57652" w:rsidRDefault="00B57652" w:rsidP="007B0CDC">
            <w:r w:rsidRPr="00891888">
              <w:t>CG13004</w:t>
            </w:r>
          </w:p>
        </w:tc>
        <w:tc>
          <w:tcPr>
            <w:tcW w:w="1870" w:type="dxa"/>
          </w:tcPr>
          <w:p w14:paraId="4CF44FB2" w14:textId="77777777" w:rsidR="00B57652" w:rsidRDefault="00B57652" w:rsidP="007B0CDC">
            <w:r w:rsidRPr="00891888">
              <w:t>0.888221628</w:t>
            </w:r>
          </w:p>
        </w:tc>
        <w:tc>
          <w:tcPr>
            <w:tcW w:w="1870" w:type="dxa"/>
          </w:tcPr>
          <w:p w14:paraId="53A22D37" w14:textId="77777777" w:rsidR="00B57652" w:rsidRDefault="00B57652" w:rsidP="007B0CDC">
            <w:r w:rsidRPr="00891888">
              <w:t>0.615105493</w:t>
            </w:r>
          </w:p>
        </w:tc>
        <w:tc>
          <w:tcPr>
            <w:tcW w:w="1870" w:type="dxa"/>
          </w:tcPr>
          <w:p w14:paraId="0FAD70BF" w14:textId="77777777" w:rsidR="00B57652" w:rsidRDefault="00B57652" w:rsidP="007B0CDC">
            <w:r w:rsidRPr="00891888">
              <w:t>1</w:t>
            </w:r>
          </w:p>
        </w:tc>
      </w:tr>
      <w:tr w:rsidR="00B57652" w14:paraId="457863A4" w14:textId="77777777" w:rsidTr="00B57652">
        <w:tc>
          <w:tcPr>
            <w:tcW w:w="1870" w:type="dxa"/>
          </w:tcPr>
          <w:p w14:paraId="09B4C1DF" w14:textId="77777777" w:rsidR="00B57652" w:rsidRDefault="00B57652" w:rsidP="007B0CDC">
            <w:r w:rsidRPr="00891888">
              <w:t>FBgn0037000</w:t>
            </w:r>
          </w:p>
        </w:tc>
        <w:tc>
          <w:tcPr>
            <w:tcW w:w="1959" w:type="dxa"/>
          </w:tcPr>
          <w:p w14:paraId="767E2F7F" w14:textId="77777777" w:rsidR="00B57652" w:rsidRDefault="00B57652" w:rsidP="007B0CDC">
            <w:r w:rsidRPr="00891888">
              <w:t>ZnT77C</w:t>
            </w:r>
          </w:p>
        </w:tc>
        <w:tc>
          <w:tcPr>
            <w:tcW w:w="1870" w:type="dxa"/>
          </w:tcPr>
          <w:p w14:paraId="61F110C6" w14:textId="77777777" w:rsidR="00B57652" w:rsidRDefault="00B57652" w:rsidP="007B0CDC">
            <w:r w:rsidRPr="00891888">
              <w:t>0.879456187</w:t>
            </w:r>
          </w:p>
        </w:tc>
        <w:tc>
          <w:tcPr>
            <w:tcW w:w="1870" w:type="dxa"/>
          </w:tcPr>
          <w:p w14:paraId="781D5CA9" w14:textId="77777777" w:rsidR="00B57652" w:rsidRDefault="00B57652" w:rsidP="007B0CDC">
            <w:r w:rsidRPr="00891888">
              <w:t>0.578352166</w:t>
            </w:r>
          </w:p>
        </w:tc>
        <w:tc>
          <w:tcPr>
            <w:tcW w:w="1870" w:type="dxa"/>
          </w:tcPr>
          <w:p w14:paraId="1978AC58" w14:textId="77777777" w:rsidR="00B57652" w:rsidRDefault="00B57652" w:rsidP="007B0CDC">
            <w:r w:rsidRPr="00891888">
              <w:t>0</w:t>
            </w:r>
          </w:p>
        </w:tc>
      </w:tr>
      <w:tr w:rsidR="00B57652" w14:paraId="1CE7E2E7" w14:textId="77777777" w:rsidTr="00B57652">
        <w:tc>
          <w:tcPr>
            <w:tcW w:w="1870" w:type="dxa"/>
          </w:tcPr>
          <w:p w14:paraId="369362D8" w14:textId="77777777" w:rsidR="00B57652" w:rsidRDefault="00B57652" w:rsidP="007B0CDC">
            <w:r w:rsidRPr="00891888">
              <w:t>FBgn0039890</w:t>
            </w:r>
          </w:p>
        </w:tc>
        <w:tc>
          <w:tcPr>
            <w:tcW w:w="1959" w:type="dxa"/>
          </w:tcPr>
          <w:p w14:paraId="4F43D142" w14:textId="77777777" w:rsidR="00B57652" w:rsidRDefault="00B57652" w:rsidP="007B0CDC">
            <w:r w:rsidRPr="00891888">
              <w:t>CG2316</w:t>
            </w:r>
          </w:p>
        </w:tc>
        <w:tc>
          <w:tcPr>
            <w:tcW w:w="1870" w:type="dxa"/>
          </w:tcPr>
          <w:p w14:paraId="77BFB42E" w14:textId="77777777" w:rsidR="00B57652" w:rsidRDefault="00B57652" w:rsidP="007B0CDC">
            <w:r w:rsidRPr="00891888">
              <w:t>0.878935169</w:t>
            </w:r>
          </w:p>
        </w:tc>
        <w:tc>
          <w:tcPr>
            <w:tcW w:w="1870" w:type="dxa"/>
          </w:tcPr>
          <w:p w14:paraId="1070356F" w14:textId="77777777" w:rsidR="00B57652" w:rsidRDefault="00B57652" w:rsidP="007B0CDC">
            <w:r w:rsidRPr="00891888">
              <w:t>0.584186207</w:t>
            </w:r>
          </w:p>
        </w:tc>
        <w:tc>
          <w:tcPr>
            <w:tcW w:w="1870" w:type="dxa"/>
          </w:tcPr>
          <w:p w14:paraId="3BBEAC61" w14:textId="77777777" w:rsidR="00B57652" w:rsidRDefault="00B57652" w:rsidP="007B0CDC">
            <w:r w:rsidRPr="00891888">
              <w:t>1</w:t>
            </w:r>
          </w:p>
        </w:tc>
      </w:tr>
      <w:tr w:rsidR="00B57652" w14:paraId="3E3E7014" w14:textId="77777777" w:rsidTr="00B57652">
        <w:tc>
          <w:tcPr>
            <w:tcW w:w="1870" w:type="dxa"/>
          </w:tcPr>
          <w:p w14:paraId="06F86D58" w14:textId="77777777" w:rsidR="00B57652" w:rsidRDefault="00B57652" w:rsidP="007B0CDC">
            <w:r w:rsidRPr="00891888">
              <w:t>FBgn0260486</w:t>
            </w:r>
          </w:p>
        </w:tc>
        <w:tc>
          <w:tcPr>
            <w:tcW w:w="1959" w:type="dxa"/>
          </w:tcPr>
          <w:p w14:paraId="03879001" w14:textId="77777777" w:rsidR="00B57652" w:rsidRDefault="00B57652" w:rsidP="007B0CDC">
            <w:proofErr w:type="spellStart"/>
            <w:r w:rsidRPr="00891888">
              <w:t>Ziz</w:t>
            </w:r>
            <w:proofErr w:type="spellEnd"/>
          </w:p>
        </w:tc>
        <w:tc>
          <w:tcPr>
            <w:tcW w:w="1870" w:type="dxa"/>
          </w:tcPr>
          <w:p w14:paraId="02AC3156" w14:textId="77777777" w:rsidR="00B57652" w:rsidRDefault="00B57652" w:rsidP="007B0CDC">
            <w:r w:rsidRPr="00891888">
              <w:t>0.875117164</w:t>
            </w:r>
          </w:p>
        </w:tc>
        <w:tc>
          <w:tcPr>
            <w:tcW w:w="1870" w:type="dxa"/>
          </w:tcPr>
          <w:p w14:paraId="22ED61D9" w14:textId="77777777" w:rsidR="00B57652" w:rsidRDefault="00B57652" w:rsidP="007B0CDC">
            <w:r w:rsidRPr="00891888">
              <w:t>0.615927354</w:t>
            </w:r>
          </w:p>
        </w:tc>
        <w:tc>
          <w:tcPr>
            <w:tcW w:w="1870" w:type="dxa"/>
          </w:tcPr>
          <w:p w14:paraId="07CF7EC1" w14:textId="77777777" w:rsidR="00B57652" w:rsidRDefault="00B57652" w:rsidP="007B0CDC">
            <w:r w:rsidRPr="00891888">
              <w:t>0</w:t>
            </w:r>
          </w:p>
        </w:tc>
      </w:tr>
      <w:tr w:rsidR="00B57652" w14:paraId="608E09D1" w14:textId="77777777" w:rsidTr="00B57652">
        <w:tc>
          <w:tcPr>
            <w:tcW w:w="1870" w:type="dxa"/>
          </w:tcPr>
          <w:p w14:paraId="7C5E916B" w14:textId="77777777" w:rsidR="00B57652" w:rsidRDefault="00B57652" w:rsidP="007B0CDC">
            <w:r w:rsidRPr="00891888">
              <w:t>FBgn0039634</w:t>
            </w:r>
          </w:p>
        </w:tc>
        <w:tc>
          <w:tcPr>
            <w:tcW w:w="1959" w:type="dxa"/>
          </w:tcPr>
          <w:p w14:paraId="52FDB420" w14:textId="77777777" w:rsidR="00B57652" w:rsidRDefault="00B57652" w:rsidP="007B0CDC">
            <w:r w:rsidRPr="00891888">
              <w:t>alpha-Man-</w:t>
            </w:r>
            <w:proofErr w:type="spellStart"/>
            <w:r w:rsidRPr="00891888">
              <w:t>Ib</w:t>
            </w:r>
            <w:proofErr w:type="spellEnd"/>
          </w:p>
        </w:tc>
        <w:tc>
          <w:tcPr>
            <w:tcW w:w="1870" w:type="dxa"/>
          </w:tcPr>
          <w:p w14:paraId="69F40C02" w14:textId="77777777" w:rsidR="00B57652" w:rsidRDefault="00B57652" w:rsidP="007B0CDC">
            <w:r w:rsidRPr="00891888">
              <w:t>0.872253371</w:t>
            </w:r>
          </w:p>
        </w:tc>
        <w:tc>
          <w:tcPr>
            <w:tcW w:w="1870" w:type="dxa"/>
          </w:tcPr>
          <w:p w14:paraId="527DA781" w14:textId="77777777" w:rsidR="00B57652" w:rsidRDefault="00B57652" w:rsidP="007B0CDC">
            <w:r w:rsidRPr="00891888">
              <w:t>0.361451408</w:t>
            </w:r>
          </w:p>
        </w:tc>
        <w:tc>
          <w:tcPr>
            <w:tcW w:w="1870" w:type="dxa"/>
          </w:tcPr>
          <w:p w14:paraId="398FE697" w14:textId="77777777" w:rsidR="00B57652" w:rsidRDefault="00B57652" w:rsidP="007B0CDC">
            <w:r w:rsidRPr="00891888">
              <w:t>0</w:t>
            </w:r>
          </w:p>
        </w:tc>
      </w:tr>
      <w:tr w:rsidR="00B57652" w14:paraId="01BA2DD7" w14:textId="77777777" w:rsidTr="00B57652">
        <w:tc>
          <w:tcPr>
            <w:tcW w:w="1870" w:type="dxa"/>
          </w:tcPr>
          <w:p w14:paraId="441B8465" w14:textId="77777777" w:rsidR="00B57652" w:rsidRDefault="00B57652" w:rsidP="007B0CDC">
            <w:r w:rsidRPr="00891888">
              <w:t>FBgn0262987</w:t>
            </w:r>
          </w:p>
        </w:tc>
        <w:tc>
          <w:tcPr>
            <w:tcW w:w="1959" w:type="dxa"/>
          </w:tcPr>
          <w:p w14:paraId="6EB2FEFD" w14:textId="77777777" w:rsidR="00B57652" w:rsidRDefault="00B57652" w:rsidP="007B0CDC">
            <w:r w:rsidRPr="00891888">
              <w:t>CG43295</w:t>
            </w:r>
          </w:p>
        </w:tc>
        <w:tc>
          <w:tcPr>
            <w:tcW w:w="1870" w:type="dxa"/>
          </w:tcPr>
          <w:p w14:paraId="63ED2A1E" w14:textId="77777777" w:rsidR="00B57652" w:rsidRDefault="00B57652" w:rsidP="007B0CDC">
            <w:r w:rsidRPr="00891888">
              <w:t>0.86642567</w:t>
            </w:r>
          </w:p>
        </w:tc>
        <w:tc>
          <w:tcPr>
            <w:tcW w:w="1870" w:type="dxa"/>
          </w:tcPr>
          <w:p w14:paraId="1C75A4A1" w14:textId="77777777" w:rsidR="00B57652" w:rsidRDefault="00B57652" w:rsidP="007B0CDC">
            <w:r w:rsidRPr="00891888">
              <w:t>0.704587172</w:t>
            </w:r>
          </w:p>
        </w:tc>
        <w:tc>
          <w:tcPr>
            <w:tcW w:w="1870" w:type="dxa"/>
          </w:tcPr>
          <w:p w14:paraId="68398542" w14:textId="77777777" w:rsidR="00B57652" w:rsidRDefault="00B57652" w:rsidP="007B0CDC">
            <w:r w:rsidRPr="00891888">
              <w:t>0</w:t>
            </w:r>
          </w:p>
        </w:tc>
      </w:tr>
      <w:tr w:rsidR="00B57652" w14:paraId="41B038ED" w14:textId="77777777" w:rsidTr="00B57652">
        <w:tc>
          <w:tcPr>
            <w:tcW w:w="1870" w:type="dxa"/>
          </w:tcPr>
          <w:p w14:paraId="5E7D440E" w14:textId="77777777" w:rsidR="00B57652" w:rsidRDefault="00B57652" w:rsidP="007B0CDC">
            <w:r w:rsidRPr="00891888">
              <w:t>FBgn0267365</w:t>
            </w:r>
          </w:p>
        </w:tc>
        <w:tc>
          <w:tcPr>
            <w:tcW w:w="1959" w:type="dxa"/>
          </w:tcPr>
          <w:p w14:paraId="06A8BAB6" w14:textId="77777777" w:rsidR="00B57652" w:rsidRDefault="00B57652" w:rsidP="007B0CDC">
            <w:r w:rsidRPr="00891888">
              <w:t>l(2)SH0834</w:t>
            </w:r>
          </w:p>
        </w:tc>
        <w:tc>
          <w:tcPr>
            <w:tcW w:w="1870" w:type="dxa"/>
          </w:tcPr>
          <w:p w14:paraId="120F98A2" w14:textId="77777777" w:rsidR="00B57652" w:rsidRDefault="00B57652" w:rsidP="007B0CDC">
            <w:r w:rsidRPr="00891888">
              <w:t>0.855955777</w:t>
            </w:r>
          </w:p>
        </w:tc>
        <w:tc>
          <w:tcPr>
            <w:tcW w:w="1870" w:type="dxa"/>
          </w:tcPr>
          <w:p w14:paraId="7B5F4162" w14:textId="77777777" w:rsidR="00B57652" w:rsidRDefault="00B57652" w:rsidP="007B0CDC">
            <w:r w:rsidRPr="00891888">
              <w:t>0.854806155</w:t>
            </w:r>
          </w:p>
        </w:tc>
        <w:tc>
          <w:tcPr>
            <w:tcW w:w="1870" w:type="dxa"/>
          </w:tcPr>
          <w:p w14:paraId="105C5832" w14:textId="77777777" w:rsidR="00B57652" w:rsidRDefault="00B57652" w:rsidP="007B0CDC">
            <w:r w:rsidRPr="00891888">
              <w:t>1</w:t>
            </w:r>
          </w:p>
        </w:tc>
      </w:tr>
      <w:tr w:rsidR="00B57652" w14:paraId="1E9978C6" w14:textId="77777777" w:rsidTr="00B57652">
        <w:tc>
          <w:tcPr>
            <w:tcW w:w="1870" w:type="dxa"/>
          </w:tcPr>
          <w:p w14:paraId="2084AFDF" w14:textId="77777777" w:rsidR="00B57652" w:rsidRDefault="00B57652" w:rsidP="007B0CDC">
            <w:r w:rsidRPr="00891888">
              <w:t>FBgn0267726</w:t>
            </w:r>
          </w:p>
        </w:tc>
        <w:tc>
          <w:tcPr>
            <w:tcW w:w="1959" w:type="dxa"/>
          </w:tcPr>
          <w:p w14:paraId="1D5BB456" w14:textId="77777777" w:rsidR="00B57652" w:rsidRDefault="00B57652" w:rsidP="007B0CDC">
            <w:r w:rsidRPr="00891888">
              <w:t>CG46059</w:t>
            </w:r>
          </w:p>
        </w:tc>
        <w:tc>
          <w:tcPr>
            <w:tcW w:w="1870" w:type="dxa"/>
          </w:tcPr>
          <w:p w14:paraId="6222152A" w14:textId="77777777" w:rsidR="00B57652" w:rsidRDefault="00B57652" w:rsidP="007B0CDC">
            <w:r w:rsidRPr="00891888">
              <w:t>0.855422124</w:t>
            </w:r>
          </w:p>
        </w:tc>
        <w:tc>
          <w:tcPr>
            <w:tcW w:w="1870" w:type="dxa"/>
          </w:tcPr>
          <w:p w14:paraId="5092E8DD" w14:textId="77777777" w:rsidR="00B57652" w:rsidRDefault="00B57652" w:rsidP="007B0CDC">
            <w:r w:rsidRPr="00891888">
              <w:t>1.594535734</w:t>
            </w:r>
          </w:p>
        </w:tc>
        <w:tc>
          <w:tcPr>
            <w:tcW w:w="1870" w:type="dxa"/>
          </w:tcPr>
          <w:p w14:paraId="2EFC42BF" w14:textId="77777777" w:rsidR="00B57652" w:rsidRDefault="00B57652" w:rsidP="007B0CDC">
            <w:r w:rsidRPr="00891888">
              <w:t>1</w:t>
            </w:r>
          </w:p>
        </w:tc>
      </w:tr>
      <w:tr w:rsidR="00B57652" w14:paraId="1ECCC25D" w14:textId="77777777" w:rsidTr="00B57652">
        <w:tc>
          <w:tcPr>
            <w:tcW w:w="1870" w:type="dxa"/>
          </w:tcPr>
          <w:p w14:paraId="00BB002D" w14:textId="77777777" w:rsidR="00B57652" w:rsidRDefault="00B57652" w:rsidP="007B0CDC">
            <w:r w:rsidRPr="00891888">
              <w:t>FBgn0031265</w:t>
            </w:r>
          </w:p>
        </w:tc>
        <w:tc>
          <w:tcPr>
            <w:tcW w:w="1959" w:type="dxa"/>
          </w:tcPr>
          <w:p w14:paraId="21027353" w14:textId="77777777" w:rsidR="00B57652" w:rsidRDefault="00B57652" w:rsidP="007B0CDC">
            <w:r w:rsidRPr="00891888">
              <w:t>CG2794</w:t>
            </w:r>
          </w:p>
        </w:tc>
        <w:tc>
          <w:tcPr>
            <w:tcW w:w="1870" w:type="dxa"/>
          </w:tcPr>
          <w:p w14:paraId="760EFABC" w14:textId="77777777" w:rsidR="00B57652" w:rsidRDefault="00B57652" w:rsidP="007B0CDC">
            <w:r w:rsidRPr="00891888">
              <w:t>0.852887925</w:t>
            </w:r>
          </w:p>
        </w:tc>
        <w:tc>
          <w:tcPr>
            <w:tcW w:w="1870" w:type="dxa"/>
          </w:tcPr>
          <w:p w14:paraId="37B603DB" w14:textId="77777777" w:rsidR="00B57652" w:rsidRDefault="00B57652" w:rsidP="007B0CDC">
            <w:r w:rsidRPr="00891888">
              <w:t>0.668355849</w:t>
            </w:r>
          </w:p>
        </w:tc>
        <w:tc>
          <w:tcPr>
            <w:tcW w:w="1870" w:type="dxa"/>
          </w:tcPr>
          <w:p w14:paraId="5CBECD09" w14:textId="77777777" w:rsidR="00B57652" w:rsidRDefault="00B57652" w:rsidP="007B0CDC">
            <w:r w:rsidRPr="00891888">
              <w:t>0</w:t>
            </w:r>
          </w:p>
        </w:tc>
      </w:tr>
      <w:tr w:rsidR="00B57652" w14:paraId="7F4584DA" w14:textId="77777777" w:rsidTr="00B57652">
        <w:tc>
          <w:tcPr>
            <w:tcW w:w="1870" w:type="dxa"/>
          </w:tcPr>
          <w:p w14:paraId="3049396F" w14:textId="77777777" w:rsidR="00B57652" w:rsidRDefault="00B57652" w:rsidP="007B0CDC">
            <w:r w:rsidRPr="00891888">
              <w:t>FBgn0035449</w:t>
            </w:r>
          </w:p>
        </w:tc>
        <w:tc>
          <w:tcPr>
            <w:tcW w:w="1959" w:type="dxa"/>
          </w:tcPr>
          <w:p w14:paraId="042D3464" w14:textId="77777777" w:rsidR="00B57652" w:rsidRDefault="00B57652" w:rsidP="007B0CDC">
            <w:r w:rsidRPr="00891888">
              <w:t>CG14971</w:t>
            </w:r>
          </w:p>
        </w:tc>
        <w:tc>
          <w:tcPr>
            <w:tcW w:w="1870" w:type="dxa"/>
          </w:tcPr>
          <w:p w14:paraId="553F845E" w14:textId="77777777" w:rsidR="00B57652" w:rsidRDefault="00B57652" w:rsidP="007B0CDC">
            <w:r w:rsidRPr="00891888">
              <w:t>0.851553112</w:t>
            </w:r>
          </w:p>
        </w:tc>
        <w:tc>
          <w:tcPr>
            <w:tcW w:w="1870" w:type="dxa"/>
          </w:tcPr>
          <w:p w14:paraId="00C5F227" w14:textId="77777777" w:rsidR="00B57652" w:rsidRDefault="00B57652" w:rsidP="007B0CDC">
            <w:r w:rsidRPr="00891888">
              <w:t>0.465815697</w:t>
            </w:r>
          </w:p>
        </w:tc>
        <w:tc>
          <w:tcPr>
            <w:tcW w:w="1870" w:type="dxa"/>
          </w:tcPr>
          <w:p w14:paraId="44E77A24" w14:textId="77777777" w:rsidR="00B57652" w:rsidRDefault="00B57652" w:rsidP="007B0CDC">
            <w:r w:rsidRPr="00891888">
              <w:t>0</w:t>
            </w:r>
          </w:p>
        </w:tc>
      </w:tr>
      <w:tr w:rsidR="00B57652" w14:paraId="7456A566" w14:textId="77777777" w:rsidTr="00B57652">
        <w:tc>
          <w:tcPr>
            <w:tcW w:w="1870" w:type="dxa"/>
          </w:tcPr>
          <w:p w14:paraId="29069955" w14:textId="77777777" w:rsidR="00B57652" w:rsidRDefault="00B57652" w:rsidP="007B0CDC">
            <w:r w:rsidRPr="00891888">
              <w:t>FBgn0004914</w:t>
            </w:r>
          </w:p>
        </w:tc>
        <w:tc>
          <w:tcPr>
            <w:tcW w:w="1959" w:type="dxa"/>
          </w:tcPr>
          <w:p w14:paraId="7D350859" w14:textId="77777777" w:rsidR="00B57652" w:rsidRDefault="00B57652" w:rsidP="007B0CDC">
            <w:r w:rsidRPr="00891888">
              <w:t>Hnf4</w:t>
            </w:r>
          </w:p>
        </w:tc>
        <w:tc>
          <w:tcPr>
            <w:tcW w:w="1870" w:type="dxa"/>
          </w:tcPr>
          <w:p w14:paraId="768E408E" w14:textId="77777777" w:rsidR="00B57652" w:rsidRDefault="00B57652" w:rsidP="007B0CDC">
            <w:r w:rsidRPr="00891888">
              <w:t>0.851290429</w:t>
            </w:r>
          </w:p>
        </w:tc>
        <w:tc>
          <w:tcPr>
            <w:tcW w:w="1870" w:type="dxa"/>
          </w:tcPr>
          <w:p w14:paraId="4A4F7C19" w14:textId="77777777" w:rsidR="00B57652" w:rsidRDefault="00B57652" w:rsidP="007B0CDC">
            <w:r w:rsidRPr="00891888">
              <w:t>0.496171602</w:t>
            </w:r>
          </w:p>
        </w:tc>
        <w:tc>
          <w:tcPr>
            <w:tcW w:w="1870" w:type="dxa"/>
          </w:tcPr>
          <w:p w14:paraId="6658B64D" w14:textId="77777777" w:rsidR="00B57652" w:rsidRDefault="00B57652" w:rsidP="007B0CDC">
            <w:r w:rsidRPr="00891888">
              <w:t>1</w:t>
            </w:r>
          </w:p>
        </w:tc>
      </w:tr>
      <w:tr w:rsidR="00B57652" w14:paraId="68F0164B" w14:textId="77777777" w:rsidTr="00B57652">
        <w:tc>
          <w:tcPr>
            <w:tcW w:w="1870" w:type="dxa"/>
          </w:tcPr>
          <w:p w14:paraId="3B143CCE" w14:textId="77777777" w:rsidR="00B57652" w:rsidRDefault="00B57652" w:rsidP="007B0CDC">
            <w:r w:rsidRPr="00891888">
              <w:lastRenderedPageBreak/>
              <w:t>FBgn0051510</w:t>
            </w:r>
          </w:p>
        </w:tc>
        <w:tc>
          <w:tcPr>
            <w:tcW w:w="1959" w:type="dxa"/>
          </w:tcPr>
          <w:p w14:paraId="126D8354" w14:textId="77777777" w:rsidR="00B57652" w:rsidRDefault="00B57652" w:rsidP="007B0CDC">
            <w:r w:rsidRPr="00891888">
              <w:t>CG31510</w:t>
            </w:r>
          </w:p>
        </w:tc>
        <w:tc>
          <w:tcPr>
            <w:tcW w:w="1870" w:type="dxa"/>
          </w:tcPr>
          <w:p w14:paraId="0E53F4DA" w14:textId="77777777" w:rsidR="00B57652" w:rsidRDefault="00B57652" w:rsidP="007B0CDC">
            <w:r w:rsidRPr="00891888">
              <w:t>0.848692318</w:t>
            </w:r>
          </w:p>
        </w:tc>
        <w:tc>
          <w:tcPr>
            <w:tcW w:w="1870" w:type="dxa"/>
          </w:tcPr>
          <w:p w14:paraId="45E4FFAD" w14:textId="77777777" w:rsidR="00B57652" w:rsidRDefault="00B57652" w:rsidP="007B0CDC">
            <w:r w:rsidRPr="00891888">
              <w:t>0.635167928</w:t>
            </w:r>
          </w:p>
        </w:tc>
        <w:tc>
          <w:tcPr>
            <w:tcW w:w="1870" w:type="dxa"/>
          </w:tcPr>
          <w:p w14:paraId="7D315753" w14:textId="77777777" w:rsidR="00B57652" w:rsidRDefault="00B57652" w:rsidP="007B0CDC">
            <w:r w:rsidRPr="00891888">
              <w:t>1</w:t>
            </w:r>
          </w:p>
        </w:tc>
      </w:tr>
      <w:tr w:rsidR="00B57652" w14:paraId="5900ED97" w14:textId="77777777" w:rsidTr="00B57652">
        <w:tc>
          <w:tcPr>
            <w:tcW w:w="1870" w:type="dxa"/>
          </w:tcPr>
          <w:p w14:paraId="5D9420EC" w14:textId="77777777" w:rsidR="00B57652" w:rsidRDefault="00B57652" w:rsidP="007B0CDC">
            <w:r w:rsidRPr="00891888">
              <w:t>FBgn0039135</w:t>
            </w:r>
          </w:p>
        </w:tc>
        <w:tc>
          <w:tcPr>
            <w:tcW w:w="1959" w:type="dxa"/>
          </w:tcPr>
          <w:p w14:paraId="16BFEA3C" w14:textId="77777777" w:rsidR="00B57652" w:rsidRDefault="00B57652" w:rsidP="007B0CDC">
            <w:r w:rsidRPr="00891888">
              <w:t>CG13603</w:t>
            </w:r>
          </w:p>
        </w:tc>
        <w:tc>
          <w:tcPr>
            <w:tcW w:w="1870" w:type="dxa"/>
          </w:tcPr>
          <w:p w14:paraId="5B89B3DF" w14:textId="77777777" w:rsidR="00B57652" w:rsidRDefault="00B57652" w:rsidP="007B0CDC">
            <w:r w:rsidRPr="00891888">
              <w:t>0.8466431</w:t>
            </w:r>
          </w:p>
        </w:tc>
        <w:tc>
          <w:tcPr>
            <w:tcW w:w="1870" w:type="dxa"/>
          </w:tcPr>
          <w:p w14:paraId="4CC65511" w14:textId="77777777" w:rsidR="00B57652" w:rsidRDefault="00B57652" w:rsidP="007B0CDC">
            <w:r w:rsidRPr="00891888">
              <w:t>0.787019949</w:t>
            </w:r>
          </w:p>
        </w:tc>
        <w:tc>
          <w:tcPr>
            <w:tcW w:w="1870" w:type="dxa"/>
          </w:tcPr>
          <w:p w14:paraId="6FBA4BF5" w14:textId="77777777" w:rsidR="00B57652" w:rsidRDefault="00B57652" w:rsidP="007B0CDC">
            <w:r w:rsidRPr="00891888">
              <w:t>0</w:t>
            </w:r>
          </w:p>
        </w:tc>
      </w:tr>
      <w:tr w:rsidR="00B57652" w14:paraId="002CD1AA" w14:textId="77777777" w:rsidTr="00B57652">
        <w:tc>
          <w:tcPr>
            <w:tcW w:w="1870" w:type="dxa"/>
          </w:tcPr>
          <w:p w14:paraId="13A78FCD" w14:textId="77777777" w:rsidR="00B57652" w:rsidRDefault="00B57652" w:rsidP="007B0CDC">
            <w:r w:rsidRPr="00891888">
              <w:t>FBgn0003345</w:t>
            </w:r>
          </w:p>
        </w:tc>
        <w:tc>
          <w:tcPr>
            <w:tcW w:w="1959" w:type="dxa"/>
          </w:tcPr>
          <w:p w14:paraId="1E446C10" w14:textId="77777777" w:rsidR="00B57652" w:rsidRDefault="00B57652" w:rsidP="007B0CDC">
            <w:proofErr w:type="spellStart"/>
            <w:r w:rsidRPr="00891888">
              <w:t>sd</w:t>
            </w:r>
            <w:proofErr w:type="spellEnd"/>
          </w:p>
        </w:tc>
        <w:tc>
          <w:tcPr>
            <w:tcW w:w="1870" w:type="dxa"/>
          </w:tcPr>
          <w:p w14:paraId="41F26B51" w14:textId="77777777" w:rsidR="00B57652" w:rsidRDefault="00B57652" w:rsidP="007B0CDC">
            <w:r w:rsidRPr="00891888">
              <w:t>0.846259745</w:t>
            </w:r>
          </w:p>
        </w:tc>
        <w:tc>
          <w:tcPr>
            <w:tcW w:w="1870" w:type="dxa"/>
          </w:tcPr>
          <w:p w14:paraId="0C0BE389" w14:textId="77777777" w:rsidR="00B57652" w:rsidRDefault="00B57652" w:rsidP="007B0CDC">
            <w:r w:rsidRPr="00891888">
              <w:t>0.457309988</w:t>
            </w:r>
          </w:p>
        </w:tc>
        <w:tc>
          <w:tcPr>
            <w:tcW w:w="1870" w:type="dxa"/>
          </w:tcPr>
          <w:p w14:paraId="3F24C1D5" w14:textId="77777777" w:rsidR="00B57652" w:rsidRDefault="00B57652" w:rsidP="007B0CDC">
            <w:r w:rsidRPr="00891888">
              <w:t>1</w:t>
            </w:r>
          </w:p>
        </w:tc>
      </w:tr>
      <w:tr w:rsidR="00B57652" w14:paraId="076CE484" w14:textId="77777777" w:rsidTr="00B57652">
        <w:tc>
          <w:tcPr>
            <w:tcW w:w="1870" w:type="dxa"/>
          </w:tcPr>
          <w:p w14:paraId="52740C99" w14:textId="77777777" w:rsidR="00B57652" w:rsidRDefault="00B57652" w:rsidP="007B0CDC">
            <w:r w:rsidRPr="00891888">
              <w:t>FBgn0014388</w:t>
            </w:r>
          </w:p>
        </w:tc>
        <w:tc>
          <w:tcPr>
            <w:tcW w:w="1959" w:type="dxa"/>
          </w:tcPr>
          <w:p w14:paraId="49141902" w14:textId="77777777" w:rsidR="00B57652" w:rsidRDefault="00B57652" w:rsidP="007B0CDC">
            <w:r w:rsidRPr="00891888">
              <w:t>sty</w:t>
            </w:r>
          </w:p>
        </w:tc>
        <w:tc>
          <w:tcPr>
            <w:tcW w:w="1870" w:type="dxa"/>
          </w:tcPr>
          <w:p w14:paraId="23103845" w14:textId="77777777" w:rsidR="00B57652" w:rsidRDefault="00B57652" w:rsidP="007B0CDC">
            <w:r w:rsidRPr="00891888">
              <w:t>0.841081267</w:t>
            </w:r>
          </w:p>
        </w:tc>
        <w:tc>
          <w:tcPr>
            <w:tcW w:w="1870" w:type="dxa"/>
          </w:tcPr>
          <w:p w14:paraId="404B810A" w14:textId="77777777" w:rsidR="00B57652" w:rsidRDefault="00B57652" w:rsidP="007B0CDC">
            <w:r w:rsidRPr="00891888">
              <w:t>1.88978541</w:t>
            </w:r>
          </w:p>
        </w:tc>
        <w:tc>
          <w:tcPr>
            <w:tcW w:w="1870" w:type="dxa"/>
          </w:tcPr>
          <w:p w14:paraId="2BA22B89" w14:textId="77777777" w:rsidR="00B57652" w:rsidRDefault="00B57652" w:rsidP="007B0CDC">
            <w:r w:rsidRPr="00891888">
              <w:t>0</w:t>
            </w:r>
          </w:p>
        </w:tc>
      </w:tr>
      <w:tr w:rsidR="00B57652" w14:paraId="5235FDF7" w14:textId="77777777" w:rsidTr="00B57652">
        <w:tc>
          <w:tcPr>
            <w:tcW w:w="1870" w:type="dxa"/>
          </w:tcPr>
          <w:p w14:paraId="778742D6" w14:textId="77777777" w:rsidR="00B57652" w:rsidRDefault="00B57652" w:rsidP="007B0CDC">
            <w:r w:rsidRPr="00891888">
              <w:t>FBgn0036988</w:t>
            </w:r>
          </w:p>
        </w:tc>
        <w:tc>
          <w:tcPr>
            <w:tcW w:w="1959" w:type="dxa"/>
          </w:tcPr>
          <w:p w14:paraId="1B1C165D" w14:textId="77777777" w:rsidR="00B57652" w:rsidRDefault="00B57652" w:rsidP="007B0CDC">
            <w:r w:rsidRPr="00891888">
              <w:t>CG5262</w:t>
            </w:r>
          </w:p>
        </w:tc>
        <w:tc>
          <w:tcPr>
            <w:tcW w:w="1870" w:type="dxa"/>
          </w:tcPr>
          <w:p w14:paraId="1F92A2C3" w14:textId="77777777" w:rsidR="00B57652" w:rsidRDefault="00B57652" w:rsidP="007B0CDC">
            <w:r w:rsidRPr="00891888">
              <w:t>0.838245113</w:t>
            </w:r>
          </w:p>
        </w:tc>
        <w:tc>
          <w:tcPr>
            <w:tcW w:w="1870" w:type="dxa"/>
          </w:tcPr>
          <w:p w14:paraId="577AD66D" w14:textId="77777777" w:rsidR="00B57652" w:rsidRDefault="00B57652" w:rsidP="007B0CDC">
            <w:r w:rsidRPr="00891888">
              <w:t>0.59814821</w:t>
            </w:r>
          </w:p>
        </w:tc>
        <w:tc>
          <w:tcPr>
            <w:tcW w:w="1870" w:type="dxa"/>
          </w:tcPr>
          <w:p w14:paraId="1E80E74C" w14:textId="77777777" w:rsidR="00B57652" w:rsidRDefault="00B57652" w:rsidP="007B0CDC">
            <w:r w:rsidRPr="00891888">
              <w:t>0</w:t>
            </w:r>
          </w:p>
        </w:tc>
      </w:tr>
      <w:tr w:rsidR="00B57652" w14:paraId="475C744E" w14:textId="77777777" w:rsidTr="00B57652">
        <w:tc>
          <w:tcPr>
            <w:tcW w:w="1870" w:type="dxa"/>
          </w:tcPr>
          <w:p w14:paraId="7C5CBEC6" w14:textId="77777777" w:rsidR="00B57652" w:rsidRDefault="00B57652" w:rsidP="007B0CDC">
            <w:r w:rsidRPr="00891888">
              <w:t>FBgn0032679</w:t>
            </w:r>
          </w:p>
        </w:tc>
        <w:tc>
          <w:tcPr>
            <w:tcW w:w="1959" w:type="dxa"/>
          </w:tcPr>
          <w:p w14:paraId="0D0FAE2A" w14:textId="77777777" w:rsidR="00B57652" w:rsidRDefault="00B57652" w:rsidP="007B0CDC">
            <w:proofErr w:type="spellStart"/>
            <w:r w:rsidRPr="00891888">
              <w:t>bsf</w:t>
            </w:r>
            <w:proofErr w:type="spellEnd"/>
          </w:p>
        </w:tc>
        <w:tc>
          <w:tcPr>
            <w:tcW w:w="1870" w:type="dxa"/>
          </w:tcPr>
          <w:p w14:paraId="2D993B07" w14:textId="77777777" w:rsidR="00B57652" w:rsidRDefault="00B57652" w:rsidP="007B0CDC">
            <w:r w:rsidRPr="00891888">
              <w:t>0.837587331</w:t>
            </w:r>
          </w:p>
        </w:tc>
        <w:tc>
          <w:tcPr>
            <w:tcW w:w="1870" w:type="dxa"/>
          </w:tcPr>
          <w:p w14:paraId="6A7A571A" w14:textId="77777777" w:rsidR="00B57652" w:rsidRDefault="00B57652" w:rsidP="007B0CDC">
            <w:r w:rsidRPr="00891888">
              <w:t>0.462944118</w:t>
            </w:r>
          </w:p>
        </w:tc>
        <w:tc>
          <w:tcPr>
            <w:tcW w:w="1870" w:type="dxa"/>
          </w:tcPr>
          <w:p w14:paraId="726C7F4C" w14:textId="77777777" w:rsidR="00B57652" w:rsidRDefault="00B57652" w:rsidP="007B0CDC">
            <w:r w:rsidRPr="00891888">
              <w:t>0</w:t>
            </w:r>
          </w:p>
        </w:tc>
      </w:tr>
      <w:tr w:rsidR="00B57652" w14:paraId="48B6364C" w14:textId="77777777" w:rsidTr="00B57652">
        <w:tc>
          <w:tcPr>
            <w:tcW w:w="1870" w:type="dxa"/>
          </w:tcPr>
          <w:p w14:paraId="40E6AB2E" w14:textId="77777777" w:rsidR="00B57652" w:rsidRDefault="00B57652" w:rsidP="007B0CDC">
            <w:r w:rsidRPr="00891888">
              <w:t>FBgn0032957</w:t>
            </w:r>
          </w:p>
        </w:tc>
        <w:tc>
          <w:tcPr>
            <w:tcW w:w="1959" w:type="dxa"/>
          </w:tcPr>
          <w:p w14:paraId="6C41CB31" w14:textId="77777777" w:rsidR="00B57652" w:rsidRDefault="00B57652" w:rsidP="007B0CDC">
            <w:r w:rsidRPr="00891888">
              <w:t>CG2225</w:t>
            </w:r>
          </w:p>
        </w:tc>
        <w:tc>
          <w:tcPr>
            <w:tcW w:w="1870" w:type="dxa"/>
          </w:tcPr>
          <w:p w14:paraId="331CFB95" w14:textId="77777777" w:rsidR="00B57652" w:rsidRDefault="00B57652" w:rsidP="007B0CDC">
            <w:r w:rsidRPr="00891888">
              <w:t>0.836653784</w:t>
            </w:r>
          </w:p>
        </w:tc>
        <w:tc>
          <w:tcPr>
            <w:tcW w:w="1870" w:type="dxa"/>
          </w:tcPr>
          <w:p w14:paraId="79EC4271" w14:textId="77777777" w:rsidR="00B57652" w:rsidRDefault="00B57652" w:rsidP="007B0CDC">
            <w:r w:rsidRPr="00891888">
              <w:t>1.012880547</w:t>
            </w:r>
          </w:p>
        </w:tc>
        <w:tc>
          <w:tcPr>
            <w:tcW w:w="1870" w:type="dxa"/>
          </w:tcPr>
          <w:p w14:paraId="77BDD58B" w14:textId="77777777" w:rsidR="00B57652" w:rsidRDefault="00B57652" w:rsidP="007B0CDC">
            <w:r w:rsidRPr="00891888">
              <w:t>1</w:t>
            </w:r>
          </w:p>
        </w:tc>
      </w:tr>
      <w:tr w:rsidR="00B57652" w14:paraId="6A9164C2" w14:textId="77777777" w:rsidTr="00B57652">
        <w:tc>
          <w:tcPr>
            <w:tcW w:w="1870" w:type="dxa"/>
          </w:tcPr>
          <w:p w14:paraId="114DE4BE" w14:textId="77777777" w:rsidR="00B57652" w:rsidRDefault="00B57652" w:rsidP="007B0CDC">
            <w:r w:rsidRPr="00891888">
              <w:t>FBgn0266396</w:t>
            </w:r>
          </w:p>
        </w:tc>
        <w:tc>
          <w:tcPr>
            <w:tcW w:w="1959" w:type="dxa"/>
          </w:tcPr>
          <w:p w14:paraId="744D0C69" w14:textId="77777777" w:rsidR="00B57652" w:rsidRDefault="00B57652" w:rsidP="007B0CDC">
            <w:r w:rsidRPr="00891888">
              <w:t>CR45036</w:t>
            </w:r>
          </w:p>
        </w:tc>
        <w:tc>
          <w:tcPr>
            <w:tcW w:w="1870" w:type="dxa"/>
          </w:tcPr>
          <w:p w14:paraId="4AE20B9C" w14:textId="77777777" w:rsidR="00B57652" w:rsidRDefault="00B57652" w:rsidP="007B0CDC">
            <w:r w:rsidRPr="00891888">
              <w:t>0.835293292</w:t>
            </w:r>
          </w:p>
        </w:tc>
        <w:tc>
          <w:tcPr>
            <w:tcW w:w="1870" w:type="dxa"/>
          </w:tcPr>
          <w:p w14:paraId="5CE43610" w14:textId="77777777" w:rsidR="00B57652" w:rsidRDefault="00B57652" w:rsidP="007B0CDC">
            <w:r w:rsidRPr="00891888">
              <w:t>1.37625208</w:t>
            </w:r>
          </w:p>
        </w:tc>
        <w:tc>
          <w:tcPr>
            <w:tcW w:w="1870" w:type="dxa"/>
          </w:tcPr>
          <w:p w14:paraId="39FAEE36" w14:textId="77777777" w:rsidR="00B57652" w:rsidRDefault="00B57652" w:rsidP="007B0CDC">
            <w:r w:rsidRPr="00891888">
              <w:t>1</w:t>
            </w:r>
          </w:p>
        </w:tc>
      </w:tr>
      <w:tr w:rsidR="00B57652" w14:paraId="64F32D1C" w14:textId="77777777" w:rsidTr="00B57652">
        <w:tc>
          <w:tcPr>
            <w:tcW w:w="1870" w:type="dxa"/>
          </w:tcPr>
          <w:p w14:paraId="66D349D4" w14:textId="77777777" w:rsidR="00B57652" w:rsidRDefault="00B57652" w:rsidP="007B0CDC">
            <w:r w:rsidRPr="00891888">
              <w:t>FBgn0032815</w:t>
            </w:r>
          </w:p>
        </w:tc>
        <w:tc>
          <w:tcPr>
            <w:tcW w:w="1959" w:type="dxa"/>
          </w:tcPr>
          <w:p w14:paraId="52C444AC" w14:textId="77777777" w:rsidR="00B57652" w:rsidRDefault="00B57652" w:rsidP="007B0CDC">
            <w:r w:rsidRPr="00891888">
              <w:t>CG10462</w:t>
            </w:r>
          </w:p>
        </w:tc>
        <w:tc>
          <w:tcPr>
            <w:tcW w:w="1870" w:type="dxa"/>
          </w:tcPr>
          <w:p w14:paraId="4E8B6196" w14:textId="77777777" w:rsidR="00B57652" w:rsidRDefault="00B57652" w:rsidP="007B0CDC">
            <w:r w:rsidRPr="00891888">
              <w:t>0.831313906</w:t>
            </w:r>
          </w:p>
        </w:tc>
        <w:tc>
          <w:tcPr>
            <w:tcW w:w="1870" w:type="dxa"/>
          </w:tcPr>
          <w:p w14:paraId="542B8EEF" w14:textId="77777777" w:rsidR="00B57652" w:rsidRDefault="00B57652" w:rsidP="007B0CDC">
            <w:r w:rsidRPr="00891888">
              <w:t>0.846945327</w:t>
            </w:r>
          </w:p>
        </w:tc>
        <w:tc>
          <w:tcPr>
            <w:tcW w:w="1870" w:type="dxa"/>
          </w:tcPr>
          <w:p w14:paraId="26173FB1" w14:textId="77777777" w:rsidR="00B57652" w:rsidRDefault="00B57652" w:rsidP="007B0CDC">
            <w:r w:rsidRPr="00891888">
              <w:t>1</w:t>
            </w:r>
          </w:p>
        </w:tc>
      </w:tr>
      <w:tr w:rsidR="00B57652" w14:paraId="66012959" w14:textId="77777777" w:rsidTr="00B57652">
        <w:tc>
          <w:tcPr>
            <w:tcW w:w="1870" w:type="dxa"/>
          </w:tcPr>
          <w:p w14:paraId="601673C5" w14:textId="77777777" w:rsidR="00B57652" w:rsidRDefault="00B57652" w:rsidP="007B0CDC">
            <w:r w:rsidRPr="00891888">
              <w:t>FBgn0039727</w:t>
            </w:r>
          </w:p>
        </w:tc>
        <w:tc>
          <w:tcPr>
            <w:tcW w:w="1959" w:type="dxa"/>
          </w:tcPr>
          <w:p w14:paraId="58643C49" w14:textId="77777777" w:rsidR="00B57652" w:rsidRDefault="00B57652" w:rsidP="007B0CDC">
            <w:r w:rsidRPr="00891888">
              <w:t>CG15523</w:t>
            </w:r>
          </w:p>
        </w:tc>
        <w:tc>
          <w:tcPr>
            <w:tcW w:w="1870" w:type="dxa"/>
          </w:tcPr>
          <w:p w14:paraId="18698FB1" w14:textId="77777777" w:rsidR="00B57652" w:rsidRDefault="00B57652" w:rsidP="007B0CDC">
            <w:r w:rsidRPr="00891888">
              <w:t>0.831024233</w:t>
            </w:r>
          </w:p>
        </w:tc>
        <w:tc>
          <w:tcPr>
            <w:tcW w:w="1870" w:type="dxa"/>
          </w:tcPr>
          <w:p w14:paraId="24BA449B" w14:textId="77777777" w:rsidR="00B57652" w:rsidRDefault="00B57652" w:rsidP="007B0CDC">
            <w:r w:rsidRPr="00891888">
              <w:t>0.4102149</w:t>
            </w:r>
          </w:p>
        </w:tc>
        <w:tc>
          <w:tcPr>
            <w:tcW w:w="1870" w:type="dxa"/>
          </w:tcPr>
          <w:p w14:paraId="18E6B6D8" w14:textId="77777777" w:rsidR="00B57652" w:rsidRDefault="00B57652" w:rsidP="007B0CDC">
            <w:r w:rsidRPr="00891888">
              <w:t>0</w:t>
            </w:r>
          </w:p>
        </w:tc>
      </w:tr>
      <w:tr w:rsidR="00B57652" w14:paraId="0A802929" w14:textId="77777777" w:rsidTr="00B57652">
        <w:tc>
          <w:tcPr>
            <w:tcW w:w="1870" w:type="dxa"/>
          </w:tcPr>
          <w:p w14:paraId="559C33F7" w14:textId="77777777" w:rsidR="00B57652" w:rsidRDefault="00B57652" w:rsidP="007B0CDC">
            <w:r w:rsidRPr="00891888">
              <w:t>FBgn0086350</w:t>
            </w:r>
          </w:p>
        </w:tc>
        <w:tc>
          <w:tcPr>
            <w:tcW w:w="1959" w:type="dxa"/>
          </w:tcPr>
          <w:p w14:paraId="64827580" w14:textId="77777777" w:rsidR="00B57652" w:rsidRDefault="00B57652" w:rsidP="007B0CDC">
            <w:proofErr w:type="spellStart"/>
            <w:r w:rsidRPr="00891888">
              <w:t>tef</w:t>
            </w:r>
            <w:proofErr w:type="spellEnd"/>
          </w:p>
        </w:tc>
        <w:tc>
          <w:tcPr>
            <w:tcW w:w="1870" w:type="dxa"/>
          </w:tcPr>
          <w:p w14:paraId="7BE2A97B" w14:textId="77777777" w:rsidR="00B57652" w:rsidRDefault="00B57652" w:rsidP="007B0CDC">
            <w:r w:rsidRPr="00891888">
              <w:t>0.830468804</w:t>
            </w:r>
          </w:p>
        </w:tc>
        <w:tc>
          <w:tcPr>
            <w:tcW w:w="1870" w:type="dxa"/>
          </w:tcPr>
          <w:p w14:paraId="418CC8CC" w14:textId="77777777" w:rsidR="00B57652" w:rsidRDefault="00B57652" w:rsidP="007B0CDC">
            <w:r w:rsidRPr="00891888">
              <w:t>0.593901885</w:t>
            </w:r>
          </w:p>
        </w:tc>
        <w:tc>
          <w:tcPr>
            <w:tcW w:w="1870" w:type="dxa"/>
          </w:tcPr>
          <w:p w14:paraId="5100105A" w14:textId="77777777" w:rsidR="00B57652" w:rsidRDefault="00B57652" w:rsidP="007B0CDC">
            <w:r w:rsidRPr="00891888">
              <w:t>0</w:t>
            </w:r>
          </w:p>
        </w:tc>
      </w:tr>
      <w:tr w:rsidR="00B57652" w14:paraId="56A96108" w14:textId="77777777" w:rsidTr="00B57652">
        <w:tc>
          <w:tcPr>
            <w:tcW w:w="1870" w:type="dxa"/>
          </w:tcPr>
          <w:p w14:paraId="71B7C2EA" w14:textId="77777777" w:rsidR="00B57652" w:rsidRDefault="00B57652" w:rsidP="007B0CDC">
            <w:r w:rsidRPr="00891888">
              <w:t>FBgn0022984</w:t>
            </w:r>
          </w:p>
        </w:tc>
        <w:tc>
          <w:tcPr>
            <w:tcW w:w="1959" w:type="dxa"/>
          </w:tcPr>
          <w:p w14:paraId="31BD6D9D" w14:textId="77777777" w:rsidR="00B57652" w:rsidRDefault="00B57652" w:rsidP="007B0CDC">
            <w:r w:rsidRPr="00891888">
              <w:t>qkr58E-3</w:t>
            </w:r>
          </w:p>
        </w:tc>
        <w:tc>
          <w:tcPr>
            <w:tcW w:w="1870" w:type="dxa"/>
          </w:tcPr>
          <w:p w14:paraId="4B22FB5F" w14:textId="77777777" w:rsidR="00B57652" w:rsidRDefault="00B57652" w:rsidP="007B0CDC">
            <w:r w:rsidRPr="00891888">
              <w:t>0.827266416</w:t>
            </w:r>
          </w:p>
        </w:tc>
        <w:tc>
          <w:tcPr>
            <w:tcW w:w="1870" w:type="dxa"/>
          </w:tcPr>
          <w:p w14:paraId="18125577" w14:textId="77777777" w:rsidR="00B57652" w:rsidRDefault="00B57652" w:rsidP="007B0CDC">
            <w:r w:rsidRPr="00891888">
              <w:t>0.451120687</w:t>
            </w:r>
          </w:p>
        </w:tc>
        <w:tc>
          <w:tcPr>
            <w:tcW w:w="1870" w:type="dxa"/>
          </w:tcPr>
          <w:p w14:paraId="12656391" w14:textId="77777777" w:rsidR="00B57652" w:rsidRDefault="00B57652" w:rsidP="007B0CDC">
            <w:r w:rsidRPr="00891888">
              <w:t>0</w:t>
            </w:r>
          </w:p>
        </w:tc>
      </w:tr>
      <w:tr w:rsidR="00B57652" w14:paraId="62A1BA73" w14:textId="77777777" w:rsidTr="00B57652">
        <w:tc>
          <w:tcPr>
            <w:tcW w:w="1870" w:type="dxa"/>
          </w:tcPr>
          <w:p w14:paraId="3AFC41F4" w14:textId="77777777" w:rsidR="00B57652" w:rsidRDefault="00B57652" w:rsidP="007B0CDC">
            <w:r w:rsidRPr="00891888">
              <w:t>FBgn0004882</w:t>
            </w:r>
          </w:p>
        </w:tc>
        <w:tc>
          <w:tcPr>
            <w:tcW w:w="1959" w:type="dxa"/>
          </w:tcPr>
          <w:p w14:paraId="7A7B0381" w14:textId="77777777" w:rsidR="00B57652" w:rsidRDefault="00B57652" w:rsidP="007B0CDC">
            <w:r w:rsidRPr="00891888">
              <w:t>orb</w:t>
            </w:r>
          </w:p>
        </w:tc>
        <w:tc>
          <w:tcPr>
            <w:tcW w:w="1870" w:type="dxa"/>
          </w:tcPr>
          <w:p w14:paraId="5C427235" w14:textId="77777777" w:rsidR="00B57652" w:rsidRDefault="00B57652" w:rsidP="007B0CDC">
            <w:r w:rsidRPr="00891888">
              <w:t>0.824647036</w:t>
            </w:r>
          </w:p>
        </w:tc>
        <w:tc>
          <w:tcPr>
            <w:tcW w:w="1870" w:type="dxa"/>
          </w:tcPr>
          <w:p w14:paraId="7C244F51" w14:textId="77777777" w:rsidR="00B57652" w:rsidRDefault="00B57652" w:rsidP="007B0CDC">
            <w:r w:rsidRPr="00891888">
              <w:t>0.365518005</w:t>
            </w:r>
          </w:p>
        </w:tc>
        <w:tc>
          <w:tcPr>
            <w:tcW w:w="1870" w:type="dxa"/>
          </w:tcPr>
          <w:p w14:paraId="1803BE21" w14:textId="77777777" w:rsidR="00B57652" w:rsidRDefault="00B57652" w:rsidP="007B0CDC">
            <w:r w:rsidRPr="00891888">
              <w:t>0</w:t>
            </w:r>
          </w:p>
        </w:tc>
      </w:tr>
      <w:tr w:rsidR="00B57652" w14:paraId="3D42E5F6" w14:textId="77777777" w:rsidTr="00B57652">
        <w:tc>
          <w:tcPr>
            <w:tcW w:w="1870" w:type="dxa"/>
          </w:tcPr>
          <w:p w14:paraId="717AAC09" w14:textId="77777777" w:rsidR="00B57652" w:rsidRDefault="00B57652" w:rsidP="007B0CDC">
            <w:r w:rsidRPr="00891888">
              <w:t>FBgn0037552</w:t>
            </w:r>
          </w:p>
        </w:tc>
        <w:tc>
          <w:tcPr>
            <w:tcW w:w="1959" w:type="dxa"/>
          </w:tcPr>
          <w:p w14:paraId="0A26C272" w14:textId="77777777" w:rsidR="00B57652" w:rsidRDefault="00B57652" w:rsidP="007B0CDC">
            <w:r w:rsidRPr="00891888">
              <w:t>CG7800</w:t>
            </w:r>
          </w:p>
        </w:tc>
        <w:tc>
          <w:tcPr>
            <w:tcW w:w="1870" w:type="dxa"/>
          </w:tcPr>
          <w:p w14:paraId="0BFE358E" w14:textId="77777777" w:rsidR="00B57652" w:rsidRDefault="00B57652" w:rsidP="007B0CDC">
            <w:r w:rsidRPr="00891888">
              <w:t>0.823531019</w:t>
            </w:r>
          </w:p>
        </w:tc>
        <w:tc>
          <w:tcPr>
            <w:tcW w:w="1870" w:type="dxa"/>
          </w:tcPr>
          <w:p w14:paraId="32594D85" w14:textId="77777777" w:rsidR="00B57652" w:rsidRDefault="00B57652" w:rsidP="007B0CDC">
            <w:r w:rsidRPr="00891888">
              <w:t>2.111072344</w:t>
            </w:r>
          </w:p>
        </w:tc>
        <w:tc>
          <w:tcPr>
            <w:tcW w:w="1870" w:type="dxa"/>
          </w:tcPr>
          <w:p w14:paraId="26FFC55A" w14:textId="77777777" w:rsidR="00B57652" w:rsidRDefault="00B57652" w:rsidP="007B0CDC">
            <w:r w:rsidRPr="00891888">
              <w:t>0</w:t>
            </w:r>
          </w:p>
        </w:tc>
      </w:tr>
      <w:tr w:rsidR="00B57652" w14:paraId="60F43161" w14:textId="77777777" w:rsidTr="00B57652">
        <w:tc>
          <w:tcPr>
            <w:tcW w:w="1870" w:type="dxa"/>
          </w:tcPr>
          <w:p w14:paraId="4A7CE728" w14:textId="77777777" w:rsidR="00B57652" w:rsidRDefault="00B57652" w:rsidP="007B0CDC">
            <w:r w:rsidRPr="00891888">
              <w:t>FBgn0004872</w:t>
            </w:r>
          </w:p>
        </w:tc>
        <w:tc>
          <w:tcPr>
            <w:tcW w:w="1959" w:type="dxa"/>
          </w:tcPr>
          <w:p w14:paraId="34BCCCBD" w14:textId="77777777" w:rsidR="00B57652" w:rsidRDefault="00B57652" w:rsidP="007B0CDC">
            <w:proofErr w:type="spellStart"/>
            <w:r w:rsidRPr="00891888">
              <w:t>piwi</w:t>
            </w:r>
            <w:proofErr w:type="spellEnd"/>
          </w:p>
        </w:tc>
        <w:tc>
          <w:tcPr>
            <w:tcW w:w="1870" w:type="dxa"/>
          </w:tcPr>
          <w:p w14:paraId="4A073504" w14:textId="77777777" w:rsidR="00B57652" w:rsidRDefault="00B57652" w:rsidP="007B0CDC">
            <w:r w:rsidRPr="00891888">
              <w:t>0.816749676</w:t>
            </w:r>
          </w:p>
        </w:tc>
        <w:tc>
          <w:tcPr>
            <w:tcW w:w="1870" w:type="dxa"/>
          </w:tcPr>
          <w:p w14:paraId="1189C9CD" w14:textId="77777777" w:rsidR="00B57652" w:rsidRDefault="00B57652" w:rsidP="007B0CDC">
            <w:r w:rsidRPr="00891888">
              <w:t>0.500767183</w:t>
            </w:r>
          </w:p>
        </w:tc>
        <w:tc>
          <w:tcPr>
            <w:tcW w:w="1870" w:type="dxa"/>
          </w:tcPr>
          <w:p w14:paraId="6E0F6DCD" w14:textId="77777777" w:rsidR="00B57652" w:rsidRDefault="00B57652" w:rsidP="007B0CDC">
            <w:r w:rsidRPr="00891888">
              <w:t>1</w:t>
            </w:r>
          </w:p>
        </w:tc>
      </w:tr>
      <w:tr w:rsidR="00B57652" w14:paraId="27465955" w14:textId="77777777" w:rsidTr="00B57652">
        <w:tc>
          <w:tcPr>
            <w:tcW w:w="1870" w:type="dxa"/>
          </w:tcPr>
          <w:p w14:paraId="13174343" w14:textId="77777777" w:rsidR="00B57652" w:rsidRDefault="00B57652" w:rsidP="007B0CDC">
            <w:r w:rsidRPr="00891888">
              <w:t>FBgn0053095</w:t>
            </w:r>
          </w:p>
        </w:tc>
        <w:tc>
          <w:tcPr>
            <w:tcW w:w="1959" w:type="dxa"/>
          </w:tcPr>
          <w:p w14:paraId="7E7C1FD4" w14:textId="77777777" w:rsidR="00B57652" w:rsidRDefault="00B57652" w:rsidP="007B0CDC">
            <w:r w:rsidRPr="00891888">
              <w:t>CG33095</w:t>
            </w:r>
          </w:p>
        </w:tc>
        <w:tc>
          <w:tcPr>
            <w:tcW w:w="1870" w:type="dxa"/>
          </w:tcPr>
          <w:p w14:paraId="7ADDF495" w14:textId="77777777" w:rsidR="00B57652" w:rsidRDefault="00B57652" w:rsidP="007B0CDC">
            <w:r w:rsidRPr="00891888">
              <w:t>0.812180469</w:t>
            </w:r>
          </w:p>
        </w:tc>
        <w:tc>
          <w:tcPr>
            <w:tcW w:w="1870" w:type="dxa"/>
          </w:tcPr>
          <w:p w14:paraId="2FFCFFFA" w14:textId="77777777" w:rsidR="00B57652" w:rsidRDefault="00B57652" w:rsidP="007B0CDC">
            <w:r w:rsidRPr="00891888">
              <w:t>0.497663637</w:t>
            </w:r>
          </w:p>
        </w:tc>
        <w:tc>
          <w:tcPr>
            <w:tcW w:w="1870" w:type="dxa"/>
          </w:tcPr>
          <w:p w14:paraId="17F4D970" w14:textId="77777777" w:rsidR="00B57652" w:rsidRDefault="00B57652" w:rsidP="007B0CDC">
            <w:r w:rsidRPr="00891888">
              <w:t>1</w:t>
            </w:r>
          </w:p>
        </w:tc>
      </w:tr>
      <w:tr w:rsidR="00B57652" w14:paraId="2E4AE642" w14:textId="77777777" w:rsidTr="00B57652">
        <w:tc>
          <w:tcPr>
            <w:tcW w:w="1870" w:type="dxa"/>
          </w:tcPr>
          <w:p w14:paraId="50DDDBD5" w14:textId="77777777" w:rsidR="00B57652" w:rsidRDefault="00B57652" w:rsidP="007B0CDC">
            <w:r w:rsidRPr="00891888">
              <w:t>FBgn0053096</w:t>
            </w:r>
          </w:p>
        </w:tc>
        <w:tc>
          <w:tcPr>
            <w:tcW w:w="1959" w:type="dxa"/>
          </w:tcPr>
          <w:p w14:paraId="6A475EEE" w14:textId="77777777" w:rsidR="00B57652" w:rsidRDefault="00B57652" w:rsidP="007B0CDC">
            <w:r w:rsidRPr="00891888">
              <w:t>CG33096</w:t>
            </w:r>
          </w:p>
        </w:tc>
        <w:tc>
          <w:tcPr>
            <w:tcW w:w="1870" w:type="dxa"/>
          </w:tcPr>
          <w:p w14:paraId="4F11C785" w14:textId="77777777" w:rsidR="00B57652" w:rsidRDefault="00B57652" w:rsidP="007B0CDC">
            <w:r w:rsidRPr="00891888">
              <w:t>0.812180469</w:t>
            </w:r>
          </w:p>
        </w:tc>
        <w:tc>
          <w:tcPr>
            <w:tcW w:w="1870" w:type="dxa"/>
          </w:tcPr>
          <w:p w14:paraId="78202B34" w14:textId="77777777" w:rsidR="00B57652" w:rsidRDefault="00B57652" w:rsidP="007B0CDC">
            <w:r w:rsidRPr="00891888">
              <w:t>0.497663637</w:t>
            </w:r>
          </w:p>
        </w:tc>
        <w:tc>
          <w:tcPr>
            <w:tcW w:w="1870" w:type="dxa"/>
          </w:tcPr>
          <w:p w14:paraId="05266DB2" w14:textId="77777777" w:rsidR="00B57652" w:rsidRDefault="00B57652" w:rsidP="007B0CDC">
            <w:r w:rsidRPr="00891888">
              <w:t>1</w:t>
            </w:r>
          </w:p>
        </w:tc>
      </w:tr>
      <w:tr w:rsidR="00B57652" w14:paraId="12D975D7" w14:textId="77777777" w:rsidTr="00B57652">
        <w:tc>
          <w:tcPr>
            <w:tcW w:w="1870" w:type="dxa"/>
          </w:tcPr>
          <w:p w14:paraId="0A704C58" w14:textId="77777777" w:rsidR="00B57652" w:rsidRDefault="00B57652" w:rsidP="007B0CDC">
            <w:r w:rsidRPr="00891888">
              <w:t>FBgn0030400</w:t>
            </w:r>
          </w:p>
        </w:tc>
        <w:tc>
          <w:tcPr>
            <w:tcW w:w="1959" w:type="dxa"/>
          </w:tcPr>
          <w:p w14:paraId="112D81B2" w14:textId="77777777" w:rsidR="00B57652" w:rsidRDefault="00B57652" w:rsidP="007B0CDC">
            <w:r w:rsidRPr="00891888">
              <w:t>CG11138</w:t>
            </w:r>
          </w:p>
        </w:tc>
        <w:tc>
          <w:tcPr>
            <w:tcW w:w="1870" w:type="dxa"/>
          </w:tcPr>
          <w:p w14:paraId="19D54635" w14:textId="77777777" w:rsidR="00B57652" w:rsidRDefault="00B57652" w:rsidP="007B0CDC">
            <w:r w:rsidRPr="00891888">
              <w:t>0.811073476</w:t>
            </w:r>
          </w:p>
        </w:tc>
        <w:tc>
          <w:tcPr>
            <w:tcW w:w="1870" w:type="dxa"/>
          </w:tcPr>
          <w:p w14:paraId="25F3301A" w14:textId="77777777" w:rsidR="00B57652" w:rsidRDefault="00B57652" w:rsidP="007B0CDC">
            <w:r w:rsidRPr="00891888">
              <w:t>0.880385281</w:t>
            </w:r>
          </w:p>
        </w:tc>
        <w:tc>
          <w:tcPr>
            <w:tcW w:w="1870" w:type="dxa"/>
          </w:tcPr>
          <w:p w14:paraId="7D892EE8" w14:textId="77777777" w:rsidR="00B57652" w:rsidRDefault="00B57652" w:rsidP="007B0CDC">
            <w:r w:rsidRPr="00891888">
              <w:t>1</w:t>
            </w:r>
          </w:p>
        </w:tc>
      </w:tr>
      <w:tr w:rsidR="00B57652" w14:paraId="22608EB1" w14:textId="77777777" w:rsidTr="00B57652">
        <w:tc>
          <w:tcPr>
            <w:tcW w:w="1870" w:type="dxa"/>
          </w:tcPr>
          <w:p w14:paraId="3B8A80D0" w14:textId="77777777" w:rsidR="00B57652" w:rsidRDefault="00B57652" w:rsidP="007B0CDC">
            <w:r w:rsidRPr="00891888">
              <w:t>FBgn0051360</w:t>
            </w:r>
          </w:p>
        </w:tc>
        <w:tc>
          <w:tcPr>
            <w:tcW w:w="1959" w:type="dxa"/>
          </w:tcPr>
          <w:p w14:paraId="4B7C7EE2" w14:textId="77777777" w:rsidR="00B57652" w:rsidRDefault="00B57652" w:rsidP="007B0CDC">
            <w:r w:rsidRPr="00891888">
              <w:t>CG31360</w:t>
            </w:r>
          </w:p>
        </w:tc>
        <w:tc>
          <w:tcPr>
            <w:tcW w:w="1870" w:type="dxa"/>
          </w:tcPr>
          <w:p w14:paraId="021C7D58" w14:textId="77777777" w:rsidR="00B57652" w:rsidRDefault="00B57652" w:rsidP="007B0CDC">
            <w:r w:rsidRPr="00891888">
              <w:t>0.810357361</w:t>
            </w:r>
          </w:p>
        </w:tc>
        <w:tc>
          <w:tcPr>
            <w:tcW w:w="1870" w:type="dxa"/>
          </w:tcPr>
          <w:p w14:paraId="1A015943" w14:textId="77777777" w:rsidR="00B57652" w:rsidRDefault="00B57652" w:rsidP="007B0CDC">
            <w:r w:rsidRPr="00891888">
              <w:t>0.814538747</w:t>
            </w:r>
          </w:p>
        </w:tc>
        <w:tc>
          <w:tcPr>
            <w:tcW w:w="1870" w:type="dxa"/>
          </w:tcPr>
          <w:p w14:paraId="40CA0CF9" w14:textId="77777777" w:rsidR="00B57652" w:rsidRDefault="00B57652" w:rsidP="007B0CDC">
            <w:r w:rsidRPr="00891888">
              <w:t>0</w:t>
            </w:r>
          </w:p>
        </w:tc>
      </w:tr>
      <w:tr w:rsidR="00B57652" w14:paraId="263A473F" w14:textId="77777777" w:rsidTr="00B57652">
        <w:tc>
          <w:tcPr>
            <w:tcW w:w="1870" w:type="dxa"/>
          </w:tcPr>
          <w:p w14:paraId="6D4ED4CB" w14:textId="77777777" w:rsidR="00B57652" w:rsidRDefault="00B57652" w:rsidP="007B0CDC">
            <w:r w:rsidRPr="00891888">
              <w:t>FBgn0085432</w:t>
            </w:r>
          </w:p>
        </w:tc>
        <w:tc>
          <w:tcPr>
            <w:tcW w:w="1959" w:type="dxa"/>
          </w:tcPr>
          <w:p w14:paraId="04466E4E" w14:textId="77777777" w:rsidR="00B57652" w:rsidRDefault="00B57652" w:rsidP="007B0CDC">
            <w:r w:rsidRPr="00891888">
              <w:t>pan</w:t>
            </w:r>
          </w:p>
        </w:tc>
        <w:tc>
          <w:tcPr>
            <w:tcW w:w="1870" w:type="dxa"/>
          </w:tcPr>
          <w:p w14:paraId="1D0251DF" w14:textId="77777777" w:rsidR="00B57652" w:rsidRDefault="00B57652" w:rsidP="007B0CDC">
            <w:r w:rsidRPr="00891888">
              <w:t>0.804315032</w:t>
            </w:r>
          </w:p>
        </w:tc>
        <w:tc>
          <w:tcPr>
            <w:tcW w:w="1870" w:type="dxa"/>
          </w:tcPr>
          <w:p w14:paraId="7D0B9FF1" w14:textId="77777777" w:rsidR="00B57652" w:rsidRDefault="00B57652" w:rsidP="007B0CDC">
            <w:r w:rsidRPr="00891888">
              <w:t>1.137468731</w:t>
            </w:r>
          </w:p>
        </w:tc>
        <w:tc>
          <w:tcPr>
            <w:tcW w:w="1870" w:type="dxa"/>
          </w:tcPr>
          <w:p w14:paraId="4203C8C7" w14:textId="77777777" w:rsidR="00B57652" w:rsidRDefault="00B57652" w:rsidP="007B0CDC">
            <w:r w:rsidRPr="00891888">
              <w:t>1</w:t>
            </w:r>
          </w:p>
        </w:tc>
      </w:tr>
      <w:tr w:rsidR="00B57652" w14:paraId="6799C4FF" w14:textId="77777777" w:rsidTr="00B57652">
        <w:tc>
          <w:tcPr>
            <w:tcW w:w="1870" w:type="dxa"/>
          </w:tcPr>
          <w:p w14:paraId="24CC0445" w14:textId="77777777" w:rsidR="00B57652" w:rsidRDefault="00B57652" w:rsidP="007B0CDC">
            <w:r w:rsidRPr="00891888">
              <w:t>FBgn0010263</w:t>
            </w:r>
          </w:p>
        </w:tc>
        <w:tc>
          <w:tcPr>
            <w:tcW w:w="1959" w:type="dxa"/>
          </w:tcPr>
          <w:p w14:paraId="41CC9060" w14:textId="77777777" w:rsidR="00B57652" w:rsidRDefault="00B57652" w:rsidP="007B0CDC">
            <w:r w:rsidRPr="00891888">
              <w:t>Rbp9</w:t>
            </w:r>
          </w:p>
        </w:tc>
        <w:tc>
          <w:tcPr>
            <w:tcW w:w="1870" w:type="dxa"/>
          </w:tcPr>
          <w:p w14:paraId="5FCB8D63" w14:textId="77777777" w:rsidR="00B57652" w:rsidRDefault="00B57652" w:rsidP="007B0CDC">
            <w:r w:rsidRPr="00891888">
              <w:t>0.802010772</w:t>
            </w:r>
          </w:p>
        </w:tc>
        <w:tc>
          <w:tcPr>
            <w:tcW w:w="1870" w:type="dxa"/>
          </w:tcPr>
          <w:p w14:paraId="1EFBF8FE" w14:textId="77777777" w:rsidR="00B57652" w:rsidRDefault="00B57652" w:rsidP="007B0CDC">
            <w:r w:rsidRPr="00891888">
              <w:t>0.845351427</w:t>
            </w:r>
          </w:p>
        </w:tc>
        <w:tc>
          <w:tcPr>
            <w:tcW w:w="1870" w:type="dxa"/>
          </w:tcPr>
          <w:p w14:paraId="438BDC93" w14:textId="77777777" w:rsidR="00B57652" w:rsidRDefault="00B57652" w:rsidP="007B0CDC">
            <w:r w:rsidRPr="00891888">
              <w:t>1</w:t>
            </w:r>
          </w:p>
        </w:tc>
      </w:tr>
      <w:tr w:rsidR="00B57652" w14:paraId="66E5E24F" w14:textId="77777777" w:rsidTr="00B57652">
        <w:tc>
          <w:tcPr>
            <w:tcW w:w="1870" w:type="dxa"/>
          </w:tcPr>
          <w:p w14:paraId="1127636D" w14:textId="77777777" w:rsidR="00B57652" w:rsidRDefault="00B57652" w:rsidP="007B0CDC">
            <w:r w:rsidRPr="00891888">
              <w:t>FBgn0004055</w:t>
            </w:r>
          </w:p>
        </w:tc>
        <w:tc>
          <w:tcPr>
            <w:tcW w:w="1959" w:type="dxa"/>
          </w:tcPr>
          <w:p w14:paraId="2F1DF895" w14:textId="77777777" w:rsidR="00B57652" w:rsidRDefault="00B57652" w:rsidP="007B0CDC">
            <w:proofErr w:type="spellStart"/>
            <w:r w:rsidRPr="00891888">
              <w:t>uzip</w:t>
            </w:r>
            <w:proofErr w:type="spellEnd"/>
          </w:p>
        </w:tc>
        <w:tc>
          <w:tcPr>
            <w:tcW w:w="1870" w:type="dxa"/>
          </w:tcPr>
          <w:p w14:paraId="2BD63782" w14:textId="77777777" w:rsidR="00B57652" w:rsidRDefault="00B57652" w:rsidP="007B0CDC">
            <w:r w:rsidRPr="00891888">
              <w:t>0.79862595</w:t>
            </w:r>
          </w:p>
        </w:tc>
        <w:tc>
          <w:tcPr>
            <w:tcW w:w="1870" w:type="dxa"/>
          </w:tcPr>
          <w:p w14:paraId="541C45B9" w14:textId="77777777" w:rsidR="00B57652" w:rsidRDefault="00B57652" w:rsidP="007B0CDC">
            <w:r w:rsidRPr="00891888">
              <w:t>1.316700958</w:t>
            </w:r>
          </w:p>
        </w:tc>
        <w:tc>
          <w:tcPr>
            <w:tcW w:w="1870" w:type="dxa"/>
          </w:tcPr>
          <w:p w14:paraId="5BABBFB1" w14:textId="77777777" w:rsidR="00B57652" w:rsidRDefault="00B57652" w:rsidP="007B0CDC">
            <w:r w:rsidRPr="00891888">
              <w:t>0</w:t>
            </w:r>
          </w:p>
        </w:tc>
      </w:tr>
      <w:tr w:rsidR="00B57652" w14:paraId="7A3C9703" w14:textId="77777777" w:rsidTr="00B57652">
        <w:tc>
          <w:tcPr>
            <w:tcW w:w="1870" w:type="dxa"/>
          </w:tcPr>
          <w:p w14:paraId="1C27D7F4" w14:textId="77777777" w:rsidR="00B57652" w:rsidRDefault="00B57652" w:rsidP="007B0CDC">
            <w:r w:rsidRPr="00891888">
              <w:t>FBgn0052364</w:t>
            </w:r>
          </w:p>
        </w:tc>
        <w:tc>
          <w:tcPr>
            <w:tcW w:w="1959" w:type="dxa"/>
          </w:tcPr>
          <w:p w14:paraId="3F946AA8" w14:textId="77777777" w:rsidR="00B57652" w:rsidRDefault="00B57652" w:rsidP="007B0CDC">
            <w:r w:rsidRPr="00891888">
              <w:t>CG32364</w:t>
            </w:r>
          </w:p>
        </w:tc>
        <w:tc>
          <w:tcPr>
            <w:tcW w:w="1870" w:type="dxa"/>
          </w:tcPr>
          <w:p w14:paraId="3BCC7FA8" w14:textId="77777777" w:rsidR="00B57652" w:rsidRDefault="00B57652" w:rsidP="007B0CDC">
            <w:r w:rsidRPr="00891888">
              <w:t>0.796218271</w:t>
            </w:r>
          </w:p>
        </w:tc>
        <w:tc>
          <w:tcPr>
            <w:tcW w:w="1870" w:type="dxa"/>
          </w:tcPr>
          <w:p w14:paraId="2F4A1498" w14:textId="77777777" w:rsidR="00B57652" w:rsidRDefault="00B57652" w:rsidP="007B0CDC">
            <w:r w:rsidRPr="00891888">
              <w:t>2.41321335</w:t>
            </w:r>
          </w:p>
        </w:tc>
        <w:tc>
          <w:tcPr>
            <w:tcW w:w="1870" w:type="dxa"/>
          </w:tcPr>
          <w:p w14:paraId="4804C669" w14:textId="77777777" w:rsidR="00B57652" w:rsidRDefault="00B57652" w:rsidP="007B0CDC">
            <w:r w:rsidRPr="00891888">
              <w:t>0</w:t>
            </w:r>
          </w:p>
        </w:tc>
      </w:tr>
      <w:tr w:rsidR="00B57652" w14:paraId="2F909C6F" w14:textId="77777777" w:rsidTr="00B57652">
        <w:tc>
          <w:tcPr>
            <w:tcW w:w="1870" w:type="dxa"/>
          </w:tcPr>
          <w:p w14:paraId="017A4B60" w14:textId="77777777" w:rsidR="00B57652" w:rsidRDefault="00B57652" w:rsidP="007B0CDC">
            <w:r w:rsidRPr="00891888">
              <w:t>FBgn0051262</w:t>
            </w:r>
          </w:p>
        </w:tc>
        <w:tc>
          <w:tcPr>
            <w:tcW w:w="1959" w:type="dxa"/>
          </w:tcPr>
          <w:p w14:paraId="4BAA49F6" w14:textId="77777777" w:rsidR="00B57652" w:rsidRDefault="00B57652" w:rsidP="007B0CDC">
            <w:r w:rsidRPr="00891888">
              <w:t>CG31262</w:t>
            </w:r>
          </w:p>
        </w:tc>
        <w:tc>
          <w:tcPr>
            <w:tcW w:w="1870" w:type="dxa"/>
          </w:tcPr>
          <w:p w14:paraId="5EE44306" w14:textId="77777777" w:rsidR="00B57652" w:rsidRDefault="00B57652" w:rsidP="007B0CDC">
            <w:r w:rsidRPr="00891888">
              <w:t>0.794753198</w:t>
            </w:r>
          </w:p>
        </w:tc>
        <w:tc>
          <w:tcPr>
            <w:tcW w:w="1870" w:type="dxa"/>
          </w:tcPr>
          <w:p w14:paraId="75EC2E9E" w14:textId="77777777" w:rsidR="00B57652" w:rsidRDefault="00B57652" w:rsidP="007B0CDC">
            <w:r w:rsidRPr="00891888">
              <w:t>2.357395523</w:t>
            </w:r>
          </w:p>
        </w:tc>
        <w:tc>
          <w:tcPr>
            <w:tcW w:w="1870" w:type="dxa"/>
          </w:tcPr>
          <w:p w14:paraId="00C563C1" w14:textId="77777777" w:rsidR="00B57652" w:rsidRDefault="00B57652" w:rsidP="007B0CDC">
            <w:r w:rsidRPr="00891888">
              <w:t>0</w:t>
            </w:r>
          </w:p>
        </w:tc>
      </w:tr>
      <w:tr w:rsidR="00B57652" w14:paraId="172C2428" w14:textId="77777777" w:rsidTr="00B57652">
        <w:tc>
          <w:tcPr>
            <w:tcW w:w="1870" w:type="dxa"/>
          </w:tcPr>
          <w:p w14:paraId="59CE2671" w14:textId="77777777" w:rsidR="00B57652" w:rsidRDefault="00B57652" w:rsidP="007B0CDC">
            <w:r w:rsidRPr="00891888">
              <w:t>FBgn0036769</w:t>
            </w:r>
          </w:p>
        </w:tc>
        <w:tc>
          <w:tcPr>
            <w:tcW w:w="1959" w:type="dxa"/>
          </w:tcPr>
          <w:p w14:paraId="54A59368" w14:textId="77777777" w:rsidR="00B57652" w:rsidRDefault="00B57652" w:rsidP="007B0CDC">
            <w:r w:rsidRPr="00891888">
              <w:t>Tsp74F</w:t>
            </w:r>
          </w:p>
        </w:tc>
        <w:tc>
          <w:tcPr>
            <w:tcW w:w="1870" w:type="dxa"/>
          </w:tcPr>
          <w:p w14:paraId="6F14D08C" w14:textId="77777777" w:rsidR="00B57652" w:rsidRDefault="00B57652" w:rsidP="007B0CDC">
            <w:r w:rsidRPr="00891888">
              <w:t>0.793617634</w:t>
            </w:r>
          </w:p>
        </w:tc>
        <w:tc>
          <w:tcPr>
            <w:tcW w:w="1870" w:type="dxa"/>
          </w:tcPr>
          <w:p w14:paraId="0C918DEA" w14:textId="77777777" w:rsidR="00B57652" w:rsidRDefault="00B57652" w:rsidP="007B0CDC">
            <w:r w:rsidRPr="00891888">
              <w:t>0.652928794</w:t>
            </w:r>
          </w:p>
        </w:tc>
        <w:tc>
          <w:tcPr>
            <w:tcW w:w="1870" w:type="dxa"/>
          </w:tcPr>
          <w:p w14:paraId="46FDF1A5" w14:textId="77777777" w:rsidR="00B57652" w:rsidRDefault="00B57652" w:rsidP="007B0CDC">
            <w:r w:rsidRPr="00891888">
              <w:t>0</w:t>
            </w:r>
          </w:p>
        </w:tc>
      </w:tr>
      <w:tr w:rsidR="00B57652" w14:paraId="545282BA" w14:textId="77777777" w:rsidTr="00B57652">
        <w:tc>
          <w:tcPr>
            <w:tcW w:w="1870" w:type="dxa"/>
          </w:tcPr>
          <w:p w14:paraId="1373C483" w14:textId="77777777" w:rsidR="00B57652" w:rsidRDefault="00B57652" w:rsidP="007B0CDC">
            <w:r w:rsidRPr="00891888">
              <w:t>FBgn0032391</w:t>
            </w:r>
          </w:p>
        </w:tc>
        <w:tc>
          <w:tcPr>
            <w:tcW w:w="1959" w:type="dxa"/>
          </w:tcPr>
          <w:p w14:paraId="5B468EFC" w14:textId="77777777" w:rsidR="00B57652" w:rsidRDefault="00B57652" w:rsidP="007B0CDC">
            <w:proofErr w:type="spellStart"/>
            <w:r w:rsidRPr="00891888">
              <w:t>escl</w:t>
            </w:r>
            <w:proofErr w:type="spellEnd"/>
          </w:p>
        </w:tc>
        <w:tc>
          <w:tcPr>
            <w:tcW w:w="1870" w:type="dxa"/>
          </w:tcPr>
          <w:p w14:paraId="3CE838A2" w14:textId="77777777" w:rsidR="00B57652" w:rsidRDefault="00B57652" w:rsidP="007B0CDC">
            <w:r w:rsidRPr="00891888">
              <w:t>0.792763526</w:t>
            </w:r>
          </w:p>
        </w:tc>
        <w:tc>
          <w:tcPr>
            <w:tcW w:w="1870" w:type="dxa"/>
          </w:tcPr>
          <w:p w14:paraId="33D16596" w14:textId="77777777" w:rsidR="00B57652" w:rsidRDefault="00B57652" w:rsidP="007B0CDC">
            <w:r w:rsidRPr="00891888">
              <w:t>0.486807982</w:t>
            </w:r>
          </w:p>
        </w:tc>
        <w:tc>
          <w:tcPr>
            <w:tcW w:w="1870" w:type="dxa"/>
          </w:tcPr>
          <w:p w14:paraId="0332F0F4" w14:textId="77777777" w:rsidR="00B57652" w:rsidRDefault="00B57652" w:rsidP="007B0CDC">
            <w:r w:rsidRPr="00891888">
              <w:t>1</w:t>
            </w:r>
          </w:p>
        </w:tc>
      </w:tr>
      <w:tr w:rsidR="00B57652" w14:paraId="58CBB3C7" w14:textId="77777777" w:rsidTr="00B57652">
        <w:tc>
          <w:tcPr>
            <w:tcW w:w="1870" w:type="dxa"/>
          </w:tcPr>
          <w:p w14:paraId="7C6DFB5A" w14:textId="77777777" w:rsidR="00B57652" w:rsidRDefault="00B57652" w:rsidP="007B0CDC">
            <w:r w:rsidRPr="00891888">
              <w:t>FBgn0028506</w:t>
            </w:r>
          </w:p>
        </w:tc>
        <w:tc>
          <w:tcPr>
            <w:tcW w:w="1959" w:type="dxa"/>
          </w:tcPr>
          <w:p w14:paraId="22509E1D" w14:textId="77777777" w:rsidR="00B57652" w:rsidRDefault="00B57652" w:rsidP="007B0CDC">
            <w:r w:rsidRPr="00891888">
              <w:t>CG4455</w:t>
            </w:r>
          </w:p>
        </w:tc>
        <w:tc>
          <w:tcPr>
            <w:tcW w:w="1870" w:type="dxa"/>
          </w:tcPr>
          <w:p w14:paraId="09CE801A" w14:textId="77777777" w:rsidR="00B57652" w:rsidRDefault="00B57652" w:rsidP="007B0CDC">
            <w:r w:rsidRPr="00891888">
              <w:t>0.788897868</w:t>
            </w:r>
          </w:p>
        </w:tc>
        <w:tc>
          <w:tcPr>
            <w:tcW w:w="1870" w:type="dxa"/>
          </w:tcPr>
          <w:p w14:paraId="52151673" w14:textId="77777777" w:rsidR="00B57652" w:rsidRDefault="00B57652" w:rsidP="007B0CDC">
            <w:r w:rsidRPr="00891888">
              <w:t>0.582567271</w:t>
            </w:r>
          </w:p>
        </w:tc>
        <w:tc>
          <w:tcPr>
            <w:tcW w:w="1870" w:type="dxa"/>
          </w:tcPr>
          <w:p w14:paraId="0E0B0BAD" w14:textId="77777777" w:rsidR="00B57652" w:rsidRDefault="00B57652" w:rsidP="007B0CDC">
            <w:r w:rsidRPr="00891888">
              <w:t>0</w:t>
            </w:r>
          </w:p>
        </w:tc>
      </w:tr>
      <w:tr w:rsidR="00B57652" w14:paraId="62AF5B68" w14:textId="77777777" w:rsidTr="00B57652">
        <w:tc>
          <w:tcPr>
            <w:tcW w:w="1870" w:type="dxa"/>
          </w:tcPr>
          <w:p w14:paraId="19BCC185" w14:textId="77777777" w:rsidR="00B57652" w:rsidRDefault="00B57652" w:rsidP="007B0CDC">
            <w:r w:rsidRPr="00891888">
              <w:t>FBgn0039462</w:t>
            </w:r>
          </w:p>
        </w:tc>
        <w:tc>
          <w:tcPr>
            <w:tcW w:w="1959" w:type="dxa"/>
          </w:tcPr>
          <w:p w14:paraId="7958D831" w14:textId="77777777" w:rsidR="00B57652" w:rsidRDefault="00B57652" w:rsidP="007B0CDC">
            <w:r w:rsidRPr="00891888">
              <w:t>CG14252</w:t>
            </w:r>
          </w:p>
        </w:tc>
        <w:tc>
          <w:tcPr>
            <w:tcW w:w="1870" w:type="dxa"/>
          </w:tcPr>
          <w:p w14:paraId="606AB793" w14:textId="77777777" w:rsidR="00B57652" w:rsidRDefault="00B57652" w:rsidP="007B0CDC">
            <w:r w:rsidRPr="00891888">
              <w:t>0.788302278</w:t>
            </w:r>
          </w:p>
        </w:tc>
        <w:tc>
          <w:tcPr>
            <w:tcW w:w="1870" w:type="dxa"/>
          </w:tcPr>
          <w:p w14:paraId="79117244" w14:textId="77777777" w:rsidR="00B57652" w:rsidRDefault="00B57652" w:rsidP="007B0CDC">
            <w:r w:rsidRPr="00891888">
              <w:t>1.124289767</w:t>
            </w:r>
          </w:p>
        </w:tc>
        <w:tc>
          <w:tcPr>
            <w:tcW w:w="1870" w:type="dxa"/>
          </w:tcPr>
          <w:p w14:paraId="2D59A22D" w14:textId="77777777" w:rsidR="00B57652" w:rsidRDefault="00B57652" w:rsidP="007B0CDC">
            <w:r w:rsidRPr="00891888">
              <w:t>0</w:t>
            </w:r>
          </w:p>
        </w:tc>
      </w:tr>
      <w:tr w:rsidR="00B57652" w14:paraId="4954502E" w14:textId="77777777" w:rsidTr="00B57652">
        <w:tc>
          <w:tcPr>
            <w:tcW w:w="1870" w:type="dxa"/>
          </w:tcPr>
          <w:p w14:paraId="7C52946C" w14:textId="77777777" w:rsidR="00B57652" w:rsidRDefault="00B57652" w:rsidP="007B0CDC">
            <w:r w:rsidRPr="00891888">
              <w:t>FBgn0038966</w:t>
            </w:r>
          </w:p>
        </w:tc>
        <w:tc>
          <w:tcPr>
            <w:tcW w:w="1959" w:type="dxa"/>
          </w:tcPr>
          <w:p w14:paraId="0714E5CE" w14:textId="77777777" w:rsidR="00B57652" w:rsidRDefault="00B57652" w:rsidP="007B0CDC">
            <w:proofErr w:type="spellStart"/>
            <w:r w:rsidRPr="00891888">
              <w:t>pinta</w:t>
            </w:r>
            <w:proofErr w:type="spellEnd"/>
          </w:p>
        </w:tc>
        <w:tc>
          <w:tcPr>
            <w:tcW w:w="1870" w:type="dxa"/>
          </w:tcPr>
          <w:p w14:paraId="47C0B8F9" w14:textId="77777777" w:rsidR="00B57652" w:rsidRDefault="00B57652" w:rsidP="007B0CDC">
            <w:r w:rsidRPr="00891888">
              <w:t>0.782800122</w:t>
            </w:r>
          </w:p>
        </w:tc>
        <w:tc>
          <w:tcPr>
            <w:tcW w:w="1870" w:type="dxa"/>
          </w:tcPr>
          <w:p w14:paraId="4784F795" w14:textId="77777777" w:rsidR="00B57652" w:rsidRDefault="00B57652" w:rsidP="007B0CDC">
            <w:r w:rsidRPr="00891888">
              <w:t>0.566206634</w:t>
            </w:r>
          </w:p>
        </w:tc>
        <w:tc>
          <w:tcPr>
            <w:tcW w:w="1870" w:type="dxa"/>
          </w:tcPr>
          <w:p w14:paraId="531AE1C6" w14:textId="77777777" w:rsidR="00B57652" w:rsidRDefault="00B57652" w:rsidP="007B0CDC">
            <w:r w:rsidRPr="00891888">
              <w:t>0</w:t>
            </w:r>
          </w:p>
        </w:tc>
      </w:tr>
      <w:tr w:rsidR="00B57652" w14:paraId="0728F923" w14:textId="77777777" w:rsidTr="00B57652">
        <w:tc>
          <w:tcPr>
            <w:tcW w:w="1870" w:type="dxa"/>
          </w:tcPr>
          <w:p w14:paraId="4294DA17" w14:textId="77777777" w:rsidR="00B57652" w:rsidRDefault="00B57652" w:rsidP="007B0CDC">
            <w:r w:rsidRPr="00891888">
              <w:t>FBgn0030745</w:t>
            </w:r>
          </w:p>
        </w:tc>
        <w:tc>
          <w:tcPr>
            <w:tcW w:w="1959" w:type="dxa"/>
          </w:tcPr>
          <w:p w14:paraId="637F74FA" w14:textId="77777777" w:rsidR="00B57652" w:rsidRDefault="00B57652" w:rsidP="007B0CDC">
            <w:r w:rsidRPr="00891888">
              <w:t>CG4239</w:t>
            </w:r>
          </w:p>
        </w:tc>
        <w:tc>
          <w:tcPr>
            <w:tcW w:w="1870" w:type="dxa"/>
          </w:tcPr>
          <w:p w14:paraId="2BB785BF" w14:textId="77777777" w:rsidR="00B57652" w:rsidRDefault="00B57652" w:rsidP="007B0CDC">
            <w:r w:rsidRPr="00891888">
              <w:t>0.782305912</w:t>
            </w:r>
          </w:p>
        </w:tc>
        <w:tc>
          <w:tcPr>
            <w:tcW w:w="1870" w:type="dxa"/>
          </w:tcPr>
          <w:p w14:paraId="3A92AB95" w14:textId="77777777" w:rsidR="00B57652" w:rsidRDefault="00B57652" w:rsidP="007B0CDC">
            <w:r w:rsidRPr="00891888">
              <w:t>0.587441988</w:t>
            </w:r>
          </w:p>
        </w:tc>
        <w:tc>
          <w:tcPr>
            <w:tcW w:w="1870" w:type="dxa"/>
          </w:tcPr>
          <w:p w14:paraId="27CD39A3" w14:textId="77777777" w:rsidR="00B57652" w:rsidRDefault="00B57652" w:rsidP="007B0CDC">
            <w:r w:rsidRPr="00891888">
              <w:t>1</w:t>
            </w:r>
          </w:p>
        </w:tc>
      </w:tr>
      <w:tr w:rsidR="00B57652" w14:paraId="06BBBF98" w14:textId="77777777" w:rsidTr="00B57652">
        <w:tc>
          <w:tcPr>
            <w:tcW w:w="1870" w:type="dxa"/>
          </w:tcPr>
          <w:p w14:paraId="49EA5BCD" w14:textId="77777777" w:rsidR="00B57652" w:rsidRDefault="00B57652" w:rsidP="007B0CDC">
            <w:r w:rsidRPr="00891888">
              <w:t>FBgn0038183</w:t>
            </w:r>
          </w:p>
        </w:tc>
        <w:tc>
          <w:tcPr>
            <w:tcW w:w="1959" w:type="dxa"/>
          </w:tcPr>
          <w:p w14:paraId="3ED0A821" w14:textId="77777777" w:rsidR="00B57652" w:rsidRDefault="00B57652" w:rsidP="007B0CDC">
            <w:r w:rsidRPr="00891888">
              <w:t>CG9286</w:t>
            </w:r>
          </w:p>
        </w:tc>
        <w:tc>
          <w:tcPr>
            <w:tcW w:w="1870" w:type="dxa"/>
          </w:tcPr>
          <w:p w14:paraId="65CEDFF7" w14:textId="77777777" w:rsidR="00B57652" w:rsidRDefault="00B57652" w:rsidP="007B0CDC">
            <w:r w:rsidRPr="00891888">
              <w:t>0.778113862</w:t>
            </w:r>
          </w:p>
        </w:tc>
        <w:tc>
          <w:tcPr>
            <w:tcW w:w="1870" w:type="dxa"/>
          </w:tcPr>
          <w:p w14:paraId="4C72E8BC" w14:textId="77777777" w:rsidR="00B57652" w:rsidRDefault="00B57652" w:rsidP="007B0CDC">
            <w:r w:rsidRPr="00891888">
              <w:t>1.959897434</w:t>
            </w:r>
          </w:p>
        </w:tc>
        <w:tc>
          <w:tcPr>
            <w:tcW w:w="1870" w:type="dxa"/>
          </w:tcPr>
          <w:p w14:paraId="6F57649D" w14:textId="77777777" w:rsidR="00B57652" w:rsidRDefault="00B57652" w:rsidP="007B0CDC">
            <w:r w:rsidRPr="00891888">
              <w:t>0</w:t>
            </w:r>
          </w:p>
        </w:tc>
      </w:tr>
      <w:tr w:rsidR="00B57652" w14:paraId="277A2E81" w14:textId="77777777" w:rsidTr="00B57652">
        <w:tc>
          <w:tcPr>
            <w:tcW w:w="1870" w:type="dxa"/>
          </w:tcPr>
          <w:p w14:paraId="6BB1D4B3" w14:textId="77777777" w:rsidR="00B57652" w:rsidRDefault="00B57652" w:rsidP="007B0CDC">
            <w:r w:rsidRPr="00891888">
              <w:t>FBgn0036117</w:t>
            </w:r>
          </w:p>
        </w:tc>
        <w:tc>
          <w:tcPr>
            <w:tcW w:w="1959" w:type="dxa"/>
          </w:tcPr>
          <w:p w14:paraId="2039D6DB" w14:textId="77777777" w:rsidR="00B57652" w:rsidRDefault="00B57652" w:rsidP="007B0CDC">
            <w:r w:rsidRPr="00891888">
              <w:t>CG6321</w:t>
            </w:r>
          </w:p>
        </w:tc>
        <w:tc>
          <w:tcPr>
            <w:tcW w:w="1870" w:type="dxa"/>
          </w:tcPr>
          <w:p w14:paraId="65F464E6" w14:textId="77777777" w:rsidR="00B57652" w:rsidRDefault="00B57652" w:rsidP="007B0CDC">
            <w:r w:rsidRPr="00891888">
              <w:t>0.770605491</w:t>
            </w:r>
          </w:p>
        </w:tc>
        <w:tc>
          <w:tcPr>
            <w:tcW w:w="1870" w:type="dxa"/>
          </w:tcPr>
          <w:p w14:paraId="6BCFC77C" w14:textId="77777777" w:rsidR="00B57652" w:rsidRDefault="00B57652" w:rsidP="007B0CDC">
            <w:r w:rsidRPr="00891888">
              <w:t>0.80036721</w:t>
            </w:r>
          </w:p>
        </w:tc>
        <w:tc>
          <w:tcPr>
            <w:tcW w:w="1870" w:type="dxa"/>
          </w:tcPr>
          <w:p w14:paraId="1D24CA86" w14:textId="77777777" w:rsidR="00B57652" w:rsidRDefault="00B57652" w:rsidP="007B0CDC">
            <w:r w:rsidRPr="00891888">
              <w:t>0</w:t>
            </w:r>
          </w:p>
        </w:tc>
      </w:tr>
      <w:tr w:rsidR="00B57652" w14:paraId="727D2F1C" w14:textId="77777777" w:rsidTr="00B57652">
        <w:tc>
          <w:tcPr>
            <w:tcW w:w="1870" w:type="dxa"/>
          </w:tcPr>
          <w:p w14:paraId="1556CAB5" w14:textId="77777777" w:rsidR="00B57652" w:rsidRDefault="00B57652" w:rsidP="007B0CDC">
            <w:r w:rsidRPr="00891888">
              <w:t>FBgn0038462</w:t>
            </w:r>
          </w:p>
        </w:tc>
        <w:tc>
          <w:tcPr>
            <w:tcW w:w="1959" w:type="dxa"/>
          </w:tcPr>
          <w:p w14:paraId="3DAB2BF0" w14:textId="77777777" w:rsidR="00B57652" w:rsidRDefault="00B57652" w:rsidP="007B0CDC">
            <w:r w:rsidRPr="00891888">
              <w:t>CG17556</w:t>
            </w:r>
          </w:p>
        </w:tc>
        <w:tc>
          <w:tcPr>
            <w:tcW w:w="1870" w:type="dxa"/>
          </w:tcPr>
          <w:p w14:paraId="6AC17A24" w14:textId="77777777" w:rsidR="00B57652" w:rsidRDefault="00B57652" w:rsidP="007B0CDC">
            <w:r w:rsidRPr="00891888">
              <w:t>0.770577132</w:t>
            </w:r>
          </w:p>
        </w:tc>
        <w:tc>
          <w:tcPr>
            <w:tcW w:w="1870" w:type="dxa"/>
          </w:tcPr>
          <w:p w14:paraId="1B779CC2" w14:textId="77777777" w:rsidR="00B57652" w:rsidRDefault="00B57652" w:rsidP="007B0CDC">
            <w:r w:rsidRPr="00891888">
              <w:t>0.80384269</w:t>
            </w:r>
          </w:p>
        </w:tc>
        <w:tc>
          <w:tcPr>
            <w:tcW w:w="1870" w:type="dxa"/>
          </w:tcPr>
          <w:p w14:paraId="56C5849C" w14:textId="77777777" w:rsidR="00B57652" w:rsidRDefault="00B57652" w:rsidP="007B0CDC">
            <w:r w:rsidRPr="00891888">
              <w:t>0</w:t>
            </w:r>
          </w:p>
        </w:tc>
      </w:tr>
      <w:tr w:rsidR="00B57652" w14:paraId="03D092E3" w14:textId="77777777" w:rsidTr="00B57652">
        <w:tc>
          <w:tcPr>
            <w:tcW w:w="1870" w:type="dxa"/>
          </w:tcPr>
          <w:p w14:paraId="4785283A" w14:textId="77777777" w:rsidR="00B57652" w:rsidRDefault="00B57652" w:rsidP="007B0CDC">
            <w:r w:rsidRPr="00891888">
              <w:t>FBgn0039273</w:t>
            </w:r>
          </w:p>
        </w:tc>
        <w:tc>
          <w:tcPr>
            <w:tcW w:w="1959" w:type="dxa"/>
          </w:tcPr>
          <w:p w14:paraId="5A651801" w14:textId="77777777" w:rsidR="00B57652" w:rsidRDefault="00B57652" w:rsidP="007B0CDC">
            <w:r w:rsidRPr="00891888">
              <w:t>CG9996</w:t>
            </w:r>
          </w:p>
        </w:tc>
        <w:tc>
          <w:tcPr>
            <w:tcW w:w="1870" w:type="dxa"/>
          </w:tcPr>
          <w:p w14:paraId="7356BD85" w14:textId="77777777" w:rsidR="00B57652" w:rsidRDefault="00B57652" w:rsidP="007B0CDC">
            <w:r w:rsidRPr="00891888">
              <w:t>0.769576929</w:t>
            </w:r>
          </w:p>
        </w:tc>
        <w:tc>
          <w:tcPr>
            <w:tcW w:w="1870" w:type="dxa"/>
          </w:tcPr>
          <w:p w14:paraId="61B18B61" w14:textId="77777777" w:rsidR="00B57652" w:rsidRDefault="00B57652" w:rsidP="007B0CDC">
            <w:r w:rsidRPr="00891888">
              <w:t>0.930001571</w:t>
            </w:r>
          </w:p>
        </w:tc>
        <w:tc>
          <w:tcPr>
            <w:tcW w:w="1870" w:type="dxa"/>
          </w:tcPr>
          <w:p w14:paraId="733CF003" w14:textId="77777777" w:rsidR="00B57652" w:rsidRDefault="00B57652" w:rsidP="007B0CDC">
            <w:r w:rsidRPr="00891888">
              <w:t>0</w:t>
            </w:r>
          </w:p>
        </w:tc>
      </w:tr>
      <w:tr w:rsidR="00B57652" w14:paraId="65AF2926" w14:textId="77777777" w:rsidTr="00B57652">
        <w:tc>
          <w:tcPr>
            <w:tcW w:w="1870" w:type="dxa"/>
          </w:tcPr>
          <w:p w14:paraId="739FC23D" w14:textId="77777777" w:rsidR="00B57652" w:rsidRDefault="00B57652" w:rsidP="007B0CDC">
            <w:r w:rsidRPr="00891888">
              <w:t>FBgn0050463</w:t>
            </w:r>
          </w:p>
        </w:tc>
        <w:tc>
          <w:tcPr>
            <w:tcW w:w="1959" w:type="dxa"/>
          </w:tcPr>
          <w:p w14:paraId="52EB8BB4" w14:textId="77777777" w:rsidR="00B57652" w:rsidRDefault="00B57652" w:rsidP="007B0CDC">
            <w:r w:rsidRPr="00891888">
              <w:t>CG30463</w:t>
            </w:r>
          </w:p>
        </w:tc>
        <w:tc>
          <w:tcPr>
            <w:tcW w:w="1870" w:type="dxa"/>
          </w:tcPr>
          <w:p w14:paraId="315B67CF" w14:textId="77777777" w:rsidR="00B57652" w:rsidRDefault="00B57652" w:rsidP="007B0CDC">
            <w:r w:rsidRPr="00891888">
              <w:t>0.767001464</w:t>
            </w:r>
          </w:p>
        </w:tc>
        <w:tc>
          <w:tcPr>
            <w:tcW w:w="1870" w:type="dxa"/>
          </w:tcPr>
          <w:p w14:paraId="1AAA4DDD" w14:textId="77777777" w:rsidR="00B57652" w:rsidRDefault="00B57652" w:rsidP="007B0CDC">
            <w:r w:rsidRPr="00891888">
              <w:t>0.570920345</w:t>
            </w:r>
          </w:p>
        </w:tc>
        <w:tc>
          <w:tcPr>
            <w:tcW w:w="1870" w:type="dxa"/>
          </w:tcPr>
          <w:p w14:paraId="1279CCB6" w14:textId="77777777" w:rsidR="00B57652" w:rsidRDefault="00B57652" w:rsidP="007B0CDC">
            <w:r w:rsidRPr="00891888">
              <w:t>1</w:t>
            </w:r>
          </w:p>
        </w:tc>
      </w:tr>
      <w:tr w:rsidR="00B57652" w14:paraId="1DDDF64C" w14:textId="77777777" w:rsidTr="00B57652">
        <w:tc>
          <w:tcPr>
            <w:tcW w:w="1870" w:type="dxa"/>
          </w:tcPr>
          <w:p w14:paraId="0BCA7824" w14:textId="77777777" w:rsidR="00B57652" w:rsidRDefault="00B57652" w:rsidP="007B0CDC">
            <w:r w:rsidRPr="00891888">
              <w:t>FBgn0053051</w:t>
            </w:r>
          </w:p>
        </w:tc>
        <w:tc>
          <w:tcPr>
            <w:tcW w:w="1959" w:type="dxa"/>
          </w:tcPr>
          <w:p w14:paraId="716FAEAE" w14:textId="77777777" w:rsidR="00B57652" w:rsidRDefault="00B57652" w:rsidP="007B0CDC">
            <w:r w:rsidRPr="00891888">
              <w:t>CG33051</w:t>
            </w:r>
          </w:p>
        </w:tc>
        <w:tc>
          <w:tcPr>
            <w:tcW w:w="1870" w:type="dxa"/>
          </w:tcPr>
          <w:p w14:paraId="648D2C7D" w14:textId="77777777" w:rsidR="00B57652" w:rsidRDefault="00B57652" w:rsidP="007B0CDC">
            <w:r w:rsidRPr="00891888">
              <w:t>0.766471026</w:t>
            </w:r>
          </w:p>
        </w:tc>
        <w:tc>
          <w:tcPr>
            <w:tcW w:w="1870" w:type="dxa"/>
          </w:tcPr>
          <w:p w14:paraId="16F0AB2D" w14:textId="77777777" w:rsidR="00B57652" w:rsidRDefault="00B57652" w:rsidP="007B0CDC">
            <w:r w:rsidRPr="00891888">
              <w:t>1.48287646</w:t>
            </w:r>
          </w:p>
        </w:tc>
        <w:tc>
          <w:tcPr>
            <w:tcW w:w="1870" w:type="dxa"/>
          </w:tcPr>
          <w:p w14:paraId="29E3A92D" w14:textId="77777777" w:rsidR="00B57652" w:rsidRDefault="00B57652" w:rsidP="007B0CDC">
            <w:r w:rsidRPr="00891888">
              <w:t>1</w:t>
            </w:r>
          </w:p>
        </w:tc>
      </w:tr>
      <w:tr w:rsidR="00B57652" w14:paraId="02B2B3BA" w14:textId="77777777" w:rsidTr="00B57652">
        <w:tc>
          <w:tcPr>
            <w:tcW w:w="1870" w:type="dxa"/>
          </w:tcPr>
          <w:p w14:paraId="673E7801" w14:textId="77777777" w:rsidR="00B57652" w:rsidRDefault="00B57652" w:rsidP="007B0CDC">
            <w:r w:rsidRPr="00891888">
              <w:t>FBgn0035689</w:t>
            </w:r>
          </w:p>
        </w:tc>
        <w:tc>
          <w:tcPr>
            <w:tcW w:w="1959" w:type="dxa"/>
          </w:tcPr>
          <w:p w14:paraId="628EB99E" w14:textId="77777777" w:rsidR="00B57652" w:rsidRDefault="00B57652" w:rsidP="007B0CDC">
            <w:r w:rsidRPr="00891888">
              <w:t>CG7376</w:t>
            </w:r>
          </w:p>
        </w:tc>
        <w:tc>
          <w:tcPr>
            <w:tcW w:w="1870" w:type="dxa"/>
          </w:tcPr>
          <w:p w14:paraId="1873DAE3" w14:textId="77777777" w:rsidR="00B57652" w:rsidRDefault="00B57652" w:rsidP="007B0CDC">
            <w:r w:rsidRPr="00891888">
              <w:t>0.759700681</w:t>
            </w:r>
          </w:p>
        </w:tc>
        <w:tc>
          <w:tcPr>
            <w:tcW w:w="1870" w:type="dxa"/>
          </w:tcPr>
          <w:p w14:paraId="2FA0ECF0" w14:textId="77777777" w:rsidR="00B57652" w:rsidRDefault="00B57652" w:rsidP="007B0CDC">
            <w:r w:rsidRPr="00891888">
              <w:t>0.887333551</w:t>
            </w:r>
          </w:p>
        </w:tc>
        <w:tc>
          <w:tcPr>
            <w:tcW w:w="1870" w:type="dxa"/>
          </w:tcPr>
          <w:p w14:paraId="4BAE8F0D" w14:textId="77777777" w:rsidR="00B57652" w:rsidRDefault="00B57652" w:rsidP="007B0CDC">
            <w:r w:rsidRPr="00891888">
              <w:t>1</w:t>
            </w:r>
          </w:p>
        </w:tc>
      </w:tr>
      <w:tr w:rsidR="00B57652" w14:paraId="6E725327" w14:textId="77777777" w:rsidTr="00B57652">
        <w:tc>
          <w:tcPr>
            <w:tcW w:w="1870" w:type="dxa"/>
          </w:tcPr>
          <w:p w14:paraId="1CA59D6C" w14:textId="77777777" w:rsidR="00B57652" w:rsidRDefault="00B57652" w:rsidP="007B0CDC">
            <w:r w:rsidRPr="00891888">
              <w:t>FBgn0052196</w:t>
            </w:r>
          </w:p>
        </w:tc>
        <w:tc>
          <w:tcPr>
            <w:tcW w:w="1959" w:type="dxa"/>
          </w:tcPr>
          <w:p w14:paraId="1894EA37" w14:textId="77777777" w:rsidR="00B57652" w:rsidRDefault="00B57652" w:rsidP="007B0CDC">
            <w:r w:rsidRPr="00891888">
              <w:t>CG32196</w:t>
            </w:r>
          </w:p>
        </w:tc>
        <w:tc>
          <w:tcPr>
            <w:tcW w:w="1870" w:type="dxa"/>
          </w:tcPr>
          <w:p w14:paraId="23EA1061" w14:textId="77777777" w:rsidR="00B57652" w:rsidRDefault="00B57652" w:rsidP="007B0CDC">
            <w:r w:rsidRPr="00891888">
              <w:t>0.757659559</w:t>
            </w:r>
          </w:p>
        </w:tc>
        <w:tc>
          <w:tcPr>
            <w:tcW w:w="1870" w:type="dxa"/>
          </w:tcPr>
          <w:p w14:paraId="65832F41" w14:textId="77777777" w:rsidR="00B57652" w:rsidRDefault="00B57652" w:rsidP="007B0CDC">
            <w:r w:rsidRPr="00891888">
              <w:t>1.411858474</w:t>
            </w:r>
          </w:p>
        </w:tc>
        <w:tc>
          <w:tcPr>
            <w:tcW w:w="1870" w:type="dxa"/>
          </w:tcPr>
          <w:p w14:paraId="74B8BE88" w14:textId="77777777" w:rsidR="00B57652" w:rsidRDefault="00B57652" w:rsidP="007B0CDC">
            <w:r w:rsidRPr="00891888">
              <w:t>1</w:t>
            </w:r>
          </w:p>
        </w:tc>
      </w:tr>
      <w:tr w:rsidR="00B57652" w14:paraId="6389395D" w14:textId="77777777" w:rsidTr="00B57652">
        <w:tc>
          <w:tcPr>
            <w:tcW w:w="1870" w:type="dxa"/>
          </w:tcPr>
          <w:p w14:paraId="32ECE0CD" w14:textId="77777777" w:rsidR="00B57652" w:rsidRDefault="00B57652" w:rsidP="007B0CDC">
            <w:r w:rsidRPr="00891888">
              <w:t>FBgn0263414</w:t>
            </w:r>
          </w:p>
        </w:tc>
        <w:tc>
          <w:tcPr>
            <w:tcW w:w="1959" w:type="dxa"/>
          </w:tcPr>
          <w:p w14:paraId="4478E606" w14:textId="77777777" w:rsidR="00B57652" w:rsidRDefault="00B57652" w:rsidP="007B0CDC">
            <w:r w:rsidRPr="00891888">
              <w:t>CR43460</w:t>
            </w:r>
          </w:p>
        </w:tc>
        <w:tc>
          <w:tcPr>
            <w:tcW w:w="1870" w:type="dxa"/>
          </w:tcPr>
          <w:p w14:paraId="6D1D4DF1" w14:textId="77777777" w:rsidR="00B57652" w:rsidRDefault="00B57652" w:rsidP="007B0CDC">
            <w:r w:rsidRPr="00891888">
              <w:t>0.756362048</w:t>
            </w:r>
          </w:p>
        </w:tc>
        <w:tc>
          <w:tcPr>
            <w:tcW w:w="1870" w:type="dxa"/>
          </w:tcPr>
          <w:p w14:paraId="1844079F" w14:textId="77777777" w:rsidR="00B57652" w:rsidRDefault="00B57652" w:rsidP="007B0CDC">
            <w:r w:rsidRPr="00891888">
              <w:t>1.416879984</w:t>
            </w:r>
          </w:p>
        </w:tc>
        <w:tc>
          <w:tcPr>
            <w:tcW w:w="1870" w:type="dxa"/>
          </w:tcPr>
          <w:p w14:paraId="04E515FD" w14:textId="77777777" w:rsidR="00B57652" w:rsidRDefault="00B57652" w:rsidP="007B0CDC">
            <w:r w:rsidRPr="00891888">
              <w:t>0</w:t>
            </w:r>
          </w:p>
        </w:tc>
      </w:tr>
      <w:tr w:rsidR="00B57652" w14:paraId="6C31AF74" w14:textId="77777777" w:rsidTr="00B57652">
        <w:tc>
          <w:tcPr>
            <w:tcW w:w="1870" w:type="dxa"/>
          </w:tcPr>
          <w:p w14:paraId="226A964E" w14:textId="77777777" w:rsidR="00B57652" w:rsidRDefault="00B57652" w:rsidP="007B0CDC">
            <w:r w:rsidRPr="00891888">
              <w:t>FBgn0030091</w:t>
            </w:r>
          </w:p>
        </w:tc>
        <w:tc>
          <w:tcPr>
            <w:tcW w:w="1959" w:type="dxa"/>
          </w:tcPr>
          <w:p w14:paraId="6E14E8ED" w14:textId="77777777" w:rsidR="00B57652" w:rsidRDefault="00B57652" w:rsidP="007B0CDC">
            <w:r w:rsidRPr="00891888">
              <w:t>CG7065</w:t>
            </w:r>
          </w:p>
        </w:tc>
        <w:tc>
          <w:tcPr>
            <w:tcW w:w="1870" w:type="dxa"/>
          </w:tcPr>
          <w:p w14:paraId="3338CDF3" w14:textId="77777777" w:rsidR="00B57652" w:rsidRDefault="00B57652" w:rsidP="007B0CDC">
            <w:r w:rsidRPr="00891888">
              <w:t>0.755648653</w:t>
            </w:r>
          </w:p>
        </w:tc>
        <w:tc>
          <w:tcPr>
            <w:tcW w:w="1870" w:type="dxa"/>
          </w:tcPr>
          <w:p w14:paraId="2541B4E0" w14:textId="77777777" w:rsidR="00B57652" w:rsidRDefault="00B57652" w:rsidP="007B0CDC">
            <w:r w:rsidRPr="00891888">
              <w:t>0.875387688</w:t>
            </w:r>
          </w:p>
        </w:tc>
        <w:tc>
          <w:tcPr>
            <w:tcW w:w="1870" w:type="dxa"/>
          </w:tcPr>
          <w:p w14:paraId="64C4C7CB" w14:textId="77777777" w:rsidR="00B57652" w:rsidRDefault="00B57652" w:rsidP="007B0CDC">
            <w:r w:rsidRPr="00891888">
              <w:t>1</w:t>
            </w:r>
          </w:p>
        </w:tc>
      </w:tr>
      <w:tr w:rsidR="00B57652" w14:paraId="4AB8F545" w14:textId="77777777" w:rsidTr="00B57652">
        <w:tc>
          <w:tcPr>
            <w:tcW w:w="1870" w:type="dxa"/>
          </w:tcPr>
          <w:p w14:paraId="4924E6E2" w14:textId="77777777" w:rsidR="00B57652" w:rsidRDefault="00B57652" w:rsidP="007B0CDC">
            <w:r w:rsidRPr="00891888">
              <w:t>FBgn0037647</w:t>
            </w:r>
          </w:p>
        </w:tc>
        <w:tc>
          <w:tcPr>
            <w:tcW w:w="1959" w:type="dxa"/>
          </w:tcPr>
          <w:p w14:paraId="27BA3BC1" w14:textId="77777777" w:rsidR="00B57652" w:rsidRDefault="00B57652" w:rsidP="007B0CDC">
            <w:proofErr w:type="spellStart"/>
            <w:r w:rsidRPr="00891888">
              <w:t>RagA</w:t>
            </w:r>
            <w:proofErr w:type="spellEnd"/>
            <w:r w:rsidRPr="00891888">
              <w:t>-B</w:t>
            </w:r>
          </w:p>
        </w:tc>
        <w:tc>
          <w:tcPr>
            <w:tcW w:w="1870" w:type="dxa"/>
          </w:tcPr>
          <w:p w14:paraId="2E9311D0" w14:textId="77777777" w:rsidR="00B57652" w:rsidRDefault="00B57652" w:rsidP="007B0CDC">
            <w:r w:rsidRPr="00891888">
              <w:t>0.755502271</w:t>
            </w:r>
          </w:p>
        </w:tc>
        <w:tc>
          <w:tcPr>
            <w:tcW w:w="1870" w:type="dxa"/>
          </w:tcPr>
          <w:p w14:paraId="5B1F22F7" w14:textId="77777777" w:rsidR="00B57652" w:rsidRDefault="00B57652" w:rsidP="007B0CDC">
            <w:r w:rsidRPr="00891888">
              <w:t>0.600673723</w:t>
            </w:r>
          </w:p>
        </w:tc>
        <w:tc>
          <w:tcPr>
            <w:tcW w:w="1870" w:type="dxa"/>
          </w:tcPr>
          <w:p w14:paraId="548D45BB" w14:textId="77777777" w:rsidR="00B57652" w:rsidRDefault="00B57652" w:rsidP="007B0CDC">
            <w:r w:rsidRPr="00891888">
              <w:t>0</w:t>
            </w:r>
          </w:p>
        </w:tc>
      </w:tr>
      <w:tr w:rsidR="00B57652" w14:paraId="733E74D9" w14:textId="77777777" w:rsidTr="00B57652">
        <w:tc>
          <w:tcPr>
            <w:tcW w:w="1870" w:type="dxa"/>
          </w:tcPr>
          <w:p w14:paraId="34A625D8" w14:textId="77777777" w:rsidR="00B57652" w:rsidRDefault="00B57652" w:rsidP="007B0CDC">
            <w:r w:rsidRPr="00891888">
              <w:t>FBgn0005278</w:t>
            </w:r>
          </w:p>
        </w:tc>
        <w:tc>
          <w:tcPr>
            <w:tcW w:w="1959" w:type="dxa"/>
          </w:tcPr>
          <w:p w14:paraId="650697C6" w14:textId="77777777" w:rsidR="00B57652" w:rsidRDefault="00B57652" w:rsidP="007B0CDC">
            <w:r w:rsidRPr="00891888">
              <w:t>Sam-S</w:t>
            </w:r>
          </w:p>
        </w:tc>
        <w:tc>
          <w:tcPr>
            <w:tcW w:w="1870" w:type="dxa"/>
          </w:tcPr>
          <w:p w14:paraId="48F96BA2" w14:textId="77777777" w:rsidR="00B57652" w:rsidRDefault="00B57652" w:rsidP="007B0CDC">
            <w:r w:rsidRPr="00891888">
              <w:t>0.753296481</w:t>
            </w:r>
          </w:p>
        </w:tc>
        <w:tc>
          <w:tcPr>
            <w:tcW w:w="1870" w:type="dxa"/>
          </w:tcPr>
          <w:p w14:paraId="23A3047D" w14:textId="77777777" w:rsidR="00B57652" w:rsidRDefault="00B57652" w:rsidP="007B0CDC">
            <w:r w:rsidRPr="00891888">
              <w:t>0.484293372</w:t>
            </w:r>
          </w:p>
        </w:tc>
        <w:tc>
          <w:tcPr>
            <w:tcW w:w="1870" w:type="dxa"/>
          </w:tcPr>
          <w:p w14:paraId="3FEFF2B2" w14:textId="77777777" w:rsidR="00B57652" w:rsidRDefault="00B57652" w:rsidP="007B0CDC">
            <w:r w:rsidRPr="00891888">
              <w:t>1</w:t>
            </w:r>
          </w:p>
        </w:tc>
      </w:tr>
      <w:tr w:rsidR="00B57652" w14:paraId="4A0D5DCD" w14:textId="77777777" w:rsidTr="00B57652">
        <w:tc>
          <w:tcPr>
            <w:tcW w:w="1870" w:type="dxa"/>
          </w:tcPr>
          <w:p w14:paraId="3E158F09" w14:textId="77777777" w:rsidR="00B57652" w:rsidRDefault="00B57652" w:rsidP="007B0CDC">
            <w:r w:rsidRPr="00891888">
              <w:t>FBgn0038470</w:t>
            </w:r>
          </w:p>
        </w:tc>
        <w:tc>
          <w:tcPr>
            <w:tcW w:w="1959" w:type="dxa"/>
          </w:tcPr>
          <w:p w14:paraId="5C1D1CD1" w14:textId="77777777" w:rsidR="00B57652" w:rsidRDefault="00B57652" w:rsidP="007B0CDC">
            <w:r w:rsidRPr="00891888">
              <w:t>CG18213</w:t>
            </w:r>
          </w:p>
        </w:tc>
        <w:tc>
          <w:tcPr>
            <w:tcW w:w="1870" w:type="dxa"/>
          </w:tcPr>
          <w:p w14:paraId="63E761E1" w14:textId="77777777" w:rsidR="00B57652" w:rsidRDefault="00B57652" w:rsidP="007B0CDC">
            <w:r w:rsidRPr="00891888">
              <w:t>0.752751773</w:t>
            </w:r>
          </w:p>
        </w:tc>
        <w:tc>
          <w:tcPr>
            <w:tcW w:w="1870" w:type="dxa"/>
          </w:tcPr>
          <w:p w14:paraId="3EA2DA6B" w14:textId="77777777" w:rsidR="00B57652" w:rsidRDefault="00B57652" w:rsidP="007B0CDC">
            <w:r w:rsidRPr="00891888">
              <w:t>0.738073372</w:t>
            </w:r>
          </w:p>
        </w:tc>
        <w:tc>
          <w:tcPr>
            <w:tcW w:w="1870" w:type="dxa"/>
          </w:tcPr>
          <w:p w14:paraId="08A20102" w14:textId="77777777" w:rsidR="00B57652" w:rsidRDefault="00B57652" w:rsidP="007B0CDC">
            <w:r w:rsidRPr="00891888">
              <w:t>0</w:t>
            </w:r>
          </w:p>
        </w:tc>
      </w:tr>
      <w:tr w:rsidR="00B57652" w14:paraId="7AD1B3C2" w14:textId="77777777" w:rsidTr="00B57652">
        <w:tc>
          <w:tcPr>
            <w:tcW w:w="1870" w:type="dxa"/>
          </w:tcPr>
          <w:p w14:paraId="7DD46486" w14:textId="77777777" w:rsidR="00B57652" w:rsidRDefault="00B57652" w:rsidP="007B0CDC">
            <w:r w:rsidRPr="00891888">
              <w:t>FBgn0259709</w:t>
            </w:r>
          </w:p>
        </w:tc>
        <w:tc>
          <w:tcPr>
            <w:tcW w:w="1959" w:type="dxa"/>
          </w:tcPr>
          <w:p w14:paraId="58216DD3" w14:textId="77777777" w:rsidR="00B57652" w:rsidRDefault="00B57652" w:rsidP="007B0CDC">
            <w:r w:rsidRPr="00891888">
              <w:t>CG42363</w:t>
            </w:r>
          </w:p>
        </w:tc>
        <w:tc>
          <w:tcPr>
            <w:tcW w:w="1870" w:type="dxa"/>
          </w:tcPr>
          <w:p w14:paraId="157F2F51" w14:textId="77777777" w:rsidR="00B57652" w:rsidRDefault="00B57652" w:rsidP="007B0CDC">
            <w:r w:rsidRPr="00891888">
              <w:t>0.748219974</w:t>
            </w:r>
          </w:p>
        </w:tc>
        <w:tc>
          <w:tcPr>
            <w:tcW w:w="1870" w:type="dxa"/>
          </w:tcPr>
          <w:p w14:paraId="4B46ECF9" w14:textId="77777777" w:rsidR="00B57652" w:rsidRDefault="00B57652" w:rsidP="007B0CDC">
            <w:r w:rsidRPr="00891888">
              <w:t>1.035123686</w:t>
            </w:r>
          </w:p>
        </w:tc>
        <w:tc>
          <w:tcPr>
            <w:tcW w:w="1870" w:type="dxa"/>
          </w:tcPr>
          <w:p w14:paraId="7AFDEF49" w14:textId="77777777" w:rsidR="00B57652" w:rsidRDefault="00B57652" w:rsidP="007B0CDC">
            <w:r w:rsidRPr="00891888">
              <w:t>1</w:t>
            </w:r>
          </w:p>
        </w:tc>
      </w:tr>
      <w:tr w:rsidR="00B57652" w14:paraId="639BF198" w14:textId="77777777" w:rsidTr="00B57652">
        <w:tc>
          <w:tcPr>
            <w:tcW w:w="1870" w:type="dxa"/>
          </w:tcPr>
          <w:p w14:paraId="59EA1D93" w14:textId="77777777" w:rsidR="00B57652" w:rsidRDefault="00B57652" w:rsidP="007B0CDC">
            <w:r w:rsidRPr="00891888">
              <w:t>FBgn0259708</w:t>
            </w:r>
          </w:p>
        </w:tc>
        <w:tc>
          <w:tcPr>
            <w:tcW w:w="1959" w:type="dxa"/>
          </w:tcPr>
          <w:p w14:paraId="057D733D" w14:textId="77777777" w:rsidR="00B57652" w:rsidRDefault="00B57652" w:rsidP="007B0CDC">
            <w:r w:rsidRPr="00891888">
              <w:t>CG42362</w:t>
            </w:r>
          </w:p>
        </w:tc>
        <w:tc>
          <w:tcPr>
            <w:tcW w:w="1870" w:type="dxa"/>
          </w:tcPr>
          <w:p w14:paraId="38BA8EAD" w14:textId="77777777" w:rsidR="00B57652" w:rsidRDefault="00B57652" w:rsidP="007B0CDC">
            <w:r w:rsidRPr="00891888">
              <w:t>0.748219974</w:t>
            </w:r>
          </w:p>
        </w:tc>
        <w:tc>
          <w:tcPr>
            <w:tcW w:w="1870" w:type="dxa"/>
          </w:tcPr>
          <w:p w14:paraId="6800606E" w14:textId="77777777" w:rsidR="00B57652" w:rsidRDefault="00B57652" w:rsidP="007B0CDC">
            <w:r w:rsidRPr="00891888">
              <w:t>1.035123686</w:t>
            </w:r>
          </w:p>
        </w:tc>
        <w:tc>
          <w:tcPr>
            <w:tcW w:w="1870" w:type="dxa"/>
          </w:tcPr>
          <w:p w14:paraId="71805724" w14:textId="77777777" w:rsidR="00B57652" w:rsidRDefault="00B57652" w:rsidP="007B0CDC">
            <w:r w:rsidRPr="00891888">
              <w:t>1</w:t>
            </w:r>
          </w:p>
        </w:tc>
      </w:tr>
      <w:tr w:rsidR="00B57652" w14:paraId="3ECD5451" w14:textId="77777777" w:rsidTr="00B57652">
        <w:tc>
          <w:tcPr>
            <w:tcW w:w="1870" w:type="dxa"/>
          </w:tcPr>
          <w:p w14:paraId="70903540" w14:textId="77777777" w:rsidR="00B57652" w:rsidRDefault="00B57652" w:rsidP="007B0CDC">
            <w:r w:rsidRPr="00891888">
              <w:lastRenderedPageBreak/>
              <w:t>FBgn0036620</w:t>
            </w:r>
          </w:p>
        </w:tc>
        <w:tc>
          <w:tcPr>
            <w:tcW w:w="1959" w:type="dxa"/>
          </w:tcPr>
          <w:p w14:paraId="6757BAB4" w14:textId="77777777" w:rsidR="00B57652" w:rsidRDefault="00B57652" w:rsidP="007B0CDC">
            <w:r w:rsidRPr="00891888">
              <w:t>CG4842</w:t>
            </w:r>
          </w:p>
        </w:tc>
        <w:tc>
          <w:tcPr>
            <w:tcW w:w="1870" w:type="dxa"/>
          </w:tcPr>
          <w:p w14:paraId="2BA27F4E" w14:textId="77777777" w:rsidR="00B57652" w:rsidRDefault="00B57652" w:rsidP="007B0CDC">
            <w:r w:rsidRPr="00891888">
              <w:t>0.747218329</w:t>
            </w:r>
          </w:p>
        </w:tc>
        <w:tc>
          <w:tcPr>
            <w:tcW w:w="1870" w:type="dxa"/>
          </w:tcPr>
          <w:p w14:paraId="13FAAD1A" w14:textId="77777777" w:rsidR="00B57652" w:rsidRDefault="00B57652" w:rsidP="007B0CDC">
            <w:r w:rsidRPr="00891888">
              <w:t>0.834170327</w:t>
            </w:r>
          </w:p>
        </w:tc>
        <w:tc>
          <w:tcPr>
            <w:tcW w:w="1870" w:type="dxa"/>
          </w:tcPr>
          <w:p w14:paraId="12CF8927" w14:textId="77777777" w:rsidR="00B57652" w:rsidRDefault="00B57652" w:rsidP="007B0CDC">
            <w:r w:rsidRPr="00891888">
              <w:t>0</w:t>
            </w:r>
          </w:p>
        </w:tc>
      </w:tr>
      <w:tr w:rsidR="00B57652" w14:paraId="1017BFEE" w14:textId="77777777" w:rsidTr="00B57652">
        <w:tc>
          <w:tcPr>
            <w:tcW w:w="1870" w:type="dxa"/>
          </w:tcPr>
          <w:p w14:paraId="66287546" w14:textId="77777777" w:rsidR="00B57652" w:rsidRDefault="00B57652" w:rsidP="007B0CDC">
            <w:r w:rsidRPr="00891888">
              <w:t>FBgn0031874</w:t>
            </w:r>
          </w:p>
        </w:tc>
        <w:tc>
          <w:tcPr>
            <w:tcW w:w="1959" w:type="dxa"/>
          </w:tcPr>
          <w:p w14:paraId="3927F411" w14:textId="77777777" w:rsidR="00B57652" w:rsidRDefault="00B57652" w:rsidP="007B0CDC">
            <w:r w:rsidRPr="00891888">
              <w:t>CG13775</w:t>
            </w:r>
          </w:p>
        </w:tc>
        <w:tc>
          <w:tcPr>
            <w:tcW w:w="1870" w:type="dxa"/>
          </w:tcPr>
          <w:p w14:paraId="4CCB10C2" w14:textId="77777777" w:rsidR="00B57652" w:rsidRDefault="00B57652" w:rsidP="007B0CDC">
            <w:r w:rsidRPr="00891888">
              <w:t>0.745356899</w:t>
            </w:r>
          </w:p>
        </w:tc>
        <w:tc>
          <w:tcPr>
            <w:tcW w:w="1870" w:type="dxa"/>
          </w:tcPr>
          <w:p w14:paraId="254EC17D" w14:textId="77777777" w:rsidR="00B57652" w:rsidRDefault="00B57652" w:rsidP="007B0CDC">
            <w:r w:rsidRPr="00891888">
              <w:t>0.648396539</w:t>
            </w:r>
          </w:p>
        </w:tc>
        <w:tc>
          <w:tcPr>
            <w:tcW w:w="1870" w:type="dxa"/>
          </w:tcPr>
          <w:p w14:paraId="5961982C" w14:textId="77777777" w:rsidR="00B57652" w:rsidRDefault="00B57652" w:rsidP="007B0CDC">
            <w:r w:rsidRPr="00891888">
              <w:t>1</w:t>
            </w:r>
          </w:p>
        </w:tc>
      </w:tr>
      <w:tr w:rsidR="00B57652" w14:paraId="2BA67B6B" w14:textId="77777777" w:rsidTr="00B57652">
        <w:tc>
          <w:tcPr>
            <w:tcW w:w="1870" w:type="dxa"/>
          </w:tcPr>
          <w:p w14:paraId="7A2ACF2B" w14:textId="77777777" w:rsidR="00B57652" w:rsidRDefault="00B57652" w:rsidP="007B0CDC">
            <w:r w:rsidRPr="00891888">
              <w:t>FBgn0261882</w:t>
            </w:r>
          </w:p>
        </w:tc>
        <w:tc>
          <w:tcPr>
            <w:tcW w:w="1959" w:type="dxa"/>
          </w:tcPr>
          <w:p w14:paraId="575AB049" w14:textId="77777777" w:rsidR="00B57652" w:rsidRDefault="00B57652" w:rsidP="007B0CDC">
            <w:r w:rsidRPr="00891888">
              <w:t>l(2)35Bc</w:t>
            </w:r>
          </w:p>
        </w:tc>
        <w:tc>
          <w:tcPr>
            <w:tcW w:w="1870" w:type="dxa"/>
          </w:tcPr>
          <w:p w14:paraId="4D29D089" w14:textId="77777777" w:rsidR="00B57652" w:rsidRDefault="00B57652" w:rsidP="007B0CDC">
            <w:r w:rsidRPr="00891888">
              <w:t>0.745211189</w:t>
            </w:r>
          </w:p>
        </w:tc>
        <w:tc>
          <w:tcPr>
            <w:tcW w:w="1870" w:type="dxa"/>
          </w:tcPr>
          <w:p w14:paraId="583206D0" w14:textId="77777777" w:rsidR="00B57652" w:rsidRDefault="00B57652" w:rsidP="007B0CDC">
            <w:r w:rsidRPr="00891888">
              <w:t>0.605172496</w:t>
            </w:r>
          </w:p>
        </w:tc>
        <w:tc>
          <w:tcPr>
            <w:tcW w:w="1870" w:type="dxa"/>
          </w:tcPr>
          <w:p w14:paraId="123C3ABF" w14:textId="77777777" w:rsidR="00B57652" w:rsidRDefault="00B57652" w:rsidP="007B0CDC">
            <w:r w:rsidRPr="00891888">
              <w:t>0</w:t>
            </w:r>
          </w:p>
        </w:tc>
      </w:tr>
      <w:tr w:rsidR="00B57652" w14:paraId="5B3D6051" w14:textId="77777777" w:rsidTr="00B57652">
        <w:tc>
          <w:tcPr>
            <w:tcW w:w="1870" w:type="dxa"/>
          </w:tcPr>
          <w:p w14:paraId="2CD97D08" w14:textId="77777777" w:rsidR="00B57652" w:rsidRDefault="00B57652" w:rsidP="007B0CDC">
            <w:r w:rsidRPr="00891888">
              <w:t>FBgn0050428</w:t>
            </w:r>
          </w:p>
        </w:tc>
        <w:tc>
          <w:tcPr>
            <w:tcW w:w="1959" w:type="dxa"/>
          </w:tcPr>
          <w:p w14:paraId="2E9E687C" w14:textId="77777777" w:rsidR="00B57652" w:rsidRDefault="00B57652" w:rsidP="007B0CDC">
            <w:r w:rsidRPr="00891888">
              <w:t>CG30428</w:t>
            </w:r>
          </w:p>
        </w:tc>
        <w:tc>
          <w:tcPr>
            <w:tcW w:w="1870" w:type="dxa"/>
          </w:tcPr>
          <w:p w14:paraId="0E1B28F4" w14:textId="77777777" w:rsidR="00B57652" w:rsidRDefault="00B57652" w:rsidP="007B0CDC">
            <w:r w:rsidRPr="00891888">
              <w:t>0.745174565</w:t>
            </w:r>
          </w:p>
        </w:tc>
        <w:tc>
          <w:tcPr>
            <w:tcW w:w="1870" w:type="dxa"/>
          </w:tcPr>
          <w:p w14:paraId="42FECC31" w14:textId="77777777" w:rsidR="00B57652" w:rsidRDefault="00B57652" w:rsidP="007B0CDC">
            <w:r w:rsidRPr="00891888">
              <w:t>1.669162893</w:t>
            </w:r>
          </w:p>
        </w:tc>
        <w:tc>
          <w:tcPr>
            <w:tcW w:w="1870" w:type="dxa"/>
          </w:tcPr>
          <w:p w14:paraId="43EC4C71" w14:textId="77777777" w:rsidR="00B57652" w:rsidRDefault="00B57652" w:rsidP="007B0CDC">
            <w:r w:rsidRPr="00891888">
              <w:t>1</w:t>
            </w:r>
          </w:p>
        </w:tc>
      </w:tr>
      <w:tr w:rsidR="00B57652" w14:paraId="3D4D5917" w14:textId="77777777" w:rsidTr="00B57652">
        <w:tc>
          <w:tcPr>
            <w:tcW w:w="1870" w:type="dxa"/>
          </w:tcPr>
          <w:p w14:paraId="5CA4F863" w14:textId="77777777" w:rsidR="00B57652" w:rsidRDefault="00B57652" w:rsidP="007B0CDC">
            <w:r w:rsidRPr="00891888">
              <w:t>FBgn0053198</w:t>
            </w:r>
          </w:p>
        </w:tc>
        <w:tc>
          <w:tcPr>
            <w:tcW w:w="1959" w:type="dxa"/>
          </w:tcPr>
          <w:p w14:paraId="3FD9DC8F" w14:textId="77777777" w:rsidR="00B57652" w:rsidRDefault="00B57652" w:rsidP="007B0CDC">
            <w:r w:rsidRPr="00891888">
              <w:t>pen-2</w:t>
            </w:r>
          </w:p>
        </w:tc>
        <w:tc>
          <w:tcPr>
            <w:tcW w:w="1870" w:type="dxa"/>
          </w:tcPr>
          <w:p w14:paraId="23EF37B0" w14:textId="77777777" w:rsidR="00B57652" w:rsidRDefault="00B57652" w:rsidP="007B0CDC">
            <w:r w:rsidRPr="00891888">
              <w:t>0.739863867</w:t>
            </w:r>
          </w:p>
        </w:tc>
        <w:tc>
          <w:tcPr>
            <w:tcW w:w="1870" w:type="dxa"/>
          </w:tcPr>
          <w:p w14:paraId="2B381755" w14:textId="77777777" w:rsidR="00B57652" w:rsidRDefault="00B57652" w:rsidP="007B0CDC">
            <w:r w:rsidRPr="00891888">
              <w:t>0.758112202</w:t>
            </w:r>
          </w:p>
        </w:tc>
        <w:tc>
          <w:tcPr>
            <w:tcW w:w="1870" w:type="dxa"/>
          </w:tcPr>
          <w:p w14:paraId="21E3DACB" w14:textId="77777777" w:rsidR="00B57652" w:rsidRDefault="00B57652" w:rsidP="007B0CDC">
            <w:r w:rsidRPr="00891888">
              <w:t>0</w:t>
            </w:r>
          </w:p>
        </w:tc>
      </w:tr>
      <w:tr w:rsidR="00B57652" w14:paraId="02C480ED" w14:textId="77777777" w:rsidTr="00B57652">
        <w:tc>
          <w:tcPr>
            <w:tcW w:w="1870" w:type="dxa"/>
          </w:tcPr>
          <w:p w14:paraId="5B5F9BCC" w14:textId="77777777" w:rsidR="00B57652" w:rsidRDefault="00B57652" w:rsidP="007B0CDC">
            <w:r w:rsidRPr="00891888">
              <w:t>FBgn0019938</w:t>
            </w:r>
          </w:p>
        </w:tc>
        <w:tc>
          <w:tcPr>
            <w:tcW w:w="1959" w:type="dxa"/>
          </w:tcPr>
          <w:p w14:paraId="7DE8D625" w14:textId="77777777" w:rsidR="00B57652" w:rsidRDefault="00B57652" w:rsidP="007B0CDC">
            <w:r w:rsidRPr="00891888">
              <w:t>RpI1</w:t>
            </w:r>
          </w:p>
        </w:tc>
        <w:tc>
          <w:tcPr>
            <w:tcW w:w="1870" w:type="dxa"/>
          </w:tcPr>
          <w:p w14:paraId="686C3F00" w14:textId="77777777" w:rsidR="00B57652" w:rsidRDefault="00B57652" w:rsidP="007B0CDC">
            <w:r w:rsidRPr="00891888">
              <w:t>0.739616873</w:t>
            </w:r>
          </w:p>
        </w:tc>
        <w:tc>
          <w:tcPr>
            <w:tcW w:w="1870" w:type="dxa"/>
          </w:tcPr>
          <w:p w14:paraId="1BB9E30E" w14:textId="77777777" w:rsidR="00B57652" w:rsidRDefault="00B57652" w:rsidP="007B0CDC">
            <w:r w:rsidRPr="00891888">
              <w:t>0.392647776</w:t>
            </w:r>
          </w:p>
        </w:tc>
        <w:tc>
          <w:tcPr>
            <w:tcW w:w="1870" w:type="dxa"/>
          </w:tcPr>
          <w:p w14:paraId="454853D2" w14:textId="77777777" w:rsidR="00B57652" w:rsidRDefault="00B57652" w:rsidP="007B0CDC">
            <w:r w:rsidRPr="00891888">
              <w:t>0</w:t>
            </w:r>
          </w:p>
        </w:tc>
      </w:tr>
      <w:tr w:rsidR="00B57652" w14:paraId="4284EADB" w14:textId="77777777" w:rsidTr="00B57652">
        <w:tc>
          <w:tcPr>
            <w:tcW w:w="1870" w:type="dxa"/>
          </w:tcPr>
          <w:p w14:paraId="4792AB36" w14:textId="77777777" w:rsidR="00B57652" w:rsidRDefault="00B57652" w:rsidP="007B0CDC">
            <w:r w:rsidRPr="00891888">
              <w:t>FBgn0259834</w:t>
            </w:r>
          </w:p>
        </w:tc>
        <w:tc>
          <w:tcPr>
            <w:tcW w:w="1959" w:type="dxa"/>
          </w:tcPr>
          <w:p w14:paraId="60BF096A" w14:textId="77777777" w:rsidR="00B57652" w:rsidRDefault="00B57652" w:rsidP="007B0CDC">
            <w:r w:rsidRPr="00891888">
              <w:t>out</w:t>
            </w:r>
          </w:p>
        </w:tc>
        <w:tc>
          <w:tcPr>
            <w:tcW w:w="1870" w:type="dxa"/>
          </w:tcPr>
          <w:p w14:paraId="1BD90D57" w14:textId="77777777" w:rsidR="00B57652" w:rsidRDefault="00B57652" w:rsidP="007B0CDC">
            <w:r w:rsidRPr="00891888">
              <w:t>0.736590497</w:t>
            </w:r>
          </w:p>
        </w:tc>
        <w:tc>
          <w:tcPr>
            <w:tcW w:w="1870" w:type="dxa"/>
          </w:tcPr>
          <w:p w14:paraId="70E1704F" w14:textId="77777777" w:rsidR="00B57652" w:rsidRDefault="00B57652" w:rsidP="007B0CDC">
            <w:r w:rsidRPr="00891888">
              <w:t>0.405437405</w:t>
            </w:r>
          </w:p>
        </w:tc>
        <w:tc>
          <w:tcPr>
            <w:tcW w:w="1870" w:type="dxa"/>
          </w:tcPr>
          <w:p w14:paraId="139E7F43" w14:textId="77777777" w:rsidR="00B57652" w:rsidRDefault="00B57652" w:rsidP="007B0CDC">
            <w:r w:rsidRPr="00891888">
              <w:t>1</w:t>
            </w:r>
          </w:p>
        </w:tc>
      </w:tr>
      <w:tr w:rsidR="00B57652" w14:paraId="1BB7CC5D" w14:textId="77777777" w:rsidTr="00B57652">
        <w:tc>
          <w:tcPr>
            <w:tcW w:w="1870" w:type="dxa"/>
          </w:tcPr>
          <w:p w14:paraId="0032B246" w14:textId="77777777" w:rsidR="00B57652" w:rsidRDefault="00B57652" w:rsidP="007B0CDC">
            <w:r w:rsidRPr="00891888">
              <w:t>FBgn0032620</w:t>
            </w:r>
          </w:p>
        </w:tc>
        <w:tc>
          <w:tcPr>
            <w:tcW w:w="1959" w:type="dxa"/>
          </w:tcPr>
          <w:p w14:paraId="33EDCB52" w14:textId="77777777" w:rsidR="00B57652" w:rsidRDefault="00B57652" w:rsidP="007B0CDC">
            <w:r w:rsidRPr="00891888">
              <w:t>CG12288</w:t>
            </w:r>
          </w:p>
        </w:tc>
        <w:tc>
          <w:tcPr>
            <w:tcW w:w="1870" w:type="dxa"/>
          </w:tcPr>
          <w:p w14:paraId="449DE2DB" w14:textId="77777777" w:rsidR="00B57652" w:rsidRDefault="00B57652" w:rsidP="007B0CDC">
            <w:r w:rsidRPr="00891888">
              <w:t>0.73631566</w:t>
            </w:r>
          </w:p>
        </w:tc>
        <w:tc>
          <w:tcPr>
            <w:tcW w:w="1870" w:type="dxa"/>
          </w:tcPr>
          <w:p w14:paraId="7814BA28" w14:textId="77777777" w:rsidR="00B57652" w:rsidRDefault="00B57652" w:rsidP="007B0CDC">
            <w:r w:rsidRPr="00891888">
              <w:t>0.683640727</w:t>
            </w:r>
          </w:p>
        </w:tc>
        <w:tc>
          <w:tcPr>
            <w:tcW w:w="1870" w:type="dxa"/>
          </w:tcPr>
          <w:p w14:paraId="4E367F20" w14:textId="77777777" w:rsidR="00B57652" w:rsidRDefault="00B57652" w:rsidP="007B0CDC">
            <w:r w:rsidRPr="00891888">
              <w:t>0</w:t>
            </w:r>
          </w:p>
        </w:tc>
      </w:tr>
      <w:tr w:rsidR="00B57652" w14:paraId="30FCA42D" w14:textId="77777777" w:rsidTr="00B57652">
        <w:tc>
          <w:tcPr>
            <w:tcW w:w="1870" w:type="dxa"/>
          </w:tcPr>
          <w:p w14:paraId="7527C82D" w14:textId="77777777" w:rsidR="00B57652" w:rsidRDefault="00B57652" w:rsidP="007B0CDC">
            <w:r w:rsidRPr="00891888">
              <w:t>FBgn0261984</w:t>
            </w:r>
          </w:p>
        </w:tc>
        <w:tc>
          <w:tcPr>
            <w:tcW w:w="1959" w:type="dxa"/>
          </w:tcPr>
          <w:p w14:paraId="12374FA0" w14:textId="77777777" w:rsidR="00B57652" w:rsidRDefault="00B57652" w:rsidP="007B0CDC">
            <w:r w:rsidRPr="00891888">
              <w:t>Ire1</w:t>
            </w:r>
          </w:p>
        </w:tc>
        <w:tc>
          <w:tcPr>
            <w:tcW w:w="1870" w:type="dxa"/>
          </w:tcPr>
          <w:p w14:paraId="6EF6688A" w14:textId="77777777" w:rsidR="00B57652" w:rsidRDefault="00B57652" w:rsidP="007B0CDC">
            <w:r w:rsidRPr="00891888">
              <w:t>0.733099901</w:t>
            </w:r>
          </w:p>
        </w:tc>
        <w:tc>
          <w:tcPr>
            <w:tcW w:w="1870" w:type="dxa"/>
          </w:tcPr>
          <w:p w14:paraId="7E1577E8" w14:textId="77777777" w:rsidR="00B57652" w:rsidRDefault="00B57652" w:rsidP="007B0CDC">
            <w:r w:rsidRPr="00891888">
              <w:t>0.46609839</w:t>
            </w:r>
          </w:p>
        </w:tc>
        <w:tc>
          <w:tcPr>
            <w:tcW w:w="1870" w:type="dxa"/>
          </w:tcPr>
          <w:p w14:paraId="18A5F033" w14:textId="77777777" w:rsidR="00B57652" w:rsidRDefault="00B57652" w:rsidP="007B0CDC">
            <w:r w:rsidRPr="00891888">
              <w:t>1</w:t>
            </w:r>
          </w:p>
        </w:tc>
      </w:tr>
      <w:tr w:rsidR="00B57652" w14:paraId="5DFC5A6B" w14:textId="77777777" w:rsidTr="00B57652">
        <w:tc>
          <w:tcPr>
            <w:tcW w:w="1870" w:type="dxa"/>
          </w:tcPr>
          <w:p w14:paraId="67332F68" w14:textId="77777777" w:rsidR="00B57652" w:rsidRDefault="00B57652" w:rsidP="007B0CDC">
            <w:r w:rsidRPr="00891888">
              <w:t>FBgn0030724</w:t>
            </w:r>
          </w:p>
        </w:tc>
        <w:tc>
          <w:tcPr>
            <w:tcW w:w="1959" w:type="dxa"/>
          </w:tcPr>
          <w:p w14:paraId="31AE998D" w14:textId="77777777" w:rsidR="00B57652" w:rsidRDefault="00B57652" w:rsidP="007B0CDC">
            <w:proofErr w:type="spellStart"/>
            <w:r w:rsidRPr="00891888">
              <w:t>Nipsnap</w:t>
            </w:r>
            <w:proofErr w:type="spellEnd"/>
          </w:p>
        </w:tc>
        <w:tc>
          <w:tcPr>
            <w:tcW w:w="1870" w:type="dxa"/>
          </w:tcPr>
          <w:p w14:paraId="124577DD" w14:textId="77777777" w:rsidR="00B57652" w:rsidRDefault="00B57652" w:rsidP="007B0CDC">
            <w:r w:rsidRPr="00891888">
              <w:t>0.732026517</w:t>
            </w:r>
          </w:p>
        </w:tc>
        <w:tc>
          <w:tcPr>
            <w:tcW w:w="1870" w:type="dxa"/>
          </w:tcPr>
          <w:p w14:paraId="0E141143" w14:textId="77777777" w:rsidR="00B57652" w:rsidRDefault="00B57652" w:rsidP="007B0CDC">
            <w:r w:rsidRPr="00891888">
              <w:t>0.706091791</w:t>
            </w:r>
          </w:p>
        </w:tc>
        <w:tc>
          <w:tcPr>
            <w:tcW w:w="1870" w:type="dxa"/>
          </w:tcPr>
          <w:p w14:paraId="32E6DEC1" w14:textId="77777777" w:rsidR="00B57652" w:rsidRDefault="00B57652" w:rsidP="007B0CDC">
            <w:r w:rsidRPr="00891888">
              <w:t>0</w:t>
            </w:r>
          </w:p>
        </w:tc>
      </w:tr>
      <w:tr w:rsidR="00B57652" w14:paraId="528902B6" w14:textId="77777777" w:rsidTr="00B57652">
        <w:tc>
          <w:tcPr>
            <w:tcW w:w="1870" w:type="dxa"/>
          </w:tcPr>
          <w:p w14:paraId="35259F93" w14:textId="77777777" w:rsidR="00B57652" w:rsidRDefault="00B57652" w:rsidP="007B0CDC">
            <w:r w:rsidRPr="00891888">
              <w:t>FBgn0039765</w:t>
            </w:r>
          </w:p>
        </w:tc>
        <w:tc>
          <w:tcPr>
            <w:tcW w:w="1959" w:type="dxa"/>
          </w:tcPr>
          <w:p w14:paraId="7F67A909" w14:textId="77777777" w:rsidR="00B57652" w:rsidRDefault="00B57652" w:rsidP="007B0CDC">
            <w:r w:rsidRPr="00891888">
              <w:t>mRpS18C</w:t>
            </w:r>
          </w:p>
        </w:tc>
        <w:tc>
          <w:tcPr>
            <w:tcW w:w="1870" w:type="dxa"/>
          </w:tcPr>
          <w:p w14:paraId="46CCA7EB" w14:textId="77777777" w:rsidR="00B57652" w:rsidRDefault="00B57652" w:rsidP="007B0CDC">
            <w:r w:rsidRPr="00891888">
              <w:t>0.726395472</w:t>
            </w:r>
          </w:p>
        </w:tc>
        <w:tc>
          <w:tcPr>
            <w:tcW w:w="1870" w:type="dxa"/>
          </w:tcPr>
          <w:p w14:paraId="3452C0B5" w14:textId="77777777" w:rsidR="00B57652" w:rsidRDefault="00B57652" w:rsidP="007B0CDC">
            <w:r w:rsidRPr="00891888">
              <w:t>0.674312883</w:t>
            </w:r>
          </w:p>
        </w:tc>
        <w:tc>
          <w:tcPr>
            <w:tcW w:w="1870" w:type="dxa"/>
          </w:tcPr>
          <w:p w14:paraId="65B7AD87" w14:textId="77777777" w:rsidR="00B57652" w:rsidRDefault="00B57652" w:rsidP="007B0CDC">
            <w:r w:rsidRPr="00891888">
              <w:t>0</w:t>
            </w:r>
          </w:p>
        </w:tc>
      </w:tr>
      <w:tr w:rsidR="00B57652" w14:paraId="56B8DE75" w14:textId="77777777" w:rsidTr="00B57652">
        <w:tc>
          <w:tcPr>
            <w:tcW w:w="1870" w:type="dxa"/>
          </w:tcPr>
          <w:p w14:paraId="6D39E4D2" w14:textId="77777777" w:rsidR="00B57652" w:rsidRDefault="00B57652" w:rsidP="007B0CDC">
            <w:r w:rsidRPr="00891888">
              <w:t>FBgn0020909</w:t>
            </w:r>
          </w:p>
        </w:tc>
        <w:tc>
          <w:tcPr>
            <w:tcW w:w="1959" w:type="dxa"/>
          </w:tcPr>
          <w:p w14:paraId="610C2AEC" w14:textId="77777777" w:rsidR="00B57652" w:rsidRDefault="00B57652" w:rsidP="007B0CDC">
            <w:r w:rsidRPr="00891888">
              <w:t>Rtc1</w:t>
            </w:r>
          </w:p>
        </w:tc>
        <w:tc>
          <w:tcPr>
            <w:tcW w:w="1870" w:type="dxa"/>
          </w:tcPr>
          <w:p w14:paraId="2AD78976" w14:textId="77777777" w:rsidR="00B57652" w:rsidRDefault="00B57652" w:rsidP="007B0CDC">
            <w:r w:rsidRPr="00891888">
              <w:t>0.725624454</w:t>
            </w:r>
          </w:p>
        </w:tc>
        <w:tc>
          <w:tcPr>
            <w:tcW w:w="1870" w:type="dxa"/>
          </w:tcPr>
          <w:p w14:paraId="29C132A9" w14:textId="77777777" w:rsidR="00B57652" w:rsidRDefault="00B57652" w:rsidP="007B0CDC">
            <w:r w:rsidRPr="00891888">
              <w:t>0.470061305</w:t>
            </w:r>
          </w:p>
        </w:tc>
        <w:tc>
          <w:tcPr>
            <w:tcW w:w="1870" w:type="dxa"/>
          </w:tcPr>
          <w:p w14:paraId="73C1391C" w14:textId="77777777" w:rsidR="00B57652" w:rsidRDefault="00B57652" w:rsidP="007B0CDC">
            <w:r w:rsidRPr="00891888">
              <w:t>1</w:t>
            </w:r>
          </w:p>
        </w:tc>
      </w:tr>
      <w:tr w:rsidR="00B57652" w14:paraId="5E1A4E3D" w14:textId="77777777" w:rsidTr="00B57652">
        <w:tc>
          <w:tcPr>
            <w:tcW w:w="1870" w:type="dxa"/>
          </w:tcPr>
          <w:p w14:paraId="0D3B0EF1" w14:textId="77777777" w:rsidR="00B57652" w:rsidRDefault="00B57652" w:rsidP="007B0CDC">
            <w:r w:rsidRPr="00891888">
              <w:t>FBgn0036714</w:t>
            </w:r>
          </w:p>
        </w:tc>
        <w:tc>
          <w:tcPr>
            <w:tcW w:w="1959" w:type="dxa"/>
          </w:tcPr>
          <w:p w14:paraId="2DB8DE43" w14:textId="77777777" w:rsidR="00B57652" w:rsidRDefault="00B57652" w:rsidP="007B0CDC">
            <w:r w:rsidRPr="00891888">
              <w:t>CG7692</w:t>
            </w:r>
          </w:p>
        </w:tc>
        <w:tc>
          <w:tcPr>
            <w:tcW w:w="1870" w:type="dxa"/>
          </w:tcPr>
          <w:p w14:paraId="28337859" w14:textId="77777777" w:rsidR="00B57652" w:rsidRDefault="00B57652" w:rsidP="007B0CDC">
            <w:r w:rsidRPr="00891888">
              <w:t>0.722463849</w:t>
            </w:r>
          </w:p>
        </w:tc>
        <w:tc>
          <w:tcPr>
            <w:tcW w:w="1870" w:type="dxa"/>
          </w:tcPr>
          <w:p w14:paraId="599CB729" w14:textId="77777777" w:rsidR="00B57652" w:rsidRDefault="00B57652" w:rsidP="007B0CDC">
            <w:r w:rsidRPr="00891888">
              <w:t>0.780094531</w:t>
            </w:r>
          </w:p>
        </w:tc>
        <w:tc>
          <w:tcPr>
            <w:tcW w:w="1870" w:type="dxa"/>
          </w:tcPr>
          <w:p w14:paraId="6C2B8F03" w14:textId="77777777" w:rsidR="00B57652" w:rsidRDefault="00B57652" w:rsidP="007B0CDC">
            <w:r w:rsidRPr="00891888">
              <w:t>1</w:t>
            </w:r>
          </w:p>
        </w:tc>
      </w:tr>
      <w:tr w:rsidR="00B57652" w14:paraId="744289CD" w14:textId="77777777" w:rsidTr="00B57652">
        <w:tc>
          <w:tcPr>
            <w:tcW w:w="1870" w:type="dxa"/>
          </w:tcPr>
          <w:p w14:paraId="32386695" w14:textId="77777777" w:rsidR="00B57652" w:rsidRDefault="00B57652" w:rsidP="007B0CDC">
            <w:r w:rsidRPr="00891888">
              <w:t>FBgn0085242</w:t>
            </w:r>
          </w:p>
        </w:tc>
        <w:tc>
          <w:tcPr>
            <w:tcW w:w="1959" w:type="dxa"/>
          </w:tcPr>
          <w:p w14:paraId="38C4359A" w14:textId="77777777" w:rsidR="00B57652" w:rsidRDefault="00B57652" w:rsidP="007B0CDC">
            <w:r w:rsidRPr="00891888">
              <w:t>CG34213</w:t>
            </w:r>
          </w:p>
        </w:tc>
        <w:tc>
          <w:tcPr>
            <w:tcW w:w="1870" w:type="dxa"/>
          </w:tcPr>
          <w:p w14:paraId="5A4915C2" w14:textId="77777777" w:rsidR="00B57652" w:rsidRDefault="00B57652" w:rsidP="007B0CDC">
            <w:r w:rsidRPr="00891888">
              <w:t>0.721864721</w:t>
            </w:r>
          </w:p>
        </w:tc>
        <w:tc>
          <w:tcPr>
            <w:tcW w:w="1870" w:type="dxa"/>
          </w:tcPr>
          <w:p w14:paraId="40D491E3" w14:textId="77777777" w:rsidR="00B57652" w:rsidRDefault="00B57652" w:rsidP="007B0CDC">
            <w:r w:rsidRPr="00891888">
              <w:t>0.939128073</w:t>
            </w:r>
          </w:p>
        </w:tc>
        <w:tc>
          <w:tcPr>
            <w:tcW w:w="1870" w:type="dxa"/>
          </w:tcPr>
          <w:p w14:paraId="35ED8636" w14:textId="77777777" w:rsidR="00B57652" w:rsidRDefault="00B57652" w:rsidP="007B0CDC">
            <w:r w:rsidRPr="00891888">
              <w:t>0</w:t>
            </w:r>
          </w:p>
        </w:tc>
      </w:tr>
      <w:tr w:rsidR="00B57652" w14:paraId="4FE0958D" w14:textId="77777777" w:rsidTr="00B57652">
        <w:tc>
          <w:tcPr>
            <w:tcW w:w="1870" w:type="dxa"/>
          </w:tcPr>
          <w:p w14:paraId="37AD628D" w14:textId="77777777" w:rsidR="00B57652" w:rsidRDefault="00B57652" w:rsidP="007B0CDC">
            <w:r w:rsidRPr="00891888">
              <w:t>FBgn0032452</w:t>
            </w:r>
          </w:p>
        </w:tc>
        <w:tc>
          <w:tcPr>
            <w:tcW w:w="1959" w:type="dxa"/>
          </w:tcPr>
          <w:p w14:paraId="11AA966A" w14:textId="77777777" w:rsidR="00B57652" w:rsidRDefault="00B57652" w:rsidP="007B0CDC">
            <w:r w:rsidRPr="00891888">
              <w:t>CG15484</w:t>
            </w:r>
          </w:p>
        </w:tc>
        <w:tc>
          <w:tcPr>
            <w:tcW w:w="1870" w:type="dxa"/>
          </w:tcPr>
          <w:p w14:paraId="58591628" w14:textId="77777777" w:rsidR="00B57652" w:rsidRDefault="00B57652" w:rsidP="007B0CDC">
            <w:r w:rsidRPr="00891888">
              <w:t>0.714570716</w:t>
            </w:r>
          </w:p>
        </w:tc>
        <w:tc>
          <w:tcPr>
            <w:tcW w:w="1870" w:type="dxa"/>
          </w:tcPr>
          <w:p w14:paraId="6CB3D877" w14:textId="77777777" w:rsidR="00B57652" w:rsidRDefault="00B57652" w:rsidP="007B0CDC">
            <w:r w:rsidRPr="00891888">
              <w:t>1.392323014</w:t>
            </w:r>
          </w:p>
        </w:tc>
        <w:tc>
          <w:tcPr>
            <w:tcW w:w="1870" w:type="dxa"/>
          </w:tcPr>
          <w:p w14:paraId="4A844890" w14:textId="77777777" w:rsidR="00B57652" w:rsidRDefault="00B57652" w:rsidP="007B0CDC">
            <w:r w:rsidRPr="00891888">
              <w:t>0</w:t>
            </w:r>
          </w:p>
        </w:tc>
      </w:tr>
      <w:tr w:rsidR="00B57652" w14:paraId="33AAB119" w14:textId="77777777" w:rsidTr="00B57652">
        <w:tc>
          <w:tcPr>
            <w:tcW w:w="1870" w:type="dxa"/>
          </w:tcPr>
          <w:p w14:paraId="75D628DF" w14:textId="77777777" w:rsidR="00B57652" w:rsidRDefault="00B57652" w:rsidP="007B0CDC">
            <w:r w:rsidRPr="00891888">
              <w:t>FBgn0263396</w:t>
            </w:r>
          </w:p>
        </w:tc>
        <w:tc>
          <w:tcPr>
            <w:tcW w:w="1959" w:type="dxa"/>
          </w:tcPr>
          <w:p w14:paraId="33EAED5F" w14:textId="77777777" w:rsidR="00B57652" w:rsidRDefault="00B57652" w:rsidP="007B0CDC">
            <w:proofErr w:type="spellStart"/>
            <w:r w:rsidRPr="00891888">
              <w:t>sqd</w:t>
            </w:r>
            <w:proofErr w:type="spellEnd"/>
          </w:p>
        </w:tc>
        <w:tc>
          <w:tcPr>
            <w:tcW w:w="1870" w:type="dxa"/>
          </w:tcPr>
          <w:p w14:paraId="56A120D0" w14:textId="77777777" w:rsidR="00B57652" w:rsidRDefault="00B57652" w:rsidP="007B0CDC">
            <w:r w:rsidRPr="00891888">
              <w:t>0.710073052</w:t>
            </w:r>
          </w:p>
        </w:tc>
        <w:tc>
          <w:tcPr>
            <w:tcW w:w="1870" w:type="dxa"/>
          </w:tcPr>
          <w:p w14:paraId="7E74BA74" w14:textId="77777777" w:rsidR="00B57652" w:rsidRDefault="00B57652" w:rsidP="007B0CDC">
            <w:r w:rsidRPr="00891888">
              <w:t>0.478896682</w:t>
            </w:r>
          </w:p>
        </w:tc>
        <w:tc>
          <w:tcPr>
            <w:tcW w:w="1870" w:type="dxa"/>
          </w:tcPr>
          <w:p w14:paraId="5F21EDBF" w14:textId="77777777" w:rsidR="00B57652" w:rsidRDefault="00B57652" w:rsidP="007B0CDC">
            <w:r w:rsidRPr="00891888">
              <w:t>1</w:t>
            </w:r>
          </w:p>
        </w:tc>
      </w:tr>
      <w:tr w:rsidR="00B57652" w14:paraId="13D1AFB3" w14:textId="77777777" w:rsidTr="00B57652">
        <w:tc>
          <w:tcPr>
            <w:tcW w:w="1870" w:type="dxa"/>
          </w:tcPr>
          <w:p w14:paraId="3658D776" w14:textId="77777777" w:rsidR="00B57652" w:rsidRDefault="00B57652" w:rsidP="007B0CDC">
            <w:r w:rsidRPr="00891888">
              <w:t>FBgn0264270</w:t>
            </w:r>
          </w:p>
        </w:tc>
        <w:tc>
          <w:tcPr>
            <w:tcW w:w="1959" w:type="dxa"/>
          </w:tcPr>
          <w:p w14:paraId="094E995F" w14:textId="77777777" w:rsidR="00B57652" w:rsidRDefault="00B57652" w:rsidP="007B0CDC">
            <w:proofErr w:type="spellStart"/>
            <w:r w:rsidRPr="00891888">
              <w:t>Sxl</w:t>
            </w:r>
            <w:proofErr w:type="spellEnd"/>
          </w:p>
        </w:tc>
        <w:tc>
          <w:tcPr>
            <w:tcW w:w="1870" w:type="dxa"/>
          </w:tcPr>
          <w:p w14:paraId="275E7A46" w14:textId="77777777" w:rsidR="00B57652" w:rsidRDefault="00B57652" w:rsidP="007B0CDC">
            <w:r w:rsidRPr="00891888">
              <w:t>0.708252187</w:t>
            </w:r>
          </w:p>
        </w:tc>
        <w:tc>
          <w:tcPr>
            <w:tcW w:w="1870" w:type="dxa"/>
          </w:tcPr>
          <w:p w14:paraId="6E85A213" w14:textId="77777777" w:rsidR="00B57652" w:rsidRDefault="00B57652" w:rsidP="007B0CDC">
            <w:r w:rsidRPr="00891888">
              <w:t>0.437448878</w:t>
            </w:r>
          </w:p>
        </w:tc>
        <w:tc>
          <w:tcPr>
            <w:tcW w:w="1870" w:type="dxa"/>
          </w:tcPr>
          <w:p w14:paraId="17A79A28" w14:textId="77777777" w:rsidR="00B57652" w:rsidRDefault="00B57652" w:rsidP="007B0CDC">
            <w:r w:rsidRPr="00891888">
              <w:t>1</w:t>
            </w:r>
          </w:p>
        </w:tc>
      </w:tr>
      <w:tr w:rsidR="00B57652" w14:paraId="418914BD" w14:textId="77777777" w:rsidTr="00B57652">
        <w:tc>
          <w:tcPr>
            <w:tcW w:w="1870" w:type="dxa"/>
          </w:tcPr>
          <w:p w14:paraId="6E4E1E39" w14:textId="77777777" w:rsidR="00B57652" w:rsidRDefault="00B57652" w:rsidP="007B0CDC">
            <w:r w:rsidRPr="00891888">
              <w:t>FBgn0052016</w:t>
            </w:r>
          </w:p>
        </w:tc>
        <w:tc>
          <w:tcPr>
            <w:tcW w:w="1959" w:type="dxa"/>
          </w:tcPr>
          <w:p w14:paraId="45EA5363" w14:textId="77777777" w:rsidR="00B57652" w:rsidRDefault="00B57652" w:rsidP="007B0CDC">
            <w:r w:rsidRPr="00891888">
              <w:t>4E-T</w:t>
            </w:r>
          </w:p>
        </w:tc>
        <w:tc>
          <w:tcPr>
            <w:tcW w:w="1870" w:type="dxa"/>
          </w:tcPr>
          <w:p w14:paraId="498DDF58" w14:textId="77777777" w:rsidR="00B57652" w:rsidRDefault="00B57652" w:rsidP="007B0CDC">
            <w:r w:rsidRPr="00891888">
              <w:t>0.705752344</w:t>
            </w:r>
          </w:p>
        </w:tc>
        <w:tc>
          <w:tcPr>
            <w:tcW w:w="1870" w:type="dxa"/>
          </w:tcPr>
          <w:p w14:paraId="62BE1FC3" w14:textId="77777777" w:rsidR="00B57652" w:rsidRDefault="00B57652" w:rsidP="007B0CDC">
            <w:r w:rsidRPr="00891888">
              <w:t>0.657329734</w:t>
            </w:r>
          </w:p>
        </w:tc>
        <w:tc>
          <w:tcPr>
            <w:tcW w:w="1870" w:type="dxa"/>
          </w:tcPr>
          <w:p w14:paraId="32D57227" w14:textId="77777777" w:rsidR="00B57652" w:rsidRDefault="00B57652" w:rsidP="007B0CDC">
            <w:r w:rsidRPr="00891888">
              <w:t>1</w:t>
            </w:r>
          </w:p>
        </w:tc>
      </w:tr>
      <w:tr w:rsidR="00B57652" w14:paraId="7B259588" w14:textId="77777777" w:rsidTr="00B57652">
        <w:tc>
          <w:tcPr>
            <w:tcW w:w="1870" w:type="dxa"/>
          </w:tcPr>
          <w:p w14:paraId="42ED76F1" w14:textId="77777777" w:rsidR="00B57652" w:rsidRDefault="00B57652" w:rsidP="007B0CDC">
            <w:r w:rsidRPr="00891888">
              <w:t>FBgn0005694</w:t>
            </w:r>
          </w:p>
        </w:tc>
        <w:tc>
          <w:tcPr>
            <w:tcW w:w="1959" w:type="dxa"/>
          </w:tcPr>
          <w:p w14:paraId="2AF8E50D" w14:textId="77777777" w:rsidR="00B57652" w:rsidRDefault="00B57652" w:rsidP="007B0CDC">
            <w:r w:rsidRPr="00891888">
              <w:t>Aef1</w:t>
            </w:r>
          </w:p>
        </w:tc>
        <w:tc>
          <w:tcPr>
            <w:tcW w:w="1870" w:type="dxa"/>
          </w:tcPr>
          <w:p w14:paraId="2977F3F9" w14:textId="77777777" w:rsidR="00B57652" w:rsidRDefault="00B57652" w:rsidP="007B0CDC">
            <w:r w:rsidRPr="00891888">
              <w:t>0.705581187</w:t>
            </w:r>
          </w:p>
        </w:tc>
        <w:tc>
          <w:tcPr>
            <w:tcW w:w="1870" w:type="dxa"/>
          </w:tcPr>
          <w:p w14:paraId="79D75F89" w14:textId="77777777" w:rsidR="00B57652" w:rsidRDefault="00B57652" w:rsidP="007B0CDC">
            <w:r w:rsidRPr="00891888">
              <w:t>0.529819399</w:t>
            </w:r>
          </w:p>
        </w:tc>
        <w:tc>
          <w:tcPr>
            <w:tcW w:w="1870" w:type="dxa"/>
          </w:tcPr>
          <w:p w14:paraId="567900EE" w14:textId="77777777" w:rsidR="00B57652" w:rsidRDefault="00B57652" w:rsidP="007B0CDC">
            <w:r w:rsidRPr="00891888">
              <w:t>1</w:t>
            </w:r>
          </w:p>
        </w:tc>
      </w:tr>
      <w:tr w:rsidR="00B57652" w14:paraId="615FEFCA" w14:textId="77777777" w:rsidTr="00B57652">
        <w:tc>
          <w:tcPr>
            <w:tcW w:w="1870" w:type="dxa"/>
          </w:tcPr>
          <w:p w14:paraId="6BE671E6" w14:textId="77777777" w:rsidR="00B57652" w:rsidRDefault="00B57652" w:rsidP="007B0CDC">
            <w:r w:rsidRPr="00891888">
              <w:t>FBgn0025631</w:t>
            </w:r>
          </w:p>
        </w:tc>
        <w:tc>
          <w:tcPr>
            <w:tcW w:w="1959" w:type="dxa"/>
          </w:tcPr>
          <w:p w14:paraId="02AC6930" w14:textId="77777777" w:rsidR="00B57652" w:rsidRDefault="00B57652" w:rsidP="007B0CDC">
            <w:r w:rsidRPr="00891888">
              <w:t>moody</w:t>
            </w:r>
          </w:p>
        </w:tc>
        <w:tc>
          <w:tcPr>
            <w:tcW w:w="1870" w:type="dxa"/>
          </w:tcPr>
          <w:p w14:paraId="2B4C07D1" w14:textId="77777777" w:rsidR="00B57652" w:rsidRDefault="00B57652" w:rsidP="007B0CDC">
            <w:r w:rsidRPr="00891888">
              <w:t>0.70457009</w:t>
            </w:r>
          </w:p>
        </w:tc>
        <w:tc>
          <w:tcPr>
            <w:tcW w:w="1870" w:type="dxa"/>
          </w:tcPr>
          <w:p w14:paraId="1ED4AB4E" w14:textId="77777777" w:rsidR="00B57652" w:rsidRDefault="00B57652" w:rsidP="007B0CDC">
            <w:r w:rsidRPr="00891888">
              <w:t>0.634792579</w:t>
            </w:r>
          </w:p>
        </w:tc>
        <w:tc>
          <w:tcPr>
            <w:tcW w:w="1870" w:type="dxa"/>
          </w:tcPr>
          <w:p w14:paraId="5FBC99AA" w14:textId="77777777" w:rsidR="00B57652" w:rsidRDefault="00B57652" w:rsidP="007B0CDC">
            <w:r w:rsidRPr="00891888">
              <w:t>1</w:t>
            </w:r>
          </w:p>
        </w:tc>
      </w:tr>
      <w:tr w:rsidR="00B57652" w14:paraId="06721E05" w14:textId="77777777" w:rsidTr="00B57652">
        <w:tc>
          <w:tcPr>
            <w:tcW w:w="1870" w:type="dxa"/>
          </w:tcPr>
          <w:p w14:paraId="387EFAD7" w14:textId="77777777" w:rsidR="00B57652" w:rsidRDefault="00B57652" w:rsidP="007B0CDC">
            <w:r w:rsidRPr="00891888">
              <w:t>FBgn0034528</w:t>
            </w:r>
          </w:p>
        </w:tc>
        <w:tc>
          <w:tcPr>
            <w:tcW w:w="1959" w:type="dxa"/>
          </w:tcPr>
          <w:p w14:paraId="7A69D781" w14:textId="77777777" w:rsidR="00B57652" w:rsidRDefault="00B57652" w:rsidP="007B0CDC">
            <w:r w:rsidRPr="00891888">
              <w:t>CG11180</w:t>
            </w:r>
          </w:p>
        </w:tc>
        <w:tc>
          <w:tcPr>
            <w:tcW w:w="1870" w:type="dxa"/>
          </w:tcPr>
          <w:p w14:paraId="497D620E" w14:textId="77777777" w:rsidR="00B57652" w:rsidRDefault="00B57652" w:rsidP="007B0CDC">
            <w:r w:rsidRPr="00891888">
              <w:t>0.703282374</w:t>
            </w:r>
          </w:p>
        </w:tc>
        <w:tc>
          <w:tcPr>
            <w:tcW w:w="1870" w:type="dxa"/>
          </w:tcPr>
          <w:p w14:paraId="6A278608" w14:textId="77777777" w:rsidR="00B57652" w:rsidRDefault="00B57652" w:rsidP="007B0CDC">
            <w:r w:rsidRPr="00891888">
              <w:t>0.749002796</w:t>
            </w:r>
          </w:p>
        </w:tc>
        <w:tc>
          <w:tcPr>
            <w:tcW w:w="1870" w:type="dxa"/>
          </w:tcPr>
          <w:p w14:paraId="094DBDAC" w14:textId="77777777" w:rsidR="00B57652" w:rsidRDefault="00B57652" w:rsidP="007B0CDC">
            <w:r w:rsidRPr="00891888">
              <w:t>0</w:t>
            </w:r>
          </w:p>
        </w:tc>
      </w:tr>
      <w:tr w:rsidR="00B57652" w14:paraId="7FD4C812" w14:textId="77777777" w:rsidTr="00B57652">
        <w:tc>
          <w:tcPr>
            <w:tcW w:w="1870" w:type="dxa"/>
          </w:tcPr>
          <w:p w14:paraId="62F65193" w14:textId="77777777" w:rsidR="00B57652" w:rsidRDefault="00B57652" w:rsidP="007B0CDC">
            <w:r w:rsidRPr="00891888">
              <w:t>FBgn0001202</w:t>
            </w:r>
          </w:p>
        </w:tc>
        <w:tc>
          <w:tcPr>
            <w:tcW w:w="1959" w:type="dxa"/>
          </w:tcPr>
          <w:p w14:paraId="1EA4513E" w14:textId="77777777" w:rsidR="00B57652" w:rsidRDefault="00B57652" w:rsidP="007B0CDC">
            <w:proofErr w:type="spellStart"/>
            <w:r w:rsidRPr="00891888">
              <w:t>hk</w:t>
            </w:r>
            <w:proofErr w:type="spellEnd"/>
          </w:p>
        </w:tc>
        <w:tc>
          <w:tcPr>
            <w:tcW w:w="1870" w:type="dxa"/>
          </w:tcPr>
          <w:p w14:paraId="20CD6D06" w14:textId="77777777" w:rsidR="00B57652" w:rsidRDefault="00B57652" w:rsidP="007B0CDC">
            <w:r w:rsidRPr="00891888">
              <w:t>0.69928539</w:t>
            </w:r>
          </w:p>
        </w:tc>
        <w:tc>
          <w:tcPr>
            <w:tcW w:w="1870" w:type="dxa"/>
          </w:tcPr>
          <w:p w14:paraId="03DC4D2F" w14:textId="77777777" w:rsidR="00B57652" w:rsidRDefault="00B57652" w:rsidP="007B0CDC">
            <w:r w:rsidRPr="00891888">
              <w:t>0.509305107</w:t>
            </w:r>
          </w:p>
        </w:tc>
        <w:tc>
          <w:tcPr>
            <w:tcW w:w="1870" w:type="dxa"/>
          </w:tcPr>
          <w:p w14:paraId="3589BAEC" w14:textId="77777777" w:rsidR="00B57652" w:rsidRDefault="00B57652" w:rsidP="007B0CDC">
            <w:r w:rsidRPr="00891888">
              <w:t>1</w:t>
            </w:r>
          </w:p>
        </w:tc>
      </w:tr>
      <w:tr w:rsidR="00B57652" w14:paraId="34F0A708" w14:textId="77777777" w:rsidTr="00B57652">
        <w:tc>
          <w:tcPr>
            <w:tcW w:w="1870" w:type="dxa"/>
          </w:tcPr>
          <w:p w14:paraId="210C60AA" w14:textId="77777777" w:rsidR="00B57652" w:rsidRDefault="00B57652" w:rsidP="007B0CDC">
            <w:r w:rsidRPr="00891888">
              <w:t>FBgn0031494</w:t>
            </w:r>
          </w:p>
        </w:tc>
        <w:tc>
          <w:tcPr>
            <w:tcW w:w="1959" w:type="dxa"/>
          </w:tcPr>
          <w:p w14:paraId="72E512A0" w14:textId="77777777" w:rsidR="00B57652" w:rsidRDefault="00B57652" w:rsidP="007B0CDC">
            <w:r w:rsidRPr="00891888">
              <w:t>CG17219</w:t>
            </w:r>
          </w:p>
        </w:tc>
        <w:tc>
          <w:tcPr>
            <w:tcW w:w="1870" w:type="dxa"/>
          </w:tcPr>
          <w:p w14:paraId="59087F28" w14:textId="77777777" w:rsidR="00B57652" w:rsidRDefault="00B57652" w:rsidP="007B0CDC">
            <w:r w:rsidRPr="00891888">
              <w:t>0.699173412</w:t>
            </w:r>
          </w:p>
        </w:tc>
        <w:tc>
          <w:tcPr>
            <w:tcW w:w="1870" w:type="dxa"/>
          </w:tcPr>
          <w:p w14:paraId="36030543" w14:textId="77777777" w:rsidR="00B57652" w:rsidRDefault="00B57652" w:rsidP="007B0CDC">
            <w:r w:rsidRPr="00891888">
              <w:t>1.244921803</w:t>
            </w:r>
          </w:p>
        </w:tc>
        <w:tc>
          <w:tcPr>
            <w:tcW w:w="1870" w:type="dxa"/>
          </w:tcPr>
          <w:p w14:paraId="2CEDAC1D" w14:textId="77777777" w:rsidR="00B57652" w:rsidRDefault="00B57652" w:rsidP="007B0CDC">
            <w:r w:rsidRPr="00891888">
              <w:t>0</w:t>
            </w:r>
          </w:p>
        </w:tc>
      </w:tr>
      <w:tr w:rsidR="00B57652" w14:paraId="5EF0807B" w14:textId="77777777" w:rsidTr="00B57652">
        <w:tc>
          <w:tcPr>
            <w:tcW w:w="1870" w:type="dxa"/>
          </w:tcPr>
          <w:p w14:paraId="0F44B739" w14:textId="77777777" w:rsidR="00B57652" w:rsidRDefault="00B57652" w:rsidP="007B0CDC">
            <w:r w:rsidRPr="00891888">
              <w:t>FBgn0259979</w:t>
            </w:r>
          </w:p>
        </w:tc>
        <w:tc>
          <w:tcPr>
            <w:tcW w:w="1959" w:type="dxa"/>
          </w:tcPr>
          <w:p w14:paraId="5A35CCF6" w14:textId="77777777" w:rsidR="00B57652" w:rsidRDefault="00B57652" w:rsidP="007B0CDC">
            <w:r w:rsidRPr="00891888">
              <w:t>CG17337</w:t>
            </w:r>
          </w:p>
        </w:tc>
        <w:tc>
          <w:tcPr>
            <w:tcW w:w="1870" w:type="dxa"/>
          </w:tcPr>
          <w:p w14:paraId="5D04EF9A" w14:textId="77777777" w:rsidR="00B57652" w:rsidRDefault="00B57652" w:rsidP="007B0CDC">
            <w:r w:rsidRPr="00891888">
              <w:t>0.698301162</w:t>
            </w:r>
          </w:p>
        </w:tc>
        <w:tc>
          <w:tcPr>
            <w:tcW w:w="1870" w:type="dxa"/>
          </w:tcPr>
          <w:p w14:paraId="2168D8EA" w14:textId="77777777" w:rsidR="00B57652" w:rsidRDefault="00B57652" w:rsidP="007B0CDC">
            <w:r w:rsidRPr="00891888">
              <w:t>0.504821044</w:t>
            </w:r>
          </w:p>
        </w:tc>
        <w:tc>
          <w:tcPr>
            <w:tcW w:w="1870" w:type="dxa"/>
          </w:tcPr>
          <w:p w14:paraId="4E56470C" w14:textId="77777777" w:rsidR="00B57652" w:rsidRDefault="00B57652" w:rsidP="007B0CDC">
            <w:r w:rsidRPr="00891888">
              <w:t>1</w:t>
            </w:r>
          </w:p>
        </w:tc>
      </w:tr>
      <w:tr w:rsidR="00B57652" w14:paraId="554FA5BC" w14:textId="77777777" w:rsidTr="00B57652">
        <w:tc>
          <w:tcPr>
            <w:tcW w:w="1870" w:type="dxa"/>
          </w:tcPr>
          <w:p w14:paraId="4B7DE8D1" w14:textId="77777777" w:rsidR="00B57652" w:rsidRDefault="00B57652" w:rsidP="007B0CDC">
            <w:r w:rsidRPr="00891888">
              <w:t>FBgn0262731</w:t>
            </w:r>
          </w:p>
        </w:tc>
        <w:tc>
          <w:tcPr>
            <w:tcW w:w="1959" w:type="dxa"/>
          </w:tcPr>
          <w:p w14:paraId="3859769D" w14:textId="77777777" w:rsidR="00B57652" w:rsidRDefault="00B57652" w:rsidP="007B0CDC">
            <w:r w:rsidRPr="00891888">
              <w:t>pncr013:4</w:t>
            </w:r>
          </w:p>
        </w:tc>
        <w:tc>
          <w:tcPr>
            <w:tcW w:w="1870" w:type="dxa"/>
          </w:tcPr>
          <w:p w14:paraId="5B2832F6" w14:textId="77777777" w:rsidR="00B57652" w:rsidRDefault="00B57652" w:rsidP="007B0CDC">
            <w:r w:rsidRPr="00891888">
              <w:t>0.697146957</w:t>
            </w:r>
          </w:p>
        </w:tc>
        <w:tc>
          <w:tcPr>
            <w:tcW w:w="1870" w:type="dxa"/>
          </w:tcPr>
          <w:p w14:paraId="3037DD9C" w14:textId="77777777" w:rsidR="00B57652" w:rsidRDefault="00B57652" w:rsidP="007B0CDC">
            <w:r w:rsidRPr="00891888">
              <w:t>0.929960961</w:t>
            </w:r>
          </w:p>
        </w:tc>
        <w:tc>
          <w:tcPr>
            <w:tcW w:w="1870" w:type="dxa"/>
          </w:tcPr>
          <w:p w14:paraId="6A3D8622" w14:textId="77777777" w:rsidR="00B57652" w:rsidRDefault="00B57652" w:rsidP="007B0CDC">
            <w:r w:rsidRPr="00891888">
              <w:t>1</w:t>
            </w:r>
          </w:p>
        </w:tc>
      </w:tr>
      <w:tr w:rsidR="00B57652" w14:paraId="7DCBA27F" w14:textId="77777777" w:rsidTr="00B57652">
        <w:tc>
          <w:tcPr>
            <w:tcW w:w="1870" w:type="dxa"/>
          </w:tcPr>
          <w:p w14:paraId="6B95FFE6" w14:textId="77777777" w:rsidR="00B57652" w:rsidRDefault="00B57652" w:rsidP="007B0CDC">
            <w:r w:rsidRPr="00891888">
              <w:t>FBgn0034500</w:t>
            </w:r>
          </w:p>
        </w:tc>
        <w:tc>
          <w:tcPr>
            <w:tcW w:w="1959" w:type="dxa"/>
          </w:tcPr>
          <w:p w14:paraId="74871C41" w14:textId="77777777" w:rsidR="00B57652" w:rsidRDefault="00B57652" w:rsidP="007B0CDC">
            <w:r w:rsidRPr="00891888">
              <w:t>CG11200</w:t>
            </w:r>
          </w:p>
        </w:tc>
        <w:tc>
          <w:tcPr>
            <w:tcW w:w="1870" w:type="dxa"/>
          </w:tcPr>
          <w:p w14:paraId="7E53D3A2" w14:textId="77777777" w:rsidR="00B57652" w:rsidRDefault="00B57652" w:rsidP="007B0CDC">
            <w:r w:rsidRPr="00891888">
              <w:t>0.694048826</w:t>
            </w:r>
          </w:p>
        </w:tc>
        <w:tc>
          <w:tcPr>
            <w:tcW w:w="1870" w:type="dxa"/>
          </w:tcPr>
          <w:p w14:paraId="70EAEEF3" w14:textId="77777777" w:rsidR="00B57652" w:rsidRDefault="00B57652" w:rsidP="007B0CDC">
            <w:r w:rsidRPr="00891888">
              <w:t>1.541857811</w:t>
            </w:r>
          </w:p>
        </w:tc>
        <w:tc>
          <w:tcPr>
            <w:tcW w:w="1870" w:type="dxa"/>
          </w:tcPr>
          <w:p w14:paraId="7FDDDF47" w14:textId="77777777" w:rsidR="00B57652" w:rsidRDefault="00B57652" w:rsidP="007B0CDC">
            <w:r w:rsidRPr="00891888">
              <w:t>0</w:t>
            </w:r>
          </w:p>
        </w:tc>
      </w:tr>
      <w:tr w:rsidR="00B57652" w14:paraId="590A9828" w14:textId="77777777" w:rsidTr="00B57652">
        <w:tc>
          <w:tcPr>
            <w:tcW w:w="1870" w:type="dxa"/>
          </w:tcPr>
          <w:p w14:paraId="0825DE26" w14:textId="77777777" w:rsidR="00B57652" w:rsidRDefault="00B57652" w:rsidP="007B0CDC">
            <w:r w:rsidRPr="00891888">
              <w:t>FBgn0033075</w:t>
            </w:r>
          </w:p>
        </w:tc>
        <w:tc>
          <w:tcPr>
            <w:tcW w:w="1959" w:type="dxa"/>
          </w:tcPr>
          <w:p w14:paraId="2FC7FC99" w14:textId="77777777" w:rsidR="00B57652" w:rsidRDefault="00B57652" w:rsidP="007B0CDC">
            <w:proofErr w:type="spellStart"/>
            <w:r w:rsidRPr="00891888">
              <w:t>Pld</w:t>
            </w:r>
            <w:proofErr w:type="spellEnd"/>
          </w:p>
        </w:tc>
        <w:tc>
          <w:tcPr>
            <w:tcW w:w="1870" w:type="dxa"/>
          </w:tcPr>
          <w:p w14:paraId="2632342E" w14:textId="77777777" w:rsidR="00B57652" w:rsidRDefault="00B57652" w:rsidP="007B0CDC">
            <w:r w:rsidRPr="00891888">
              <w:t>0.688306</w:t>
            </w:r>
          </w:p>
        </w:tc>
        <w:tc>
          <w:tcPr>
            <w:tcW w:w="1870" w:type="dxa"/>
          </w:tcPr>
          <w:p w14:paraId="6F087DD5" w14:textId="77777777" w:rsidR="00B57652" w:rsidRDefault="00B57652" w:rsidP="007B0CDC">
            <w:r w:rsidRPr="00891888">
              <w:t>0.515797769</w:t>
            </w:r>
          </w:p>
        </w:tc>
        <w:tc>
          <w:tcPr>
            <w:tcW w:w="1870" w:type="dxa"/>
          </w:tcPr>
          <w:p w14:paraId="33D04C44" w14:textId="77777777" w:rsidR="00B57652" w:rsidRDefault="00B57652" w:rsidP="007B0CDC">
            <w:r w:rsidRPr="00891888">
              <w:t>1</w:t>
            </w:r>
          </w:p>
        </w:tc>
      </w:tr>
      <w:tr w:rsidR="00B57652" w14:paraId="7FD51E29" w14:textId="77777777" w:rsidTr="00B57652">
        <w:tc>
          <w:tcPr>
            <w:tcW w:w="1870" w:type="dxa"/>
          </w:tcPr>
          <w:p w14:paraId="067C0D01" w14:textId="77777777" w:rsidR="00B57652" w:rsidRDefault="00B57652" w:rsidP="007B0CDC">
            <w:r w:rsidRPr="00891888">
              <w:t>FBgn0038704</w:t>
            </w:r>
          </w:p>
        </w:tc>
        <w:tc>
          <w:tcPr>
            <w:tcW w:w="1959" w:type="dxa"/>
          </w:tcPr>
          <w:p w14:paraId="600B8400" w14:textId="77777777" w:rsidR="00B57652" w:rsidRDefault="00B57652" w:rsidP="007B0CDC">
            <w:r w:rsidRPr="00891888">
              <w:t>CG5316</w:t>
            </w:r>
          </w:p>
        </w:tc>
        <w:tc>
          <w:tcPr>
            <w:tcW w:w="1870" w:type="dxa"/>
          </w:tcPr>
          <w:p w14:paraId="34D3ED63" w14:textId="77777777" w:rsidR="00B57652" w:rsidRDefault="00B57652" w:rsidP="007B0CDC">
            <w:r w:rsidRPr="00891888">
              <w:t>0.686682741</w:t>
            </w:r>
          </w:p>
        </w:tc>
        <w:tc>
          <w:tcPr>
            <w:tcW w:w="1870" w:type="dxa"/>
          </w:tcPr>
          <w:p w14:paraId="4146AC55" w14:textId="77777777" w:rsidR="00B57652" w:rsidRDefault="00B57652" w:rsidP="007B0CDC">
            <w:r w:rsidRPr="00891888">
              <w:t>0.639970052</w:t>
            </w:r>
          </w:p>
        </w:tc>
        <w:tc>
          <w:tcPr>
            <w:tcW w:w="1870" w:type="dxa"/>
          </w:tcPr>
          <w:p w14:paraId="4F4E09A7" w14:textId="77777777" w:rsidR="00B57652" w:rsidRDefault="00B57652" w:rsidP="007B0CDC">
            <w:r w:rsidRPr="00891888">
              <w:t>0</w:t>
            </w:r>
          </w:p>
        </w:tc>
      </w:tr>
      <w:tr w:rsidR="00B57652" w14:paraId="4CB5C2CE" w14:textId="77777777" w:rsidTr="00B57652">
        <w:tc>
          <w:tcPr>
            <w:tcW w:w="1870" w:type="dxa"/>
          </w:tcPr>
          <w:p w14:paraId="2DF30A93" w14:textId="77777777" w:rsidR="00B57652" w:rsidRDefault="00B57652" w:rsidP="007B0CDC">
            <w:r w:rsidRPr="00891888">
              <w:t>FBgn0010350</w:t>
            </w:r>
          </w:p>
        </w:tc>
        <w:tc>
          <w:tcPr>
            <w:tcW w:w="1959" w:type="dxa"/>
          </w:tcPr>
          <w:p w14:paraId="5FE970A8" w14:textId="77777777" w:rsidR="00B57652" w:rsidRDefault="00B57652" w:rsidP="007B0CDC">
            <w:proofErr w:type="spellStart"/>
            <w:r w:rsidRPr="00891888">
              <w:t>CdsA</w:t>
            </w:r>
            <w:proofErr w:type="spellEnd"/>
          </w:p>
        </w:tc>
        <w:tc>
          <w:tcPr>
            <w:tcW w:w="1870" w:type="dxa"/>
          </w:tcPr>
          <w:p w14:paraId="1993D345" w14:textId="77777777" w:rsidR="00B57652" w:rsidRDefault="00B57652" w:rsidP="007B0CDC">
            <w:r w:rsidRPr="00891888">
              <w:t>0.684762019</w:t>
            </w:r>
          </w:p>
        </w:tc>
        <w:tc>
          <w:tcPr>
            <w:tcW w:w="1870" w:type="dxa"/>
          </w:tcPr>
          <w:p w14:paraId="571CC9AB" w14:textId="77777777" w:rsidR="00B57652" w:rsidRDefault="00B57652" w:rsidP="007B0CDC">
            <w:r w:rsidRPr="00891888">
              <w:t>0.522627969</w:t>
            </w:r>
          </w:p>
        </w:tc>
        <w:tc>
          <w:tcPr>
            <w:tcW w:w="1870" w:type="dxa"/>
          </w:tcPr>
          <w:p w14:paraId="06718987" w14:textId="77777777" w:rsidR="00B57652" w:rsidRDefault="00B57652" w:rsidP="007B0CDC">
            <w:r w:rsidRPr="00891888">
              <w:t>1</w:t>
            </w:r>
          </w:p>
        </w:tc>
      </w:tr>
      <w:tr w:rsidR="00B57652" w14:paraId="235C0FF3" w14:textId="77777777" w:rsidTr="00B57652">
        <w:tc>
          <w:tcPr>
            <w:tcW w:w="1870" w:type="dxa"/>
          </w:tcPr>
          <w:p w14:paraId="73FF2C9A" w14:textId="77777777" w:rsidR="00B57652" w:rsidRDefault="00B57652" w:rsidP="007B0CDC">
            <w:r w:rsidRPr="00891888">
              <w:t>FBgn0031213</w:t>
            </w:r>
          </w:p>
        </w:tc>
        <w:tc>
          <w:tcPr>
            <w:tcW w:w="1959" w:type="dxa"/>
          </w:tcPr>
          <w:p w14:paraId="1F5F12FF" w14:textId="77777777" w:rsidR="00B57652" w:rsidRDefault="00B57652" w:rsidP="007B0CDC">
            <w:r w:rsidRPr="00891888">
              <w:t>galectin</w:t>
            </w:r>
          </w:p>
        </w:tc>
        <w:tc>
          <w:tcPr>
            <w:tcW w:w="1870" w:type="dxa"/>
          </w:tcPr>
          <w:p w14:paraId="1D688EA4" w14:textId="77777777" w:rsidR="00B57652" w:rsidRDefault="00B57652" w:rsidP="007B0CDC">
            <w:r w:rsidRPr="00891888">
              <w:t>0.6843378</w:t>
            </w:r>
          </w:p>
        </w:tc>
        <w:tc>
          <w:tcPr>
            <w:tcW w:w="1870" w:type="dxa"/>
          </w:tcPr>
          <w:p w14:paraId="4F34E06D" w14:textId="77777777" w:rsidR="00B57652" w:rsidRDefault="00B57652" w:rsidP="007B0CDC">
            <w:r w:rsidRPr="00891888">
              <w:t>0.540767395</w:t>
            </w:r>
          </w:p>
        </w:tc>
        <w:tc>
          <w:tcPr>
            <w:tcW w:w="1870" w:type="dxa"/>
          </w:tcPr>
          <w:p w14:paraId="3A928DF0" w14:textId="77777777" w:rsidR="00B57652" w:rsidRDefault="00B57652" w:rsidP="007B0CDC">
            <w:r w:rsidRPr="00891888">
              <w:t>0</w:t>
            </w:r>
          </w:p>
        </w:tc>
      </w:tr>
      <w:tr w:rsidR="00B57652" w14:paraId="2CFFFF35" w14:textId="77777777" w:rsidTr="00B57652">
        <w:tc>
          <w:tcPr>
            <w:tcW w:w="1870" w:type="dxa"/>
          </w:tcPr>
          <w:p w14:paraId="1DDC9600" w14:textId="77777777" w:rsidR="00B57652" w:rsidRDefault="00B57652" w:rsidP="007B0CDC">
            <w:r w:rsidRPr="00891888">
              <w:t>FBgn0262962</w:t>
            </w:r>
          </w:p>
        </w:tc>
        <w:tc>
          <w:tcPr>
            <w:tcW w:w="1959" w:type="dxa"/>
          </w:tcPr>
          <w:p w14:paraId="327344BC" w14:textId="77777777" w:rsidR="00B57652" w:rsidRDefault="00B57652" w:rsidP="007B0CDC">
            <w:r w:rsidRPr="00891888">
              <w:t>CG43273</w:t>
            </w:r>
          </w:p>
        </w:tc>
        <w:tc>
          <w:tcPr>
            <w:tcW w:w="1870" w:type="dxa"/>
          </w:tcPr>
          <w:p w14:paraId="0B20A5C2" w14:textId="77777777" w:rsidR="00B57652" w:rsidRDefault="00B57652" w:rsidP="007B0CDC">
            <w:r w:rsidRPr="00891888">
              <w:t>0.675522248</w:t>
            </w:r>
          </w:p>
        </w:tc>
        <w:tc>
          <w:tcPr>
            <w:tcW w:w="1870" w:type="dxa"/>
          </w:tcPr>
          <w:p w14:paraId="7E83C58F" w14:textId="77777777" w:rsidR="00B57652" w:rsidRDefault="00B57652" w:rsidP="007B0CDC">
            <w:r w:rsidRPr="00891888">
              <w:t>0.876369768</w:t>
            </w:r>
          </w:p>
        </w:tc>
        <w:tc>
          <w:tcPr>
            <w:tcW w:w="1870" w:type="dxa"/>
          </w:tcPr>
          <w:p w14:paraId="203F0719" w14:textId="77777777" w:rsidR="00B57652" w:rsidRDefault="00B57652" w:rsidP="007B0CDC">
            <w:r w:rsidRPr="00891888">
              <w:t>0</w:t>
            </w:r>
          </w:p>
        </w:tc>
      </w:tr>
      <w:tr w:rsidR="00B57652" w14:paraId="5536CECF" w14:textId="77777777" w:rsidTr="00B57652">
        <w:tc>
          <w:tcPr>
            <w:tcW w:w="1870" w:type="dxa"/>
          </w:tcPr>
          <w:p w14:paraId="73EE65C6" w14:textId="77777777" w:rsidR="00B57652" w:rsidRDefault="00B57652" w:rsidP="007B0CDC">
            <w:r w:rsidRPr="00891888">
              <w:t>FBgn0029944</w:t>
            </w:r>
          </w:p>
        </w:tc>
        <w:tc>
          <w:tcPr>
            <w:tcW w:w="1959" w:type="dxa"/>
          </w:tcPr>
          <w:p w14:paraId="1BC34EC0" w14:textId="77777777" w:rsidR="00B57652" w:rsidRDefault="00B57652" w:rsidP="007B0CDC">
            <w:proofErr w:type="spellStart"/>
            <w:r w:rsidRPr="00891888">
              <w:t>Dok</w:t>
            </w:r>
            <w:proofErr w:type="spellEnd"/>
          </w:p>
        </w:tc>
        <w:tc>
          <w:tcPr>
            <w:tcW w:w="1870" w:type="dxa"/>
          </w:tcPr>
          <w:p w14:paraId="2EB0CBEE" w14:textId="77777777" w:rsidR="00B57652" w:rsidRDefault="00B57652" w:rsidP="007B0CDC">
            <w:r w:rsidRPr="00891888">
              <w:t>0.672881863</w:t>
            </w:r>
          </w:p>
        </w:tc>
        <w:tc>
          <w:tcPr>
            <w:tcW w:w="1870" w:type="dxa"/>
          </w:tcPr>
          <w:p w14:paraId="4F8C3B6F" w14:textId="77777777" w:rsidR="00B57652" w:rsidRDefault="00B57652" w:rsidP="007B0CDC">
            <w:r w:rsidRPr="00891888">
              <w:t>0.471063775</w:t>
            </w:r>
          </w:p>
        </w:tc>
        <w:tc>
          <w:tcPr>
            <w:tcW w:w="1870" w:type="dxa"/>
          </w:tcPr>
          <w:p w14:paraId="51D0E039" w14:textId="77777777" w:rsidR="00B57652" w:rsidRDefault="00B57652" w:rsidP="007B0CDC">
            <w:r w:rsidRPr="00891888">
              <w:t>0</w:t>
            </w:r>
          </w:p>
        </w:tc>
      </w:tr>
      <w:tr w:rsidR="00B57652" w14:paraId="08B4CF15" w14:textId="77777777" w:rsidTr="00B57652">
        <w:tc>
          <w:tcPr>
            <w:tcW w:w="1870" w:type="dxa"/>
          </w:tcPr>
          <w:p w14:paraId="32A8CED1" w14:textId="77777777" w:rsidR="00B57652" w:rsidRDefault="00B57652" w:rsidP="007B0CDC">
            <w:r w:rsidRPr="00891888">
              <w:t>FBgn0052056</w:t>
            </w:r>
          </w:p>
        </w:tc>
        <w:tc>
          <w:tcPr>
            <w:tcW w:w="1959" w:type="dxa"/>
          </w:tcPr>
          <w:p w14:paraId="1112E5D2" w14:textId="77777777" w:rsidR="00B57652" w:rsidRDefault="00B57652" w:rsidP="007B0CDC">
            <w:r w:rsidRPr="00891888">
              <w:t>scramb1</w:t>
            </w:r>
          </w:p>
        </w:tc>
        <w:tc>
          <w:tcPr>
            <w:tcW w:w="1870" w:type="dxa"/>
          </w:tcPr>
          <w:p w14:paraId="1D075E1E" w14:textId="77777777" w:rsidR="00B57652" w:rsidRDefault="00B57652" w:rsidP="007B0CDC">
            <w:r w:rsidRPr="00891888">
              <w:t>0.670183655</w:t>
            </w:r>
          </w:p>
        </w:tc>
        <w:tc>
          <w:tcPr>
            <w:tcW w:w="1870" w:type="dxa"/>
          </w:tcPr>
          <w:p w14:paraId="3EB25A8C" w14:textId="77777777" w:rsidR="00B57652" w:rsidRDefault="00B57652" w:rsidP="007B0CDC">
            <w:r w:rsidRPr="00891888">
              <w:t>0.345991486</w:t>
            </w:r>
          </w:p>
        </w:tc>
        <w:tc>
          <w:tcPr>
            <w:tcW w:w="1870" w:type="dxa"/>
          </w:tcPr>
          <w:p w14:paraId="5B4888CC" w14:textId="77777777" w:rsidR="00B57652" w:rsidRDefault="00B57652" w:rsidP="007B0CDC">
            <w:r w:rsidRPr="00891888">
              <w:t>0</w:t>
            </w:r>
          </w:p>
        </w:tc>
      </w:tr>
      <w:tr w:rsidR="00B57652" w14:paraId="72AB60EF" w14:textId="77777777" w:rsidTr="00B57652">
        <w:tc>
          <w:tcPr>
            <w:tcW w:w="1870" w:type="dxa"/>
          </w:tcPr>
          <w:p w14:paraId="1B790B5C" w14:textId="77777777" w:rsidR="00B57652" w:rsidRDefault="00B57652" w:rsidP="007B0CDC">
            <w:r w:rsidRPr="00891888">
              <w:t>FBgn0260874</w:t>
            </w:r>
          </w:p>
        </w:tc>
        <w:tc>
          <w:tcPr>
            <w:tcW w:w="1959" w:type="dxa"/>
          </w:tcPr>
          <w:p w14:paraId="0DB57AC7" w14:textId="77777777" w:rsidR="00B57652" w:rsidRDefault="00B57652" w:rsidP="007B0CDC">
            <w:r w:rsidRPr="00891888">
              <w:t>Ir76a</w:t>
            </w:r>
          </w:p>
        </w:tc>
        <w:tc>
          <w:tcPr>
            <w:tcW w:w="1870" w:type="dxa"/>
          </w:tcPr>
          <w:p w14:paraId="0633DA2C" w14:textId="77777777" w:rsidR="00B57652" w:rsidRDefault="00B57652" w:rsidP="007B0CDC">
            <w:r w:rsidRPr="00891888">
              <w:t>0.669947609</w:t>
            </w:r>
          </w:p>
        </w:tc>
        <w:tc>
          <w:tcPr>
            <w:tcW w:w="1870" w:type="dxa"/>
          </w:tcPr>
          <w:p w14:paraId="0E456E1A" w14:textId="77777777" w:rsidR="00B57652" w:rsidRDefault="00B57652" w:rsidP="007B0CDC">
            <w:r w:rsidRPr="00891888">
              <w:t>1.168979393</w:t>
            </w:r>
          </w:p>
        </w:tc>
        <w:tc>
          <w:tcPr>
            <w:tcW w:w="1870" w:type="dxa"/>
          </w:tcPr>
          <w:p w14:paraId="189DA40E" w14:textId="77777777" w:rsidR="00B57652" w:rsidRDefault="00B57652" w:rsidP="007B0CDC">
            <w:r w:rsidRPr="00891888">
              <w:t>0</w:t>
            </w:r>
          </w:p>
        </w:tc>
      </w:tr>
      <w:tr w:rsidR="00B57652" w14:paraId="75DD0E72" w14:textId="77777777" w:rsidTr="00B57652">
        <w:tc>
          <w:tcPr>
            <w:tcW w:w="1870" w:type="dxa"/>
          </w:tcPr>
          <w:p w14:paraId="33B2A557" w14:textId="77777777" w:rsidR="00B57652" w:rsidRDefault="00B57652" w:rsidP="007B0CDC">
            <w:r w:rsidRPr="00891888">
              <w:t>FBgn0036843</w:t>
            </w:r>
          </w:p>
        </w:tc>
        <w:tc>
          <w:tcPr>
            <w:tcW w:w="1959" w:type="dxa"/>
          </w:tcPr>
          <w:p w14:paraId="677DBF76" w14:textId="77777777" w:rsidR="00B57652" w:rsidRDefault="00B57652" w:rsidP="007B0CDC">
            <w:r w:rsidRPr="00891888">
              <w:t>CG6812</w:t>
            </w:r>
          </w:p>
        </w:tc>
        <w:tc>
          <w:tcPr>
            <w:tcW w:w="1870" w:type="dxa"/>
          </w:tcPr>
          <w:p w14:paraId="5E270F4C" w14:textId="77777777" w:rsidR="00B57652" w:rsidRDefault="00B57652" w:rsidP="007B0CDC">
            <w:r w:rsidRPr="00891888">
              <w:t>0.668151434</w:t>
            </w:r>
          </w:p>
        </w:tc>
        <w:tc>
          <w:tcPr>
            <w:tcW w:w="1870" w:type="dxa"/>
          </w:tcPr>
          <w:p w14:paraId="1B82B300" w14:textId="77777777" w:rsidR="00B57652" w:rsidRDefault="00B57652" w:rsidP="007B0CDC">
            <w:r w:rsidRPr="00891888">
              <w:t>0.610946438</w:t>
            </w:r>
          </w:p>
        </w:tc>
        <w:tc>
          <w:tcPr>
            <w:tcW w:w="1870" w:type="dxa"/>
          </w:tcPr>
          <w:p w14:paraId="0019B90E" w14:textId="77777777" w:rsidR="00B57652" w:rsidRDefault="00B57652" w:rsidP="007B0CDC">
            <w:r w:rsidRPr="00891888">
              <w:t>1</w:t>
            </w:r>
          </w:p>
        </w:tc>
      </w:tr>
      <w:tr w:rsidR="00B57652" w14:paraId="450915EB" w14:textId="77777777" w:rsidTr="00B57652">
        <w:tc>
          <w:tcPr>
            <w:tcW w:w="1870" w:type="dxa"/>
          </w:tcPr>
          <w:p w14:paraId="3C802CBE" w14:textId="77777777" w:rsidR="00B57652" w:rsidRDefault="00B57652" w:rsidP="007B0CDC">
            <w:r w:rsidRPr="00891888">
              <w:t>FBgn0040602</w:t>
            </w:r>
          </w:p>
        </w:tc>
        <w:tc>
          <w:tcPr>
            <w:tcW w:w="1959" w:type="dxa"/>
          </w:tcPr>
          <w:p w14:paraId="1C4149EB" w14:textId="77777777" w:rsidR="00B57652" w:rsidRDefault="00B57652" w:rsidP="007B0CDC">
            <w:r w:rsidRPr="00891888">
              <w:t>CG14545</w:t>
            </w:r>
          </w:p>
        </w:tc>
        <w:tc>
          <w:tcPr>
            <w:tcW w:w="1870" w:type="dxa"/>
          </w:tcPr>
          <w:p w14:paraId="0FBD8E7F" w14:textId="77777777" w:rsidR="00B57652" w:rsidRDefault="00B57652" w:rsidP="007B0CDC">
            <w:r w:rsidRPr="00891888">
              <w:t>0.666417285</w:t>
            </w:r>
          </w:p>
        </w:tc>
        <w:tc>
          <w:tcPr>
            <w:tcW w:w="1870" w:type="dxa"/>
          </w:tcPr>
          <w:p w14:paraId="7610549B" w14:textId="77777777" w:rsidR="00B57652" w:rsidRDefault="00B57652" w:rsidP="007B0CDC">
            <w:r w:rsidRPr="00891888">
              <w:t>0.735625263</w:t>
            </w:r>
          </w:p>
        </w:tc>
        <w:tc>
          <w:tcPr>
            <w:tcW w:w="1870" w:type="dxa"/>
          </w:tcPr>
          <w:p w14:paraId="6B8AC088" w14:textId="77777777" w:rsidR="00B57652" w:rsidRDefault="00B57652" w:rsidP="007B0CDC">
            <w:r w:rsidRPr="00891888">
              <w:t>0</w:t>
            </w:r>
          </w:p>
        </w:tc>
      </w:tr>
      <w:tr w:rsidR="00B57652" w14:paraId="62D33B4A" w14:textId="77777777" w:rsidTr="00B57652">
        <w:tc>
          <w:tcPr>
            <w:tcW w:w="1870" w:type="dxa"/>
          </w:tcPr>
          <w:p w14:paraId="089AC399" w14:textId="77777777" w:rsidR="00B57652" w:rsidRDefault="00B57652" w:rsidP="007B0CDC">
            <w:r w:rsidRPr="00891888">
              <w:t>FBgn0264678</w:t>
            </w:r>
          </w:p>
        </w:tc>
        <w:tc>
          <w:tcPr>
            <w:tcW w:w="1959" w:type="dxa"/>
          </w:tcPr>
          <w:p w14:paraId="344E7549" w14:textId="77777777" w:rsidR="00B57652" w:rsidRDefault="00B57652" w:rsidP="007B0CDC">
            <w:r w:rsidRPr="00891888">
              <w:t>CR43963</w:t>
            </w:r>
          </w:p>
        </w:tc>
        <w:tc>
          <w:tcPr>
            <w:tcW w:w="1870" w:type="dxa"/>
          </w:tcPr>
          <w:p w14:paraId="40F64DE8" w14:textId="77777777" w:rsidR="00B57652" w:rsidRDefault="00B57652" w:rsidP="007B0CDC">
            <w:r w:rsidRPr="00891888">
              <w:t>0.666350322</w:t>
            </w:r>
          </w:p>
        </w:tc>
        <w:tc>
          <w:tcPr>
            <w:tcW w:w="1870" w:type="dxa"/>
          </w:tcPr>
          <w:p w14:paraId="441795B2" w14:textId="77777777" w:rsidR="00B57652" w:rsidRDefault="00B57652" w:rsidP="007B0CDC">
            <w:r w:rsidRPr="00891888">
              <w:t>1.043542709</w:t>
            </w:r>
          </w:p>
        </w:tc>
        <w:tc>
          <w:tcPr>
            <w:tcW w:w="1870" w:type="dxa"/>
          </w:tcPr>
          <w:p w14:paraId="57D6B464" w14:textId="77777777" w:rsidR="00B57652" w:rsidRDefault="00B57652" w:rsidP="007B0CDC">
            <w:r w:rsidRPr="00891888">
              <w:t>0</w:t>
            </w:r>
          </w:p>
        </w:tc>
      </w:tr>
      <w:tr w:rsidR="00B57652" w14:paraId="244AA881" w14:textId="77777777" w:rsidTr="00B57652">
        <w:tc>
          <w:tcPr>
            <w:tcW w:w="1870" w:type="dxa"/>
          </w:tcPr>
          <w:p w14:paraId="5C96735A" w14:textId="77777777" w:rsidR="00B57652" w:rsidRDefault="00B57652" w:rsidP="007B0CDC">
            <w:r w:rsidRPr="00891888">
              <w:t>FBgn0027865</w:t>
            </w:r>
          </w:p>
        </w:tc>
        <w:tc>
          <w:tcPr>
            <w:tcW w:w="1959" w:type="dxa"/>
          </w:tcPr>
          <w:p w14:paraId="12D42C00" w14:textId="77777777" w:rsidR="00B57652" w:rsidRDefault="00B57652" w:rsidP="007B0CDC">
            <w:r w:rsidRPr="00891888">
              <w:t>Tsp96F</w:t>
            </w:r>
          </w:p>
        </w:tc>
        <w:tc>
          <w:tcPr>
            <w:tcW w:w="1870" w:type="dxa"/>
          </w:tcPr>
          <w:p w14:paraId="70A8A97B" w14:textId="77777777" w:rsidR="00B57652" w:rsidRDefault="00B57652" w:rsidP="007B0CDC">
            <w:r w:rsidRPr="00891888">
              <w:t>0.666089707</w:t>
            </w:r>
          </w:p>
        </w:tc>
        <w:tc>
          <w:tcPr>
            <w:tcW w:w="1870" w:type="dxa"/>
          </w:tcPr>
          <w:p w14:paraId="117AB757" w14:textId="77777777" w:rsidR="00B57652" w:rsidRDefault="00B57652" w:rsidP="007B0CDC">
            <w:r w:rsidRPr="00891888">
              <w:t>0.592241525</w:t>
            </w:r>
          </w:p>
        </w:tc>
        <w:tc>
          <w:tcPr>
            <w:tcW w:w="1870" w:type="dxa"/>
          </w:tcPr>
          <w:p w14:paraId="2BD84E90" w14:textId="77777777" w:rsidR="00B57652" w:rsidRDefault="00B57652" w:rsidP="007B0CDC">
            <w:r w:rsidRPr="00891888">
              <w:t>0</w:t>
            </w:r>
          </w:p>
        </w:tc>
      </w:tr>
      <w:tr w:rsidR="00B57652" w14:paraId="09D9E710" w14:textId="77777777" w:rsidTr="00B57652">
        <w:tc>
          <w:tcPr>
            <w:tcW w:w="1870" w:type="dxa"/>
          </w:tcPr>
          <w:p w14:paraId="5F2F2D8F" w14:textId="77777777" w:rsidR="00B57652" w:rsidRDefault="00B57652" w:rsidP="007B0CDC">
            <w:r w:rsidRPr="00891888">
              <w:t>FBgn0034143</w:t>
            </w:r>
          </w:p>
        </w:tc>
        <w:tc>
          <w:tcPr>
            <w:tcW w:w="1959" w:type="dxa"/>
          </w:tcPr>
          <w:p w14:paraId="2FF3B8D7" w14:textId="77777777" w:rsidR="00B57652" w:rsidRDefault="00B57652" w:rsidP="007B0CDC">
            <w:r w:rsidRPr="00891888">
              <w:t>CG8303</w:t>
            </w:r>
          </w:p>
        </w:tc>
        <w:tc>
          <w:tcPr>
            <w:tcW w:w="1870" w:type="dxa"/>
          </w:tcPr>
          <w:p w14:paraId="3406ED8B" w14:textId="77777777" w:rsidR="00B57652" w:rsidRDefault="00B57652" w:rsidP="007B0CDC">
            <w:r w:rsidRPr="00891888">
              <w:t>0.666086688</w:t>
            </w:r>
          </w:p>
        </w:tc>
        <w:tc>
          <w:tcPr>
            <w:tcW w:w="1870" w:type="dxa"/>
          </w:tcPr>
          <w:p w14:paraId="08D3B462" w14:textId="77777777" w:rsidR="00B57652" w:rsidRDefault="00B57652" w:rsidP="007B0CDC">
            <w:r w:rsidRPr="00891888">
              <w:t>3.417976546</w:t>
            </w:r>
          </w:p>
        </w:tc>
        <w:tc>
          <w:tcPr>
            <w:tcW w:w="1870" w:type="dxa"/>
          </w:tcPr>
          <w:p w14:paraId="3CBBC0A2" w14:textId="77777777" w:rsidR="00B57652" w:rsidRDefault="00B57652" w:rsidP="007B0CDC">
            <w:r w:rsidRPr="00891888">
              <w:t>0</w:t>
            </w:r>
          </w:p>
        </w:tc>
      </w:tr>
      <w:tr w:rsidR="00B57652" w14:paraId="4E8296A9" w14:textId="77777777" w:rsidTr="00B57652">
        <w:tc>
          <w:tcPr>
            <w:tcW w:w="1870" w:type="dxa"/>
          </w:tcPr>
          <w:p w14:paraId="07820CFC" w14:textId="77777777" w:rsidR="00B57652" w:rsidRDefault="00B57652" w:rsidP="007B0CDC">
            <w:r w:rsidRPr="00891888">
              <w:t>FBgn0051217</w:t>
            </w:r>
          </w:p>
        </w:tc>
        <w:tc>
          <w:tcPr>
            <w:tcW w:w="1959" w:type="dxa"/>
          </w:tcPr>
          <w:p w14:paraId="2338CD8E" w14:textId="77777777" w:rsidR="00B57652" w:rsidRDefault="00B57652" w:rsidP="007B0CDC">
            <w:proofErr w:type="spellStart"/>
            <w:r w:rsidRPr="00891888">
              <w:t>modSP</w:t>
            </w:r>
            <w:proofErr w:type="spellEnd"/>
          </w:p>
        </w:tc>
        <w:tc>
          <w:tcPr>
            <w:tcW w:w="1870" w:type="dxa"/>
          </w:tcPr>
          <w:p w14:paraId="5532884B" w14:textId="77777777" w:rsidR="00B57652" w:rsidRDefault="00B57652" w:rsidP="007B0CDC">
            <w:r w:rsidRPr="00891888">
              <w:t>0.664166832</w:t>
            </w:r>
          </w:p>
        </w:tc>
        <w:tc>
          <w:tcPr>
            <w:tcW w:w="1870" w:type="dxa"/>
          </w:tcPr>
          <w:p w14:paraId="0EA37892" w14:textId="77777777" w:rsidR="00B57652" w:rsidRDefault="00B57652" w:rsidP="007B0CDC">
            <w:r w:rsidRPr="00891888">
              <w:t>3.474935685</w:t>
            </w:r>
          </w:p>
        </w:tc>
        <w:tc>
          <w:tcPr>
            <w:tcW w:w="1870" w:type="dxa"/>
          </w:tcPr>
          <w:p w14:paraId="30552BEB" w14:textId="77777777" w:rsidR="00B57652" w:rsidRDefault="00B57652" w:rsidP="007B0CDC">
            <w:r w:rsidRPr="00891888">
              <w:t>1</w:t>
            </w:r>
          </w:p>
        </w:tc>
      </w:tr>
      <w:tr w:rsidR="00B57652" w14:paraId="659D2548" w14:textId="77777777" w:rsidTr="00B57652">
        <w:tc>
          <w:tcPr>
            <w:tcW w:w="1870" w:type="dxa"/>
          </w:tcPr>
          <w:p w14:paraId="02DAA565" w14:textId="77777777" w:rsidR="00B57652" w:rsidRDefault="00B57652" w:rsidP="007B0CDC">
            <w:r w:rsidRPr="00891888">
              <w:t>FBgn0266719</w:t>
            </w:r>
          </w:p>
        </w:tc>
        <w:tc>
          <w:tcPr>
            <w:tcW w:w="1959" w:type="dxa"/>
          </w:tcPr>
          <w:p w14:paraId="1907B88F" w14:textId="77777777" w:rsidR="00B57652" w:rsidRDefault="00B57652" w:rsidP="007B0CDC">
            <w:r w:rsidRPr="00891888">
              <w:t>Unc-13-4B</w:t>
            </w:r>
          </w:p>
        </w:tc>
        <w:tc>
          <w:tcPr>
            <w:tcW w:w="1870" w:type="dxa"/>
          </w:tcPr>
          <w:p w14:paraId="58400783" w14:textId="77777777" w:rsidR="00B57652" w:rsidRDefault="00B57652" w:rsidP="007B0CDC">
            <w:r w:rsidRPr="00891888">
              <w:t>0.660864192</w:t>
            </w:r>
          </w:p>
        </w:tc>
        <w:tc>
          <w:tcPr>
            <w:tcW w:w="1870" w:type="dxa"/>
          </w:tcPr>
          <w:p w14:paraId="2B6D1AF6" w14:textId="77777777" w:rsidR="00B57652" w:rsidRDefault="00B57652" w:rsidP="007B0CDC">
            <w:r w:rsidRPr="00891888">
              <w:t>0.967288546</w:t>
            </w:r>
          </w:p>
        </w:tc>
        <w:tc>
          <w:tcPr>
            <w:tcW w:w="1870" w:type="dxa"/>
          </w:tcPr>
          <w:p w14:paraId="13B01833" w14:textId="77777777" w:rsidR="00B57652" w:rsidRDefault="00B57652" w:rsidP="007B0CDC">
            <w:r w:rsidRPr="00891888">
              <w:t>0</w:t>
            </w:r>
          </w:p>
        </w:tc>
      </w:tr>
      <w:tr w:rsidR="00B57652" w14:paraId="5CB77414" w14:textId="77777777" w:rsidTr="00B57652">
        <w:tc>
          <w:tcPr>
            <w:tcW w:w="1870" w:type="dxa"/>
          </w:tcPr>
          <w:p w14:paraId="58AC234E" w14:textId="77777777" w:rsidR="00B57652" w:rsidRDefault="00B57652" w:rsidP="007B0CDC">
            <w:r w:rsidRPr="00891888">
              <w:t>FBgn0024177</w:t>
            </w:r>
          </w:p>
        </w:tc>
        <w:tc>
          <w:tcPr>
            <w:tcW w:w="1959" w:type="dxa"/>
          </w:tcPr>
          <w:p w14:paraId="5ED3539B" w14:textId="77777777" w:rsidR="00B57652" w:rsidRDefault="00B57652" w:rsidP="007B0CDC">
            <w:proofErr w:type="spellStart"/>
            <w:r w:rsidRPr="00891888">
              <w:t>zpg</w:t>
            </w:r>
            <w:proofErr w:type="spellEnd"/>
          </w:p>
        </w:tc>
        <w:tc>
          <w:tcPr>
            <w:tcW w:w="1870" w:type="dxa"/>
          </w:tcPr>
          <w:p w14:paraId="6C3B4D34" w14:textId="77777777" w:rsidR="00B57652" w:rsidRDefault="00B57652" w:rsidP="007B0CDC">
            <w:r w:rsidRPr="00891888">
              <w:t>0.660824291</w:t>
            </w:r>
          </w:p>
        </w:tc>
        <w:tc>
          <w:tcPr>
            <w:tcW w:w="1870" w:type="dxa"/>
          </w:tcPr>
          <w:p w14:paraId="3A0DB34F" w14:textId="77777777" w:rsidR="00B57652" w:rsidRDefault="00B57652" w:rsidP="007B0CDC">
            <w:r w:rsidRPr="00891888">
              <w:t>0.633017365</w:t>
            </w:r>
          </w:p>
        </w:tc>
        <w:tc>
          <w:tcPr>
            <w:tcW w:w="1870" w:type="dxa"/>
          </w:tcPr>
          <w:p w14:paraId="3AA4BB6F" w14:textId="77777777" w:rsidR="00B57652" w:rsidRDefault="00B57652" w:rsidP="007B0CDC">
            <w:r w:rsidRPr="00891888">
              <w:t>0</w:t>
            </w:r>
          </w:p>
        </w:tc>
      </w:tr>
      <w:tr w:rsidR="00B57652" w14:paraId="1C45F1BB" w14:textId="77777777" w:rsidTr="00B57652">
        <w:tc>
          <w:tcPr>
            <w:tcW w:w="1870" w:type="dxa"/>
          </w:tcPr>
          <w:p w14:paraId="04ED0C8B" w14:textId="77777777" w:rsidR="00B57652" w:rsidRDefault="00B57652" w:rsidP="007B0CDC">
            <w:r w:rsidRPr="00891888">
              <w:t>FBgn0052708</w:t>
            </w:r>
          </w:p>
        </w:tc>
        <w:tc>
          <w:tcPr>
            <w:tcW w:w="1959" w:type="dxa"/>
          </w:tcPr>
          <w:p w14:paraId="1506EBD8" w14:textId="77777777" w:rsidR="00B57652" w:rsidRDefault="00B57652" w:rsidP="007B0CDC">
            <w:r w:rsidRPr="00891888">
              <w:t>CG32708</w:t>
            </w:r>
          </w:p>
        </w:tc>
        <w:tc>
          <w:tcPr>
            <w:tcW w:w="1870" w:type="dxa"/>
          </w:tcPr>
          <w:p w14:paraId="45926B8D" w14:textId="77777777" w:rsidR="00B57652" w:rsidRDefault="00B57652" w:rsidP="007B0CDC">
            <w:r w:rsidRPr="00891888">
              <w:t>0.660618555</w:t>
            </w:r>
          </w:p>
        </w:tc>
        <w:tc>
          <w:tcPr>
            <w:tcW w:w="1870" w:type="dxa"/>
          </w:tcPr>
          <w:p w14:paraId="1D34CEE6" w14:textId="77777777" w:rsidR="00B57652" w:rsidRDefault="00B57652" w:rsidP="007B0CDC">
            <w:r w:rsidRPr="00891888">
              <w:t>0.604369492</w:t>
            </w:r>
          </w:p>
        </w:tc>
        <w:tc>
          <w:tcPr>
            <w:tcW w:w="1870" w:type="dxa"/>
          </w:tcPr>
          <w:p w14:paraId="0DF21CC2" w14:textId="77777777" w:rsidR="00B57652" w:rsidRDefault="00B57652" w:rsidP="007B0CDC">
            <w:r w:rsidRPr="00891888">
              <w:t>0</w:t>
            </w:r>
          </w:p>
        </w:tc>
      </w:tr>
      <w:tr w:rsidR="00B57652" w14:paraId="75C3A89B" w14:textId="77777777" w:rsidTr="00B57652">
        <w:tc>
          <w:tcPr>
            <w:tcW w:w="1870" w:type="dxa"/>
          </w:tcPr>
          <w:p w14:paraId="42574FB3" w14:textId="77777777" w:rsidR="00B57652" w:rsidRDefault="00B57652" w:rsidP="007B0CDC">
            <w:r w:rsidRPr="00891888">
              <w:t>FBgn0264089</w:t>
            </w:r>
          </w:p>
        </w:tc>
        <w:tc>
          <w:tcPr>
            <w:tcW w:w="1959" w:type="dxa"/>
          </w:tcPr>
          <w:p w14:paraId="2A996BC8" w14:textId="77777777" w:rsidR="00B57652" w:rsidRDefault="00B57652" w:rsidP="007B0CDC">
            <w:proofErr w:type="spellStart"/>
            <w:r w:rsidRPr="00891888">
              <w:t>sli</w:t>
            </w:r>
            <w:proofErr w:type="spellEnd"/>
          </w:p>
        </w:tc>
        <w:tc>
          <w:tcPr>
            <w:tcW w:w="1870" w:type="dxa"/>
          </w:tcPr>
          <w:p w14:paraId="5AC8A4C2" w14:textId="77777777" w:rsidR="00B57652" w:rsidRDefault="00B57652" w:rsidP="007B0CDC">
            <w:r w:rsidRPr="00891888">
              <w:t>0.656972284</w:t>
            </w:r>
          </w:p>
        </w:tc>
        <w:tc>
          <w:tcPr>
            <w:tcW w:w="1870" w:type="dxa"/>
          </w:tcPr>
          <w:p w14:paraId="5E657CCB" w14:textId="77777777" w:rsidR="00B57652" w:rsidRDefault="00B57652" w:rsidP="007B0CDC">
            <w:r w:rsidRPr="00891888">
              <w:t>1.338744281</w:t>
            </w:r>
          </w:p>
        </w:tc>
        <w:tc>
          <w:tcPr>
            <w:tcW w:w="1870" w:type="dxa"/>
          </w:tcPr>
          <w:p w14:paraId="76715B2C" w14:textId="77777777" w:rsidR="00B57652" w:rsidRDefault="00B57652" w:rsidP="007B0CDC">
            <w:r w:rsidRPr="00891888">
              <w:t>0</w:t>
            </w:r>
          </w:p>
        </w:tc>
      </w:tr>
      <w:tr w:rsidR="00B57652" w14:paraId="7CF94C53" w14:textId="77777777" w:rsidTr="00B57652">
        <w:tc>
          <w:tcPr>
            <w:tcW w:w="1870" w:type="dxa"/>
          </w:tcPr>
          <w:p w14:paraId="6E284BCD" w14:textId="77777777" w:rsidR="00B57652" w:rsidRDefault="00B57652" w:rsidP="007B0CDC">
            <w:r w:rsidRPr="00891888">
              <w:t>FBgn0266096</w:t>
            </w:r>
          </w:p>
        </w:tc>
        <w:tc>
          <w:tcPr>
            <w:tcW w:w="1959" w:type="dxa"/>
          </w:tcPr>
          <w:p w14:paraId="1AF0DD4E" w14:textId="77777777" w:rsidR="00B57652" w:rsidRDefault="00B57652" w:rsidP="007B0CDC">
            <w:r w:rsidRPr="00891888">
              <w:t>CR44833</w:t>
            </w:r>
          </w:p>
        </w:tc>
        <w:tc>
          <w:tcPr>
            <w:tcW w:w="1870" w:type="dxa"/>
          </w:tcPr>
          <w:p w14:paraId="2566A71E" w14:textId="77777777" w:rsidR="00B57652" w:rsidRDefault="00B57652" w:rsidP="007B0CDC">
            <w:r w:rsidRPr="00891888">
              <w:t>0.65627194</w:t>
            </w:r>
          </w:p>
        </w:tc>
        <w:tc>
          <w:tcPr>
            <w:tcW w:w="1870" w:type="dxa"/>
          </w:tcPr>
          <w:p w14:paraId="6E260310" w14:textId="77777777" w:rsidR="00B57652" w:rsidRDefault="00B57652" w:rsidP="007B0CDC">
            <w:r w:rsidRPr="00891888">
              <w:t>0.90568765</w:t>
            </w:r>
          </w:p>
        </w:tc>
        <w:tc>
          <w:tcPr>
            <w:tcW w:w="1870" w:type="dxa"/>
          </w:tcPr>
          <w:p w14:paraId="43505C7F" w14:textId="77777777" w:rsidR="00B57652" w:rsidRDefault="00B57652" w:rsidP="007B0CDC">
            <w:r w:rsidRPr="00891888">
              <w:t>1</w:t>
            </w:r>
          </w:p>
        </w:tc>
      </w:tr>
      <w:tr w:rsidR="00B57652" w14:paraId="55113EB2" w14:textId="77777777" w:rsidTr="00B57652">
        <w:tc>
          <w:tcPr>
            <w:tcW w:w="1870" w:type="dxa"/>
          </w:tcPr>
          <w:p w14:paraId="02F20457" w14:textId="77777777" w:rsidR="00B57652" w:rsidRDefault="00B57652" w:rsidP="007B0CDC">
            <w:r w:rsidRPr="00891888">
              <w:lastRenderedPageBreak/>
              <w:t>FBgn0067779</w:t>
            </w:r>
          </w:p>
        </w:tc>
        <w:tc>
          <w:tcPr>
            <w:tcW w:w="1959" w:type="dxa"/>
          </w:tcPr>
          <w:p w14:paraId="199D3E92" w14:textId="77777777" w:rsidR="00B57652" w:rsidRDefault="00B57652" w:rsidP="007B0CDC">
            <w:proofErr w:type="spellStart"/>
            <w:r w:rsidRPr="00891888">
              <w:t>dbr</w:t>
            </w:r>
            <w:proofErr w:type="spellEnd"/>
          </w:p>
        </w:tc>
        <w:tc>
          <w:tcPr>
            <w:tcW w:w="1870" w:type="dxa"/>
          </w:tcPr>
          <w:p w14:paraId="40762D06" w14:textId="77777777" w:rsidR="00B57652" w:rsidRDefault="00B57652" w:rsidP="007B0CDC">
            <w:r w:rsidRPr="00891888">
              <w:t>0.655159296</w:t>
            </w:r>
          </w:p>
        </w:tc>
        <w:tc>
          <w:tcPr>
            <w:tcW w:w="1870" w:type="dxa"/>
          </w:tcPr>
          <w:p w14:paraId="10AA22B0" w14:textId="77777777" w:rsidR="00B57652" w:rsidRDefault="00B57652" w:rsidP="007B0CDC">
            <w:r w:rsidRPr="00891888">
              <w:t>0.503701866</w:t>
            </w:r>
          </w:p>
        </w:tc>
        <w:tc>
          <w:tcPr>
            <w:tcW w:w="1870" w:type="dxa"/>
          </w:tcPr>
          <w:p w14:paraId="6A0175CE" w14:textId="77777777" w:rsidR="00B57652" w:rsidRDefault="00B57652" w:rsidP="007B0CDC">
            <w:r w:rsidRPr="00891888">
              <w:t>0</w:t>
            </w:r>
          </w:p>
        </w:tc>
      </w:tr>
      <w:tr w:rsidR="00B57652" w14:paraId="02B3443D" w14:textId="77777777" w:rsidTr="00B57652">
        <w:tc>
          <w:tcPr>
            <w:tcW w:w="1870" w:type="dxa"/>
          </w:tcPr>
          <w:p w14:paraId="119F0ADC" w14:textId="77777777" w:rsidR="00B57652" w:rsidRDefault="00B57652" w:rsidP="007B0CDC">
            <w:r w:rsidRPr="00891888">
              <w:t>FBgn0031645</w:t>
            </w:r>
          </w:p>
        </w:tc>
        <w:tc>
          <w:tcPr>
            <w:tcW w:w="1959" w:type="dxa"/>
          </w:tcPr>
          <w:p w14:paraId="1D704562" w14:textId="77777777" w:rsidR="00B57652" w:rsidRDefault="00B57652" w:rsidP="007B0CDC">
            <w:r w:rsidRPr="00891888">
              <w:t>CG3036</w:t>
            </w:r>
          </w:p>
        </w:tc>
        <w:tc>
          <w:tcPr>
            <w:tcW w:w="1870" w:type="dxa"/>
          </w:tcPr>
          <w:p w14:paraId="77228190" w14:textId="77777777" w:rsidR="00B57652" w:rsidRDefault="00B57652" w:rsidP="007B0CDC">
            <w:r w:rsidRPr="00891888">
              <w:t>0.654174297</w:t>
            </w:r>
          </w:p>
        </w:tc>
        <w:tc>
          <w:tcPr>
            <w:tcW w:w="1870" w:type="dxa"/>
          </w:tcPr>
          <w:p w14:paraId="01D15DAA" w14:textId="77777777" w:rsidR="00B57652" w:rsidRDefault="00B57652" w:rsidP="007B0CDC">
            <w:r w:rsidRPr="00891888">
              <w:t>0.623936818</w:t>
            </w:r>
          </w:p>
        </w:tc>
        <w:tc>
          <w:tcPr>
            <w:tcW w:w="1870" w:type="dxa"/>
          </w:tcPr>
          <w:p w14:paraId="5802E90C" w14:textId="77777777" w:rsidR="00B57652" w:rsidRDefault="00B57652" w:rsidP="007B0CDC">
            <w:r w:rsidRPr="00891888">
              <w:t>1</w:t>
            </w:r>
          </w:p>
        </w:tc>
      </w:tr>
      <w:tr w:rsidR="00B57652" w14:paraId="628A6C63" w14:textId="77777777" w:rsidTr="00B57652">
        <w:tc>
          <w:tcPr>
            <w:tcW w:w="1870" w:type="dxa"/>
          </w:tcPr>
          <w:p w14:paraId="324D783B" w14:textId="77777777" w:rsidR="00B57652" w:rsidRDefault="00B57652" w:rsidP="007B0CDC">
            <w:r w:rsidRPr="00891888">
              <w:t>FBgn0036842</w:t>
            </w:r>
          </w:p>
        </w:tc>
        <w:tc>
          <w:tcPr>
            <w:tcW w:w="1959" w:type="dxa"/>
          </w:tcPr>
          <w:p w14:paraId="610A3F62" w14:textId="77777777" w:rsidR="00B57652" w:rsidRDefault="00B57652" w:rsidP="007B0CDC">
            <w:r w:rsidRPr="00891888">
              <w:t>CG3797</w:t>
            </w:r>
          </w:p>
        </w:tc>
        <w:tc>
          <w:tcPr>
            <w:tcW w:w="1870" w:type="dxa"/>
          </w:tcPr>
          <w:p w14:paraId="612E7C2C" w14:textId="77777777" w:rsidR="00B57652" w:rsidRDefault="00B57652" w:rsidP="007B0CDC">
            <w:r w:rsidRPr="00891888">
              <w:t>0.653696212</w:t>
            </w:r>
          </w:p>
        </w:tc>
        <w:tc>
          <w:tcPr>
            <w:tcW w:w="1870" w:type="dxa"/>
          </w:tcPr>
          <w:p w14:paraId="4F5EA190" w14:textId="77777777" w:rsidR="00B57652" w:rsidRDefault="00B57652" w:rsidP="007B0CDC">
            <w:r w:rsidRPr="00891888">
              <w:t>0.437712297</w:t>
            </w:r>
          </w:p>
        </w:tc>
        <w:tc>
          <w:tcPr>
            <w:tcW w:w="1870" w:type="dxa"/>
          </w:tcPr>
          <w:p w14:paraId="7C68FBA2" w14:textId="77777777" w:rsidR="00B57652" w:rsidRDefault="00B57652" w:rsidP="007B0CDC">
            <w:r w:rsidRPr="00891888">
              <w:t>1</w:t>
            </w:r>
          </w:p>
        </w:tc>
      </w:tr>
      <w:tr w:rsidR="00B57652" w14:paraId="5A7A41E8" w14:textId="77777777" w:rsidTr="00B57652">
        <w:tc>
          <w:tcPr>
            <w:tcW w:w="1870" w:type="dxa"/>
          </w:tcPr>
          <w:p w14:paraId="736CF996" w14:textId="77777777" w:rsidR="00B57652" w:rsidRDefault="00B57652" w:rsidP="007B0CDC">
            <w:r w:rsidRPr="00891888">
              <w:t>FBgn0050108</w:t>
            </w:r>
          </w:p>
        </w:tc>
        <w:tc>
          <w:tcPr>
            <w:tcW w:w="1959" w:type="dxa"/>
          </w:tcPr>
          <w:p w14:paraId="36AFF7B6" w14:textId="77777777" w:rsidR="00B57652" w:rsidRDefault="00B57652" w:rsidP="007B0CDC">
            <w:r w:rsidRPr="00891888">
              <w:t>CG30108</w:t>
            </w:r>
          </w:p>
        </w:tc>
        <w:tc>
          <w:tcPr>
            <w:tcW w:w="1870" w:type="dxa"/>
          </w:tcPr>
          <w:p w14:paraId="17BEE3A7" w14:textId="77777777" w:rsidR="00B57652" w:rsidRDefault="00B57652" w:rsidP="007B0CDC">
            <w:r w:rsidRPr="00891888">
              <w:t>0.651372416</w:t>
            </w:r>
          </w:p>
        </w:tc>
        <w:tc>
          <w:tcPr>
            <w:tcW w:w="1870" w:type="dxa"/>
          </w:tcPr>
          <w:p w14:paraId="11302BAD" w14:textId="77777777" w:rsidR="00B57652" w:rsidRDefault="00B57652" w:rsidP="007B0CDC">
            <w:r w:rsidRPr="00891888">
              <w:t>1.413173801</w:t>
            </w:r>
          </w:p>
        </w:tc>
        <w:tc>
          <w:tcPr>
            <w:tcW w:w="1870" w:type="dxa"/>
          </w:tcPr>
          <w:p w14:paraId="0008538F" w14:textId="77777777" w:rsidR="00B57652" w:rsidRDefault="00B57652" w:rsidP="007B0CDC">
            <w:r w:rsidRPr="00891888">
              <w:t>0</w:t>
            </w:r>
          </w:p>
        </w:tc>
      </w:tr>
      <w:tr w:rsidR="00B57652" w14:paraId="3B897A9C" w14:textId="77777777" w:rsidTr="00B57652">
        <w:tc>
          <w:tcPr>
            <w:tcW w:w="1870" w:type="dxa"/>
          </w:tcPr>
          <w:p w14:paraId="1F3F3A86" w14:textId="77777777" w:rsidR="00B57652" w:rsidRDefault="00B57652" w:rsidP="007B0CDC">
            <w:r w:rsidRPr="00891888">
              <w:t>FBgn0028707</w:t>
            </w:r>
          </w:p>
        </w:tc>
        <w:tc>
          <w:tcPr>
            <w:tcW w:w="1959" w:type="dxa"/>
          </w:tcPr>
          <w:p w14:paraId="57B4F49B" w14:textId="77777777" w:rsidR="00B57652" w:rsidRDefault="00B57652" w:rsidP="007B0CDC">
            <w:r w:rsidRPr="00891888">
              <w:t>Mt2</w:t>
            </w:r>
          </w:p>
        </w:tc>
        <w:tc>
          <w:tcPr>
            <w:tcW w:w="1870" w:type="dxa"/>
          </w:tcPr>
          <w:p w14:paraId="5418B48D" w14:textId="77777777" w:rsidR="00B57652" w:rsidRDefault="00B57652" w:rsidP="007B0CDC">
            <w:r w:rsidRPr="00891888">
              <w:t>0.647353248</w:t>
            </w:r>
          </w:p>
        </w:tc>
        <w:tc>
          <w:tcPr>
            <w:tcW w:w="1870" w:type="dxa"/>
          </w:tcPr>
          <w:p w14:paraId="52D361AF" w14:textId="77777777" w:rsidR="00B57652" w:rsidRDefault="00B57652" w:rsidP="007B0CDC">
            <w:r w:rsidRPr="00891888">
              <w:t>1.406090736</w:t>
            </w:r>
          </w:p>
        </w:tc>
        <w:tc>
          <w:tcPr>
            <w:tcW w:w="1870" w:type="dxa"/>
          </w:tcPr>
          <w:p w14:paraId="125755F6" w14:textId="77777777" w:rsidR="00B57652" w:rsidRDefault="00B57652" w:rsidP="007B0CDC">
            <w:r w:rsidRPr="00891888">
              <w:t>0</w:t>
            </w:r>
          </w:p>
        </w:tc>
      </w:tr>
      <w:tr w:rsidR="00B57652" w14:paraId="2E72787D" w14:textId="77777777" w:rsidTr="00B57652">
        <w:tc>
          <w:tcPr>
            <w:tcW w:w="1870" w:type="dxa"/>
          </w:tcPr>
          <w:p w14:paraId="24318E03" w14:textId="77777777" w:rsidR="00B57652" w:rsidRDefault="00B57652" w:rsidP="007B0CDC">
            <w:r w:rsidRPr="00891888">
              <w:t>FBgn0039431</w:t>
            </w:r>
          </w:p>
        </w:tc>
        <w:tc>
          <w:tcPr>
            <w:tcW w:w="1959" w:type="dxa"/>
          </w:tcPr>
          <w:p w14:paraId="1C21CCAD" w14:textId="77777777" w:rsidR="00B57652" w:rsidRDefault="00B57652" w:rsidP="007B0CDC">
            <w:r w:rsidRPr="00891888">
              <w:t>plum</w:t>
            </w:r>
          </w:p>
        </w:tc>
        <w:tc>
          <w:tcPr>
            <w:tcW w:w="1870" w:type="dxa"/>
          </w:tcPr>
          <w:p w14:paraId="57B5DC8B" w14:textId="77777777" w:rsidR="00B57652" w:rsidRDefault="00B57652" w:rsidP="007B0CDC">
            <w:r w:rsidRPr="00891888">
              <w:t>0.644136776</w:t>
            </w:r>
          </w:p>
        </w:tc>
        <w:tc>
          <w:tcPr>
            <w:tcW w:w="1870" w:type="dxa"/>
          </w:tcPr>
          <w:p w14:paraId="76DA9636" w14:textId="77777777" w:rsidR="00B57652" w:rsidRDefault="00B57652" w:rsidP="007B0CDC">
            <w:r w:rsidRPr="00891888">
              <w:t>1.065572046</w:t>
            </w:r>
          </w:p>
        </w:tc>
        <w:tc>
          <w:tcPr>
            <w:tcW w:w="1870" w:type="dxa"/>
          </w:tcPr>
          <w:p w14:paraId="3AC18E07" w14:textId="77777777" w:rsidR="00B57652" w:rsidRDefault="00B57652" w:rsidP="007B0CDC">
            <w:r w:rsidRPr="00891888">
              <w:t>0</w:t>
            </w:r>
          </w:p>
        </w:tc>
      </w:tr>
      <w:tr w:rsidR="00B57652" w14:paraId="741015FC" w14:textId="77777777" w:rsidTr="00B57652">
        <w:tc>
          <w:tcPr>
            <w:tcW w:w="1870" w:type="dxa"/>
          </w:tcPr>
          <w:p w14:paraId="788513FF" w14:textId="77777777" w:rsidR="00B57652" w:rsidRDefault="00B57652" w:rsidP="007B0CDC">
            <w:r w:rsidRPr="00891888">
              <w:t>FBgn0037556</w:t>
            </w:r>
          </w:p>
        </w:tc>
        <w:tc>
          <w:tcPr>
            <w:tcW w:w="1959" w:type="dxa"/>
          </w:tcPr>
          <w:p w14:paraId="245D0D82" w14:textId="77777777" w:rsidR="00B57652" w:rsidRDefault="00B57652" w:rsidP="007B0CDC">
            <w:r w:rsidRPr="00891888">
              <w:t>CG9636</w:t>
            </w:r>
          </w:p>
        </w:tc>
        <w:tc>
          <w:tcPr>
            <w:tcW w:w="1870" w:type="dxa"/>
          </w:tcPr>
          <w:p w14:paraId="20DBEF0C" w14:textId="77777777" w:rsidR="00B57652" w:rsidRDefault="00B57652" w:rsidP="007B0CDC">
            <w:r w:rsidRPr="00891888">
              <w:t>0.643485844</w:t>
            </w:r>
          </w:p>
        </w:tc>
        <w:tc>
          <w:tcPr>
            <w:tcW w:w="1870" w:type="dxa"/>
          </w:tcPr>
          <w:p w14:paraId="306E6964" w14:textId="77777777" w:rsidR="00B57652" w:rsidRDefault="00B57652" w:rsidP="007B0CDC">
            <w:r w:rsidRPr="00891888">
              <w:t>0.554750198</w:t>
            </w:r>
          </w:p>
        </w:tc>
        <w:tc>
          <w:tcPr>
            <w:tcW w:w="1870" w:type="dxa"/>
          </w:tcPr>
          <w:p w14:paraId="16CDE67D" w14:textId="77777777" w:rsidR="00B57652" w:rsidRDefault="00B57652" w:rsidP="007B0CDC">
            <w:r w:rsidRPr="00891888">
              <w:t>0</w:t>
            </w:r>
          </w:p>
        </w:tc>
      </w:tr>
      <w:tr w:rsidR="00B57652" w14:paraId="5B955565" w14:textId="77777777" w:rsidTr="00B57652">
        <w:tc>
          <w:tcPr>
            <w:tcW w:w="1870" w:type="dxa"/>
          </w:tcPr>
          <w:p w14:paraId="282856D0" w14:textId="77777777" w:rsidR="00B57652" w:rsidRDefault="00B57652" w:rsidP="007B0CDC">
            <w:r w:rsidRPr="00891888">
              <w:t>FBgn0033871</w:t>
            </w:r>
          </w:p>
        </w:tc>
        <w:tc>
          <w:tcPr>
            <w:tcW w:w="1959" w:type="dxa"/>
          </w:tcPr>
          <w:p w14:paraId="2E97438E" w14:textId="77777777" w:rsidR="00B57652" w:rsidRDefault="00B57652" w:rsidP="007B0CDC">
            <w:r w:rsidRPr="00891888">
              <w:t>CG13339</w:t>
            </w:r>
          </w:p>
        </w:tc>
        <w:tc>
          <w:tcPr>
            <w:tcW w:w="1870" w:type="dxa"/>
          </w:tcPr>
          <w:p w14:paraId="7C0757D4" w14:textId="77777777" w:rsidR="00B57652" w:rsidRDefault="00B57652" w:rsidP="007B0CDC">
            <w:r w:rsidRPr="00891888">
              <w:t>0.640231025</w:t>
            </w:r>
          </w:p>
        </w:tc>
        <w:tc>
          <w:tcPr>
            <w:tcW w:w="1870" w:type="dxa"/>
          </w:tcPr>
          <w:p w14:paraId="40C15787" w14:textId="77777777" w:rsidR="00B57652" w:rsidRDefault="00B57652" w:rsidP="007B0CDC">
            <w:r w:rsidRPr="00891888">
              <w:t>0.84307171</w:t>
            </w:r>
          </w:p>
        </w:tc>
        <w:tc>
          <w:tcPr>
            <w:tcW w:w="1870" w:type="dxa"/>
          </w:tcPr>
          <w:p w14:paraId="5447A517" w14:textId="77777777" w:rsidR="00B57652" w:rsidRDefault="00B57652" w:rsidP="007B0CDC">
            <w:r w:rsidRPr="00891888">
              <w:t>1</w:t>
            </w:r>
          </w:p>
        </w:tc>
      </w:tr>
      <w:tr w:rsidR="00B57652" w14:paraId="4D471404" w14:textId="77777777" w:rsidTr="00B57652">
        <w:tc>
          <w:tcPr>
            <w:tcW w:w="1870" w:type="dxa"/>
          </w:tcPr>
          <w:p w14:paraId="0AF9EF11" w14:textId="77777777" w:rsidR="00B57652" w:rsidRDefault="00B57652" w:rsidP="007B0CDC">
            <w:r w:rsidRPr="00891888">
              <w:t>FBgn0001234</w:t>
            </w:r>
          </w:p>
        </w:tc>
        <w:tc>
          <w:tcPr>
            <w:tcW w:w="1959" w:type="dxa"/>
          </w:tcPr>
          <w:p w14:paraId="31551DD1" w14:textId="77777777" w:rsidR="00B57652" w:rsidRDefault="00B57652" w:rsidP="007B0CDC">
            <w:proofErr w:type="spellStart"/>
            <w:r w:rsidRPr="00891888">
              <w:t>Hsromega</w:t>
            </w:r>
            <w:proofErr w:type="spellEnd"/>
          </w:p>
        </w:tc>
        <w:tc>
          <w:tcPr>
            <w:tcW w:w="1870" w:type="dxa"/>
          </w:tcPr>
          <w:p w14:paraId="2965AF12" w14:textId="77777777" w:rsidR="00B57652" w:rsidRDefault="00B57652" w:rsidP="007B0CDC">
            <w:r w:rsidRPr="00891888">
              <w:t>0.639967417</w:t>
            </w:r>
          </w:p>
        </w:tc>
        <w:tc>
          <w:tcPr>
            <w:tcW w:w="1870" w:type="dxa"/>
          </w:tcPr>
          <w:p w14:paraId="3CFA1EB4" w14:textId="77777777" w:rsidR="00B57652" w:rsidRDefault="00B57652" w:rsidP="007B0CDC">
            <w:r w:rsidRPr="00891888">
              <w:t>1.336766712</w:t>
            </w:r>
          </w:p>
        </w:tc>
        <w:tc>
          <w:tcPr>
            <w:tcW w:w="1870" w:type="dxa"/>
          </w:tcPr>
          <w:p w14:paraId="6278BF13" w14:textId="77777777" w:rsidR="00B57652" w:rsidRDefault="00B57652" w:rsidP="007B0CDC">
            <w:r w:rsidRPr="00891888">
              <w:t>1</w:t>
            </w:r>
          </w:p>
        </w:tc>
      </w:tr>
      <w:tr w:rsidR="00B57652" w14:paraId="1E474440" w14:textId="77777777" w:rsidTr="00B57652">
        <w:tc>
          <w:tcPr>
            <w:tcW w:w="1870" w:type="dxa"/>
          </w:tcPr>
          <w:p w14:paraId="3AD7CEAC" w14:textId="77777777" w:rsidR="00B57652" w:rsidRDefault="00B57652" w:rsidP="007B0CDC">
            <w:r w:rsidRPr="00891888">
              <w:t>FBgn0035044</w:t>
            </w:r>
          </w:p>
        </w:tc>
        <w:tc>
          <w:tcPr>
            <w:tcW w:w="1959" w:type="dxa"/>
          </w:tcPr>
          <w:p w14:paraId="04206192" w14:textId="77777777" w:rsidR="00B57652" w:rsidRDefault="00B57652" w:rsidP="007B0CDC">
            <w:r w:rsidRPr="00891888">
              <w:t>CG3663</w:t>
            </w:r>
          </w:p>
        </w:tc>
        <w:tc>
          <w:tcPr>
            <w:tcW w:w="1870" w:type="dxa"/>
          </w:tcPr>
          <w:p w14:paraId="694BE3A5" w14:textId="77777777" w:rsidR="00B57652" w:rsidRDefault="00B57652" w:rsidP="007B0CDC">
            <w:r w:rsidRPr="00891888">
              <w:t>0.639264579</w:t>
            </w:r>
          </w:p>
        </w:tc>
        <w:tc>
          <w:tcPr>
            <w:tcW w:w="1870" w:type="dxa"/>
          </w:tcPr>
          <w:p w14:paraId="1F692755" w14:textId="77777777" w:rsidR="00B57652" w:rsidRDefault="00B57652" w:rsidP="007B0CDC">
            <w:r w:rsidRPr="00891888">
              <w:t>1.235086663</w:t>
            </w:r>
          </w:p>
        </w:tc>
        <w:tc>
          <w:tcPr>
            <w:tcW w:w="1870" w:type="dxa"/>
          </w:tcPr>
          <w:p w14:paraId="20169B0F" w14:textId="77777777" w:rsidR="00B57652" w:rsidRDefault="00B57652" w:rsidP="007B0CDC">
            <w:r w:rsidRPr="00891888">
              <w:t>0</w:t>
            </w:r>
          </w:p>
        </w:tc>
      </w:tr>
      <w:tr w:rsidR="00B57652" w14:paraId="0A030CEC" w14:textId="77777777" w:rsidTr="00B57652">
        <w:tc>
          <w:tcPr>
            <w:tcW w:w="1870" w:type="dxa"/>
          </w:tcPr>
          <w:p w14:paraId="2F120EC3" w14:textId="77777777" w:rsidR="00B57652" w:rsidRDefault="00B57652" w:rsidP="007B0CDC">
            <w:r w:rsidRPr="00891888">
              <w:t>FBgn0040271</w:t>
            </w:r>
          </w:p>
        </w:tc>
        <w:tc>
          <w:tcPr>
            <w:tcW w:w="1959" w:type="dxa"/>
          </w:tcPr>
          <w:p w14:paraId="62CD1B91" w14:textId="77777777" w:rsidR="00B57652" w:rsidRDefault="00B57652" w:rsidP="007B0CDC">
            <w:r w:rsidRPr="00891888">
              <w:t>Sulf1</w:t>
            </w:r>
          </w:p>
        </w:tc>
        <w:tc>
          <w:tcPr>
            <w:tcW w:w="1870" w:type="dxa"/>
          </w:tcPr>
          <w:p w14:paraId="71A76383" w14:textId="77777777" w:rsidR="00B57652" w:rsidRDefault="00B57652" w:rsidP="007B0CDC">
            <w:r w:rsidRPr="00891888">
              <w:t>0.637851822</w:t>
            </w:r>
          </w:p>
        </w:tc>
        <w:tc>
          <w:tcPr>
            <w:tcW w:w="1870" w:type="dxa"/>
          </w:tcPr>
          <w:p w14:paraId="3DA190A0" w14:textId="77777777" w:rsidR="00B57652" w:rsidRDefault="00B57652" w:rsidP="007B0CDC">
            <w:r w:rsidRPr="00891888">
              <w:t>0.717796779</w:t>
            </w:r>
          </w:p>
        </w:tc>
        <w:tc>
          <w:tcPr>
            <w:tcW w:w="1870" w:type="dxa"/>
          </w:tcPr>
          <w:p w14:paraId="7A3623A9" w14:textId="77777777" w:rsidR="00B57652" w:rsidRDefault="00B57652" w:rsidP="007B0CDC">
            <w:r w:rsidRPr="00891888">
              <w:t>0</w:t>
            </w:r>
          </w:p>
        </w:tc>
      </w:tr>
      <w:tr w:rsidR="00B57652" w14:paraId="04882BCB" w14:textId="77777777" w:rsidTr="00B57652">
        <w:tc>
          <w:tcPr>
            <w:tcW w:w="1870" w:type="dxa"/>
          </w:tcPr>
          <w:p w14:paraId="32137D65" w14:textId="77777777" w:rsidR="00B57652" w:rsidRDefault="00B57652" w:rsidP="007B0CDC">
            <w:r w:rsidRPr="00891888">
              <w:t>FBgn0266699</w:t>
            </w:r>
          </w:p>
        </w:tc>
        <w:tc>
          <w:tcPr>
            <w:tcW w:w="1959" w:type="dxa"/>
          </w:tcPr>
          <w:p w14:paraId="30BE665B" w14:textId="77777777" w:rsidR="00B57652" w:rsidRDefault="00B57652" w:rsidP="007B0CDC">
            <w:r w:rsidRPr="00891888">
              <w:t>CR45189</w:t>
            </w:r>
          </w:p>
        </w:tc>
        <w:tc>
          <w:tcPr>
            <w:tcW w:w="1870" w:type="dxa"/>
          </w:tcPr>
          <w:p w14:paraId="136982A9" w14:textId="77777777" w:rsidR="00B57652" w:rsidRDefault="00B57652" w:rsidP="007B0CDC">
            <w:r w:rsidRPr="00891888">
              <w:t>0.637348591</w:t>
            </w:r>
          </w:p>
        </w:tc>
        <w:tc>
          <w:tcPr>
            <w:tcW w:w="1870" w:type="dxa"/>
          </w:tcPr>
          <w:p w14:paraId="51C63974" w14:textId="77777777" w:rsidR="00B57652" w:rsidRDefault="00B57652" w:rsidP="007B0CDC">
            <w:r w:rsidRPr="00891888">
              <w:t>0.864793317</w:t>
            </w:r>
          </w:p>
        </w:tc>
        <w:tc>
          <w:tcPr>
            <w:tcW w:w="1870" w:type="dxa"/>
          </w:tcPr>
          <w:p w14:paraId="3C96E97D" w14:textId="77777777" w:rsidR="00B57652" w:rsidRDefault="00B57652" w:rsidP="007B0CDC">
            <w:r w:rsidRPr="00891888">
              <w:t>0</w:t>
            </w:r>
          </w:p>
        </w:tc>
      </w:tr>
      <w:tr w:rsidR="00B57652" w14:paraId="450FDAAF" w14:textId="77777777" w:rsidTr="00B57652">
        <w:tc>
          <w:tcPr>
            <w:tcW w:w="1870" w:type="dxa"/>
          </w:tcPr>
          <w:p w14:paraId="7704B3E1" w14:textId="77777777" w:rsidR="00B57652" w:rsidRDefault="00B57652" w:rsidP="007B0CDC">
            <w:r w:rsidRPr="00891888">
              <w:t>FBgn0036335</w:t>
            </w:r>
          </w:p>
        </w:tc>
        <w:tc>
          <w:tcPr>
            <w:tcW w:w="1959" w:type="dxa"/>
          </w:tcPr>
          <w:p w14:paraId="0A75B43B" w14:textId="77777777" w:rsidR="00B57652" w:rsidRDefault="00B57652" w:rsidP="007B0CDC">
            <w:r w:rsidRPr="00891888">
              <w:t>mRpL20</w:t>
            </w:r>
          </w:p>
        </w:tc>
        <w:tc>
          <w:tcPr>
            <w:tcW w:w="1870" w:type="dxa"/>
          </w:tcPr>
          <w:p w14:paraId="608FE7B7" w14:textId="77777777" w:rsidR="00B57652" w:rsidRDefault="00B57652" w:rsidP="007B0CDC">
            <w:r w:rsidRPr="00891888">
              <w:t>0.634353517</w:t>
            </w:r>
          </w:p>
        </w:tc>
        <w:tc>
          <w:tcPr>
            <w:tcW w:w="1870" w:type="dxa"/>
          </w:tcPr>
          <w:p w14:paraId="0BB93EBC" w14:textId="77777777" w:rsidR="00B57652" w:rsidRDefault="00B57652" w:rsidP="007B0CDC">
            <w:r w:rsidRPr="00891888">
              <w:t>0.763157019</w:t>
            </w:r>
          </w:p>
        </w:tc>
        <w:tc>
          <w:tcPr>
            <w:tcW w:w="1870" w:type="dxa"/>
          </w:tcPr>
          <w:p w14:paraId="5CA8714F" w14:textId="77777777" w:rsidR="00B57652" w:rsidRDefault="00B57652" w:rsidP="007B0CDC">
            <w:r w:rsidRPr="00891888">
              <w:t>1</w:t>
            </w:r>
          </w:p>
        </w:tc>
      </w:tr>
      <w:tr w:rsidR="00B57652" w14:paraId="2B96A6CF" w14:textId="77777777" w:rsidTr="00B57652">
        <w:tc>
          <w:tcPr>
            <w:tcW w:w="1870" w:type="dxa"/>
          </w:tcPr>
          <w:p w14:paraId="0C455680" w14:textId="77777777" w:rsidR="00B57652" w:rsidRDefault="00B57652" w:rsidP="007B0CDC">
            <w:r w:rsidRPr="00891888">
              <w:t>FBgn0002723</w:t>
            </w:r>
          </w:p>
        </w:tc>
        <w:tc>
          <w:tcPr>
            <w:tcW w:w="1959" w:type="dxa"/>
          </w:tcPr>
          <w:p w14:paraId="5B1427B1" w14:textId="77777777" w:rsidR="00B57652" w:rsidRDefault="00B57652" w:rsidP="007B0CDC">
            <w:r w:rsidRPr="00891888">
              <w:t>Met</w:t>
            </w:r>
          </w:p>
        </w:tc>
        <w:tc>
          <w:tcPr>
            <w:tcW w:w="1870" w:type="dxa"/>
          </w:tcPr>
          <w:p w14:paraId="2F439E2C" w14:textId="77777777" w:rsidR="00B57652" w:rsidRDefault="00B57652" w:rsidP="007B0CDC">
            <w:r w:rsidRPr="00891888">
              <w:t>0.631976984</w:t>
            </w:r>
          </w:p>
        </w:tc>
        <w:tc>
          <w:tcPr>
            <w:tcW w:w="1870" w:type="dxa"/>
          </w:tcPr>
          <w:p w14:paraId="5017D4E7" w14:textId="77777777" w:rsidR="00B57652" w:rsidRDefault="00B57652" w:rsidP="007B0CDC">
            <w:r w:rsidRPr="00891888">
              <w:t>0.597928902</w:t>
            </w:r>
          </w:p>
        </w:tc>
        <w:tc>
          <w:tcPr>
            <w:tcW w:w="1870" w:type="dxa"/>
          </w:tcPr>
          <w:p w14:paraId="3D4F705E" w14:textId="77777777" w:rsidR="00B57652" w:rsidRDefault="00B57652" w:rsidP="007B0CDC">
            <w:r w:rsidRPr="00891888">
              <w:t>1</w:t>
            </w:r>
          </w:p>
        </w:tc>
      </w:tr>
      <w:tr w:rsidR="00B57652" w14:paraId="4A578602" w14:textId="77777777" w:rsidTr="00B57652">
        <w:tc>
          <w:tcPr>
            <w:tcW w:w="1870" w:type="dxa"/>
          </w:tcPr>
          <w:p w14:paraId="4D8A12D0" w14:textId="77777777" w:rsidR="00B57652" w:rsidRDefault="00B57652" w:rsidP="007B0CDC">
            <w:r w:rsidRPr="00891888">
              <w:t>FBgn0026262</w:t>
            </w:r>
          </w:p>
        </w:tc>
        <w:tc>
          <w:tcPr>
            <w:tcW w:w="1959" w:type="dxa"/>
          </w:tcPr>
          <w:p w14:paraId="45009792" w14:textId="77777777" w:rsidR="00B57652" w:rsidRDefault="00B57652" w:rsidP="007B0CDC">
            <w:r w:rsidRPr="00891888">
              <w:t>bip2</w:t>
            </w:r>
          </w:p>
        </w:tc>
        <w:tc>
          <w:tcPr>
            <w:tcW w:w="1870" w:type="dxa"/>
          </w:tcPr>
          <w:p w14:paraId="42C385FE" w14:textId="77777777" w:rsidR="00B57652" w:rsidRDefault="00B57652" w:rsidP="007B0CDC">
            <w:r w:rsidRPr="00891888">
              <w:t>0.631741534</w:t>
            </w:r>
          </w:p>
        </w:tc>
        <w:tc>
          <w:tcPr>
            <w:tcW w:w="1870" w:type="dxa"/>
          </w:tcPr>
          <w:p w14:paraId="61F845D3" w14:textId="77777777" w:rsidR="00B57652" w:rsidRDefault="00B57652" w:rsidP="007B0CDC">
            <w:r w:rsidRPr="00891888">
              <w:t>0.525816893</w:t>
            </w:r>
          </w:p>
        </w:tc>
        <w:tc>
          <w:tcPr>
            <w:tcW w:w="1870" w:type="dxa"/>
          </w:tcPr>
          <w:p w14:paraId="0C9BA6B8" w14:textId="77777777" w:rsidR="00B57652" w:rsidRDefault="00B57652" w:rsidP="007B0CDC">
            <w:r w:rsidRPr="00891888">
              <w:t>1</w:t>
            </w:r>
          </w:p>
        </w:tc>
      </w:tr>
      <w:tr w:rsidR="00B57652" w14:paraId="2901C6D4" w14:textId="77777777" w:rsidTr="00B57652">
        <w:tc>
          <w:tcPr>
            <w:tcW w:w="1870" w:type="dxa"/>
          </w:tcPr>
          <w:p w14:paraId="1ABCD82A" w14:textId="77777777" w:rsidR="00B57652" w:rsidRDefault="00B57652" w:rsidP="007B0CDC">
            <w:r w:rsidRPr="00891888">
              <w:t>FBgn0030183</w:t>
            </w:r>
          </w:p>
        </w:tc>
        <w:tc>
          <w:tcPr>
            <w:tcW w:w="1959" w:type="dxa"/>
          </w:tcPr>
          <w:p w14:paraId="59BD8A24" w14:textId="77777777" w:rsidR="00B57652" w:rsidRDefault="00B57652" w:rsidP="007B0CDC">
            <w:r w:rsidRPr="00891888">
              <w:t>CG15309</w:t>
            </w:r>
          </w:p>
        </w:tc>
        <w:tc>
          <w:tcPr>
            <w:tcW w:w="1870" w:type="dxa"/>
          </w:tcPr>
          <w:p w14:paraId="57695A79" w14:textId="77777777" w:rsidR="00B57652" w:rsidRDefault="00B57652" w:rsidP="007B0CDC">
            <w:r w:rsidRPr="00891888">
              <w:t>0.623639391</w:t>
            </w:r>
          </w:p>
        </w:tc>
        <w:tc>
          <w:tcPr>
            <w:tcW w:w="1870" w:type="dxa"/>
          </w:tcPr>
          <w:p w14:paraId="7FC0B429" w14:textId="77777777" w:rsidR="00B57652" w:rsidRDefault="00B57652" w:rsidP="007B0CDC">
            <w:r w:rsidRPr="00891888">
              <w:t>0.897715723</w:t>
            </w:r>
          </w:p>
        </w:tc>
        <w:tc>
          <w:tcPr>
            <w:tcW w:w="1870" w:type="dxa"/>
          </w:tcPr>
          <w:p w14:paraId="1ECC91CA" w14:textId="77777777" w:rsidR="00B57652" w:rsidRDefault="00B57652" w:rsidP="007B0CDC">
            <w:r w:rsidRPr="00891888">
              <w:t>0</w:t>
            </w:r>
          </w:p>
        </w:tc>
      </w:tr>
      <w:tr w:rsidR="00B57652" w14:paraId="0AB53ED8" w14:textId="77777777" w:rsidTr="00B57652">
        <w:tc>
          <w:tcPr>
            <w:tcW w:w="1870" w:type="dxa"/>
          </w:tcPr>
          <w:p w14:paraId="443581B1" w14:textId="77777777" w:rsidR="00B57652" w:rsidRDefault="00B57652" w:rsidP="007B0CDC">
            <w:r w:rsidRPr="00891888">
              <w:t>FBgn0046776</w:t>
            </w:r>
          </w:p>
        </w:tc>
        <w:tc>
          <w:tcPr>
            <w:tcW w:w="1959" w:type="dxa"/>
          </w:tcPr>
          <w:p w14:paraId="53BD3280" w14:textId="77777777" w:rsidR="00B57652" w:rsidRDefault="00B57652" w:rsidP="007B0CDC">
            <w:r w:rsidRPr="00891888">
              <w:t>CR14033</w:t>
            </w:r>
          </w:p>
        </w:tc>
        <w:tc>
          <w:tcPr>
            <w:tcW w:w="1870" w:type="dxa"/>
          </w:tcPr>
          <w:p w14:paraId="1C47321E" w14:textId="77777777" w:rsidR="00B57652" w:rsidRDefault="00B57652" w:rsidP="007B0CDC">
            <w:r w:rsidRPr="00891888">
              <w:t>0.620645713</w:t>
            </w:r>
          </w:p>
        </w:tc>
        <w:tc>
          <w:tcPr>
            <w:tcW w:w="1870" w:type="dxa"/>
          </w:tcPr>
          <w:p w14:paraId="725A65AA" w14:textId="77777777" w:rsidR="00B57652" w:rsidRDefault="00B57652" w:rsidP="007B0CDC">
            <w:r w:rsidRPr="00891888">
              <w:t>0.896639287</w:t>
            </w:r>
          </w:p>
        </w:tc>
        <w:tc>
          <w:tcPr>
            <w:tcW w:w="1870" w:type="dxa"/>
          </w:tcPr>
          <w:p w14:paraId="10FB1083" w14:textId="77777777" w:rsidR="00B57652" w:rsidRDefault="00B57652" w:rsidP="007B0CDC">
            <w:r w:rsidRPr="00891888">
              <w:t>0</w:t>
            </w:r>
          </w:p>
        </w:tc>
      </w:tr>
      <w:tr w:rsidR="00B57652" w14:paraId="1758AC31" w14:textId="77777777" w:rsidTr="00B57652">
        <w:tc>
          <w:tcPr>
            <w:tcW w:w="1870" w:type="dxa"/>
          </w:tcPr>
          <w:p w14:paraId="6638A25C" w14:textId="77777777" w:rsidR="00B57652" w:rsidRDefault="00B57652" w:rsidP="007B0CDC">
            <w:r w:rsidRPr="00891888">
              <w:t>FBgn0038363</w:t>
            </w:r>
          </w:p>
        </w:tc>
        <w:tc>
          <w:tcPr>
            <w:tcW w:w="1959" w:type="dxa"/>
          </w:tcPr>
          <w:p w14:paraId="25B97E9D" w14:textId="77777777" w:rsidR="00B57652" w:rsidRDefault="00B57652" w:rsidP="007B0CDC">
            <w:r w:rsidRPr="00891888">
              <w:t>Acyp2</w:t>
            </w:r>
          </w:p>
        </w:tc>
        <w:tc>
          <w:tcPr>
            <w:tcW w:w="1870" w:type="dxa"/>
          </w:tcPr>
          <w:p w14:paraId="583B02AF" w14:textId="77777777" w:rsidR="00B57652" w:rsidRDefault="00B57652" w:rsidP="007B0CDC">
            <w:r w:rsidRPr="00891888">
              <w:t>0.619788298</w:t>
            </w:r>
          </w:p>
        </w:tc>
        <w:tc>
          <w:tcPr>
            <w:tcW w:w="1870" w:type="dxa"/>
          </w:tcPr>
          <w:p w14:paraId="6AE2CF82" w14:textId="77777777" w:rsidR="00B57652" w:rsidRDefault="00B57652" w:rsidP="007B0CDC">
            <w:r w:rsidRPr="00891888">
              <w:t>0.856548015</w:t>
            </w:r>
          </w:p>
        </w:tc>
        <w:tc>
          <w:tcPr>
            <w:tcW w:w="1870" w:type="dxa"/>
          </w:tcPr>
          <w:p w14:paraId="1A3FA990" w14:textId="77777777" w:rsidR="00B57652" w:rsidRDefault="00B57652" w:rsidP="007B0CDC">
            <w:r w:rsidRPr="00891888">
              <w:t>0</w:t>
            </w:r>
          </w:p>
        </w:tc>
      </w:tr>
      <w:tr w:rsidR="00B57652" w14:paraId="642C06BC" w14:textId="77777777" w:rsidTr="00B57652">
        <w:tc>
          <w:tcPr>
            <w:tcW w:w="1870" w:type="dxa"/>
          </w:tcPr>
          <w:p w14:paraId="3FD29417" w14:textId="77777777" w:rsidR="00B57652" w:rsidRDefault="00B57652" w:rsidP="007B0CDC">
            <w:r w:rsidRPr="00891888">
              <w:t>FBgn0031951</w:t>
            </w:r>
          </w:p>
        </w:tc>
        <w:tc>
          <w:tcPr>
            <w:tcW w:w="1959" w:type="dxa"/>
          </w:tcPr>
          <w:p w14:paraId="0C880A5B" w14:textId="77777777" w:rsidR="00B57652" w:rsidRDefault="00B57652" w:rsidP="007B0CDC">
            <w:r w:rsidRPr="00891888">
              <w:t>r2d2</w:t>
            </w:r>
          </w:p>
        </w:tc>
        <w:tc>
          <w:tcPr>
            <w:tcW w:w="1870" w:type="dxa"/>
          </w:tcPr>
          <w:p w14:paraId="5A01E9EC" w14:textId="77777777" w:rsidR="00B57652" w:rsidRDefault="00B57652" w:rsidP="007B0CDC">
            <w:r w:rsidRPr="00891888">
              <w:t>0.618333649</w:t>
            </w:r>
          </w:p>
        </w:tc>
        <w:tc>
          <w:tcPr>
            <w:tcW w:w="1870" w:type="dxa"/>
          </w:tcPr>
          <w:p w14:paraId="1677EAAA" w14:textId="77777777" w:rsidR="00B57652" w:rsidRDefault="00B57652" w:rsidP="007B0CDC">
            <w:r w:rsidRPr="00891888">
              <w:t>0.598169327</w:t>
            </w:r>
          </w:p>
        </w:tc>
        <w:tc>
          <w:tcPr>
            <w:tcW w:w="1870" w:type="dxa"/>
          </w:tcPr>
          <w:p w14:paraId="11722CC4" w14:textId="77777777" w:rsidR="00B57652" w:rsidRDefault="00B57652" w:rsidP="007B0CDC">
            <w:r w:rsidRPr="00891888">
              <w:t>0</w:t>
            </w:r>
          </w:p>
        </w:tc>
      </w:tr>
      <w:tr w:rsidR="00B57652" w14:paraId="11DC46DE" w14:textId="77777777" w:rsidTr="00B57652">
        <w:tc>
          <w:tcPr>
            <w:tcW w:w="1870" w:type="dxa"/>
          </w:tcPr>
          <w:p w14:paraId="080B4898" w14:textId="77777777" w:rsidR="00B57652" w:rsidRDefault="00B57652" w:rsidP="007B0CDC">
            <w:r w:rsidRPr="00891888">
              <w:t>FBgn0036773</w:t>
            </w:r>
          </w:p>
        </w:tc>
        <w:tc>
          <w:tcPr>
            <w:tcW w:w="1959" w:type="dxa"/>
          </w:tcPr>
          <w:p w14:paraId="33ECB115" w14:textId="77777777" w:rsidR="00B57652" w:rsidRDefault="00B57652" w:rsidP="007B0CDC">
            <w:r w:rsidRPr="00891888">
              <w:t>CG13698</w:t>
            </w:r>
          </w:p>
        </w:tc>
        <w:tc>
          <w:tcPr>
            <w:tcW w:w="1870" w:type="dxa"/>
          </w:tcPr>
          <w:p w14:paraId="1A523F82" w14:textId="77777777" w:rsidR="00B57652" w:rsidRDefault="00B57652" w:rsidP="007B0CDC">
            <w:r w:rsidRPr="00891888">
              <w:t>0.616718192</w:t>
            </w:r>
          </w:p>
        </w:tc>
        <w:tc>
          <w:tcPr>
            <w:tcW w:w="1870" w:type="dxa"/>
          </w:tcPr>
          <w:p w14:paraId="605B1FA3" w14:textId="77777777" w:rsidR="00B57652" w:rsidRDefault="00B57652" w:rsidP="007B0CDC">
            <w:r w:rsidRPr="00891888">
              <w:t>0.459653601</w:t>
            </w:r>
          </w:p>
        </w:tc>
        <w:tc>
          <w:tcPr>
            <w:tcW w:w="1870" w:type="dxa"/>
          </w:tcPr>
          <w:p w14:paraId="22D9A003" w14:textId="77777777" w:rsidR="00B57652" w:rsidRDefault="00B57652" w:rsidP="007B0CDC">
            <w:r w:rsidRPr="00891888">
              <w:t>1</w:t>
            </w:r>
          </w:p>
        </w:tc>
      </w:tr>
      <w:tr w:rsidR="00B57652" w14:paraId="0553BD07" w14:textId="77777777" w:rsidTr="00B57652">
        <w:tc>
          <w:tcPr>
            <w:tcW w:w="1870" w:type="dxa"/>
          </w:tcPr>
          <w:p w14:paraId="4A9779D4" w14:textId="77777777" w:rsidR="00B57652" w:rsidRDefault="00B57652" w:rsidP="007B0CDC">
            <w:r w:rsidRPr="00891888">
              <w:t>FBgn0037581</w:t>
            </w:r>
          </w:p>
        </w:tc>
        <w:tc>
          <w:tcPr>
            <w:tcW w:w="1959" w:type="dxa"/>
          </w:tcPr>
          <w:p w14:paraId="3029A949" w14:textId="77777777" w:rsidR="00B57652" w:rsidRDefault="00B57652" w:rsidP="007B0CDC">
            <w:r w:rsidRPr="00891888">
              <w:t>CG7352</w:t>
            </w:r>
          </w:p>
        </w:tc>
        <w:tc>
          <w:tcPr>
            <w:tcW w:w="1870" w:type="dxa"/>
          </w:tcPr>
          <w:p w14:paraId="4950253E" w14:textId="77777777" w:rsidR="00B57652" w:rsidRDefault="00B57652" w:rsidP="007B0CDC">
            <w:r w:rsidRPr="00891888">
              <w:t>0.610292267</w:t>
            </w:r>
          </w:p>
        </w:tc>
        <w:tc>
          <w:tcPr>
            <w:tcW w:w="1870" w:type="dxa"/>
          </w:tcPr>
          <w:p w14:paraId="22B19F8E" w14:textId="77777777" w:rsidR="00B57652" w:rsidRDefault="00B57652" w:rsidP="007B0CDC">
            <w:r w:rsidRPr="00891888">
              <w:t>0.674453383</w:t>
            </w:r>
          </w:p>
        </w:tc>
        <w:tc>
          <w:tcPr>
            <w:tcW w:w="1870" w:type="dxa"/>
          </w:tcPr>
          <w:p w14:paraId="1342D0DF" w14:textId="77777777" w:rsidR="00B57652" w:rsidRDefault="00B57652" w:rsidP="007B0CDC">
            <w:r w:rsidRPr="00891888">
              <w:t>1</w:t>
            </w:r>
          </w:p>
        </w:tc>
      </w:tr>
      <w:tr w:rsidR="00B57652" w14:paraId="2904DA75" w14:textId="77777777" w:rsidTr="00B57652">
        <w:tc>
          <w:tcPr>
            <w:tcW w:w="1870" w:type="dxa"/>
          </w:tcPr>
          <w:p w14:paraId="788769FD" w14:textId="77777777" w:rsidR="00B57652" w:rsidRDefault="00B57652" w:rsidP="007B0CDC">
            <w:r w:rsidRPr="00891888">
              <w:t>FBgn0033261</w:t>
            </w:r>
          </w:p>
        </w:tc>
        <w:tc>
          <w:tcPr>
            <w:tcW w:w="1959" w:type="dxa"/>
          </w:tcPr>
          <w:p w14:paraId="7DFA14CE" w14:textId="77777777" w:rsidR="00B57652" w:rsidRDefault="00B57652" w:rsidP="007B0CDC">
            <w:proofErr w:type="spellStart"/>
            <w:r w:rsidRPr="00891888">
              <w:t>udd</w:t>
            </w:r>
            <w:proofErr w:type="spellEnd"/>
          </w:p>
        </w:tc>
        <w:tc>
          <w:tcPr>
            <w:tcW w:w="1870" w:type="dxa"/>
          </w:tcPr>
          <w:p w14:paraId="7DFD1373" w14:textId="77777777" w:rsidR="00B57652" w:rsidRDefault="00B57652" w:rsidP="007B0CDC">
            <w:r w:rsidRPr="00891888">
              <w:t>0.609189301</w:t>
            </w:r>
          </w:p>
        </w:tc>
        <w:tc>
          <w:tcPr>
            <w:tcW w:w="1870" w:type="dxa"/>
          </w:tcPr>
          <w:p w14:paraId="70E02347" w14:textId="77777777" w:rsidR="00B57652" w:rsidRDefault="00B57652" w:rsidP="007B0CDC">
            <w:r w:rsidRPr="00891888">
              <w:t>1.051201558</w:t>
            </w:r>
          </w:p>
        </w:tc>
        <w:tc>
          <w:tcPr>
            <w:tcW w:w="1870" w:type="dxa"/>
          </w:tcPr>
          <w:p w14:paraId="61B64869" w14:textId="77777777" w:rsidR="00B57652" w:rsidRDefault="00B57652" w:rsidP="007B0CDC">
            <w:r w:rsidRPr="00891888">
              <w:t>0</w:t>
            </w:r>
          </w:p>
        </w:tc>
      </w:tr>
      <w:tr w:rsidR="00B57652" w14:paraId="3E5F908D" w14:textId="77777777" w:rsidTr="00B57652">
        <w:tc>
          <w:tcPr>
            <w:tcW w:w="1870" w:type="dxa"/>
          </w:tcPr>
          <w:p w14:paraId="3A3D8D13" w14:textId="77777777" w:rsidR="00B57652" w:rsidRDefault="00B57652" w:rsidP="007B0CDC">
            <w:r w:rsidRPr="00891888">
              <w:t>FBgn0083068</w:t>
            </w:r>
          </w:p>
        </w:tc>
        <w:tc>
          <w:tcPr>
            <w:tcW w:w="1959" w:type="dxa"/>
          </w:tcPr>
          <w:p w14:paraId="6659F22F" w14:textId="77777777" w:rsidR="00B57652" w:rsidRDefault="00B57652" w:rsidP="007B0CDC">
            <w:r w:rsidRPr="00891888">
              <w:t>CG33947</w:t>
            </w:r>
          </w:p>
        </w:tc>
        <w:tc>
          <w:tcPr>
            <w:tcW w:w="1870" w:type="dxa"/>
          </w:tcPr>
          <w:p w14:paraId="23ACDE93" w14:textId="77777777" w:rsidR="00B57652" w:rsidRDefault="00B57652" w:rsidP="007B0CDC">
            <w:r w:rsidRPr="00891888">
              <w:t>0.605894827</w:t>
            </w:r>
          </w:p>
        </w:tc>
        <w:tc>
          <w:tcPr>
            <w:tcW w:w="1870" w:type="dxa"/>
          </w:tcPr>
          <w:p w14:paraId="39E37DA7" w14:textId="77777777" w:rsidR="00B57652" w:rsidRDefault="00B57652" w:rsidP="007B0CDC">
            <w:r w:rsidRPr="00891888">
              <w:t>0.581518404</w:t>
            </w:r>
          </w:p>
        </w:tc>
        <w:tc>
          <w:tcPr>
            <w:tcW w:w="1870" w:type="dxa"/>
          </w:tcPr>
          <w:p w14:paraId="675837BF" w14:textId="77777777" w:rsidR="00B57652" w:rsidRDefault="00B57652" w:rsidP="007B0CDC">
            <w:r w:rsidRPr="00891888">
              <w:t>1</w:t>
            </w:r>
          </w:p>
        </w:tc>
      </w:tr>
      <w:tr w:rsidR="00B57652" w14:paraId="19ED0D65" w14:textId="77777777" w:rsidTr="00B57652">
        <w:tc>
          <w:tcPr>
            <w:tcW w:w="1870" w:type="dxa"/>
          </w:tcPr>
          <w:p w14:paraId="733935DB" w14:textId="77777777" w:rsidR="00B57652" w:rsidRDefault="00B57652" w:rsidP="007B0CDC">
            <w:r w:rsidRPr="00891888">
              <w:t>FBgn0260722</w:t>
            </w:r>
          </w:p>
        </w:tc>
        <w:tc>
          <w:tcPr>
            <w:tcW w:w="1959" w:type="dxa"/>
          </w:tcPr>
          <w:p w14:paraId="74D3FB15" w14:textId="77777777" w:rsidR="00B57652" w:rsidRDefault="00B57652" w:rsidP="007B0CDC">
            <w:r w:rsidRPr="00891888">
              <w:t>CR42549</w:t>
            </w:r>
          </w:p>
        </w:tc>
        <w:tc>
          <w:tcPr>
            <w:tcW w:w="1870" w:type="dxa"/>
          </w:tcPr>
          <w:p w14:paraId="03543D75" w14:textId="77777777" w:rsidR="00B57652" w:rsidRDefault="00B57652" w:rsidP="007B0CDC">
            <w:r w:rsidRPr="00891888">
              <w:t>0.603453088</w:t>
            </w:r>
          </w:p>
        </w:tc>
        <w:tc>
          <w:tcPr>
            <w:tcW w:w="1870" w:type="dxa"/>
          </w:tcPr>
          <w:p w14:paraId="51C66979" w14:textId="77777777" w:rsidR="00B57652" w:rsidRDefault="00B57652" w:rsidP="007B0CDC">
            <w:r w:rsidRPr="00891888">
              <w:t>1.359810271</w:t>
            </w:r>
          </w:p>
        </w:tc>
        <w:tc>
          <w:tcPr>
            <w:tcW w:w="1870" w:type="dxa"/>
          </w:tcPr>
          <w:p w14:paraId="43C93B19" w14:textId="77777777" w:rsidR="00B57652" w:rsidRDefault="00B57652" w:rsidP="007B0CDC">
            <w:r w:rsidRPr="00891888">
              <w:t>0</w:t>
            </w:r>
          </w:p>
        </w:tc>
      </w:tr>
      <w:tr w:rsidR="00B57652" w14:paraId="10EF5992" w14:textId="77777777" w:rsidTr="00B57652">
        <w:tc>
          <w:tcPr>
            <w:tcW w:w="1870" w:type="dxa"/>
          </w:tcPr>
          <w:p w14:paraId="362790F7" w14:textId="77777777" w:rsidR="00B57652" w:rsidRDefault="00B57652" w:rsidP="007B0CDC">
            <w:r w:rsidRPr="00891888">
              <w:t>FBgn0034179</w:t>
            </w:r>
          </w:p>
        </w:tc>
        <w:tc>
          <w:tcPr>
            <w:tcW w:w="1959" w:type="dxa"/>
          </w:tcPr>
          <w:p w14:paraId="26F13331" w14:textId="77777777" w:rsidR="00B57652" w:rsidRDefault="00B57652" w:rsidP="007B0CDC">
            <w:r w:rsidRPr="00891888">
              <w:t>CG6805</w:t>
            </w:r>
          </w:p>
        </w:tc>
        <w:tc>
          <w:tcPr>
            <w:tcW w:w="1870" w:type="dxa"/>
          </w:tcPr>
          <w:p w14:paraId="0E45A204" w14:textId="77777777" w:rsidR="00B57652" w:rsidRDefault="00B57652" w:rsidP="007B0CDC">
            <w:r w:rsidRPr="00891888">
              <w:t>0.597399114</w:t>
            </w:r>
          </w:p>
        </w:tc>
        <w:tc>
          <w:tcPr>
            <w:tcW w:w="1870" w:type="dxa"/>
          </w:tcPr>
          <w:p w14:paraId="2065244F" w14:textId="77777777" w:rsidR="00B57652" w:rsidRDefault="00B57652" w:rsidP="007B0CDC">
            <w:r w:rsidRPr="00891888">
              <w:t>0.932530111</w:t>
            </w:r>
          </w:p>
        </w:tc>
        <w:tc>
          <w:tcPr>
            <w:tcW w:w="1870" w:type="dxa"/>
          </w:tcPr>
          <w:p w14:paraId="632EAEA8" w14:textId="77777777" w:rsidR="00B57652" w:rsidRDefault="00B57652" w:rsidP="007B0CDC">
            <w:r w:rsidRPr="00891888">
              <w:t>0</w:t>
            </w:r>
          </w:p>
        </w:tc>
      </w:tr>
      <w:tr w:rsidR="00B57652" w14:paraId="2FFE1D7A" w14:textId="77777777" w:rsidTr="00B57652">
        <w:tc>
          <w:tcPr>
            <w:tcW w:w="1870" w:type="dxa"/>
          </w:tcPr>
          <w:p w14:paraId="494BF727" w14:textId="77777777" w:rsidR="00B57652" w:rsidRDefault="00B57652" w:rsidP="007B0CDC">
            <w:r w:rsidRPr="00891888">
              <w:t>FBgn0037759</w:t>
            </w:r>
          </w:p>
        </w:tc>
        <w:tc>
          <w:tcPr>
            <w:tcW w:w="1959" w:type="dxa"/>
          </w:tcPr>
          <w:p w14:paraId="02556717" w14:textId="77777777" w:rsidR="00B57652" w:rsidRDefault="00B57652" w:rsidP="007B0CDC">
            <w:r w:rsidRPr="00891888">
              <w:t>CG8526</w:t>
            </w:r>
          </w:p>
        </w:tc>
        <w:tc>
          <w:tcPr>
            <w:tcW w:w="1870" w:type="dxa"/>
          </w:tcPr>
          <w:p w14:paraId="2160A19E" w14:textId="77777777" w:rsidR="00B57652" w:rsidRDefault="00B57652" w:rsidP="007B0CDC">
            <w:r w:rsidRPr="00891888">
              <w:t>0.594582667</w:t>
            </w:r>
          </w:p>
        </w:tc>
        <w:tc>
          <w:tcPr>
            <w:tcW w:w="1870" w:type="dxa"/>
          </w:tcPr>
          <w:p w14:paraId="1324F016" w14:textId="77777777" w:rsidR="00B57652" w:rsidRDefault="00B57652" w:rsidP="007B0CDC">
            <w:r w:rsidRPr="00891888">
              <w:t>0.695366823</w:t>
            </w:r>
          </w:p>
        </w:tc>
        <w:tc>
          <w:tcPr>
            <w:tcW w:w="1870" w:type="dxa"/>
          </w:tcPr>
          <w:p w14:paraId="0B1B43A1" w14:textId="77777777" w:rsidR="00B57652" w:rsidRDefault="00B57652" w:rsidP="007B0CDC">
            <w:r w:rsidRPr="00891888">
              <w:t>0</w:t>
            </w:r>
          </w:p>
        </w:tc>
      </w:tr>
      <w:tr w:rsidR="00B57652" w14:paraId="7DBBEAEC" w14:textId="77777777" w:rsidTr="00B57652">
        <w:tc>
          <w:tcPr>
            <w:tcW w:w="1870" w:type="dxa"/>
          </w:tcPr>
          <w:p w14:paraId="42BDAEAE" w14:textId="77777777" w:rsidR="00B57652" w:rsidRDefault="00B57652" w:rsidP="007B0CDC">
            <w:r w:rsidRPr="00891888">
              <w:t>FBgn0040634</w:t>
            </w:r>
          </w:p>
        </w:tc>
        <w:tc>
          <w:tcPr>
            <w:tcW w:w="1959" w:type="dxa"/>
          </w:tcPr>
          <w:p w14:paraId="01E32F7E" w14:textId="77777777" w:rsidR="00B57652" w:rsidRDefault="00B57652" w:rsidP="007B0CDC">
            <w:r w:rsidRPr="00891888">
              <w:t>CG4186</w:t>
            </w:r>
          </w:p>
        </w:tc>
        <w:tc>
          <w:tcPr>
            <w:tcW w:w="1870" w:type="dxa"/>
          </w:tcPr>
          <w:p w14:paraId="03A1A5EE" w14:textId="77777777" w:rsidR="00B57652" w:rsidRDefault="00B57652" w:rsidP="007B0CDC">
            <w:r w:rsidRPr="00891888">
              <w:t>0.58555087</w:t>
            </w:r>
          </w:p>
        </w:tc>
        <w:tc>
          <w:tcPr>
            <w:tcW w:w="1870" w:type="dxa"/>
          </w:tcPr>
          <w:p w14:paraId="6B6754EE" w14:textId="77777777" w:rsidR="00B57652" w:rsidRDefault="00B57652" w:rsidP="007B0CDC">
            <w:r w:rsidRPr="00891888">
              <w:t>0.937697038</w:t>
            </w:r>
          </w:p>
        </w:tc>
        <w:tc>
          <w:tcPr>
            <w:tcW w:w="1870" w:type="dxa"/>
          </w:tcPr>
          <w:p w14:paraId="76322B81" w14:textId="77777777" w:rsidR="00B57652" w:rsidRDefault="00B57652" w:rsidP="007B0CDC">
            <w:r w:rsidRPr="00891888">
              <w:t>1</w:t>
            </w:r>
          </w:p>
        </w:tc>
      </w:tr>
      <w:tr w:rsidR="00B57652" w14:paraId="29771536" w14:textId="77777777" w:rsidTr="00B57652">
        <w:tc>
          <w:tcPr>
            <w:tcW w:w="1870" w:type="dxa"/>
          </w:tcPr>
          <w:p w14:paraId="2D3051B4" w14:textId="77777777" w:rsidR="00B57652" w:rsidRDefault="00B57652" w:rsidP="007B0CDC">
            <w:r w:rsidRPr="00891888">
              <w:t>FBgn0033450</w:t>
            </w:r>
          </w:p>
        </w:tc>
        <w:tc>
          <w:tcPr>
            <w:tcW w:w="1959" w:type="dxa"/>
          </w:tcPr>
          <w:p w14:paraId="31BB2482" w14:textId="77777777" w:rsidR="00B57652" w:rsidRDefault="00B57652" w:rsidP="007B0CDC">
            <w:r w:rsidRPr="00891888">
              <w:t>Lsm11</w:t>
            </w:r>
          </w:p>
        </w:tc>
        <w:tc>
          <w:tcPr>
            <w:tcW w:w="1870" w:type="dxa"/>
          </w:tcPr>
          <w:p w14:paraId="737458F4" w14:textId="77777777" w:rsidR="00B57652" w:rsidRDefault="00B57652" w:rsidP="007B0CDC">
            <w:r w:rsidRPr="00891888">
              <w:t>0.585261102</w:t>
            </w:r>
          </w:p>
        </w:tc>
        <w:tc>
          <w:tcPr>
            <w:tcW w:w="1870" w:type="dxa"/>
          </w:tcPr>
          <w:p w14:paraId="51857EA7" w14:textId="77777777" w:rsidR="00B57652" w:rsidRDefault="00B57652" w:rsidP="007B0CDC">
            <w:r w:rsidRPr="00891888">
              <w:t>0.706032399</w:t>
            </w:r>
          </w:p>
        </w:tc>
        <w:tc>
          <w:tcPr>
            <w:tcW w:w="1870" w:type="dxa"/>
          </w:tcPr>
          <w:p w14:paraId="0958A9CF" w14:textId="77777777" w:rsidR="00B57652" w:rsidRDefault="00B57652" w:rsidP="007B0CDC">
            <w:r w:rsidRPr="00891888">
              <w:t>0</w:t>
            </w:r>
          </w:p>
        </w:tc>
      </w:tr>
      <w:tr w:rsidR="00B57652" w14:paraId="7349ACAF" w14:textId="77777777" w:rsidTr="00B57652">
        <w:tc>
          <w:tcPr>
            <w:tcW w:w="1870" w:type="dxa"/>
          </w:tcPr>
          <w:p w14:paraId="58757622" w14:textId="77777777" w:rsidR="00B57652" w:rsidRDefault="00B57652" w:rsidP="007B0CDC">
            <w:r w:rsidRPr="00891888">
              <w:t>FBgn0014076</w:t>
            </w:r>
          </w:p>
        </w:tc>
        <w:tc>
          <w:tcPr>
            <w:tcW w:w="1959" w:type="dxa"/>
          </w:tcPr>
          <w:p w14:paraId="2D41D510" w14:textId="77777777" w:rsidR="00B57652" w:rsidRDefault="00B57652" w:rsidP="007B0CDC">
            <w:r w:rsidRPr="00891888">
              <w:t>Vm32E</w:t>
            </w:r>
          </w:p>
        </w:tc>
        <w:tc>
          <w:tcPr>
            <w:tcW w:w="1870" w:type="dxa"/>
          </w:tcPr>
          <w:p w14:paraId="51979111" w14:textId="77777777" w:rsidR="00B57652" w:rsidRDefault="00B57652" w:rsidP="007B0CDC">
            <w:r w:rsidRPr="00891888">
              <w:t>0.489878968</w:t>
            </w:r>
          </w:p>
        </w:tc>
        <w:tc>
          <w:tcPr>
            <w:tcW w:w="1870" w:type="dxa"/>
          </w:tcPr>
          <w:p w14:paraId="3EA5133D" w14:textId="77777777" w:rsidR="00B57652" w:rsidRDefault="00B57652" w:rsidP="007B0CDC">
            <w:r w:rsidRPr="00891888">
              <w:t>9.961383502</w:t>
            </w:r>
          </w:p>
        </w:tc>
        <w:tc>
          <w:tcPr>
            <w:tcW w:w="1870" w:type="dxa"/>
          </w:tcPr>
          <w:p w14:paraId="5DDFF1BC" w14:textId="77777777" w:rsidR="00B57652" w:rsidRDefault="00B57652" w:rsidP="007B0CDC">
            <w:r w:rsidRPr="00891888">
              <w:t>0</w:t>
            </w:r>
          </w:p>
        </w:tc>
      </w:tr>
      <w:tr w:rsidR="00B57652" w14:paraId="074EF2E9" w14:textId="77777777" w:rsidTr="00B57652">
        <w:tc>
          <w:tcPr>
            <w:tcW w:w="1870" w:type="dxa"/>
          </w:tcPr>
          <w:p w14:paraId="6C72AB49" w14:textId="77777777" w:rsidR="00B57652" w:rsidRDefault="00B57652" w:rsidP="007B0CDC">
            <w:r w:rsidRPr="00891888">
              <w:t>FBgn0259822</w:t>
            </w:r>
          </w:p>
        </w:tc>
        <w:tc>
          <w:tcPr>
            <w:tcW w:w="1959" w:type="dxa"/>
          </w:tcPr>
          <w:p w14:paraId="0621F726" w14:textId="77777777" w:rsidR="00B57652" w:rsidRDefault="00B57652" w:rsidP="007B0CDC">
            <w:r w:rsidRPr="00891888">
              <w:t>Ca-beta</w:t>
            </w:r>
          </w:p>
        </w:tc>
        <w:tc>
          <w:tcPr>
            <w:tcW w:w="1870" w:type="dxa"/>
          </w:tcPr>
          <w:p w14:paraId="6013285F" w14:textId="77777777" w:rsidR="00B57652" w:rsidRDefault="00B57652" w:rsidP="007B0CDC">
            <w:r w:rsidRPr="00891888">
              <w:t>0.488417804</w:t>
            </w:r>
          </w:p>
        </w:tc>
        <w:tc>
          <w:tcPr>
            <w:tcW w:w="1870" w:type="dxa"/>
          </w:tcPr>
          <w:p w14:paraId="5A00ADDC" w14:textId="77777777" w:rsidR="00B57652" w:rsidRDefault="00B57652" w:rsidP="007B0CDC">
            <w:r w:rsidRPr="00891888">
              <w:t>6.823213467</w:t>
            </w:r>
          </w:p>
        </w:tc>
        <w:tc>
          <w:tcPr>
            <w:tcW w:w="1870" w:type="dxa"/>
          </w:tcPr>
          <w:p w14:paraId="671AB998" w14:textId="77777777" w:rsidR="00B57652" w:rsidRDefault="00B57652" w:rsidP="007B0CDC">
            <w:r w:rsidRPr="00891888">
              <w:t>0</w:t>
            </w:r>
          </w:p>
        </w:tc>
      </w:tr>
      <w:tr w:rsidR="00B57652" w14:paraId="3B0ABBA8" w14:textId="77777777" w:rsidTr="00B57652">
        <w:tc>
          <w:tcPr>
            <w:tcW w:w="1870" w:type="dxa"/>
          </w:tcPr>
          <w:p w14:paraId="7AC97D54" w14:textId="77777777" w:rsidR="00B57652" w:rsidRDefault="00B57652" w:rsidP="007B0CDC">
            <w:r w:rsidRPr="00891888">
              <w:t>FBgn0000427</w:t>
            </w:r>
          </w:p>
        </w:tc>
        <w:tc>
          <w:tcPr>
            <w:tcW w:w="1959" w:type="dxa"/>
          </w:tcPr>
          <w:p w14:paraId="1ED9F18F" w14:textId="77777777" w:rsidR="00B57652" w:rsidRDefault="00B57652" w:rsidP="007B0CDC">
            <w:r w:rsidRPr="00891888">
              <w:t>1-Dec</w:t>
            </w:r>
          </w:p>
        </w:tc>
        <w:tc>
          <w:tcPr>
            <w:tcW w:w="1870" w:type="dxa"/>
          </w:tcPr>
          <w:p w14:paraId="2A14C01C" w14:textId="77777777" w:rsidR="00B57652" w:rsidRDefault="00B57652" w:rsidP="007B0CDC">
            <w:r w:rsidRPr="00891888">
              <w:t>0.475728607</w:t>
            </w:r>
          </w:p>
        </w:tc>
        <w:tc>
          <w:tcPr>
            <w:tcW w:w="1870" w:type="dxa"/>
          </w:tcPr>
          <w:p w14:paraId="791ABEBF" w14:textId="77777777" w:rsidR="00B57652" w:rsidRDefault="00B57652" w:rsidP="007B0CDC">
            <w:r w:rsidRPr="00891888">
              <w:t>4.326389608</w:t>
            </w:r>
          </w:p>
        </w:tc>
        <w:tc>
          <w:tcPr>
            <w:tcW w:w="1870" w:type="dxa"/>
          </w:tcPr>
          <w:p w14:paraId="121497A8" w14:textId="77777777" w:rsidR="00B57652" w:rsidRDefault="00B57652" w:rsidP="007B0CDC">
            <w:r w:rsidRPr="00891888">
              <w:t>1</w:t>
            </w:r>
          </w:p>
        </w:tc>
      </w:tr>
      <w:tr w:rsidR="00B57652" w14:paraId="20EC7841" w14:textId="77777777" w:rsidTr="00B57652">
        <w:tc>
          <w:tcPr>
            <w:tcW w:w="1870" w:type="dxa"/>
          </w:tcPr>
          <w:p w14:paraId="25CDFBA4" w14:textId="77777777" w:rsidR="00B57652" w:rsidRDefault="00B57652" w:rsidP="007B0CDC">
            <w:r w:rsidRPr="00891888">
              <w:t>FBgn0040370</w:t>
            </w:r>
          </w:p>
        </w:tc>
        <w:tc>
          <w:tcPr>
            <w:tcW w:w="1959" w:type="dxa"/>
          </w:tcPr>
          <w:p w14:paraId="6A3B93B9" w14:textId="77777777" w:rsidR="00B57652" w:rsidRDefault="00B57652" w:rsidP="007B0CDC">
            <w:r w:rsidRPr="00891888">
              <w:t>CG13375</w:t>
            </w:r>
          </w:p>
        </w:tc>
        <w:tc>
          <w:tcPr>
            <w:tcW w:w="1870" w:type="dxa"/>
          </w:tcPr>
          <w:p w14:paraId="0A9F158C" w14:textId="77777777" w:rsidR="00B57652" w:rsidRDefault="00B57652" w:rsidP="007B0CDC">
            <w:r w:rsidRPr="00891888">
              <w:t>0.513596245</w:t>
            </w:r>
          </w:p>
        </w:tc>
        <w:tc>
          <w:tcPr>
            <w:tcW w:w="1870" w:type="dxa"/>
          </w:tcPr>
          <w:p w14:paraId="140A6092" w14:textId="77777777" w:rsidR="00B57652" w:rsidRDefault="00B57652" w:rsidP="007B0CDC">
            <w:r w:rsidRPr="00891888">
              <w:t>2.632136219</w:t>
            </w:r>
          </w:p>
        </w:tc>
        <w:tc>
          <w:tcPr>
            <w:tcW w:w="1870" w:type="dxa"/>
          </w:tcPr>
          <w:p w14:paraId="6D278A2B" w14:textId="77777777" w:rsidR="00B57652" w:rsidRDefault="00B57652" w:rsidP="007B0CDC">
            <w:r w:rsidRPr="00891888">
              <w:t>0</w:t>
            </w:r>
          </w:p>
        </w:tc>
      </w:tr>
      <w:tr w:rsidR="00B57652" w14:paraId="6639F1EA" w14:textId="77777777" w:rsidTr="00B57652">
        <w:tc>
          <w:tcPr>
            <w:tcW w:w="1870" w:type="dxa"/>
          </w:tcPr>
          <w:p w14:paraId="2ACE06FE" w14:textId="77777777" w:rsidR="00B57652" w:rsidRDefault="00B57652" w:rsidP="007B0CDC">
            <w:r w:rsidRPr="00891888">
              <w:t>FBgn0264385</w:t>
            </w:r>
          </w:p>
        </w:tc>
        <w:tc>
          <w:tcPr>
            <w:tcW w:w="1959" w:type="dxa"/>
          </w:tcPr>
          <w:p w14:paraId="3CEF0CA6" w14:textId="77777777" w:rsidR="00B57652" w:rsidRDefault="00B57652" w:rsidP="007B0CDC">
            <w:r w:rsidRPr="00891888">
              <w:t>CR43837</w:t>
            </w:r>
          </w:p>
        </w:tc>
        <w:tc>
          <w:tcPr>
            <w:tcW w:w="1870" w:type="dxa"/>
          </w:tcPr>
          <w:p w14:paraId="39C515FF" w14:textId="77777777" w:rsidR="00B57652" w:rsidRDefault="00B57652" w:rsidP="007B0CDC">
            <w:r w:rsidRPr="00891888">
              <w:t>0.576081369</w:t>
            </w:r>
          </w:p>
        </w:tc>
        <w:tc>
          <w:tcPr>
            <w:tcW w:w="1870" w:type="dxa"/>
          </w:tcPr>
          <w:p w14:paraId="58E99B5F" w14:textId="77777777" w:rsidR="00B57652" w:rsidRDefault="00B57652" w:rsidP="007B0CDC">
            <w:r w:rsidRPr="00891888">
              <w:t>2.584358393</w:t>
            </w:r>
          </w:p>
        </w:tc>
        <w:tc>
          <w:tcPr>
            <w:tcW w:w="1870" w:type="dxa"/>
          </w:tcPr>
          <w:p w14:paraId="14FA6D25" w14:textId="77777777" w:rsidR="00B57652" w:rsidRDefault="00B57652" w:rsidP="007B0CDC">
            <w:r w:rsidRPr="00891888">
              <w:t>1</w:t>
            </w:r>
          </w:p>
        </w:tc>
      </w:tr>
      <w:tr w:rsidR="00B57652" w14:paraId="5B68CD8D" w14:textId="77777777" w:rsidTr="00B57652">
        <w:tc>
          <w:tcPr>
            <w:tcW w:w="1870" w:type="dxa"/>
          </w:tcPr>
          <w:p w14:paraId="5802972A" w14:textId="77777777" w:rsidR="00B57652" w:rsidRDefault="00B57652" w:rsidP="007B0CDC">
            <w:r w:rsidRPr="00891888">
              <w:t>FBgn0036368</w:t>
            </w:r>
          </w:p>
        </w:tc>
        <w:tc>
          <w:tcPr>
            <w:tcW w:w="1959" w:type="dxa"/>
          </w:tcPr>
          <w:p w14:paraId="766E1B71" w14:textId="77777777" w:rsidR="00B57652" w:rsidRDefault="00B57652" w:rsidP="007B0CDC">
            <w:r w:rsidRPr="00891888">
              <w:t>CG10738</w:t>
            </w:r>
          </w:p>
        </w:tc>
        <w:tc>
          <w:tcPr>
            <w:tcW w:w="1870" w:type="dxa"/>
          </w:tcPr>
          <w:p w14:paraId="791FC18C" w14:textId="77777777" w:rsidR="00B57652" w:rsidRDefault="00B57652" w:rsidP="007B0CDC">
            <w:r w:rsidRPr="00891888">
              <w:t>0.339656449</w:t>
            </w:r>
          </w:p>
        </w:tc>
        <w:tc>
          <w:tcPr>
            <w:tcW w:w="1870" w:type="dxa"/>
          </w:tcPr>
          <w:p w14:paraId="52510FAB" w14:textId="77777777" w:rsidR="00B57652" w:rsidRDefault="00B57652" w:rsidP="007B0CDC">
            <w:r w:rsidRPr="00891888">
              <w:t>1.570283961</w:t>
            </w:r>
          </w:p>
        </w:tc>
        <w:tc>
          <w:tcPr>
            <w:tcW w:w="1870" w:type="dxa"/>
          </w:tcPr>
          <w:p w14:paraId="0AD2FE0C" w14:textId="77777777" w:rsidR="00B57652" w:rsidRDefault="00B57652" w:rsidP="007B0CDC">
            <w:r w:rsidRPr="00891888">
              <w:t>0</w:t>
            </w:r>
          </w:p>
        </w:tc>
      </w:tr>
      <w:tr w:rsidR="00B57652" w14:paraId="0F538A0E" w14:textId="77777777" w:rsidTr="00B57652">
        <w:tc>
          <w:tcPr>
            <w:tcW w:w="1870" w:type="dxa"/>
          </w:tcPr>
          <w:p w14:paraId="5EA28718" w14:textId="77777777" w:rsidR="00B57652" w:rsidRDefault="00B57652" w:rsidP="007B0CDC">
            <w:r w:rsidRPr="00891888">
              <w:t>FBgn0265590</w:t>
            </w:r>
          </w:p>
        </w:tc>
        <w:tc>
          <w:tcPr>
            <w:tcW w:w="1959" w:type="dxa"/>
          </w:tcPr>
          <w:p w14:paraId="1C257AA3" w14:textId="77777777" w:rsidR="00B57652" w:rsidRDefault="00B57652" w:rsidP="007B0CDC">
            <w:r w:rsidRPr="00891888">
              <w:t>CR44417</w:t>
            </w:r>
          </w:p>
        </w:tc>
        <w:tc>
          <w:tcPr>
            <w:tcW w:w="1870" w:type="dxa"/>
          </w:tcPr>
          <w:p w14:paraId="64DE8DAA" w14:textId="77777777" w:rsidR="00B57652" w:rsidRDefault="00B57652" w:rsidP="007B0CDC">
            <w:r w:rsidRPr="00891888">
              <w:t>0.463199398</w:t>
            </w:r>
          </w:p>
        </w:tc>
        <w:tc>
          <w:tcPr>
            <w:tcW w:w="1870" w:type="dxa"/>
          </w:tcPr>
          <w:p w14:paraId="48ED936A" w14:textId="77777777" w:rsidR="00B57652" w:rsidRDefault="00B57652" w:rsidP="007B0CDC">
            <w:r w:rsidRPr="00891888">
              <w:t>1.464385347</w:t>
            </w:r>
          </w:p>
        </w:tc>
        <w:tc>
          <w:tcPr>
            <w:tcW w:w="1870" w:type="dxa"/>
          </w:tcPr>
          <w:p w14:paraId="5D3D2F7C" w14:textId="77777777" w:rsidR="00B57652" w:rsidRDefault="00B57652" w:rsidP="007B0CDC">
            <w:r w:rsidRPr="00891888">
              <w:t>1</w:t>
            </w:r>
          </w:p>
        </w:tc>
      </w:tr>
      <w:tr w:rsidR="00B57652" w14:paraId="4B47F840" w14:textId="77777777" w:rsidTr="00B57652">
        <w:tc>
          <w:tcPr>
            <w:tcW w:w="1870" w:type="dxa"/>
          </w:tcPr>
          <w:p w14:paraId="12E4050B" w14:textId="77777777" w:rsidR="00B57652" w:rsidRDefault="00B57652" w:rsidP="007B0CDC">
            <w:r w:rsidRPr="00891888">
              <w:t>FBgn0033548</w:t>
            </w:r>
          </w:p>
        </w:tc>
        <w:tc>
          <w:tcPr>
            <w:tcW w:w="1959" w:type="dxa"/>
          </w:tcPr>
          <w:p w14:paraId="50A23530" w14:textId="77777777" w:rsidR="00B57652" w:rsidRDefault="00B57652" w:rsidP="007B0CDC">
            <w:r w:rsidRPr="00891888">
              <w:t>CG7637</w:t>
            </w:r>
          </w:p>
        </w:tc>
        <w:tc>
          <w:tcPr>
            <w:tcW w:w="1870" w:type="dxa"/>
          </w:tcPr>
          <w:p w14:paraId="79DF4322" w14:textId="77777777" w:rsidR="00B57652" w:rsidRDefault="00B57652" w:rsidP="007B0CDC">
            <w:r w:rsidRPr="00891888">
              <w:t>0.447227604</w:t>
            </w:r>
          </w:p>
        </w:tc>
        <w:tc>
          <w:tcPr>
            <w:tcW w:w="1870" w:type="dxa"/>
          </w:tcPr>
          <w:p w14:paraId="051F613F" w14:textId="77777777" w:rsidR="00B57652" w:rsidRDefault="00B57652" w:rsidP="007B0CDC">
            <w:r w:rsidRPr="00891888">
              <w:t>1.402591992</w:t>
            </w:r>
          </w:p>
        </w:tc>
        <w:tc>
          <w:tcPr>
            <w:tcW w:w="1870" w:type="dxa"/>
          </w:tcPr>
          <w:p w14:paraId="1FE264F6" w14:textId="77777777" w:rsidR="00B57652" w:rsidRDefault="00B57652" w:rsidP="007B0CDC">
            <w:r w:rsidRPr="00891888">
              <w:t>1</w:t>
            </w:r>
          </w:p>
        </w:tc>
      </w:tr>
      <w:tr w:rsidR="00B57652" w14:paraId="79FE496A" w14:textId="77777777" w:rsidTr="00B57652">
        <w:tc>
          <w:tcPr>
            <w:tcW w:w="1870" w:type="dxa"/>
          </w:tcPr>
          <w:p w14:paraId="230B82A6" w14:textId="77777777" w:rsidR="00B57652" w:rsidRDefault="00B57652" w:rsidP="007B0CDC">
            <w:r w:rsidRPr="00891888">
              <w:t>FBgn0035159</w:t>
            </w:r>
          </w:p>
        </w:tc>
        <w:tc>
          <w:tcPr>
            <w:tcW w:w="1959" w:type="dxa"/>
          </w:tcPr>
          <w:p w14:paraId="0B9FD427" w14:textId="77777777" w:rsidR="00B57652" w:rsidRDefault="00B57652" w:rsidP="007B0CDC">
            <w:r w:rsidRPr="00891888">
              <w:t>CG13896</w:t>
            </w:r>
          </w:p>
        </w:tc>
        <w:tc>
          <w:tcPr>
            <w:tcW w:w="1870" w:type="dxa"/>
          </w:tcPr>
          <w:p w14:paraId="0D9A9857" w14:textId="77777777" w:rsidR="00B57652" w:rsidRDefault="00B57652" w:rsidP="007B0CDC">
            <w:r w:rsidRPr="00891888">
              <w:t>0.391434613</w:t>
            </w:r>
          </w:p>
        </w:tc>
        <w:tc>
          <w:tcPr>
            <w:tcW w:w="1870" w:type="dxa"/>
          </w:tcPr>
          <w:p w14:paraId="7ED2EF9C" w14:textId="77777777" w:rsidR="00B57652" w:rsidRDefault="00B57652" w:rsidP="007B0CDC">
            <w:r w:rsidRPr="00891888">
              <w:t>1.355476845</w:t>
            </w:r>
          </w:p>
        </w:tc>
        <w:tc>
          <w:tcPr>
            <w:tcW w:w="1870" w:type="dxa"/>
          </w:tcPr>
          <w:p w14:paraId="7D3F21BD" w14:textId="77777777" w:rsidR="00B57652" w:rsidRDefault="00B57652" w:rsidP="007B0CDC">
            <w:r w:rsidRPr="00891888">
              <w:t>1</w:t>
            </w:r>
          </w:p>
        </w:tc>
      </w:tr>
      <w:tr w:rsidR="00B57652" w14:paraId="466BF1D2" w14:textId="77777777" w:rsidTr="00B57652">
        <w:tc>
          <w:tcPr>
            <w:tcW w:w="1870" w:type="dxa"/>
          </w:tcPr>
          <w:p w14:paraId="2B536E28" w14:textId="77777777" w:rsidR="00B57652" w:rsidRDefault="00B57652" w:rsidP="007B0CDC">
            <w:r w:rsidRPr="00891888">
              <w:t>FBgn0052281</w:t>
            </w:r>
          </w:p>
        </w:tc>
        <w:tc>
          <w:tcPr>
            <w:tcW w:w="1959" w:type="dxa"/>
          </w:tcPr>
          <w:p w14:paraId="3AB5B7BE" w14:textId="77777777" w:rsidR="00B57652" w:rsidRDefault="00B57652" w:rsidP="007B0CDC">
            <w:r w:rsidRPr="00891888">
              <w:t>CG32281</w:t>
            </w:r>
          </w:p>
        </w:tc>
        <w:tc>
          <w:tcPr>
            <w:tcW w:w="1870" w:type="dxa"/>
          </w:tcPr>
          <w:p w14:paraId="6856CB3D" w14:textId="77777777" w:rsidR="00B57652" w:rsidRDefault="00B57652" w:rsidP="007B0CDC">
            <w:r w:rsidRPr="00891888">
              <w:t>0.428800008</w:t>
            </w:r>
          </w:p>
        </w:tc>
        <w:tc>
          <w:tcPr>
            <w:tcW w:w="1870" w:type="dxa"/>
          </w:tcPr>
          <w:p w14:paraId="64BFCD7B" w14:textId="77777777" w:rsidR="00B57652" w:rsidRDefault="00B57652" w:rsidP="007B0CDC">
            <w:r w:rsidRPr="00891888">
              <w:t>1.33223655</w:t>
            </w:r>
          </w:p>
        </w:tc>
        <w:tc>
          <w:tcPr>
            <w:tcW w:w="1870" w:type="dxa"/>
          </w:tcPr>
          <w:p w14:paraId="2D3ADE39" w14:textId="77777777" w:rsidR="00B57652" w:rsidRDefault="00B57652" w:rsidP="007B0CDC">
            <w:r w:rsidRPr="00891888">
              <w:t>0</w:t>
            </w:r>
          </w:p>
        </w:tc>
      </w:tr>
      <w:tr w:rsidR="00B57652" w14:paraId="36EE1CF3" w14:textId="77777777" w:rsidTr="00B57652">
        <w:tc>
          <w:tcPr>
            <w:tcW w:w="1870" w:type="dxa"/>
          </w:tcPr>
          <w:p w14:paraId="3628D936" w14:textId="77777777" w:rsidR="00B57652" w:rsidRDefault="00B57652" w:rsidP="007B0CDC">
            <w:r w:rsidRPr="00891888">
              <w:t>FBgn0027106</w:t>
            </w:r>
          </w:p>
        </w:tc>
        <w:tc>
          <w:tcPr>
            <w:tcW w:w="1959" w:type="dxa"/>
          </w:tcPr>
          <w:p w14:paraId="5821B0E0" w14:textId="77777777" w:rsidR="00B57652" w:rsidRDefault="00B57652" w:rsidP="007B0CDC">
            <w:r w:rsidRPr="00891888">
              <w:t>Inx7</w:t>
            </w:r>
          </w:p>
        </w:tc>
        <w:tc>
          <w:tcPr>
            <w:tcW w:w="1870" w:type="dxa"/>
          </w:tcPr>
          <w:p w14:paraId="1F8B6D6D" w14:textId="77777777" w:rsidR="00B57652" w:rsidRDefault="00B57652" w:rsidP="007B0CDC">
            <w:r w:rsidRPr="00891888">
              <w:t>0.504431626</w:t>
            </w:r>
          </w:p>
        </w:tc>
        <w:tc>
          <w:tcPr>
            <w:tcW w:w="1870" w:type="dxa"/>
          </w:tcPr>
          <w:p w14:paraId="42F19F3A" w14:textId="77777777" w:rsidR="00B57652" w:rsidRDefault="00B57652" w:rsidP="007B0CDC">
            <w:r w:rsidRPr="00891888">
              <w:t>1.27607393</w:t>
            </w:r>
          </w:p>
        </w:tc>
        <w:tc>
          <w:tcPr>
            <w:tcW w:w="1870" w:type="dxa"/>
          </w:tcPr>
          <w:p w14:paraId="4A76497D" w14:textId="77777777" w:rsidR="00B57652" w:rsidRDefault="00B57652" w:rsidP="007B0CDC">
            <w:r w:rsidRPr="00891888">
              <w:t>1</w:t>
            </w:r>
          </w:p>
        </w:tc>
      </w:tr>
      <w:tr w:rsidR="00B57652" w14:paraId="70929E0E" w14:textId="77777777" w:rsidTr="00B57652">
        <w:tc>
          <w:tcPr>
            <w:tcW w:w="1870" w:type="dxa"/>
          </w:tcPr>
          <w:p w14:paraId="67D95644" w14:textId="77777777" w:rsidR="00B57652" w:rsidRDefault="00B57652" w:rsidP="007B0CDC">
            <w:r w:rsidRPr="00891888">
              <w:t>FBgn0033459</w:t>
            </w:r>
          </w:p>
        </w:tc>
        <w:tc>
          <w:tcPr>
            <w:tcW w:w="1959" w:type="dxa"/>
          </w:tcPr>
          <w:p w14:paraId="17CF4D31" w14:textId="77777777" w:rsidR="00B57652" w:rsidRDefault="00B57652" w:rsidP="007B0CDC">
            <w:r w:rsidRPr="00891888">
              <w:t>CG12744</w:t>
            </w:r>
          </w:p>
        </w:tc>
        <w:tc>
          <w:tcPr>
            <w:tcW w:w="1870" w:type="dxa"/>
          </w:tcPr>
          <w:p w14:paraId="06D10627" w14:textId="77777777" w:rsidR="00B57652" w:rsidRDefault="00B57652" w:rsidP="007B0CDC">
            <w:r w:rsidRPr="00891888">
              <w:t>0.322208793</w:t>
            </w:r>
          </w:p>
        </w:tc>
        <w:tc>
          <w:tcPr>
            <w:tcW w:w="1870" w:type="dxa"/>
          </w:tcPr>
          <w:p w14:paraId="1BE5C63C" w14:textId="77777777" w:rsidR="00B57652" w:rsidRDefault="00B57652" w:rsidP="007B0CDC">
            <w:r w:rsidRPr="00891888">
              <w:t>1.232579801</w:t>
            </w:r>
          </w:p>
        </w:tc>
        <w:tc>
          <w:tcPr>
            <w:tcW w:w="1870" w:type="dxa"/>
          </w:tcPr>
          <w:p w14:paraId="58F2AAE3" w14:textId="77777777" w:rsidR="00B57652" w:rsidRDefault="00B57652" w:rsidP="007B0CDC">
            <w:r w:rsidRPr="00891888">
              <w:t>1</w:t>
            </w:r>
          </w:p>
        </w:tc>
      </w:tr>
      <w:tr w:rsidR="00B57652" w14:paraId="507E6B19" w14:textId="77777777" w:rsidTr="00B57652">
        <w:tc>
          <w:tcPr>
            <w:tcW w:w="1870" w:type="dxa"/>
          </w:tcPr>
          <w:p w14:paraId="43C665E3" w14:textId="77777777" w:rsidR="00B57652" w:rsidRDefault="00B57652" w:rsidP="007B0CDC">
            <w:r w:rsidRPr="00891888">
              <w:t>FBgn0034177</w:t>
            </w:r>
          </w:p>
        </w:tc>
        <w:tc>
          <w:tcPr>
            <w:tcW w:w="1959" w:type="dxa"/>
          </w:tcPr>
          <w:p w14:paraId="2D3F9766" w14:textId="77777777" w:rsidR="00B57652" w:rsidRDefault="00B57652" w:rsidP="007B0CDC">
            <w:r w:rsidRPr="00891888">
              <w:t>CG6796</w:t>
            </w:r>
          </w:p>
        </w:tc>
        <w:tc>
          <w:tcPr>
            <w:tcW w:w="1870" w:type="dxa"/>
          </w:tcPr>
          <w:p w14:paraId="7B9FE70A" w14:textId="77777777" w:rsidR="00B57652" w:rsidRDefault="00B57652" w:rsidP="007B0CDC">
            <w:r w:rsidRPr="00891888">
              <w:t>0.476614308</w:t>
            </w:r>
          </w:p>
        </w:tc>
        <w:tc>
          <w:tcPr>
            <w:tcW w:w="1870" w:type="dxa"/>
          </w:tcPr>
          <w:p w14:paraId="406F534F" w14:textId="77777777" w:rsidR="00B57652" w:rsidRDefault="00B57652" w:rsidP="007B0CDC">
            <w:r w:rsidRPr="00891888">
              <w:t>1.157953259</w:t>
            </w:r>
          </w:p>
        </w:tc>
        <w:tc>
          <w:tcPr>
            <w:tcW w:w="1870" w:type="dxa"/>
          </w:tcPr>
          <w:p w14:paraId="09DBCE1A" w14:textId="77777777" w:rsidR="00B57652" w:rsidRDefault="00B57652" w:rsidP="007B0CDC">
            <w:r w:rsidRPr="00891888">
              <w:t>0</w:t>
            </w:r>
          </w:p>
        </w:tc>
      </w:tr>
      <w:tr w:rsidR="00B57652" w14:paraId="6DC5556A" w14:textId="77777777" w:rsidTr="00B57652">
        <w:tc>
          <w:tcPr>
            <w:tcW w:w="1870" w:type="dxa"/>
          </w:tcPr>
          <w:p w14:paraId="1CDF8C01" w14:textId="77777777" w:rsidR="00B57652" w:rsidRDefault="00B57652" w:rsidP="007B0CDC">
            <w:r w:rsidRPr="00891888">
              <w:t>FBgn0035094</w:t>
            </w:r>
          </w:p>
        </w:tc>
        <w:tc>
          <w:tcPr>
            <w:tcW w:w="1959" w:type="dxa"/>
          </w:tcPr>
          <w:p w14:paraId="470AC7BF" w14:textId="77777777" w:rsidR="00B57652" w:rsidRDefault="00B57652" w:rsidP="007B0CDC">
            <w:r w:rsidRPr="00891888">
              <w:t>CG9380</w:t>
            </w:r>
          </w:p>
        </w:tc>
        <w:tc>
          <w:tcPr>
            <w:tcW w:w="1870" w:type="dxa"/>
          </w:tcPr>
          <w:p w14:paraId="039DCBDF" w14:textId="77777777" w:rsidR="00B57652" w:rsidRDefault="00B57652" w:rsidP="007B0CDC">
            <w:r w:rsidRPr="00891888">
              <w:t>0.508557499</w:t>
            </w:r>
          </w:p>
        </w:tc>
        <w:tc>
          <w:tcPr>
            <w:tcW w:w="1870" w:type="dxa"/>
          </w:tcPr>
          <w:p w14:paraId="57A2E98D" w14:textId="77777777" w:rsidR="00B57652" w:rsidRDefault="00B57652" w:rsidP="007B0CDC">
            <w:r w:rsidRPr="00891888">
              <w:t>1.14671764</w:t>
            </w:r>
          </w:p>
        </w:tc>
        <w:tc>
          <w:tcPr>
            <w:tcW w:w="1870" w:type="dxa"/>
          </w:tcPr>
          <w:p w14:paraId="1FE6A143" w14:textId="77777777" w:rsidR="00B57652" w:rsidRDefault="00B57652" w:rsidP="007B0CDC">
            <w:r w:rsidRPr="00891888">
              <w:t>1</w:t>
            </w:r>
          </w:p>
        </w:tc>
      </w:tr>
      <w:tr w:rsidR="00B57652" w14:paraId="72DBE4DB" w14:textId="77777777" w:rsidTr="00B57652">
        <w:tc>
          <w:tcPr>
            <w:tcW w:w="1870" w:type="dxa"/>
          </w:tcPr>
          <w:p w14:paraId="466AA7B0" w14:textId="77777777" w:rsidR="00B57652" w:rsidRDefault="00B57652" w:rsidP="007B0CDC">
            <w:r w:rsidRPr="00891888">
              <w:t>FBgn0034491</w:t>
            </w:r>
          </w:p>
        </w:tc>
        <w:tc>
          <w:tcPr>
            <w:tcW w:w="1959" w:type="dxa"/>
          </w:tcPr>
          <w:p w14:paraId="04AFDF3C" w14:textId="77777777" w:rsidR="00B57652" w:rsidRDefault="00B57652" w:rsidP="007B0CDC">
            <w:proofErr w:type="spellStart"/>
            <w:r w:rsidRPr="00891888">
              <w:t>Hsl</w:t>
            </w:r>
            <w:proofErr w:type="spellEnd"/>
          </w:p>
        </w:tc>
        <w:tc>
          <w:tcPr>
            <w:tcW w:w="1870" w:type="dxa"/>
          </w:tcPr>
          <w:p w14:paraId="6A13C188" w14:textId="77777777" w:rsidR="00B57652" w:rsidRDefault="00B57652" w:rsidP="007B0CDC">
            <w:r w:rsidRPr="00891888">
              <w:t>0.489692734</w:t>
            </w:r>
          </w:p>
        </w:tc>
        <w:tc>
          <w:tcPr>
            <w:tcW w:w="1870" w:type="dxa"/>
          </w:tcPr>
          <w:p w14:paraId="12F47C37" w14:textId="77777777" w:rsidR="00B57652" w:rsidRDefault="00B57652" w:rsidP="007B0CDC">
            <w:r w:rsidRPr="00891888">
              <w:t>1.136290808</w:t>
            </w:r>
          </w:p>
        </w:tc>
        <w:tc>
          <w:tcPr>
            <w:tcW w:w="1870" w:type="dxa"/>
          </w:tcPr>
          <w:p w14:paraId="484DFC7B" w14:textId="77777777" w:rsidR="00B57652" w:rsidRDefault="00B57652" w:rsidP="007B0CDC">
            <w:r w:rsidRPr="00891888">
              <w:t>0</w:t>
            </w:r>
          </w:p>
        </w:tc>
      </w:tr>
      <w:tr w:rsidR="00B57652" w14:paraId="048D9B36" w14:textId="77777777" w:rsidTr="00B57652">
        <w:tc>
          <w:tcPr>
            <w:tcW w:w="1870" w:type="dxa"/>
          </w:tcPr>
          <w:p w14:paraId="78E78E28" w14:textId="77777777" w:rsidR="00B57652" w:rsidRDefault="00B57652" w:rsidP="007B0CDC">
            <w:r w:rsidRPr="00891888">
              <w:t>FBgn0035470</w:t>
            </w:r>
          </w:p>
        </w:tc>
        <w:tc>
          <w:tcPr>
            <w:tcW w:w="1959" w:type="dxa"/>
          </w:tcPr>
          <w:p w14:paraId="6645843F" w14:textId="77777777" w:rsidR="00B57652" w:rsidRDefault="00B57652" w:rsidP="007B0CDC">
            <w:r w:rsidRPr="00891888">
              <w:t>Ccz1</w:t>
            </w:r>
          </w:p>
        </w:tc>
        <w:tc>
          <w:tcPr>
            <w:tcW w:w="1870" w:type="dxa"/>
          </w:tcPr>
          <w:p w14:paraId="13EF5E80" w14:textId="77777777" w:rsidR="00B57652" w:rsidRDefault="00B57652" w:rsidP="007B0CDC">
            <w:r w:rsidRPr="00891888">
              <w:t>0.406437255</w:t>
            </w:r>
          </w:p>
        </w:tc>
        <w:tc>
          <w:tcPr>
            <w:tcW w:w="1870" w:type="dxa"/>
          </w:tcPr>
          <w:p w14:paraId="61090068" w14:textId="77777777" w:rsidR="00B57652" w:rsidRDefault="00B57652" w:rsidP="007B0CDC">
            <w:r w:rsidRPr="00891888">
              <w:t>1.11758738</w:t>
            </w:r>
          </w:p>
        </w:tc>
        <w:tc>
          <w:tcPr>
            <w:tcW w:w="1870" w:type="dxa"/>
          </w:tcPr>
          <w:p w14:paraId="3161808E" w14:textId="77777777" w:rsidR="00B57652" w:rsidRDefault="00B57652" w:rsidP="007B0CDC">
            <w:r w:rsidRPr="00891888">
              <w:t>0</w:t>
            </w:r>
          </w:p>
        </w:tc>
      </w:tr>
      <w:tr w:rsidR="00B57652" w14:paraId="02B70F13" w14:textId="77777777" w:rsidTr="00B57652">
        <w:tc>
          <w:tcPr>
            <w:tcW w:w="1870" w:type="dxa"/>
          </w:tcPr>
          <w:p w14:paraId="47880F01" w14:textId="77777777" w:rsidR="00B57652" w:rsidRDefault="00B57652" w:rsidP="007B0CDC">
            <w:r w:rsidRPr="00891888">
              <w:t>FBgn0042213</w:t>
            </w:r>
          </w:p>
        </w:tc>
        <w:tc>
          <w:tcPr>
            <w:tcW w:w="1959" w:type="dxa"/>
          </w:tcPr>
          <w:p w14:paraId="49B46F88" w14:textId="77777777" w:rsidR="00B57652" w:rsidRDefault="00B57652" w:rsidP="007B0CDC">
            <w:r w:rsidRPr="00891888">
              <w:t>CG18731</w:t>
            </w:r>
          </w:p>
        </w:tc>
        <w:tc>
          <w:tcPr>
            <w:tcW w:w="1870" w:type="dxa"/>
          </w:tcPr>
          <w:p w14:paraId="2A2789E7" w14:textId="77777777" w:rsidR="00B57652" w:rsidRDefault="00B57652" w:rsidP="007B0CDC">
            <w:r w:rsidRPr="00891888">
              <w:t>0.470149876</w:t>
            </w:r>
          </w:p>
        </w:tc>
        <w:tc>
          <w:tcPr>
            <w:tcW w:w="1870" w:type="dxa"/>
          </w:tcPr>
          <w:p w14:paraId="49E2200F" w14:textId="77777777" w:rsidR="00B57652" w:rsidRDefault="00B57652" w:rsidP="007B0CDC">
            <w:r w:rsidRPr="00891888">
              <w:t>1.10143295</w:t>
            </w:r>
          </w:p>
        </w:tc>
        <w:tc>
          <w:tcPr>
            <w:tcW w:w="1870" w:type="dxa"/>
          </w:tcPr>
          <w:p w14:paraId="02F4C1AF" w14:textId="77777777" w:rsidR="00B57652" w:rsidRDefault="00B57652" w:rsidP="007B0CDC">
            <w:r w:rsidRPr="00891888">
              <w:t>0</w:t>
            </w:r>
          </w:p>
        </w:tc>
      </w:tr>
      <w:tr w:rsidR="00B57652" w14:paraId="7CE6C7CB" w14:textId="77777777" w:rsidTr="00B57652">
        <w:tc>
          <w:tcPr>
            <w:tcW w:w="1870" w:type="dxa"/>
          </w:tcPr>
          <w:p w14:paraId="43C9FDBB" w14:textId="77777777" w:rsidR="00B57652" w:rsidRDefault="00B57652" w:rsidP="007B0CDC">
            <w:r w:rsidRPr="00891888">
              <w:lastRenderedPageBreak/>
              <w:t>FBgn0083986</w:t>
            </w:r>
          </w:p>
        </w:tc>
        <w:tc>
          <w:tcPr>
            <w:tcW w:w="1959" w:type="dxa"/>
          </w:tcPr>
          <w:p w14:paraId="3717D7C1" w14:textId="77777777" w:rsidR="00B57652" w:rsidRDefault="00B57652" w:rsidP="007B0CDC">
            <w:r w:rsidRPr="00891888">
              <w:t>CG34150</w:t>
            </w:r>
          </w:p>
        </w:tc>
        <w:tc>
          <w:tcPr>
            <w:tcW w:w="1870" w:type="dxa"/>
          </w:tcPr>
          <w:p w14:paraId="28BCDDBB" w14:textId="77777777" w:rsidR="00B57652" w:rsidRDefault="00B57652" w:rsidP="007B0CDC">
            <w:r w:rsidRPr="00891888">
              <w:t>0.570925588</w:t>
            </w:r>
          </w:p>
        </w:tc>
        <w:tc>
          <w:tcPr>
            <w:tcW w:w="1870" w:type="dxa"/>
          </w:tcPr>
          <w:p w14:paraId="709327DF" w14:textId="77777777" w:rsidR="00B57652" w:rsidRDefault="00B57652" w:rsidP="007B0CDC">
            <w:r w:rsidRPr="00891888">
              <w:t>1.055595864</w:t>
            </w:r>
          </w:p>
        </w:tc>
        <w:tc>
          <w:tcPr>
            <w:tcW w:w="1870" w:type="dxa"/>
          </w:tcPr>
          <w:p w14:paraId="586D8727" w14:textId="77777777" w:rsidR="00B57652" w:rsidRDefault="00B57652" w:rsidP="007B0CDC">
            <w:r w:rsidRPr="00891888">
              <w:t>0</w:t>
            </w:r>
          </w:p>
        </w:tc>
      </w:tr>
      <w:tr w:rsidR="00B57652" w14:paraId="6AE4E26B" w14:textId="77777777" w:rsidTr="00B57652">
        <w:tc>
          <w:tcPr>
            <w:tcW w:w="1870" w:type="dxa"/>
          </w:tcPr>
          <w:p w14:paraId="3C8BB4C7" w14:textId="77777777" w:rsidR="00B57652" w:rsidRDefault="00B57652" w:rsidP="007B0CDC">
            <w:r w:rsidRPr="00891888">
              <w:t>FBgn0038012</w:t>
            </w:r>
          </w:p>
        </w:tc>
        <w:tc>
          <w:tcPr>
            <w:tcW w:w="1959" w:type="dxa"/>
          </w:tcPr>
          <w:p w14:paraId="56A2FDD9" w14:textId="77777777" w:rsidR="00B57652" w:rsidRDefault="00B57652" w:rsidP="007B0CDC">
            <w:r w:rsidRPr="00891888">
              <w:t>CG10013</w:t>
            </w:r>
          </w:p>
        </w:tc>
        <w:tc>
          <w:tcPr>
            <w:tcW w:w="1870" w:type="dxa"/>
          </w:tcPr>
          <w:p w14:paraId="45F15994" w14:textId="77777777" w:rsidR="00B57652" w:rsidRDefault="00B57652" w:rsidP="007B0CDC">
            <w:r w:rsidRPr="00891888">
              <w:t>0.328051038</w:t>
            </w:r>
          </w:p>
        </w:tc>
        <w:tc>
          <w:tcPr>
            <w:tcW w:w="1870" w:type="dxa"/>
          </w:tcPr>
          <w:p w14:paraId="5706643F" w14:textId="77777777" w:rsidR="00B57652" w:rsidRDefault="00B57652" w:rsidP="007B0CDC">
            <w:r w:rsidRPr="00891888">
              <w:t>1.042490366</w:t>
            </w:r>
          </w:p>
        </w:tc>
        <w:tc>
          <w:tcPr>
            <w:tcW w:w="1870" w:type="dxa"/>
          </w:tcPr>
          <w:p w14:paraId="2B40AACA" w14:textId="77777777" w:rsidR="00B57652" w:rsidRDefault="00B57652" w:rsidP="007B0CDC">
            <w:r w:rsidRPr="00891888">
              <w:t>0</w:t>
            </w:r>
          </w:p>
        </w:tc>
      </w:tr>
      <w:tr w:rsidR="00B57652" w14:paraId="40560806" w14:textId="77777777" w:rsidTr="00B57652">
        <w:tc>
          <w:tcPr>
            <w:tcW w:w="1870" w:type="dxa"/>
          </w:tcPr>
          <w:p w14:paraId="69CF174F" w14:textId="77777777" w:rsidR="00B57652" w:rsidRDefault="00B57652" w:rsidP="007B0CDC">
            <w:r w:rsidRPr="00891888">
              <w:t>FBgn0052205</w:t>
            </w:r>
          </w:p>
        </w:tc>
        <w:tc>
          <w:tcPr>
            <w:tcW w:w="1959" w:type="dxa"/>
          </w:tcPr>
          <w:p w14:paraId="48BE1607" w14:textId="77777777" w:rsidR="00B57652" w:rsidRDefault="00B57652" w:rsidP="007B0CDC">
            <w:r w:rsidRPr="00891888">
              <w:t>CR32205</w:t>
            </w:r>
          </w:p>
        </w:tc>
        <w:tc>
          <w:tcPr>
            <w:tcW w:w="1870" w:type="dxa"/>
          </w:tcPr>
          <w:p w14:paraId="3F5FECB3" w14:textId="77777777" w:rsidR="00B57652" w:rsidRDefault="00B57652" w:rsidP="007B0CDC">
            <w:r w:rsidRPr="00891888">
              <w:t>0.555779047</w:t>
            </w:r>
          </w:p>
        </w:tc>
        <w:tc>
          <w:tcPr>
            <w:tcW w:w="1870" w:type="dxa"/>
          </w:tcPr>
          <w:p w14:paraId="5E0866EB" w14:textId="77777777" w:rsidR="00B57652" w:rsidRDefault="00B57652" w:rsidP="007B0CDC">
            <w:r w:rsidRPr="00891888">
              <w:t>1.041421094</w:t>
            </w:r>
          </w:p>
        </w:tc>
        <w:tc>
          <w:tcPr>
            <w:tcW w:w="1870" w:type="dxa"/>
          </w:tcPr>
          <w:p w14:paraId="036121B0" w14:textId="77777777" w:rsidR="00B57652" w:rsidRDefault="00B57652" w:rsidP="007B0CDC">
            <w:r w:rsidRPr="00891888">
              <w:t>0</w:t>
            </w:r>
          </w:p>
        </w:tc>
      </w:tr>
      <w:tr w:rsidR="00B57652" w14:paraId="078EB14D" w14:textId="77777777" w:rsidTr="00B57652">
        <w:tc>
          <w:tcPr>
            <w:tcW w:w="1870" w:type="dxa"/>
          </w:tcPr>
          <w:p w14:paraId="3F7E92AA" w14:textId="77777777" w:rsidR="00B57652" w:rsidRDefault="00B57652" w:rsidP="007B0CDC">
            <w:r w:rsidRPr="00891888">
              <w:t>FBgn0031422</w:t>
            </w:r>
          </w:p>
        </w:tc>
        <w:tc>
          <w:tcPr>
            <w:tcW w:w="1959" w:type="dxa"/>
          </w:tcPr>
          <w:p w14:paraId="75CD5E58" w14:textId="77777777" w:rsidR="00B57652" w:rsidRDefault="00B57652" w:rsidP="007B0CDC">
            <w:r w:rsidRPr="00891888">
              <w:t>CG9870</w:t>
            </w:r>
          </w:p>
        </w:tc>
        <w:tc>
          <w:tcPr>
            <w:tcW w:w="1870" w:type="dxa"/>
          </w:tcPr>
          <w:p w14:paraId="62A946F5" w14:textId="77777777" w:rsidR="00B57652" w:rsidRDefault="00B57652" w:rsidP="007B0CDC">
            <w:r w:rsidRPr="00891888">
              <w:t>0.547708256</w:t>
            </w:r>
          </w:p>
        </w:tc>
        <w:tc>
          <w:tcPr>
            <w:tcW w:w="1870" w:type="dxa"/>
          </w:tcPr>
          <w:p w14:paraId="131421EA" w14:textId="77777777" w:rsidR="00B57652" w:rsidRDefault="00B57652" w:rsidP="007B0CDC">
            <w:r w:rsidRPr="00891888">
              <w:t>1.039937264</w:t>
            </w:r>
          </w:p>
        </w:tc>
        <w:tc>
          <w:tcPr>
            <w:tcW w:w="1870" w:type="dxa"/>
          </w:tcPr>
          <w:p w14:paraId="0665B99F" w14:textId="77777777" w:rsidR="00B57652" w:rsidRDefault="00B57652" w:rsidP="007B0CDC">
            <w:r w:rsidRPr="00891888">
              <w:t>0</w:t>
            </w:r>
          </w:p>
        </w:tc>
      </w:tr>
      <w:tr w:rsidR="00B57652" w14:paraId="179063A8" w14:textId="77777777" w:rsidTr="00B57652">
        <w:tc>
          <w:tcPr>
            <w:tcW w:w="1870" w:type="dxa"/>
          </w:tcPr>
          <w:p w14:paraId="083494B8" w14:textId="77777777" w:rsidR="00B57652" w:rsidRDefault="00B57652" w:rsidP="007B0CDC">
            <w:r w:rsidRPr="00891888">
              <w:t>FBgn0264384</w:t>
            </w:r>
          </w:p>
        </w:tc>
        <w:tc>
          <w:tcPr>
            <w:tcW w:w="1959" w:type="dxa"/>
          </w:tcPr>
          <w:p w14:paraId="6439FDBB" w14:textId="77777777" w:rsidR="00B57652" w:rsidRDefault="00B57652" w:rsidP="007B0CDC">
            <w:r w:rsidRPr="00891888">
              <w:t>CR43836</w:t>
            </w:r>
          </w:p>
        </w:tc>
        <w:tc>
          <w:tcPr>
            <w:tcW w:w="1870" w:type="dxa"/>
          </w:tcPr>
          <w:p w14:paraId="1FC7D331" w14:textId="77777777" w:rsidR="00B57652" w:rsidRDefault="00B57652" w:rsidP="007B0CDC">
            <w:r w:rsidRPr="00891888">
              <w:t>0.575893863</w:t>
            </w:r>
          </w:p>
        </w:tc>
        <w:tc>
          <w:tcPr>
            <w:tcW w:w="1870" w:type="dxa"/>
          </w:tcPr>
          <w:p w14:paraId="4FFDB3A0" w14:textId="77777777" w:rsidR="00B57652" w:rsidRDefault="00B57652" w:rsidP="007B0CDC">
            <w:r w:rsidRPr="00891888">
              <w:t>1.032089918</w:t>
            </w:r>
          </w:p>
        </w:tc>
        <w:tc>
          <w:tcPr>
            <w:tcW w:w="1870" w:type="dxa"/>
          </w:tcPr>
          <w:p w14:paraId="52E0DD23" w14:textId="77777777" w:rsidR="00B57652" w:rsidRDefault="00B57652" w:rsidP="007B0CDC">
            <w:r w:rsidRPr="00891888">
              <w:t>1</w:t>
            </w:r>
          </w:p>
        </w:tc>
      </w:tr>
      <w:tr w:rsidR="00B57652" w14:paraId="153AF397" w14:textId="77777777" w:rsidTr="00B57652">
        <w:tc>
          <w:tcPr>
            <w:tcW w:w="1870" w:type="dxa"/>
          </w:tcPr>
          <w:p w14:paraId="194BD2A4" w14:textId="77777777" w:rsidR="00B57652" w:rsidRDefault="00B57652" w:rsidP="007B0CDC">
            <w:r w:rsidRPr="00891888">
              <w:t>FBgn0085279</w:t>
            </w:r>
          </w:p>
        </w:tc>
        <w:tc>
          <w:tcPr>
            <w:tcW w:w="1959" w:type="dxa"/>
          </w:tcPr>
          <w:p w14:paraId="0CDC904F" w14:textId="77777777" w:rsidR="00B57652" w:rsidRDefault="00B57652" w:rsidP="007B0CDC">
            <w:r w:rsidRPr="00891888">
              <w:t>CG34250</w:t>
            </w:r>
          </w:p>
        </w:tc>
        <w:tc>
          <w:tcPr>
            <w:tcW w:w="1870" w:type="dxa"/>
          </w:tcPr>
          <w:p w14:paraId="0498D90E" w14:textId="77777777" w:rsidR="00B57652" w:rsidRDefault="00B57652" w:rsidP="007B0CDC">
            <w:r w:rsidRPr="00891888">
              <w:t>0.456571912</w:t>
            </w:r>
          </w:p>
        </w:tc>
        <w:tc>
          <w:tcPr>
            <w:tcW w:w="1870" w:type="dxa"/>
          </w:tcPr>
          <w:p w14:paraId="76CBA3F5" w14:textId="77777777" w:rsidR="00B57652" w:rsidRDefault="00B57652" w:rsidP="007B0CDC">
            <w:r w:rsidRPr="00891888">
              <w:t>1.03156128</w:t>
            </w:r>
          </w:p>
        </w:tc>
        <w:tc>
          <w:tcPr>
            <w:tcW w:w="1870" w:type="dxa"/>
          </w:tcPr>
          <w:p w14:paraId="7D5DDED8" w14:textId="77777777" w:rsidR="00B57652" w:rsidRDefault="00B57652" w:rsidP="007B0CDC">
            <w:r w:rsidRPr="00891888">
              <w:t>1</w:t>
            </w:r>
          </w:p>
        </w:tc>
      </w:tr>
      <w:tr w:rsidR="00B57652" w14:paraId="59A95CBB" w14:textId="77777777" w:rsidTr="00B57652">
        <w:tc>
          <w:tcPr>
            <w:tcW w:w="1870" w:type="dxa"/>
          </w:tcPr>
          <w:p w14:paraId="119FA9B8" w14:textId="77777777" w:rsidR="00B57652" w:rsidRDefault="00B57652" w:rsidP="007B0CDC">
            <w:r w:rsidRPr="00891888">
              <w:t>FBgn0033032</w:t>
            </w:r>
          </w:p>
        </w:tc>
        <w:tc>
          <w:tcPr>
            <w:tcW w:w="1959" w:type="dxa"/>
          </w:tcPr>
          <w:p w14:paraId="353EC4B9" w14:textId="77777777" w:rsidR="00B57652" w:rsidRDefault="00B57652" w:rsidP="007B0CDC">
            <w:proofErr w:type="spellStart"/>
            <w:r w:rsidRPr="00891888">
              <w:t>kune</w:t>
            </w:r>
            <w:proofErr w:type="spellEnd"/>
          </w:p>
        </w:tc>
        <w:tc>
          <w:tcPr>
            <w:tcW w:w="1870" w:type="dxa"/>
          </w:tcPr>
          <w:p w14:paraId="440DAE9F" w14:textId="77777777" w:rsidR="00B57652" w:rsidRDefault="00B57652" w:rsidP="007B0CDC">
            <w:r w:rsidRPr="00891888">
              <w:t>0.377301562</w:t>
            </w:r>
          </w:p>
        </w:tc>
        <w:tc>
          <w:tcPr>
            <w:tcW w:w="1870" w:type="dxa"/>
          </w:tcPr>
          <w:p w14:paraId="5BF0D331" w14:textId="77777777" w:rsidR="00B57652" w:rsidRDefault="00B57652" w:rsidP="007B0CDC">
            <w:r w:rsidRPr="00891888">
              <w:t>1.030964423</w:t>
            </w:r>
          </w:p>
        </w:tc>
        <w:tc>
          <w:tcPr>
            <w:tcW w:w="1870" w:type="dxa"/>
          </w:tcPr>
          <w:p w14:paraId="40E2D8F1" w14:textId="77777777" w:rsidR="00B57652" w:rsidRDefault="00B57652" w:rsidP="007B0CDC">
            <w:r w:rsidRPr="00891888">
              <w:t>1</w:t>
            </w:r>
          </w:p>
        </w:tc>
      </w:tr>
      <w:tr w:rsidR="00B57652" w14:paraId="6FA5428C" w14:textId="77777777" w:rsidTr="00B57652">
        <w:tc>
          <w:tcPr>
            <w:tcW w:w="1870" w:type="dxa"/>
          </w:tcPr>
          <w:p w14:paraId="51576134" w14:textId="77777777" w:rsidR="00B57652" w:rsidRDefault="00B57652" w:rsidP="007B0CDC">
            <w:r w:rsidRPr="00891888">
              <w:t>FBgn0037345</w:t>
            </w:r>
          </w:p>
        </w:tc>
        <w:tc>
          <w:tcPr>
            <w:tcW w:w="1959" w:type="dxa"/>
          </w:tcPr>
          <w:p w14:paraId="2038D79E" w14:textId="77777777" w:rsidR="00B57652" w:rsidRDefault="00B57652" w:rsidP="007B0CDC">
            <w:r w:rsidRPr="00891888">
              <w:t>rev7</w:t>
            </w:r>
          </w:p>
        </w:tc>
        <w:tc>
          <w:tcPr>
            <w:tcW w:w="1870" w:type="dxa"/>
          </w:tcPr>
          <w:p w14:paraId="3FB48611" w14:textId="77777777" w:rsidR="00B57652" w:rsidRDefault="00B57652" w:rsidP="007B0CDC">
            <w:r w:rsidRPr="00891888">
              <w:t>0.575557198</w:t>
            </w:r>
          </w:p>
        </w:tc>
        <w:tc>
          <w:tcPr>
            <w:tcW w:w="1870" w:type="dxa"/>
          </w:tcPr>
          <w:p w14:paraId="0B880076" w14:textId="77777777" w:rsidR="00B57652" w:rsidRDefault="00B57652" w:rsidP="007B0CDC">
            <w:r w:rsidRPr="00891888">
              <w:t>1.019913549</w:t>
            </w:r>
          </w:p>
        </w:tc>
        <w:tc>
          <w:tcPr>
            <w:tcW w:w="1870" w:type="dxa"/>
          </w:tcPr>
          <w:p w14:paraId="7B8670E0" w14:textId="77777777" w:rsidR="00B57652" w:rsidRDefault="00B57652" w:rsidP="007B0CDC">
            <w:r w:rsidRPr="00891888">
              <w:t>1</w:t>
            </w:r>
          </w:p>
        </w:tc>
      </w:tr>
      <w:tr w:rsidR="00B57652" w14:paraId="7D5E1CDB" w14:textId="77777777" w:rsidTr="00B57652">
        <w:tc>
          <w:tcPr>
            <w:tcW w:w="1870" w:type="dxa"/>
          </w:tcPr>
          <w:p w14:paraId="31F6FAC2" w14:textId="77777777" w:rsidR="00B57652" w:rsidRDefault="00B57652" w:rsidP="007B0CDC">
            <w:r w:rsidRPr="00891888">
              <w:t>FBgn0022246</w:t>
            </w:r>
          </w:p>
        </w:tc>
        <w:tc>
          <w:tcPr>
            <w:tcW w:w="1959" w:type="dxa"/>
          </w:tcPr>
          <w:p w14:paraId="6AFEAEBA" w14:textId="77777777" w:rsidR="00B57652" w:rsidRDefault="00B57652" w:rsidP="007B0CDC">
            <w:r w:rsidRPr="00891888">
              <w:t>Rpp30</w:t>
            </w:r>
          </w:p>
        </w:tc>
        <w:tc>
          <w:tcPr>
            <w:tcW w:w="1870" w:type="dxa"/>
          </w:tcPr>
          <w:p w14:paraId="478215FF" w14:textId="77777777" w:rsidR="00B57652" w:rsidRDefault="00B57652" w:rsidP="007B0CDC">
            <w:r w:rsidRPr="00891888">
              <w:t>0.385007911</w:t>
            </w:r>
          </w:p>
        </w:tc>
        <w:tc>
          <w:tcPr>
            <w:tcW w:w="1870" w:type="dxa"/>
          </w:tcPr>
          <w:p w14:paraId="6492BE5D" w14:textId="77777777" w:rsidR="00B57652" w:rsidRDefault="00B57652" w:rsidP="007B0CDC">
            <w:r w:rsidRPr="00891888">
              <w:t>1.010829597</w:t>
            </w:r>
          </w:p>
        </w:tc>
        <w:tc>
          <w:tcPr>
            <w:tcW w:w="1870" w:type="dxa"/>
          </w:tcPr>
          <w:p w14:paraId="6C9DD0BF" w14:textId="77777777" w:rsidR="00B57652" w:rsidRDefault="00B57652" w:rsidP="007B0CDC">
            <w:r w:rsidRPr="00891888">
              <w:t>0</w:t>
            </w:r>
          </w:p>
        </w:tc>
      </w:tr>
      <w:tr w:rsidR="00B57652" w14:paraId="1AE6D1A8" w14:textId="77777777" w:rsidTr="00B57652">
        <w:tc>
          <w:tcPr>
            <w:tcW w:w="1870" w:type="dxa"/>
          </w:tcPr>
          <w:p w14:paraId="1E85E5F0" w14:textId="77777777" w:rsidR="00B57652" w:rsidRDefault="00B57652" w:rsidP="007B0CDC">
            <w:r w:rsidRPr="00891888">
              <w:t>FBgn0085192</w:t>
            </w:r>
          </w:p>
        </w:tc>
        <w:tc>
          <w:tcPr>
            <w:tcW w:w="1959" w:type="dxa"/>
          </w:tcPr>
          <w:p w14:paraId="11D2DCB7" w14:textId="77777777" w:rsidR="00B57652" w:rsidRDefault="00B57652" w:rsidP="007B0CDC">
            <w:r w:rsidRPr="00891888">
              <w:t>CG34163</w:t>
            </w:r>
          </w:p>
        </w:tc>
        <w:tc>
          <w:tcPr>
            <w:tcW w:w="1870" w:type="dxa"/>
          </w:tcPr>
          <w:p w14:paraId="616A189E" w14:textId="77777777" w:rsidR="00B57652" w:rsidRDefault="00B57652" w:rsidP="007B0CDC">
            <w:r w:rsidRPr="00891888">
              <w:t>0.412801811</w:t>
            </w:r>
          </w:p>
        </w:tc>
        <w:tc>
          <w:tcPr>
            <w:tcW w:w="1870" w:type="dxa"/>
          </w:tcPr>
          <w:p w14:paraId="3E3F51D2" w14:textId="77777777" w:rsidR="00B57652" w:rsidRDefault="00B57652" w:rsidP="007B0CDC">
            <w:r w:rsidRPr="00891888">
              <w:t>1.003047748</w:t>
            </w:r>
          </w:p>
        </w:tc>
        <w:tc>
          <w:tcPr>
            <w:tcW w:w="1870" w:type="dxa"/>
          </w:tcPr>
          <w:p w14:paraId="1E32B8C3" w14:textId="77777777" w:rsidR="00B57652" w:rsidRDefault="00B57652" w:rsidP="007B0CDC">
            <w:r w:rsidRPr="00891888">
              <w:t>0</w:t>
            </w:r>
          </w:p>
        </w:tc>
      </w:tr>
      <w:tr w:rsidR="00B57652" w14:paraId="6A609FA6" w14:textId="77777777" w:rsidTr="00B57652">
        <w:tc>
          <w:tcPr>
            <w:tcW w:w="1870" w:type="dxa"/>
          </w:tcPr>
          <w:p w14:paraId="2405D214" w14:textId="77777777" w:rsidR="00B57652" w:rsidRDefault="00B57652" w:rsidP="007B0CDC">
            <w:r w:rsidRPr="00891888">
              <w:t>FBgn0036000</w:t>
            </w:r>
          </w:p>
        </w:tc>
        <w:tc>
          <w:tcPr>
            <w:tcW w:w="1959" w:type="dxa"/>
          </w:tcPr>
          <w:p w14:paraId="0E591E03" w14:textId="77777777" w:rsidR="00B57652" w:rsidRDefault="00B57652" w:rsidP="007B0CDC">
            <w:r w:rsidRPr="00891888">
              <w:t>CG3434</w:t>
            </w:r>
          </w:p>
        </w:tc>
        <w:tc>
          <w:tcPr>
            <w:tcW w:w="1870" w:type="dxa"/>
          </w:tcPr>
          <w:p w14:paraId="0BE11D47" w14:textId="77777777" w:rsidR="00B57652" w:rsidRDefault="00B57652" w:rsidP="007B0CDC">
            <w:r w:rsidRPr="00891888">
              <w:t>0.431557571</w:t>
            </w:r>
          </w:p>
        </w:tc>
        <w:tc>
          <w:tcPr>
            <w:tcW w:w="1870" w:type="dxa"/>
          </w:tcPr>
          <w:p w14:paraId="562CEB82" w14:textId="77777777" w:rsidR="00B57652" w:rsidRDefault="00B57652" w:rsidP="007B0CDC">
            <w:r w:rsidRPr="00891888">
              <w:t>0.979185502</w:t>
            </w:r>
          </w:p>
        </w:tc>
        <w:tc>
          <w:tcPr>
            <w:tcW w:w="1870" w:type="dxa"/>
          </w:tcPr>
          <w:p w14:paraId="1453B558" w14:textId="77777777" w:rsidR="00B57652" w:rsidRDefault="00B57652" w:rsidP="007B0CDC">
            <w:r w:rsidRPr="00891888">
              <w:t>1</w:t>
            </w:r>
          </w:p>
        </w:tc>
      </w:tr>
      <w:tr w:rsidR="00B57652" w14:paraId="16EC8D5E" w14:textId="77777777" w:rsidTr="00B57652">
        <w:tc>
          <w:tcPr>
            <w:tcW w:w="1870" w:type="dxa"/>
          </w:tcPr>
          <w:p w14:paraId="17D9835E" w14:textId="77777777" w:rsidR="00B57652" w:rsidRDefault="00B57652" w:rsidP="007B0CDC">
            <w:r w:rsidRPr="00891888">
              <w:t>FBgn0051133</w:t>
            </w:r>
          </w:p>
        </w:tc>
        <w:tc>
          <w:tcPr>
            <w:tcW w:w="1959" w:type="dxa"/>
          </w:tcPr>
          <w:p w14:paraId="0E915B62" w14:textId="77777777" w:rsidR="00B57652" w:rsidRDefault="00B57652" w:rsidP="007B0CDC">
            <w:proofErr w:type="spellStart"/>
            <w:r w:rsidRPr="00891888">
              <w:t>Slimp</w:t>
            </w:r>
            <w:proofErr w:type="spellEnd"/>
          </w:p>
        </w:tc>
        <w:tc>
          <w:tcPr>
            <w:tcW w:w="1870" w:type="dxa"/>
          </w:tcPr>
          <w:p w14:paraId="796B74D9" w14:textId="77777777" w:rsidR="00B57652" w:rsidRDefault="00B57652" w:rsidP="007B0CDC">
            <w:r w:rsidRPr="00891888">
              <w:t>0.415234433</w:t>
            </w:r>
          </w:p>
        </w:tc>
        <w:tc>
          <w:tcPr>
            <w:tcW w:w="1870" w:type="dxa"/>
          </w:tcPr>
          <w:p w14:paraId="2A6E9627" w14:textId="77777777" w:rsidR="00B57652" w:rsidRDefault="00B57652" w:rsidP="007B0CDC">
            <w:r w:rsidRPr="00891888">
              <w:t>0.968684278</w:t>
            </w:r>
          </w:p>
        </w:tc>
        <w:tc>
          <w:tcPr>
            <w:tcW w:w="1870" w:type="dxa"/>
          </w:tcPr>
          <w:p w14:paraId="6F83309B" w14:textId="77777777" w:rsidR="00B57652" w:rsidRDefault="00B57652" w:rsidP="007B0CDC">
            <w:r w:rsidRPr="00891888">
              <w:t>0</w:t>
            </w:r>
          </w:p>
        </w:tc>
      </w:tr>
      <w:tr w:rsidR="00B57652" w14:paraId="37CDA8C5" w14:textId="77777777" w:rsidTr="00B57652">
        <w:tc>
          <w:tcPr>
            <w:tcW w:w="1870" w:type="dxa"/>
          </w:tcPr>
          <w:p w14:paraId="0BF807B9" w14:textId="77777777" w:rsidR="00B57652" w:rsidRDefault="00B57652" w:rsidP="007B0CDC">
            <w:r w:rsidRPr="00891888">
              <w:t>FBgn0033547</w:t>
            </w:r>
          </w:p>
        </w:tc>
        <w:tc>
          <w:tcPr>
            <w:tcW w:w="1959" w:type="dxa"/>
          </w:tcPr>
          <w:p w14:paraId="454CFD01" w14:textId="77777777" w:rsidR="00B57652" w:rsidRDefault="00B57652" w:rsidP="007B0CDC">
            <w:r w:rsidRPr="00891888">
              <w:t>CG12935</w:t>
            </w:r>
          </w:p>
        </w:tc>
        <w:tc>
          <w:tcPr>
            <w:tcW w:w="1870" w:type="dxa"/>
          </w:tcPr>
          <w:p w14:paraId="3592DD11" w14:textId="77777777" w:rsidR="00B57652" w:rsidRDefault="00B57652" w:rsidP="007B0CDC">
            <w:r w:rsidRPr="00891888">
              <w:t>0.376395563</w:t>
            </w:r>
          </w:p>
        </w:tc>
        <w:tc>
          <w:tcPr>
            <w:tcW w:w="1870" w:type="dxa"/>
          </w:tcPr>
          <w:p w14:paraId="5E379683" w14:textId="77777777" w:rsidR="00B57652" w:rsidRDefault="00B57652" w:rsidP="007B0CDC">
            <w:r w:rsidRPr="00891888">
              <w:t>0.942750763</w:t>
            </w:r>
          </w:p>
        </w:tc>
        <w:tc>
          <w:tcPr>
            <w:tcW w:w="1870" w:type="dxa"/>
          </w:tcPr>
          <w:p w14:paraId="1596086B" w14:textId="77777777" w:rsidR="00B57652" w:rsidRDefault="00B57652" w:rsidP="007B0CDC">
            <w:r w:rsidRPr="00891888">
              <w:t>1</w:t>
            </w:r>
          </w:p>
        </w:tc>
      </w:tr>
      <w:tr w:rsidR="00B57652" w14:paraId="607B6DCB" w14:textId="77777777" w:rsidTr="00B57652">
        <w:tc>
          <w:tcPr>
            <w:tcW w:w="1870" w:type="dxa"/>
          </w:tcPr>
          <w:p w14:paraId="67D0545F" w14:textId="77777777" w:rsidR="00B57652" w:rsidRDefault="00B57652" w:rsidP="007B0CDC">
            <w:r w:rsidRPr="00891888">
              <w:t>FBgn0250868</w:t>
            </w:r>
          </w:p>
        </w:tc>
        <w:tc>
          <w:tcPr>
            <w:tcW w:w="1959" w:type="dxa"/>
          </w:tcPr>
          <w:p w14:paraId="3E41B34D" w14:textId="77777777" w:rsidR="00B57652" w:rsidRDefault="00B57652" w:rsidP="007B0CDC">
            <w:r w:rsidRPr="00891888">
              <w:t>CG42239</w:t>
            </w:r>
          </w:p>
        </w:tc>
        <w:tc>
          <w:tcPr>
            <w:tcW w:w="1870" w:type="dxa"/>
          </w:tcPr>
          <w:p w14:paraId="7988754C" w14:textId="77777777" w:rsidR="00B57652" w:rsidRDefault="00B57652" w:rsidP="007B0CDC">
            <w:r w:rsidRPr="00891888">
              <w:t>0.310269029</w:t>
            </w:r>
          </w:p>
        </w:tc>
        <w:tc>
          <w:tcPr>
            <w:tcW w:w="1870" w:type="dxa"/>
          </w:tcPr>
          <w:p w14:paraId="0308ED22" w14:textId="77777777" w:rsidR="00B57652" w:rsidRDefault="00B57652" w:rsidP="007B0CDC">
            <w:r w:rsidRPr="00891888">
              <w:t>0.93657588</w:t>
            </w:r>
          </w:p>
        </w:tc>
        <w:tc>
          <w:tcPr>
            <w:tcW w:w="1870" w:type="dxa"/>
          </w:tcPr>
          <w:p w14:paraId="087DE308" w14:textId="77777777" w:rsidR="00B57652" w:rsidRDefault="00B57652" w:rsidP="007B0CDC">
            <w:r w:rsidRPr="00891888">
              <w:t>0</w:t>
            </w:r>
          </w:p>
        </w:tc>
      </w:tr>
      <w:tr w:rsidR="00B57652" w14:paraId="44CE9BFF" w14:textId="77777777" w:rsidTr="00B57652">
        <w:tc>
          <w:tcPr>
            <w:tcW w:w="1870" w:type="dxa"/>
          </w:tcPr>
          <w:p w14:paraId="7A2FE4F1" w14:textId="77777777" w:rsidR="00B57652" w:rsidRDefault="00B57652" w:rsidP="007B0CDC">
            <w:r w:rsidRPr="00891888">
              <w:t>FBgn0037011</w:t>
            </w:r>
          </w:p>
        </w:tc>
        <w:tc>
          <w:tcPr>
            <w:tcW w:w="1959" w:type="dxa"/>
          </w:tcPr>
          <w:p w14:paraId="1A6EEB29" w14:textId="77777777" w:rsidR="00B57652" w:rsidRDefault="00B57652" w:rsidP="007B0CDC">
            <w:r w:rsidRPr="00891888">
              <w:t>CG4858</w:t>
            </w:r>
          </w:p>
        </w:tc>
        <w:tc>
          <w:tcPr>
            <w:tcW w:w="1870" w:type="dxa"/>
          </w:tcPr>
          <w:p w14:paraId="2C40563E" w14:textId="77777777" w:rsidR="00B57652" w:rsidRDefault="00B57652" w:rsidP="007B0CDC">
            <w:r w:rsidRPr="00891888">
              <w:t>0.533882709</w:t>
            </w:r>
          </w:p>
        </w:tc>
        <w:tc>
          <w:tcPr>
            <w:tcW w:w="1870" w:type="dxa"/>
          </w:tcPr>
          <w:p w14:paraId="3B3953E7" w14:textId="77777777" w:rsidR="00B57652" w:rsidRDefault="00B57652" w:rsidP="007B0CDC">
            <w:r w:rsidRPr="00891888">
              <w:t>0.934275012</w:t>
            </w:r>
          </w:p>
        </w:tc>
        <w:tc>
          <w:tcPr>
            <w:tcW w:w="1870" w:type="dxa"/>
          </w:tcPr>
          <w:p w14:paraId="2154946B" w14:textId="77777777" w:rsidR="00B57652" w:rsidRDefault="00B57652" w:rsidP="007B0CDC">
            <w:r w:rsidRPr="00891888">
              <w:t>1</w:t>
            </w:r>
          </w:p>
        </w:tc>
      </w:tr>
      <w:tr w:rsidR="00B57652" w14:paraId="2F6BD9EF" w14:textId="77777777" w:rsidTr="00B57652">
        <w:tc>
          <w:tcPr>
            <w:tcW w:w="1870" w:type="dxa"/>
          </w:tcPr>
          <w:p w14:paraId="45435848" w14:textId="77777777" w:rsidR="00B57652" w:rsidRDefault="00B57652" w:rsidP="007B0CDC">
            <w:r w:rsidRPr="00891888">
              <w:t>FBgn0031361</w:t>
            </w:r>
          </w:p>
        </w:tc>
        <w:tc>
          <w:tcPr>
            <w:tcW w:w="1959" w:type="dxa"/>
          </w:tcPr>
          <w:p w14:paraId="439EA968" w14:textId="77777777" w:rsidR="00B57652" w:rsidRDefault="00B57652" w:rsidP="007B0CDC">
            <w:r w:rsidRPr="00891888">
              <w:t>CG17652</w:t>
            </w:r>
          </w:p>
        </w:tc>
        <w:tc>
          <w:tcPr>
            <w:tcW w:w="1870" w:type="dxa"/>
          </w:tcPr>
          <w:p w14:paraId="38D5E029" w14:textId="77777777" w:rsidR="00B57652" w:rsidRDefault="00B57652" w:rsidP="007B0CDC">
            <w:r w:rsidRPr="00891888">
              <w:t>0.276270982</w:t>
            </w:r>
          </w:p>
        </w:tc>
        <w:tc>
          <w:tcPr>
            <w:tcW w:w="1870" w:type="dxa"/>
          </w:tcPr>
          <w:p w14:paraId="00055586" w14:textId="77777777" w:rsidR="00B57652" w:rsidRDefault="00B57652" w:rsidP="007B0CDC">
            <w:r w:rsidRPr="00891888">
              <w:t>0.933629846</w:t>
            </w:r>
          </w:p>
        </w:tc>
        <w:tc>
          <w:tcPr>
            <w:tcW w:w="1870" w:type="dxa"/>
          </w:tcPr>
          <w:p w14:paraId="67AE93E0" w14:textId="77777777" w:rsidR="00B57652" w:rsidRDefault="00B57652" w:rsidP="007B0CDC">
            <w:r w:rsidRPr="00891888">
              <w:t>0</w:t>
            </w:r>
          </w:p>
        </w:tc>
      </w:tr>
      <w:tr w:rsidR="00B57652" w14:paraId="49F9E938" w14:textId="77777777" w:rsidTr="00B57652">
        <w:tc>
          <w:tcPr>
            <w:tcW w:w="1870" w:type="dxa"/>
          </w:tcPr>
          <w:p w14:paraId="57947A31" w14:textId="77777777" w:rsidR="00B57652" w:rsidRDefault="00B57652" w:rsidP="007B0CDC">
            <w:r w:rsidRPr="00891888">
              <w:t>FBgn0031678</w:t>
            </w:r>
          </w:p>
        </w:tc>
        <w:tc>
          <w:tcPr>
            <w:tcW w:w="1959" w:type="dxa"/>
          </w:tcPr>
          <w:p w14:paraId="762097DE" w14:textId="77777777" w:rsidR="00B57652" w:rsidRDefault="00B57652" w:rsidP="007B0CDC">
            <w:r w:rsidRPr="00891888">
              <w:t>CG31918</w:t>
            </w:r>
          </w:p>
        </w:tc>
        <w:tc>
          <w:tcPr>
            <w:tcW w:w="1870" w:type="dxa"/>
          </w:tcPr>
          <w:p w14:paraId="5B6F1955" w14:textId="77777777" w:rsidR="00B57652" w:rsidRDefault="00B57652" w:rsidP="007B0CDC">
            <w:r w:rsidRPr="00891888">
              <w:t>0.564419302</w:t>
            </w:r>
          </w:p>
        </w:tc>
        <w:tc>
          <w:tcPr>
            <w:tcW w:w="1870" w:type="dxa"/>
          </w:tcPr>
          <w:p w14:paraId="502BAB1E" w14:textId="77777777" w:rsidR="00B57652" w:rsidRDefault="00B57652" w:rsidP="007B0CDC">
            <w:r w:rsidRPr="00891888">
              <w:t>0.921786095</w:t>
            </w:r>
          </w:p>
        </w:tc>
        <w:tc>
          <w:tcPr>
            <w:tcW w:w="1870" w:type="dxa"/>
          </w:tcPr>
          <w:p w14:paraId="3650848D" w14:textId="77777777" w:rsidR="00B57652" w:rsidRDefault="00B57652" w:rsidP="007B0CDC">
            <w:r w:rsidRPr="00891888">
              <w:t>0</w:t>
            </w:r>
          </w:p>
        </w:tc>
      </w:tr>
      <w:tr w:rsidR="00B57652" w14:paraId="6A75D4C2" w14:textId="77777777" w:rsidTr="00B57652">
        <w:tc>
          <w:tcPr>
            <w:tcW w:w="1870" w:type="dxa"/>
          </w:tcPr>
          <w:p w14:paraId="1374D493" w14:textId="77777777" w:rsidR="00B57652" w:rsidRDefault="00B57652" w:rsidP="007B0CDC">
            <w:r w:rsidRPr="00891888">
              <w:t>FBgn0035907</w:t>
            </w:r>
          </w:p>
        </w:tc>
        <w:tc>
          <w:tcPr>
            <w:tcW w:w="1959" w:type="dxa"/>
          </w:tcPr>
          <w:p w14:paraId="040BCCF8" w14:textId="77777777" w:rsidR="00B57652" w:rsidRDefault="00B57652" w:rsidP="007B0CDC">
            <w:r w:rsidRPr="00891888">
              <w:t>GstO1</w:t>
            </w:r>
          </w:p>
        </w:tc>
        <w:tc>
          <w:tcPr>
            <w:tcW w:w="1870" w:type="dxa"/>
          </w:tcPr>
          <w:p w14:paraId="53C2F719" w14:textId="77777777" w:rsidR="00B57652" w:rsidRDefault="00B57652" w:rsidP="007B0CDC">
            <w:r w:rsidRPr="00891888">
              <w:t>0.369598817</w:t>
            </w:r>
          </w:p>
        </w:tc>
        <w:tc>
          <w:tcPr>
            <w:tcW w:w="1870" w:type="dxa"/>
          </w:tcPr>
          <w:p w14:paraId="798E4BFA" w14:textId="77777777" w:rsidR="00B57652" w:rsidRDefault="00B57652" w:rsidP="007B0CDC">
            <w:r w:rsidRPr="00891888">
              <w:t>0.91932286</w:t>
            </w:r>
          </w:p>
        </w:tc>
        <w:tc>
          <w:tcPr>
            <w:tcW w:w="1870" w:type="dxa"/>
          </w:tcPr>
          <w:p w14:paraId="6305A41D" w14:textId="77777777" w:rsidR="00B57652" w:rsidRDefault="00B57652" w:rsidP="007B0CDC">
            <w:r w:rsidRPr="00891888">
              <w:t>0</w:t>
            </w:r>
          </w:p>
        </w:tc>
      </w:tr>
      <w:tr w:rsidR="00B57652" w14:paraId="21F18547" w14:textId="77777777" w:rsidTr="00B57652">
        <w:tc>
          <w:tcPr>
            <w:tcW w:w="1870" w:type="dxa"/>
          </w:tcPr>
          <w:p w14:paraId="457009B7" w14:textId="77777777" w:rsidR="00B57652" w:rsidRDefault="00B57652" w:rsidP="007B0CDC">
            <w:r w:rsidRPr="00891888">
              <w:t>FBgn0260388</w:t>
            </w:r>
          </w:p>
        </w:tc>
        <w:tc>
          <w:tcPr>
            <w:tcW w:w="1959" w:type="dxa"/>
          </w:tcPr>
          <w:p w14:paraId="76319941" w14:textId="77777777" w:rsidR="00B57652" w:rsidRDefault="00B57652" w:rsidP="007B0CDC">
            <w:r w:rsidRPr="00891888">
              <w:t>CG42514</w:t>
            </w:r>
          </w:p>
        </w:tc>
        <w:tc>
          <w:tcPr>
            <w:tcW w:w="1870" w:type="dxa"/>
          </w:tcPr>
          <w:p w14:paraId="67D14267" w14:textId="77777777" w:rsidR="00B57652" w:rsidRDefault="00B57652" w:rsidP="007B0CDC">
            <w:r w:rsidRPr="00891888">
              <w:t>0.268315354</w:t>
            </w:r>
          </w:p>
        </w:tc>
        <w:tc>
          <w:tcPr>
            <w:tcW w:w="1870" w:type="dxa"/>
          </w:tcPr>
          <w:p w14:paraId="61ED69EB" w14:textId="77777777" w:rsidR="00B57652" w:rsidRDefault="00B57652" w:rsidP="007B0CDC">
            <w:r w:rsidRPr="00891888">
              <w:t>0.91402975</w:t>
            </w:r>
          </w:p>
        </w:tc>
        <w:tc>
          <w:tcPr>
            <w:tcW w:w="1870" w:type="dxa"/>
          </w:tcPr>
          <w:p w14:paraId="6C0549EA" w14:textId="77777777" w:rsidR="00B57652" w:rsidRDefault="00B57652" w:rsidP="007B0CDC">
            <w:r w:rsidRPr="00891888">
              <w:t>0</w:t>
            </w:r>
          </w:p>
        </w:tc>
      </w:tr>
      <w:tr w:rsidR="00B57652" w14:paraId="78993384" w14:textId="77777777" w:rsidTr="00B57652">
        <w:tc>
          <w:tcPr>
            <w:tcW w:w="1870" w:type="dxa"/>
          </w:tcPr>
          <w:p w14:paraId="4992C497" w14:textId="77777777" w:rsidR="00B57652" w:rsidRDefault="00B57652" w:rsidP="007B0CDC">
            <w:r w:rsidRPr="00891888">
              <w:t>FBgn0263768</w:t>
            </w:r>
          </w:p>
        </w:tc>
        <w:tc>
          <w:tcPr>
            <w:tcW w:w="1959" w:type="dxa"/>
          </w:tcPr>
          <w:p w14:paraId="1E8CBFDB" w14:textId="77777777" w:rsidR="00B57652" w:rsidRDefault="00B57652" w:rsidP="007B0CDC">
            <w:r w:rsidRPr="00891888">
              <w:t>CR43685</w:t>
            </w:r>
          </w:p>
        </w:tc>
        <w:tc>
          <w:tcPr>
            <w:tcW w:w="1870" w:type="dxa"/>
          </w:tcPr>
          <w:p w14:paraId="18A8F6B9" w14:textId="77777777" w:rsidR="00B57652" w:rsidRDefault="00B57652" w:rsidP="007B0CDC">
            <w:r w:rsidRPr="00891888">
              <w:t>0.335232351</w:t>
            </w:r>
          </w:p>
        </w:tc>
        <w:tc>
          <w:tcPr>
            <w:tcW w:w="1870" w:type="dxa"/>
          </w:tcPr>
          <w:p w14:paraId="250DD998" w14:textId="77777777" w:rsidR="00B57652" w:rsidRDefault="00B57652" w:rsidP="007B0CDC">
            <w:r w:rsidRPr="00891888">
              <w:t>0.911811038</w:t>
            </w:r>
          </w:p>
        </w:tc>
        <w:tc>
          <w:tcPr>
            <w:tcW w:w="1870" w:type="dxa"/>
          </w:tcPr>
          <w:p w14:paraId="1F617383" w14:textId="77777777" w:rsidR="00B57652" w:rsidRDefault="00B57652" w:rsidP="007B0CDC">
            <w:r w:rsidRPr="00891888">
              <w:t>1</w:t>
            </w:r>
          </w:p>
        </w:tc>
      </w:tr>
      <w:tr w:rsidR="00B57652" w14:paraId="7D695D9E" w14:textId="77777777" w:rsidTr="00B57652">
        <w:tc>
          <w:tcPr>
            <w:tcW w:w="1870" w:type="dxa"/>
          </w:tcPr>
          <w:p w14:paraId="285A415F" w14:textId="77777777" w:rsidR="00B57652" w:rsidRDefault="00B57652" w:rsidP="007B0CDC">
            <w:r w:rsidRPr="00891888">
              <w:t>FBgn0036332</w:t>
            </w:r>
          </w:p>
        </w:tc>
        <w:tc>
          <w:tcPr>
            <w:tcW w:w="1959" w:type="dxa"/>
          </w:tcPr>
          <w:p w14:paraId="298A9B13" w14:textId="77777777" w:rsidR="00B57652" w:rsidRDefault="00B57652" w:rsidP="007B0CDC">
            <w:r w:rsidRPr="00891888">
              <w:t>CG11261</w:t>
            </w:r>
          </w:p>
        </w:tc>
        <w:tc>
          <w:tcPr>
            <w:tcW w:w="1870" w:type="dxa"/>
          </w:tcPr>
          <w:p w14:paraId="456BFF45" w14:textId="77777777" w:rsidR="00B57652" w:rsidRDefault="00B57652" w:rsidP="007B0CDC">
            <w:r w:rsidRPr="00891888">
              <w:t>0.479018845</w:t>
            </w:r>
          </w:p>
        </w:tc>
        <w:tc>
          <w:tcPr>
            <w:tcW w:w="1870" w:type="dxa"/>
          </w:tcPr>
          <w:p w14:paraId="5B2CCBF6" w14:textId="77777777" w:rsidR="00B57652" w:rsidRDefault="00B57652" w:rsidP="007B0CDC">
            <w:r w:rsidRPr="00891888">
              <w:t>0.907401308</w:t>
            </w:r>
          </w:p>
        </w:tc>
        <w:tc>
          <w:tcPr>
            <w:tcW w:w="1870" w:type="dxa"/>
          </w:tcPr>
          <w:p w14:paraId="60998AA9" w14:textId="77777777" w:rsidR="00B57652" w:rsidRDefault="00B57652" w:rsidP="007B0CDC">
            <w:r w:rsidRPr="00891888">
              <w:t>1</w:t>
            </w:r>
          </w:p>
        </w:tc>
      </w:tr>
      <w:tr w:rsidR="00B57652" w14:paraId="527A517F" w14:textId="77777777" w:rsidTr="00B57652">
        <w:tc>
          <w:tcPr>
            <w:tcW w:w="1870" w:type="dxa"/>
          </w:tcPr>
          <w:p w14:paraId="4E3969A3" w14:textId="77777777" w:rsidR="00B57652" w:rsidRDefault="00B57652" w:rsidP="007B0CDC">
            <w:r w:rsidRPr="00891888">
              <w:t>FBgn0085257</w:t>
            </w:r>
          </w:p>
        </w:tc>
        <w:tc>
          <w:tcPr>
            <w:tcW w:w="1959" w:type="dxa"/>
          </w:tcPr>
          <w:p w14:paraId="0B967A25" w14:textId="77777777" w:rsidR="00B57652" w:rsidRDefault="00B57652" w:rsidP="007B0CDC">
            <w:r w:rsidRPr="00891888">
              <w:t>CG34228</w:t>
            </w:r>
          </w:p>
        </w:tc>
        <w:tc>
          <w:tcPr>
            <w:tcW w:w="1870" w:type="dxa"/>
          </w:tcPr>
          <w:p w14:paraId="26D88E72" w14:textId="77777777" w:rsidR="00B57652" w:rsidRDefault="00B57652" w:rsidP="007B0CDC">
            <w:r w:rsidRPr="00891888">
              <w:t>0.539426747</w:t>
            </w:r>
          </w:p>
        </w:tc>
        <w:tc>
          <w:tcPr>
            <w:tcW w:w="1870" w:type="dxa"/>
          </w:tcPr>
          <w:p w14:paraId="5CDD7D4F" w14:textId="77777777" w:rsidR="00B57652" w:rsidRDefault="00B57652" w:rsidP="007B0CDC">
            <w:r w:rsidRPr="00891888">
              <w:t>0.903076674</w:t>
            </w:r>
          </w:p>
        </w:tc>
        <w:tc>
          <w:tcPr>
            <w:tcW w:w="1870" w:type="dxa"/>
          </w:tcPr>
          <w:p w14:paraId="381D2DFF" w14:textId="77777777" w:rsidR="00B57652" w:rsidRDefault="00B57652" w:rsidP="007B0CDC">
            <w:r w:rsidRPr="00891888">
              <w:t>0</w:t>
            </w:r>
          </w:p>
        </w:tc>
      </w:tr>
      <w:tr w:rsidR="00B57652" w14:paraId="59EC43BB" w14:textId="77777777" w:rsidTr="00B57652">
        <w:tc>
          <w:tcPr>
            <w:tcW w:w="1870" w:type="dxa"/>
          </w:tcPr>
          <w:p w14:paraId="39956861" w14:textId="77777777" w:rsidR="00B57652" w:rsidRDefault="00B57652" w:rsidP="007B0CDC">
            <w:r w:rsidRPr="00891888">
              <w:t>FBgn0039835</w:t>
            </w:r>
          </w:p>
        </w:tc>
        <w:tc>
          <w:tcPr>
            <w:tcW w:w="1959" w:type="dxa"/>
          </w:tcPr>
          <w:p w14:paraId="33D212A7" w14:textId="77777777" w:rsidR="00B57652" w:rsidRDefault="00B57652" w:rsidP="007B0CDC">
            <w:r w:rsidRPr="00891888">
              <w:t>mRpL32</w:t>
            </w:r>
          </w:p>
        </w:tc>
        <w:tc>
          <w:tcPr>
            <w:tcW w:w="1870" w:type="dxa"/>
          </w:tcPr>
          <w:p w14:paraId="1D225A1A" w14:textId="77777777" w:rsidR="00B57652" w:rsidRDefault="00B57652" w:rsidP="007B0CDC">
            <w:r w:rsidRPr="00891888">
              <w:t>0.31722001</w:t>
            </w:r>
          </w:p>
        </w:tc>
        <w:tc>
          <w:tcPr>
            <w:tcW w:w="1870" w:type="dxa"/>
          </w:tcPr>
          <w:p w14:paraId="49E74B38" w14:textId="77777777" w:rsidR="00B57652" w:rsidRDefault="00B57652" w:rsidP="007B0CDC">
            <w:r w:rsidRPr="00891888">
              <w:t>0.900879688</w:t>
            </w:r>
          </w:p>
        </w:tc>
        <w:tc>
          <w:tcPr>
            <w:tcW w:w="1870" w:type="dxa"/>
          </w:tcPr>
          <w:p w14:paraId="493D90E4" w14:textId="77777777" w:rsidR="00B57652" w:rsidRDefault="00B57652" w:rsidP="007B0CDC">
            <w:r w:rsidRPr="00891888">
              <w:t>0</w:t>
            </w:r>
          </w:p>
        </w:tc>
      </w:tr>
      <w:tr w:rsidR="00B57652" w14:paraId="11379A0A" w14:textId="77777777" w:rsidTr="00B57652">
        <w:tc>
          <w:tcPr>
            <w:tcW w:w="1870" w:type="dxa"/>
          </w:tcPr>
          <w:p w14:paraId="57EF5305" w14:textId="77777777" w:rsidR="00B57652" w:rsidRDefault="00B57652" w:rsidP="007B0CDC">
            <w:r w:rsidRPr="00891888">
              <w:t>FBgn0263131</w:t>
            </w:r>
          </w:p>
        </w:tc>
        <w:tc>
          <w:tcPr>
            <w:tcW w:w="1959" w:type="dxa"/>
          </w:tcPr>
          <w:p w14:paraId="1350CAD9" w14:textId="77777777" w:rsidR="00B57652" w:rsidRDefault="00B57652" w:rsidP="007B0CDC">
            <w:r w:rsidRPr="00891888">
              <w:t>CG43373</w:t>
            </w:r>
          </w:p>
        </w:tc>
        <w:tc>
          <w:tcPr>
            <w:tcW w:w="1870" w:type="dxa"/>
          </w:tcPr>
          <w:p w14:paraId="1D82AD1E" w14:textId="77777777" w:rsidR="00B57652" w:rsidRDefault="00B57652" w:rsidP="007B0CDC">
            <w:r w:rsidRPr="00891888">
              <w:t>0.269874477</w:t>
            </w:r>
          </w:p>
        </w:tc>
        <w:tc>
          <w:tcPr>
            <w:tcW w:w="1870" w:type="dxa"/>
          </w:tcPr>
          <w:p w14:paraId="393819E9" w14:textId="77777777" w:rsidR="00B57652" w:rsidRDefault="00B57652" w:rsidP="007B0CDC">
            <w:r w:rsidRPr="00891888">
              <w:t>0.894998415</w:t>
            </w:r>
          </w:p>
        </w:tc>
        <w:tc>
          <w:tcPr>
            <w:tcW w:w="1870" w:type="dxa"/>
          </w:tcPr>
          <w:p w14:paraId="3846DA75" w14:textId="77777777" w:rsidR="00B57652" w:rsidRDefault="00B57652" w:rsidP="007B0CDC">
            <w:r w:rsidRPr="00891888">
              <w:t>0</w:t>
            </w:r>
          </w:p>
        </w:tc>
      </w:tr>
      <w:tr w:rsidR="00B57652" w14:paraId="3EABF086" w14:textId="77777777" w:rsidTr="00B57652">
        <w:tc>
          <w:tcPr>
            <w:tcW w:w="1870" w:type="dxa"/>
          </w:tcPr>
          <w:p w14:paraId="1D1D3BD0" w14:textId="77777777" w:rsidR="00B57652" w:rsidRDefault="00B57652" w:rsidP="007B0CDC">
            <w:r w:rsidRPr="00891888">
              <w:t>FBgn0039764</w:t>
            </w:r>
          </w:p>
        </w:tc>
        <w:tc>
          <w:tcPr>
            <w:tcW w:w="1959" w:type="dxa"/>
          </w:tcPr>
          <w:p w14:paraId="058C6DA9" w14:textId="77777777" w:rsidR="00B57652" w:rsidRDefault="00B57652" w:rsidP="007B0CDC">
            <w:r w:rsidRPr="00891888">
              <w:t>CG15535</w:t>
            </w:r>
          </w:p>
        </w:tc>
        <w:tc>
          <w:tcPr>
            <w:tcW w:w="1870" w:type="dxa"/>
          </w:tcPr>
          <w:p w14:paraId="7757B0BA" w14:textId="77777777" w:rsidR="00B57652" w:rsidRDefault="00B57652" w:rsidP="007B0CDC">
            <w:r w:rsidRPr="00891888">
              <w:t>0.415460654</w:t>
            </w:r>
          </w:p>
        </w:tc>
        <w:tc>
          <w:tcPr>
            <w:tcW w:w="1870" w:type="dxa"/>
          </w:tcPr>
          <w:p w14:paraId="7A23C295" w14:textId="77777777" w:rsidR="00B57652" w:rsidRDefault="00B57652" w:rsidP="007B0CDC">
            <w:r w:rsidRPr="00891888">
              <w:t>0.887233396</w:t>
            </w:r>
          </w:p>
        </w:tc>
        <w:tc>
          <w:tcPr>
            <w:tcW w:w="1870" w:type="dxa"/>
          </w:tcPr>
          <w:p w14:paraId="48ECC770" w14:textId="77777777" w:rsidR="00B57652" w:rsidRDefault="00B57652" w:rsidP="007B0CDC">
            <w:r w:rsidRPr="00891888">
              <w:t>0</w:t>
            </w:r>
          </w:p>
        </w:tc>
      </w:tr>
      <w:tr w:rsidR="00B57652" w14:paraId="31FED07B" w14:textId="77777777" w:rsidTr="00B57652">
        <w:tc>
          <w:tcPr>
            <w:tcW w:w="1870" w:type="dxa"/>
          </w:tcPr>
          <w:p w14:paraId="6537208A" w14:textId="77777777" w:rsidR="00B57652" w:rsidRDefault="00B57652" w:rsidP="007B0CDC">
            <w:r w:rsidRPr="00891888">
              <w:t>FBgn0036193</w:t>
            </w:r>
          </w:p>
        </w:tc>
        <w:tc>
          <w:tcPr>
            <w:tcW w:w="1959" w:type="dxa"/>
          </w:tcPr>
          <w:p w14:paraId="0EE84280" w14:textId="77777777" w:rsidR="00B57652" w:rsidRDefault="00B57652" w:rsidP="007B0CDC">
            <w:r w:rsidRPr="00891888">
              <w:t>CG14135</w:t>
            </w:r>
          </w:p>
        </w:tc>
        <w:tc>
          <w:tcPr>
            <w:tcW w:w="1870" w:type="dxa"/>
          </w:tcPr>
          <w:p w14:paraId="7F4BDF58" w14:textId="77777777" w:rsidR="00B57652" w:rsidRDefault="00B57652" w:rsidP="007B0CDC">
            <w:r w:rsidRPr="00891888">
              <w:t>0.459273548</w:t>
            </w:r>
          </w:p>
        </w:tc>
        <w:tc>
          <w:tcPr>
            <w:tcW w:w="1870" w:type="dxa"/>
          </w:tcPr>
          <w:p w14:paraId="1CC431AD" w14:textId="77777777" w:rsidR="00B57652" w:rsidRDefault="00B57652" w:rsidP="007B0CDC">
            <w:r w:rsidRPr="00891888">
              <w:t>0.870581726</w:t>
            </w:r>
          </w:p>
        </w:tc>
        <w:tc>
          <w:tcPr>
            <w:tcW w:w="1870" w:type="dxa"/>
          </w:tcPr>
          <w:p w14:paraId="2DB27352" w14:textId="77777777" w:rsidR="00B57652" w:rsidRDefault="00B57652" w:rsidP="007B0CDC">
            <w:r w:rsidRPr="00891888">
              <w:t>0</w:t>
            </w:r>
          </w:p>
        </w:tc>
      </w:tr>
      <w:tr w:rsidR="00B57652" w14:paraId="12B5CC11" w14:textId="77777777" w:rsidTr="00B57652">
        <w:tc>
          <w:tcPr>
            <w:tcW w:w="1870" w:type="dxa"/>
          </w:tcPr>
          <w:p w14:paraId="1790C14C" w14:textId="77777777" w:rsidR="00B57652" w:rsidRDefault="00B57652" w:rsidP="007B0CDC">
            <w:r w:rsidRPr="00891888">
              <w:t>FBgn0263606</w:t>
            </w:r>
          </w:p>
        </w:tc>
        <w:tc>
          <w:tcPr>
            <w:tcW w:w="1959" w:type="dxa"/>
          </w:tcPr>
          <w:p w14:paraId="27544672" w14:textId="77777777" w:rsidR="00B57652" w:rsidRDefault="00B57652" w:rsidP="007B0CDC">
            <w:r w:rsidRPr="00891888">
              <w:t>Hsc20</w:t>
            </w:r>
          </w:p>
        </w:tc>
        <w:tc>
          <w:tcPr>
            <w:tcW w:w="1870" w:type="dxa"/>
          </w:tcPr>
          <w:p w14:paraId="671F41FA" w14:textId="77777777" w:rsidR="00B57652" w:rsidRDefault="00B57652" w:rsidP="007B0CDC">
            <w:r w:rsidRPr="00891888">
              <w:t>0.381204124</w:t>
            </w:r>
          </w:p>
        </w:tc>
        <w:tc>
          <w:tcPr>
            <w:tcW w:w="1870" w:type="dxa"/>
          </w:tcPr>
          <w:p w14:paraId="3533075C" w14:textId="77777777" w:rsidR="00B57652" w:rsidRDefault="00B57652" w:rsidP="007B0CDC">
            <w:r w:rsidRPr="00891888">
              <w:t>0.861489503</w:t>
            </w:r>
          </w:p>
        </w:tc>
        <w:tc>
          <w:tcPr>
            <w:tcW w:w="1870" w:type="dxa"/>
          </w:tcPr>
          <w:p w14:paraId="01AE31B6" w14:textId="77777777" w:rsidR="00B57652" w:rsidRDefault="00B57652" w:rsidP="007B0CDC">
            <w:r w:rsidRPr="00891888">
              <w:t>0</w:t>
            </w:r>
          </w:p>
        </w:tc>
      </w:tr>
      <w:tr w:rsidR="00B57652" w14:paraId="09B6DE85" w14:textId="77777777" w:rsidTr="00B57652">
        <w:tc>
          <w:tcPr>
            <w:tcW w:w="1870" w:type="dxa"/>
          </w:tcPr>
          <w:p w14:paraId="63625D73" w14:textId="77777777" w:rsidR="00B57652" w:rsidRDefault="00B57652" w:rsidP="007B0CDC">
            <w:r w:rsidRPr="00891888">
              <w:t>FBgn0042111</w:t>
            </w:r>
          </w:p>
        </w:tc>
        <w:tc>
          <w:tcPr>
            <w:tcW w:w="1959" w:type="dxa"/>
          </w:tcPr>
          <w:p w14:paraId="4FA7FB3D" w14:textId="77777777" w:rsidR="00B57652" w:rsidRDefault="00B57652" w:rsidP="007B0CDC">
            <w:r w:rsidRPr="00891888">
              <w:t>CG18766</w:t>
            </w:r>
          </w:p>
        </w:tc>
        <w:tc>
          <w:tcPr>
            <w:tcW w:w="1870" w:type="dxa"/>
          </w:tcPr>
          <w:p w14:paraId="7A5E33AA" w14:textId="77777777" w:rsidR="00B57652" w:rsidRDefault="00B57652" w:rsidP="007B0CDC">
            <w:r w:rsidRPr="00891888">
              <w:t>0.573227108</w:t>
            </w:r>
          </w:p>
        </w:tc>
        <w:tc>
          <w:tcPr>
            <w:tcW w:w="1870" w:type="dxa"/>
          </w:tcPr>
          <w:p w14:paraId="0AF0FF2A" w14:textId="77777777" w:rsidR="00B57652" w:rsidRDefault="00B57652" w:rsidP="007B0CDC">
            <w:r w:rsidRPr="00891888">
              <w:t>0.858993938</w:t>
            </w:r>
          </w:p>
        </w:tc>
        <w:tc>
          <w:tcPr>
            <w:tcW w:w="1870" w:type="dxa"/>
          </w:tcPr>
          <w:p w14:paraId="5A79B237" w14:textId="77777777" w:rsidR="00B57652" w:rsidRDefault="00B57652" w:rsidP="007B0CDC">
            <w:r w:rsidRPr="00891888">
              <w:t>0</w:t>
            </w:r>
          </w:p>
        </w:tc>
      </w:tr>
      <w:tr w:rsidR="00B57652" w14:paraId="4A4C10E9" w14:textId="77777777" w:rsidTr="00B57652">
        <w:tc>
          <w:tcPr>
            <w:tcW w:w="1870" w:type="dxa"/>
          </w:tcPr>
          <w:p w14:paraId="4783556E" w14:textId="77777777" w:rsidR="00B57652" w:rsidRDefault="00B57652" w:rsidP="007B0CDC">
            <w:r w:rsidRPr="00891888">
              <w:t>FBgn0011705</w:t>
            </w:r>
          </w:p>
        </w:tc>
        <w:tc>
          <w:tcPr>
            <w:tcW w:w="1959" w:type="dxa"/>
          </w:tcPr>
          <w:p w14:paraId="147130E2" w14:textId="77777777" w:rsidR="00B57652" w:rsidRDefault="00B57652" w:rsidP="007B0CDC">
            <w:proofErr w:type="spellStart"/>
            <w:r w:rsidRPr="00891888">
              <w:t>rost</w:t>
            </w:r>
            <w:proofErr w:type="spellEnd"/>
          </w:p>
        </w:tc>
        <w:tc>
          <w:tcPr>
            <w:tcW w:w="1870" w:type="dxa"/>
          </w:tcPr>
          <w:p w14:paraId="556D125C" w14:textId="77777777" w:rsidR="00B57652" w:rsidRDefault="00B57652" w:rsidP="007B0CDC">
            <w:r w:rsidRPr="00891888">
              <w:t>0.513828467</w:t>
            </w:r>
          </w:p>
        </w:tc>
        <w:tc>
          <w:tcPr>
            <w:tcW w:w="1870" w:type="dxa"/>
          </w:tcPr>
          <w:p w14:paraId="54663F78" w14:textId="77777777" w:rsidR="00B57652" w:rsidRDefault="00B57652" w:rsidP="007B0CDC">
            <w:r w:rsidRPr="00891888">
              <w:t>0.850616337</w:t>
            </w:r>
          </w:p>
        </w:tc>
        <w:tc>
          <w:tcPr>
            <w:tcW w:w="1870" w:type="dxa"/>
          </w:tcPr>
          <w:p w14:paraId="719DB595" w14:textId="77777777" w:rsidR="00B57652" w:rsidRDefault="00B57652" w:rsidP="007B0CDC">
            <w:r w:rsidRPr="00891888">
              <w:t>0</w:t>
            </w:r>
          </w:p>
        </w:tc>
      </w:tr>
      <w:tr w:rsidR="00B57652" w14:paraId="33B02095" w14:textId="77777777" w:rsidTr="00B57652">
        <w:tc>
          <w:tcPr>
            <w:tcW w:w="1870" w:type="dxa"/>
          </w:tcPr>
          <w:p w14:paraId="6331972E" w14:textId="77777777" w:rsidR="00B57652" w:rsidRDefault="00B57652" w:rsidP="007B0CDC">
            <w:r w:rsidRPr="00891888">
              <w:t>FBgn0038341</w:t>
            </w:r>
          </w:p>
        </w:tc>
        <w:tc>
          <w:tcPr>
            <w:tcW w:w="1959" w:type="dxa"/>
          </w:tcPr>
          <w:p w14:paraId="0081A611" w14:textId="77777777" w:rsidR="00B57652" w:rsidRDefault="00B57652" w:rsidP="007B0CDC">
            <w:proofErr w:type="spellStart"/>
            <w:r w:rsidRPr="00891888">
              <w:t>AdamTS</w:t>
            </w:r>
            <w:proofErr w:type="spellEnd"/>
            <w:r w:rsidRPr="00891888">
              <w:t>-A</w:t>
            </w:r>
          </w:p>
        </w:tc>
        <w:tc>
          <w:tcPr>
            <w:tcW w:w="1870" w:type="dxa"/>
          </w:tcPr>
          <w:p w14:paraId="08CC924D" w14:textId="77777777" w:rsidR="00B57652" w:rsidRDefault="00B57652" w:rsidP="007B0CDC">
            <w:r w:rsidRPr="00891888">
              <w:t>0.273676337</w:t>
            </w:r>
          </w:p>
        </w:tc>
        <w:tc>
          <w:tcPr>
            <w:tcW w:w="1870" w:type="dxa"/>
          </w:tcPr>
          <w:p w14:paraId="2B154953" w14:textId="77777777" w:rsidR="00B57652" w:rsidRDefault="00B57652" w:rsidP="007B0CDC">
            <w:r w:rsidRPr="00891888">
              <w:t>0.837390023</w:t>
            </w:r>
          </w:p>
        </w:tc>
        <w:tc>
          <w:tcPr>
            <w:tcW w:w="1870" w:type="dxa"/>
          </w:tcPr>
          <w:p w14:paraId="6AAAC0B7" w14:textId="77777777" w:rsidR="00B57652" w:rsidRDefault="00B57652" w:rsidP="007B0CDC">
            <w:r w:rsidRPr="00891888">
              <w:t>0</w:t>
            </w:r>
          </w:p>
        </w:tc>
      </w:tr>
      <w:tr w:rsidR="00B57652" w14:paraId="3D791ACF" w14:textId="77777777" w:rsidTr="00B57652">
        <w:tc>
          <w:tcPr>
            <w:tcW w:w="1870" w:type="dxa"/>
          </w:tcPr>
          <w:p w14:paraId="06DECC19" w14:textId="77777777" w:rsidR="00B57652" w:rsidRDefault="00B57652" w:rsidP="007B0CDC">
            <w:r w:rsidRPr="00891888">
              <w:t>FBgn0040297</w:t>
            </w:r>
          </w:p>
        </w:tc>
        <w:tc>
          <w:tcPr>
            <w:tcW w:w="1959" w:type="dxa"/>
          </w:tcPr>
          <w:p w14:paraId="2C489800" w14:textId="77777777" w:rsidR="00B57652" w:rsidRDefault="00B57652" w:rsidP="007B0CDC">
            <w:r w:rsidRPr="00891888">
              <w:t>Nhe2</w:t>
            </w:r>
          </w:p>
        </w:tc>
        <w:tc>
          <w:tcPr>
            <w:tcW w:w="1870" w:type="dxa"/>
          </w:tcPr>
          <w:p w14:paraId="77FC0553" w14:textId="77777777" w:rsidR="00B57652" w:rsidRDefault="00B57652" w:rsidP="007B0CDC">
            <w:r w:rsidRPr="00891888">
              <w:t>0.514089143</w:t>
            </w:r>
          </w:p>
        </w:tc>
        <w:tc>
          <w:tcPr>
            <w:tcW w:w="1870" w:type="dxa"/>
          </w:tcPr>
          <w:p w14:paraId="1A652C61" w14:textId="77777777" w:rsidR="00B57652" w:rsidRDefault="00B57652" w:rsidP="007B0CDC">
            <w:r w:rsidRPr="00891888">
              <w:t>0.836656337</w:t>
            </w:r>
          </w:p>
        </w:tc>
        <w:tc>
          <w:tcPr>
            <w:tcW w:w="1870" w:type="dxa"/>
          </w:tcPr>
          <w:p w14:paraId="36643604" w14:textId="77777777" w:rsidR="00B57652" w:rsidRDefault="00B57652" w:rsidP="007B0CDC">
            <w:r w:rsidRPr="00891888">
              <w:t>1</w:t>
            </w:r>
          </w:p>
        </w:tc>
      </w:tr>
      <w:tr w:rsidR="00B57652" w14:paraId="59F4FC2F" w14:textId="77777777" w:rsidTr="00B57652">
        <w:tc>
          <w:tcPr>
            <w:tcW w:w="1870" w:type="dxa"/>
          </w:tcPr>
          <w:p w14:paraId="6A064B7E" w14:textId="77777777" w:rsidR="00B57652" w:rsidRDefault="00B57652" w:rsidP="007B0CDC">
            <w:r w:rsidRPr="00891888">
              <w:t>FBgn0033769</w:t>
            </w:r>
          </w:p>
        </w:tc>
        <w:tc>
          <w:tcPr>
            <w:tcW w:w="1959" w:type="dxa"/>
          </w:tcPr>
          <w:p w14:paraId="0E8B07E1" w14:textId="77777777" w:rsidR="00B57652" w:rsidRDefault="00B57652" w:rsidP="007B0CDC">
            <w:r w:rsidRPr="00891888">
              <w:t>CG8768</w:t>
            </w:r>
          </w:p>
        </w:tc>
        <w:tc>
          <w:tcPr>
            <w:tcW w:w="1870" w:type="dxa"/>
          </w:tcPr>
          <w:p w14:paraId="06B9F3D2" w14:textId="77777777" w:rsidR="00B57652" w:rsidRDefault="00B57652" w:rsidP="007B0CDC">
            <w:r w:rsidRPr="00891888">
              <w:t>0.398935547</w:t>
            </w:r>
          </w:p>
        </w:tc>
        <w:tc>
          <w:tcPr>
            <w:tcW w:w="1870" w:type="dxa"/>
          </w:tcPr>
          <w:p w14:paraId="26CB71CB" w14:textId="77777777" w:rsidR="00B57652" w:rsidRDefault="00B57652" w:rsidP="007B0CDC">
            <w:r w:rsidRPr="00891888">
              <w:t>0.836641963</w:t>
            </w:r>
          </w:p>
        </w:tc>
        <w:tc>
          <w:tcPr>
            <w:tcW w:w="1870" w:type="dxa"/>
          </w:tcPr>
          <w:p w14:paraId="65D93C8E" w14:textId="77777777" w:rsidR="00B57652" w:rsidRDefault="00B57652" w:rsidP="007B0CDC">
            <w:r w:rsidRPr="00891888">
              <w:t>0</w:t>
            </w:r>
          </w:p>
        </w:tc>
      </w:tr>
      <w:tr w:rsidR="00B57652" w14:paraId="50861035" w14:textId="77777777" w:rsidTr="00B57652">
        <w:tc>
          <w:tcPr>
            <w:tcW w:w="1870" w:type="dxa"/>
          </w:tcPr>
          <w:p w14:paraId="267B86CB" w14:textId="77777777" w:rsidR="00B57652" w:rsidRDefault="00B57652" w:rsidP="007B0CDC">
            <w:r w:rsidRPr="00891888">
              <w:t>FBgn0264747</w:t>
            </w:r>
          </w:p>
        </w:tc>
        <w:tc>
          <w:tcPr>
            <w:tcW w:w="1959" w:type="dxa"/>
          </w:tcPr>
          <w:p w14:paraId="6BEEECEA" w14:textId="77777777" w:rsidR="00B57652" w:rsidRDefault="00B57652" w:rsidP="007B0CDC">
            <w:r w:rsidRPr="00891888">
              <w:t>CG44005</w:t>
            </w:r>
          </w:p>
        </w:tc>
        <w:tc>
          <w:tcPr>
            <w:tcW w:w="1870" w:type="dxa"/>
          </w:tcPr>
          <w:p w14:paraId="4803BEAD" w14:textId="77777777" w:rsidR="00B57652" w:rsidRDefault="00B57652" w:rsidP="007B0CDC">
            <w:r w:rsidRPr="00891888">
              <w:t>0.376280026</w:t>
            </w:r>
          </w:p>
        </w:tc>
        <w:tc>
          <w:tcPr>
            <w:tcW w:w="1870" w:type="dxa"/>
          </w:tcPr>
          <w:p w14:paraId="52B6BB74" w14:textId="77777777" w:rsidR="00B57652" w:rsidRDefault="00B57652" w:rsidP="007B0CDC">
            <w:r w:rsidRPr="00891888">
              <w:t>0.823734887</w:t>
            </w:r>
          </w:p>
        </w:tc>
        <w:tc>
          <w:tcPr>
            <w:tcW w:w="1870" w:type="dxa"/>
          </w:tcPr>
          <w:p w14:paraId="47422B5B" w14:textId="77777777" w:rsidR="00B57652" w:rsidRDefault="00B57652" w:rsidP="007B0CDC">
            <w:r w:rsidRPr="00891888">
              <w:t>0</w:t>
            </w:r>
          </w:p>
        </w:tc>
      </w:tr>
      <w:tr w:rsidR="00B57652" w14:paraId="4572697B" w14:textId="77777777" w:rsidTr="00B57652">
        <w:tc>
          <w:tcPr>
            <w:tcW w:w="1870" w:type="dxa"/>
          </w:tcPr>
          <w:p w14:paraId="4228AC67" w14:textId="77777777" w:rsidR="00B57652" w:rsidRDefault="00B57652" w:rsidP="007B0CDC">
            <w:r w:rsidRPr="00891888">
              <w:t>FBgn0085212</w:t>
            </w:r>
          </w:p>
        </w:tc>
        <w:tc>
          <w:tcPr>
            <w:tcW w:w="1959" w:type="dxa"/>
          </w:tcPr>
          <w:p w14:paraId="2D6ABB85" w14:textId="77777777" w:rsidR="00B57652" w:rsidRDefault="00B57652" w:rsidP="007B0CDC">
            <w:r w:rsidRPr="00891888">
              <w:t>CG34183</w:t>
            </w:r>
          </w:p>
        </w:tc>
        <w:tc>
          <w:tcPr>
            <w:tcW w:w="1870" w:type="dxa"/>
          </w:tcPr>
          <w:p w14:paraId="72A89775" w14:textId="77777777" w:rsidR="00B57652" w:rsidRDefault="00B57652" w:rsidP="007B0CDC">
            <w:r w:rsidRPr="00891888">
              <w:t>0.350035215</w:t>
            </w:r>
          </w:p>
        </w:tc>
        <w:tc>
          <w:tcPr>
            <w:tcW w:w="1870" w:type="dxa"/>
          </w:tcPr>
          <w:p w14:paraId="48C761E8" w14:textId="77777777" w:rsidR="00B57652" w:rsidRDefault="00B57652" w:rsidP="007B0CDC">
            <w:r w:rsidRPr="00891888">
              <w:t>0.814467673</w:t>
            </w:r>
          </w:p>
        </w:tc>
        <w:tc>
          <w:tcPr>
            <w:tcW w:w="1870" w:type="dxa"/>
          </w:tcPr>
          <w:p w14:paraId="2403EB9B" w14:textId="77777777" w:rsidR="00B57652" w:rsidRDefault="00B57652" w:rsidP="007B0CDC">
            <w:r w:rsidRPr="00891888">
              <w:t>0</w:t>
            </w:r>
          </w:p>
        </w:tc>
      </w:tr>
      <w:tr w:rsidR="00B57652" w14:paraId="751EBCEB" w14:textId="77777777" w:rsidTr="00B57652">
        <w:tc>
          <w:tcPr>
            <w:tcW w:w="1870" w:type="dxa"/>
          </w:tcPr>
          <w:p w14:paraId="51457B29" w14:textId="77777777" w:rsidR="00B57652" w:rsidRDefault="00B57652" w:rsidP="007B0CDC">
            <w:r w:rsidRPr="00891888">
              <w:t>FBgn0053276</w:t>
            </w:r>
          </w:p>
        </w:tc>
        <w:tc>
          <w:tcPr>
            <w:tcW w:w="1959" w:type="dxa"/>
          </w:tcPr>
          <w:p w14:paraId="7192A7D0" w14:textId="77777777" w:rsidR="00B57652" w:rsidRDefault="00B57652" w:rsidP="007B0CDC">
            <w:r w:rsidRPr="00891888">
              <w:t>CG33276</w:t>
            </w:r>
          </w:p>
        </w:tc>
        <w:tc>
          <w:tcPr>
            <w:tcW w:w="1870" w:type="dxa"/>
          </w:tcPr>
          <w:p w14:paraId="223CC130" w14:textId="77777777" w:rsidR="00B57652" w:rsidRDefault="00B57652" w:rsidP="007B0CDC">
            <w:r w:rsidRPr="00891888">
              <w:t>0.539271258</w:t>
            </w:r>
          </w:p>
        </w:tc>
        <w:tc>
          <w:tcPr>
            <w:tcW w:w="1870" w:type="dxa"/>
          </w:tcPr>
          <w:p w14:paraId="0FCC1433" w14:textId="77777777" w:rsidR="00B57652" w:rsidRDefault="00B57652" w:rsidP="007B0CDC">
            <w:r w:rsidRPr="00891888">
              <w:t>0.802944134</w:t>
            </w:r>
          </w:p>
        </w:tc>
        <w:tc>
          <w:tcPr>
            <w:tcW w:w="1870" w:type="dxa"/>
          </w:tcPr>
          <w:p w14:paraId="232FA020" w14:textId="77777777" w:rsidR="00B57652" w:rsidRDefault="00B57652" w:rsidP="007B0CDC">
            <w:r w:rsidRPr="00891888">
              <w:t>0</w:t>
            </w:r>
          </w:p>
        </w:tc>
      </w:tr>
      <w:tr w:rsidR="00B57652" w14:paraId="37DA6F42" w14:textId="77777777" w:rsidTr="00B57652">
        <w:tc>
          <w:tcPr>
            <w:tcW w:w="1870" w:type="dxa"/>
          </w:tcPr>
          <w:p w14:paraId="374286A5" w14:textId="77777777" w:rsidR="00B57652" w:rsidRDefault="00B57652" w:rsidP="007B0CDC">
            <w:r w:rsidRPr="00891888">
              <w:t>FBgn0262976</w:t>
            </w:r>
          </w:p>
        </w:tc>
        <w:tc>
          <w:tcPr>
            <w:tcW w:w="1959" w:type="dxa"/>
          </w:tcPr>
          <w:p w14:paraId="0E344AC6" w14:textId="77777777" w:rsidR="00B57652" w:rsidRDefault="00B57652" w:rsidP="007B0CDC">
            <w:proofErr w:type="spellStart"/>
            <w:r w:rsidRPr="00891888">
              <w:t>lawc</w:t>
            </w:r>
            <w:proofErr w:type="spellEnd"/>
          </w:p>
        </w:tc>
        <w:tc>
          <w:tcPr>
            <w:tcW w:w="1870" w:type="dxa"/>
          </w:tcPr>
          <w:p w14:paraId="072557D0" w14:textId="77777777" w:rsidR="00B57652" w:rsidRDefault="00B57652" w:rsidP="007B0CDC">
            <w:r w:rsidRPr="00891888">
              <w:t>0.426243988</w:t>
            </w:r>
          </w:p>
        </w:tc>
        <w:tc>
          <w:tcPr>
            <w:tcW w:w="1870" w:type="dxa"/>
          </w:tcPr>
          <w:p w14:paraId="3EA67DC9" w14:textId="77777777" w:rsidR="00B57652" w:rsidRDefault="00B57652" w:rsidP="007B0CDC">
            <w:r w:rsidRPr="00891888">
              <w:t>0.798398724</w:t>
            </w:r>
          </w:p>
        </w:tc>
        <w:tc>
          <w:tcPr>
            <w:tcW w:w="1870" w:type="dxa"/>
          </w:tcPr>
          <w:p w14:paraId="14345CD7" w14:textId="77777777" w:rsidR="00B57652" w:rsidRDefault="00B57652" w:rsidP="007B0CDC">
            <w:r w:rsidRPr="00891888">
              <w:t>1</w:t>
            </w:r>
          </w:p>
        </w:tc>
      </w:tr>
      <w:tr w:rsidR="00B57652" w14:paraId="3154D6C2" w14:textId="77777777" w:rsidTr="00B57652">
        <w:tc>
          <w:tcPr>
            <w:tcW w:w="1870" w:type="dxa"/>
          </w:tcPr>
          <w:p w14:paraId="51EB17EF" w14:textId="77777777" w:rsidR="00B57652" w:rsidRDefault="00B57652" w:rsidP="007B0CDC">
            <w:r w:rsidRPr="00891888">
              <w:t>FBgn0039271</w:t>
            </w:r>
          </w:p>
        </w:tc>
        <w:tc>
          <w:tcPr>
            <w:tcW w:w="1959" w:type="dxa"/>
          </w:tcPr>
          <w:p w14:paraId="43020750" w14:textId="77777777" w:rsidR="00B57652" w:rsidRDefault="00B57652" w:rsidP="007B0CDC">
            <w:r w:rsidRPr="00891888">
              <w:t>CG11839</w:t>
            </w:r>
          </w:p>
        </w:tc>
        <w:tc>
          <w:tcPr>
            <w:tcW w:w="1870" w:type="dxa"/>
          </w:tcPr>
          <w:p w14:paraId="3FDF5996" w14:textId="77777777" w:rsidR="00B57652" w:rsidRDefault="00B57652" w:rsidP="007B0CDC">
            <w:r w:rsidRPr="00891888">
              <w:t>0.294423777</w:t>
            </w:r>
          </w:p>
        </w:tc>
        <w:tc>
          <w:tcPr>
            <w:tcW w:w="1870" w:type="dxa"/>
          </w:tcPr>
          <w:p w14:paraId="767C9AF1" w14:textId="77777777" w:rsidR="00B57652" w:rsidRDefault="00B57652" w:rsidP="007B0CDC">
            <w:r w:rsidRPr="00891888">
              <w:t>0.794165439</w:t>
            </w:r>
          </w:p>
        </w:tc>
        <w:tc>
          <w:tcPr>
            <w:tcW w:w="1870" w:type="dxa"/>
          </w:tcPr>
          <w:p w14:paraId="25510C62" w14:textId="77777777" w:rsidR="00B57652" w:rsidRDefault="00B57652" w:rsidP="007B0CDC">
            <w:r w:rsidRPr="00891888">
              <w:t>0</w:t>
            </w:r>
          </w:p>
        </w:tc>
      </w:tr>
      <w:tr w:rsidR="00B57652" w14:paraId="7B5B3915" w14:textId="77777777" w:rsidTr="00B57652">
        <w:tc>
          <w:tcPr>
            <w:tcW w:w="1870" w:type="dxa"/>
          </w:tcPr>
          <w:p w14:paraId="1EBF8B13" w14:textId="77777777" w:rsidR="00B57652" w:rsidRDefault="00B57652" w:rsidP="007B0CDC">
            <w:r w:rsidRPr="00891888">
              <w:t>FBgn0052278</w:t>
            </w:r>
          </w:p>
        </w:tc>
        <w:tc>
          <w:tcPr>
            <w:tcW w:w="1959" w:type="dxa"/>
          </w:tcPr>
          <w:p w14:paraId="35470D07" w14:textId="77777777" w:rsidR="00B57652" w:rsidRDefault="00B57652" w:rsidP="007B0CDC">
            <w:r w:rsidRPr="00891888">
              <w:t>CG32278</w:t>
            </w:r>
          </w:p>
        </w:tc>
        <w:tc>
          <w:tcPr>
            <w:tcW w:w="1870" w:type="dxa"/>
          </w:tcPr>
          <w:p w14:paraId="01CB9712" w14:textId="77777777" w:rsidR="00B57652" w:rsidRDefault="00B57652" w:rsidP="007B0CDC">
            <w:r w:rsidRPr="00891888">
              <w:t>0.423332454</w:t>
            </w:r>
          </w:p>
        </w:tc>
        <w:tc>
          <w:tcPr>
            <w:tcW w:w="1870" w:type="dxa"/>
          </w:tcPr>
          <w:p w14:paraId="7A6F32A0" w14:textId="77777777" w:rsidR="00B57652" w:rsidRDefault="00B57652" w:rsidP="007B0CDC">
            <w:r w:rsidRPr="00891888">
              <w:t>0.793823332</w:t>
            </w:r>
          </w:p>
        </w:tc>
        <w:tc>
          <w:tcPr>
            <w:tcW w:w="1870" w:type="dxa"/>
          </w:tcPr>
          <w:p w14:paraId="16F620F6" w14:textId="77777777" w:rsidR="00B57652" w:rsidRDefault="00B57652" w:rsidP="007B0CDC">
            <w:r w:rsidRPr="00891888">
              <w:t>0</w:t>
            </w:r>
          </w:p>
        </w:tc>
      </w:tr>
      <w:tr w:rsidR="00B57652" w14:paraId="35D92E89" w14:textId="77777777" w:rsidTr="00B57652">
        <w:tc>
          <w:tcPr>
            <w:tcW w:w="1870" w:type="dxa"/>
          </w:tcPr>
          <w:p w14:paraId="75A9D1E9" w14:textId="77777777" w:rsidR="00B57652" w:rsidRDefault="00B57652" w:rsidP="007B0CDC">
            <w:r w:rsidRPr="00891888">
              <w:t>FBgn0259722</w:t>
            </w:r>
          </w:p>
        </w:tc>
        <w:tc>
          <w:tcPr>
            <w:tcW w:w="1959" w:type="dxa"/>
          </w:tcPr>
          <w:p w14:paraId="0EE6DE72" w14:textId="77777777" w:rsidR="00B57652" w:rsidRDefault="00B57652" w:rsidP="007B0CDC">
            <w:r w:rsidRPr="00891888">
              <w:t>CG42376</w:t>
            </w:r>
          </w:p>
        </w:tc>
        <w:tc>
          <w:tcPr>
            <w:tcW w:w="1870" w:type="dxa"/>
          </w:tcPr>
          <w:p w14:paraId="49F06633" w14:textId="77777777" w:rsidR="00B57652" w:rsidRDefault="00B57652" w:rsidP="007B0CDC">
            <w:r w:rsidRPr="00891888">
              <w:t>0.511348997</w:t>
            </w:r>
          </w:p>
        </w:tc>
        <w:tc>
          <w:tcPr>
            <w:tcW w:w="1870" w:type="dxa"/>
          </w:tcPr>
          <w:p w14:paraId="268D8181" w14:textId="77777777" w:rsidR="00B57652" w:rsidRDefault="00B57652" w:rsidP="007B0CDC">
            <w:r w:rsidRPr="00891888">
              <w:t>0.791043359</w:t>
            </w:r>
          </w:p>
        </w:tc>
        <w:tc>
          <w:tcPr>
            <w:tcW w:w="1870" w:type="dxa"/>
          </w:tcPr>
          <w:p w14:paraId="1DADF693" w14:textId="77777777" w:rsidR="00B57652" w:rsidRDefault="00B57652" w:rsidP="007B0CDC">
            <w:r w:rsidRPr="00891888">
              <w:t>0</w:t>
            </w:r>
          </w:p>
        </w:tc>
      </w:tr>
      <w:tr w:rsidR="00B57652" w14:paraId="7D8F32DA" w14:textId="77777777" w:rsidTr="00B57652">
        <w:tc>
          <w:tcPr>
            <w:tcW w:w="1870" w:type="dxa"/>
          </w:tcPr>
          <w:p w14:paraId="67DAFC08" w14:textId="77777777" w:rsidR="00B57652" w:rsidRDefault="00B57652" w:rsidP="007B0CDC">
            <w:r w:rsidRPr="00891888">
              <w:t>FBgn0266199</w:t>
            </w:r>
          </w:p>
        </w:tc>
        <w:tc>
          <w:tcPr>
            <w:tcW w:w="1959" w:type="dxa"/>
          </w:tcPr>
          <w:p w14:paraId="5703BCEF" w14:textId="77777777" w:rsidR="00B57652" w:rsidRDefault="00B57652" w:rsidP="007B0CDC">
            <w:r w:rsidRPr="00891888">
              <w:t>CR44894</w:t>
            </w:r>
          </w:p>
        </w:tc>
        <w:tc>
          <w:tcPr>
            <w:tcW w:w="1870" w:type="dxa"/>
          </w:tcPr>
          <w:p w14:paraId="45740A98" w14:textId="77777777" w:rsidR="00B57652" w:rsidRDefault="00B57652" w:rsidP="007B0CDC">
            <w:r w:rsidRPr="00891888">
              <w:t>0.443831778</w:t>
            </w:r>
          </w:p>
        </w:tc>
        <w:tc>
          <w:tcPr>
            <w:tcW w:w="1870" w:type="dxa"/>
          </w:tcPr>
          <w:p w14:paraId="0FC74708" w14:textId="77777777" w:rsidR="00B57652" w:rsidRDefault="00B57652" w:rsidP="007B0CDC">
            <w:r w:rsidRPr="00891888">
              <w:t>0.786400058</w:t>
            </w:r>
          </w:p>
        </w:tc>
        <w:tc>
          <w:tcPr>
            <w:tcW w:w="1870" w:type="dxa"/>
          </w:tcPr>
          <w:p w14:paraId="6AFCC144" w14:textId="77777777" w:rsidR="00B57652" w:rsidRDefault="00B57652" w:rsidP="007B0CDC">
            <w:r w:rsidRPr="00891888">
              <w:t>1</w:t>
            </w:r>
          </w:p>
        </w:tc>
      </w:tr>
      <w:tr w:rsidR="00B57652" w14:paraId="421CD987" w14:textId="77777777" w:rsidTr="00B57652">
        <w:tc>
          <w:tcPr>
            <w:tcW w:w="1870" w:type="dxa"/>
          </w:tcPr>
          <w:p w14:paraId="799EDDC9" w14:textId="77777777" w:rsidR="00B57652" w:rsidRDefault="00B57652" w:rsidP="007B0CDC">
            <w:r w:rsidRPr="00891888">
              <w:t>FBgn0012051</w:t>
            </w:r>
          </w:p>
        </w:tc>
        <w:tc>
          <w:tcPr>
            <w:tcW w:w="1959" w:type="dxa"/>
          </w:tcPr>
          <w:p w14:paraId="5EAF6D51" w14:textId="77777777" w:rsidR="00B57652" w:rsidRDefault="00B57652" w:rsidP="007B0CDC">
            <w:proofErr w:type="spellStart"/>
            <w:r w:rsidRPr="00891888">
              <w:t>CalpA</w:t>
            </w:r>
            <w:proofErr w:type="spellEnd"/>
          </w:p>
        </w:tc>
        <w:tc>
          <w:tcPr>
            <w:tcW w:w="1870" w:type="dxa"/>
          </w:tcPr>
          <w:p w14:paraId="0B019BAA" w14:textId="77777777" w:rsidR="00B57652" w:rsidRDefault="00B57652" w:rsidP="007B0CDC">
            <w:r w:rsidRPr="00891888">
              <w:t>0.265686652</w:t>
            </w:r>
          </w:p>
        </w:tc>
        <w:tc>
          <w:tcPr>
            <w:tcW w:w="1870" w:type="dxa"/>
          </w:tcPr>
          <w:p w14:paraId="57BD7710" w14:textId="77777777" w:rsidR="00B57652" w:rsidRDefault="00B57652" w:rsidP="007B0CDC">
            <w:r w:rsidRPr="00891888">
              <w:t>0.777557847</w:t>
            </w:r>
          </w:p>
        </w:tc>
        <w:tc>
          <w:tcPr>
            <w:tcW w:w="1870" w:type="dxa"/>
          </w:tcPr>
          <w:p w14:paraId="1A8D8465" w14:textId="77777777" w:rsidR="00B57652" w:rsidRDefault="00B57652" w:rsidP="007B0CDC">
            <w:r w:rsidRPr="00891888">
              <w:t>0</w:t>
            </w:r>
          </w:p>
        </w:tc>
      </w:tr>
      <w:tr w:rsidR="00B57652" w14:paraId="4F210000" w14:textId="77777777" w:rsidTr="00B57652">
        <w:tc>
          <w:tcPr>
            <w:tcW w:w="1870" w:type="dxa"/>
          </w:tcPr>
          <w:p w14:paraId="67D1EAC7" w14:textId="77777777" w:rsidR="00B57652" w:rsidRDefault="00B57652" w:rsidP="007B0CDC">
            <w:r w:rsidRPr="00891888">
              <w:t>FBgn0037667</w:t>
            </w:r>
          </w:p>
        </w:tc>
        <w:tc>
          <w:tcPr>
            <w:tcW w:w="1959" w:type="dxa"/>
          </w:tcPr>
          <w:p w14:paraId="7B28D338" w14:textId="77777777" w:rsidR="00B57652" w:rsidRDefault="00B57652" w:rsidP="007B0CDC">
            <w:r w:rsidRPr="00891888">
              <w:t>CG16734</w:t>
            </w:r>
          </w:p>
        </w:tc>
        <w:tc>
          <w:tcPr>
            <w:tcW w:w="1870" w:type="dxa"/>
          </w:tcPr>
          <w:p w14:paraId="683C0001" w14:textId="77777777" w:rsidR="00B57652" w:rsidRDefault="00B57652" w:rsidP="007B0CDC">
            <w:r w:rsidRPr="00891888">
              <w:t>0.270378094</w:t>
            </w:r>
          </w:p>
        </w:tc>
        <w:tc>
          <w:tcPr>
            <w:tcW w:w="1870" w:type="dxa"/>
          </w:tcPr>
          <w:p w14:paraId="60D91F85" w14:textId="77777777" w:rsidR="00B57652" w:rsidRDefault="00B57652" w:rsidP="007B0CDC">
            <w:r w:rsidRPr="00891888">
              <w:t>0.772342669</w:t>
            </w:r>
          </w:p>
        </w:tc>
        <w:tc>
          <w:tcPr>
            <w:tcW w:w="1870" w:type="dxa"/>
          </w:tcPr>
          <w:p w14:paraId="049B2682" w14:textId="77777777" w:rsidR="00B57652" w:rsidRDefault="00B57652" w:rsidP="007B0CDC">
            <w:r w:rsidRPr="00891888">
              <w:t>0</w:t>
            </w:r>
          </w:p>
        </w:tc>
      </w:tr>
      <w:tr w:rsidR="00B57652" w14:paraId="1475DC92" w14:textId="77777777" w:rsidTr="00B57652">
        <w:tc>
          <w:tcPr>
            <w:tcW w:w="1870" w:type="dxa"/>
          </w:tcPr>
          <w:p w14:paraId="4009D15F" w14:textId="77777777" w:rsidR="00B57652" w:rsidRDefault="00B57652" w:rsidP="007B0CDC">
            <w:r w:rsidRPr="00891888">
              <w:t>FBgn0033252</w:t>
            </w:r>
          </w:p>
        </w:tc>
        <w:tc>
          <w:tcPr>
            <w:tcW w:w="1959" w:type="dxa"/>
          </w:tcPr>
          <w:p w14:paraId="53B20D64" w14:textId="77777777" w:rsidR="00B57652" w:rsidRDefault="00B57652" w:rsidP="007B0CDC">
            <w:r w:rsidRPr="00891888">
              <w:t>CG12769</w:t>
            </w:r>
          </w:p>
        </w:tc>
        <w:tc>
          <w:tcPr>
            <w:tcW w:w="1870" w:type="dxa"/>
          </w:tcPr>
          <w:p w14:paraId="70B89409" w14:textId="77777777" w:rsidR="00B57652" w:rsidRDefault="00B57652" w:rsidP="007B0CDC">
            <w:r w:rsidRPr="00891888">
              <w:t>0.457272663</w:t>
            </w:r>
          </w:p>
        </w:tc>
        <w:tc>
          <w:tcPr>
            <w:tcW w:w="1870" w:type="dxa"/>
          </w:tcPr>
          <w:p w14:paraId="74140DE2" w14:textId="77777777" w:rsidR="00B57652" w:rsidRDefault="00B57652" w:rsidP="007B0CDC">
            <w:r w:rsidRPr="00891888">
              <w:t>0.767835192</w:t>
            </w:r>
          </w:p>
        </w:tc>
        <w:tc>
          <w:tcPr>
            <w:tcW w:w="1870" w:type="dxa"/>
          </w:tcPr>
          <w:p w14:paraId="4065979B" w14:textId="77777777" w:rsidR="00B57652" w:rsidRDefault="00B57652" w:rsidP="007B0CDC">
            <w:r w:rsidRPr="00891888">
              <w:t>1</w:t>
            </w:r>
          </w:p>
        </w:tc>
      </w:tr>
      <w:tr w:rsidR="00B57652" w14:paraId="484A1CA7" w14:textId="77777777" w:rsidTr="00B57652">
        <w:tc>
          <w:tcPr>
            <w:tcW w:w="1870" w:type="dxa"/>
          </w:tcPr>
          <w:p w14:paraId="089B768E" w14:textId="77777777" w:rsidR="00B57652" w:rsidRDefault="00B57652" w:rsidP="007B0CDC">
            <w:r w:rsidRPr="00891888">
              <w:t>FBgn0261437</w:t>
            </w:r>
          </w:p>
        </w:tc>
        <w:tc>
          <w:tcPr>
            <w:tcW w:w="1959" w:type="dxa"/>
          </w:tcPr>
          <w:p w14:paraId="4F1FCAD3" w14:textId="77777777" w:rsidR="00B57652" w:rsidRDefault="00B57652" w:rsidP="007B0CDC">
            <w:r w:rsidRPr="00891888">
              <w:t>CSN8</w:t>
            </w:r>
          </w:p>
        </w:tc>
        <w:tc>
          <w:tcPr>
            <w:tcW w:w="1870" w:type="dxa"/>
          </w:tcPr>
          <w:p w14:paraId="11B4E50F" w14:textId="77777777" w:rsidR="00B57652" w:rsidRDefault="00B57652" w:rsidP="007B0CDC">
            <w:r w:rsidRPr="00891888">
              <w:t>0.281209641</w:t>
            </w:r>
          </w:p>
        </w:tc>
        <w:tc>
          <w:tcPr>
            <w:tcW w:w="1870" w:type="dxa"/>
          </w:tcPr>
          <w:p w14:paraId="63C43335" w14:textId="77777777" w:rsidR="00B57652" w:rsidRDefault="00B57652" w:rsidP="007B0CDC">
            <w:r w:rsidRPr="00891888">
              <w:t>0.759323597</w:t>
            </w:r>
          </w:p>
        </w:tc>
        <w:tc>
          <w:tcPr>
            <w:tcW w:w="1870" w:type="dxa"/>
          </w:tcPr>
          <w:p w14:paraId="78ED7262" w14:textId="77777777" w:rsidR="00B57652" w:rsidRDefault="00B57652" w:rsidP="007B0CDC">
            <w:r w:rsidRPr="00891888">
              <w:t>1</w:t>
            </w:r>
          </w:p>
        </w:tc>
      </w:tr>
      <w:tr w:rsidR="00B57652" w14:paraId="7BD0FFE6" w14:textId="77777777" w:rsidTr="00B57652">
        <w:tc>
          <w:tcPr>
            <w:tcW w:w="1870" w:type="dxa"/>
          </w:tcPr>
          <w:p w14:paraId="5E3A00AB" w14:textId="77777777" w:rsidR="00B57652" w:rsidRDefault="00B57652" w:rsidP="007B0CDC">
            <w:r w:rsidRPr="00891888">
              <w:t>FBgn0036191</w:t>
            </w:r>
          </w:p>
        </w:tc>
        <w:tc>
          <w:tcPr>
            <w:tcW w:w="1959" w:type="dxa"/>
          </w:tcPr>
          <w:p w14:paraId="72387D54" w14:textId="77777777" w:rsidR="00B57652" w:rsidRDefault="00B57652" w:rsidP="007B0CDC">
            <w:proofErr w:type="spellStart"/>
            <w:r w:rsidRPr="00891888">
              <w:t>Sug</w:t>
            </w:r>
            <w:proofErr w:type="spellEnd"/>
          </w:p>
        </w:tc>
        <w:tc>
          <w:tcPr>
            <w:tcW w:w="1870" w:type="dxa"/>
          </w:tcPr>
          <w:p w14:paraId="7C2CFE37" w14:textId="77777777" w:rsidR="00B57652" w:rsidRDefault="00B57652" w:rsidP="007B0CDC">
            <w:r w:rsidRPr="00891888">
              <w:t>0.507253777</w:t>
            </w:r>
          </w:p>
        </w:tc>
        <w:tc>
          <w:tcPr>
            <w:tcW w:w="1870" w:type="dxa"/>
          </w:tcPr>
          <w:p w14:paraId="65218A2D" w14:textId="77777777" w:rsidR="00B57652" w:rsidRDefault="00B57652" w:rsidP="007B0CDC">
            <w:r w:rsidRPr="00891888">
              <w:t>0.756193277</w:t>
            </w:r>
          </w:p>
        </w:tc>
        <w:tc>
          <w:tcPr>
            <w:tcW w:w="1870" w:type="dxa"/>
          </w:tcPr>
          <w:p w14:paraId="52BEC679" w14:textId="77777777" w:rsidR="00B57652" w:rsidRDefault="00B57652" w:rsidP="007B0CDC">
            <w:r w:rsidRPr="00891888">
              <w:t>0</w:t>
            </w:r>
          </w:p>
        </w:tc>
      </w:tr>
      <w:tr w:rsidR="00B57652" w14:paraId="63B5E219" w14:textId="77777777" w:rsidTr="00B57652">
        <w:tc>
          <w:tcPr>
            <w:tcW w:w="1870" w:type="dxa"/>
          </w:tcPr>
          <w:p w14:paraId="1BF602A2" w14:textId="77777777" w:rsidR="00B57652" w:rsidRDefault="00B57652" w:rsidP="007B0CDC">
            <w:r w:rsidRPr="00891888">
              <w:lastRenderedPageBreak/>
              <w:t>FBgn0037617</w:t>
            </w:r>
          </w:p>
        </w:tc>
        <w:tc>
          <w:tcPr>
            <w:tcW w:w="1959" w:type="dxa"/>
          </w:tcPr>
          <w:p w14:paraId="47CFBFDE" w14:textId="77777777" w:rsidR="00B57652" w:rsidRDefault="00B57652" w:rsidP="007B0CDC">
            <w:r w:rsidRPr="00891888">
              <w:t>CG8145</w:t>
            </w:r>
          </w:p>
        </w:tc>
        <w:tc>
          <w:tcPr>
            <w:tcW w:w="1870" w:type="dxa"/>
          </w:tcPr>
          <w:p w14:paraId="08007846" w14:textId="77777777" w:rsidR="00B57652" w:rsidRDefault="00B57652" w:rsidP="007B0CDC">
            <w:r w:rsidRPr="00891888">
              <w:t>0.325274032</w:t>
            </w:r>
          </w:p>
        </w:tc>
        <w:tc>
          <w:tcPr>
            <w:tcW w:w="1870" w:type="dxa"/>
          </w:tcPr>
          <w:p w14:paraId="1512D9FE" w14:textId="77777777" w:rsidR="00B57652" w:rsidRDefault="00B57652" w:rsidP="007B0CDC">
            <w:r w:rsidRPr="00891888">
              <w:t>0.751948532</w:t>
            </w:r>
          </w:p>
        </w:tc>
        <w:tc>
          <w:tcPr>
            <w:tcW w:w="1870" w:type="dxa"/>
          </w:tcPr>
          <w:p w14:paraId="0F41A078" w14:textId="77777777" w:rsidR="00B57652" w:rsidRDefault="00B57652" w:rsidP="007B0CDC">
            <w:r w:rsidRPr="00891888">
              <w:t>0</w:t>
            </w:r>
          </w:p>
        </w:tc>
      </w:tr>
      <w:tr w:rsidR="00B57652" w14:paraId="2BC3883D" w14:textId="77777777" w:rsidTr="00B57652">
        <w:tc>
          <w:tcPr>
            <w:tcW w:w="1870" w:type="dxa"/>
          </w:tcPr>
          <w:p w14:paraId="53AFD65C" w14:textId="77777777" w:rsidR="00B57652" w:rsidRDefault="00B57652" w:rsidP="007B0CDC">
            <w:r w:rsidRPr="00891888">
              <w:t>FBgn0032202</w:t>
            </w:r>
          </w:p>
        </w:tc>
        <w:tc>
          <w:tcPr>
            <w:tcW w:w="1959" w:type="dxa"/>
          </w:tcPr>
          <w:p w14:paraId="1BBF7C3D" w14:textId="77777777" w:rsidR="00B57652" w:rsidRDefault="00B57652" w:rsidP="007B0CDC">
            <w:r w:rsidRPr="00891888">
              <w:t>CG18619</w:t>
            </w:r>
          </w:p>
        </w:tc>
        <w:tc>
          <w:tcPr>
            <w:tcW w:w="1870" w:type="dxa"/>
          </w:tcPr>
          <w:p w14:paraId="1C0DEA75" w14:textId="77777777" w:rsidR="00B57652" w:rsidRDefault="00B57652" w:rsidP="007B0CDC">
            <w:r w:rsidRPr="00891888">
              <w:t>0.375029839</w:t>
            </w:r>
          </w:p>
        </w:tc>
        <w:tc>
          <w:tcPr>
            <w:tcW w:w="1870" w:type="dxa"/>
          </w:tcPr>
          <w:p w14:paraId="5CE84A1E" w14:textId="77777777" w:rsidR="00B57652" w:rsidRDefault="00B57652" w:rsidP="007B0CDC">
            <w:r w:rsidRPr="00891888">
              <w:t>0.751789457</w:t>
            </w:r>
          </w:p>
        </w:tc>
        <w:tc>
          <w:tcPr>
            <w:tcW w:w="1870" w:type="dxa"/>
          </w:tcPr>
          <w:p w14:paraId="567042E7" w14:textId="77777777" w:rsidR="00B57652" w:rsidRDefault="00B57652" w:rsidP="007B0CDC">
            <w:r w:rsidRPr="00891888">
              <w:t>1</w:t>
            </w:r>
          </w:p>
        </w:tc>
      </w:tr>
      <w:tr w:rsidR="00B57652" w14:paraId="2C71F288" w14:textId="77777777" w:rsidTr="00B57652">
        <w:tc>
          <w:tcPr>
            <w:tcW w:w="1870" w:type="dxa"/>
          </w:tcPr>
          <w:p w14:paraId="074E4A5B" w14:textId="77777777" w:rsidR="00B57652" w:rsidRDefault="00B57652" w:rsidP="007B0CDC">
            <w:r w:rsidRPr="00891888">
              <w:t>FBgn0037009</w:t>
            </w:r>
          </w:p>
        </w:tc>
        <w:tc>
          <w:tcPr>
            <w:tcW w:w="1959" w:type="dxa"/>
          </w:tcPr>
          <w:p w14:paraId="61872F64" w14:textId="77777777" w:rsidR="00B57652" w:rsidRDefault="00B57652" w:rsidP="007B0CDC">
            <w:r w:rsidRPr="00891888">
              <w:t>CG5104</w:t>
            </w:r>
          </w:p>
        </w:tc>
        <w:tc>
          <w:tcPr>
            <w:tcW w:w="1870" w:type="dxa"/>
          </w:tcPr>
          <w:p w14:paraId="1A320139" w14:textId="77777777" w:rsidR="00B57652" w:rsidRDefault="00B57652" w:rsidP="007B0CDC">
            <w:r w:rsidRPr="00891888">
              <w:t>0.48024675</w:t>
            </w:r>
          </w:p>
        </w:tc>
        <w:tc>
          <w:tcPr>
            <w:tcW w:w="1870" w:type="dxa"/>
          </w:tcPr>
          <w:p w14:paraId="0B659EC8" w14:textId="77777777" w:rsidR="00B57652" w:rsidRDefault="00B57652" w:rsidP="007B0CDC">
            <w:r w:rsidRPr="00891888">
              <w:t>0.749435182</w:t>
            </w:r>
          </w:p>
        </w:tc>
        <w:tc>
          <w:tcPr>
            <w:tcW w:w="1870" w:type="dxa"/>
          </w:tcPr>
          <w:p w14:paraId="5489258A" w14:textId="77777777" w:rsidR="00B57652" w:rsidRDefault="00B57652" w:rsidP="007B0CDC">
            <w:r w:rsidRPr="00891888">
              <w:t>0</w:t>
            </w:r>
          </w:p>
        </w:tc>
      </w:tr>
      <w:tr w:rsidR="00B57652" w14:paraId="662FEF35" w14:textId="77777777" w:rsidTr="00B57652">
        <w:tc>
          <w:tcPr>
            <w:tcW w:w="1870" w:type="dxa"/>
          </w:tcPr>
          <w:p w14:paraId="2A720541" w14:textId="77777777" w:rsidR="00B57652" w:rsidRDefault="00B57652" w:rsidP="007B0CDC">
            <w:r w:rsidRPr="00891888">
              <w:t>FBgn0029503</w:t>
            </w:r>
          </w:p>
        </w:tc>
        <w:tc>
          <w:tcPr>
            <w:tcW w:w="1959" w:type="dxa"/>
          </w:tcPr>
          <w:p w14:paraId="73404AC7" w14:textId="77777777" w:rsidR="00B57652" w:rsidRDefault="00B57652" w:rsidP="007B0CDC">
            <w:r w:rsidRPr="00891888">
              <w:t>CHORD</w:t>
            </w:r>
          </w:p>
        </w:tc>
        <w:tc>
          <w:tcPr>
            <w:tcW w:w="1870" w:type="dxa"/>
          </w:tcPr>
          <w:p w14:paraId="0481AF08" w14:textId="77777777" w:rsidR="00B57652" w:rsidRDefault="00B57652" w:rsidP="007B0CDC">
            <w:r w:rsidRPr="00891888">
              <w:t>0.374986481</w:t>
            </w:r>
          </w:p>
        </w:tc>
        <w:tc>
          <w:tcPr>
            <w:tcW w:w="1870" w:type="dxa"/>
          </w:tcPr>
          <w:p w14:paraId="7E246765" w14:textId="77777777" w:rsidR="00B57652" w:rsidRDefault="00B57652" w:rsidP="007B0CDC">
            <w:r w:rsidRPr="00891888">
              <w:t>0.748838046</w:t>
            </w:r>
          </w:p>
        </w:tc>
        <w:tc>
          <w:tcPr>
            <w:tcW w:w="1870" w:type="dxa"/>
          </w:tcPr>
          <w:p w14:paraId="559F9550" w14:textId="77777777" w:rsidR="00B57652" w:rsidRDefault="00B57652" w:rsidP="007B0CDC">
            <w:r w:rsidRPr="00891888">
              <w:t>0</w:t>
            </w:r>
          </w:p>
        </w:tc>
      </w:tr>
      <w:tr w:rsidR="00B57652" w14:paraId="398CBBD5" w14:textId="77777777" w:rsidTr="00B57652">
        <w:tc>
          <w:tcPr>
            <w:tcW w:w="1870" w:type="dxa"/>
          </w:tcPr>
          <w:p w14:paraId="57F8B997" w14:textId="77777777" w:rsidR="00B57652" w:rsidRDefault="00B57652" w:rsidP="007B0CDC">
            <w:r w:rsidRPr="00891888">
              <w:t>FBgn0032988</w:t>
            </w:r>
          </w:p>
        </w:tc>
        <w:tc>
          <w:tcPr>
            <w:tcW w:w="1959" w:type="dxa"/>
          </w:tcPr>
          <w:p w14:paraId="7BF4C0ED" w14:textId="77777777" w:rsidR="00B57652" w:rsidRDefault="00B57652" w:rsidP="007B0CDC">
            <w:proofErr w:type="spellStart"/>
            <w:r w:rsidRPr="00891888">
              <w:t>Tif</w:t>
            </w:r>
            <w:proofErr w:type="spellEnd"/>
            <w:r w:rsidRPr="00891888">
              <w:t>-IA</w:t>
            </w:r>
          </w:p>
        </w:tc>
        <w:tc>
          <w:tcPr>
            <w:tcW w:w="1870" w:type="dxa"/>
          </w:tcPr>
          <w:p w14:paraId="779A3396" w14:textId="77777777" w:rsidR="00B57652" w:rsidRDefault="00B57652" w:rsidP="007B0CDC">
            <w:r w:rsidRPr="00891888">
              <w:t>0.433883002</w:t>
            </w:r>
          </w:p>
        </w:tc>
        <w:tc>
          <w:tcPr>
            <w:tcW w:w="1870" w:type="dxa"/>
          </w:tcPr>
          <w:p w14:paraId="71BA0C7B" w14:textId="77777777" w:rsidR="00B57652" w:rsidRDefault="00B57652" w:rsidP="007B0CDC">
            <w:r w:rsidRPr="00891888">
              <w:t>0.747111462</w:t>
            </w:r>
          </w:p>
        </w:tc>
        <w:tc>
          <w:tcPr>
            <w:tcW w:w="1870" w:type="dxa"/>
          </w:tcPr>
          <w:p w14:paraId="097DC8CB" w14:textId="77777777" w:rsidR="00B57652" w:rsidRDefault="00B57652" w:rsidP="007B0CDC">
            <w:r w:rsidRPr="00891888">
              <w:t>1</w:t>
            </w:r>
          </w:p>
        </w:tc>
      </w:tr>
      <w:tr w:rsidR="00B57652" w14:paraId="04BBB557" w14:textId="77777777" w:rsidTr="00B57652">
        <w:tc>
          <w:tcPr>
            <w:tcW w:w="1870" w:type="dxa"/>
          </w:tcPr>
          <w:p w14:paraId="670EBB09" w14:textId="77777777" w:rsidR="00B57652" w:rsidRDefault="00B57652" w:rsidP="007B0CDC">
            <w:r w:rsidRPr="00891888">
              <w:t>FBgn0004908</w:t>
            </w:r>
          </w:p>
        </w:tc>
        <w:tc>
          <w:tcPr>
            <w:tcW w:w="1959" w:type="dxa"/>
          </w:tcPr>
          <w:p w14:paraId="3B2A2E3F" w14:textId="77777777" w:rsidR="00B57652" w:rsidRDefault="00B57652" w:rsidP="007B0CDC">
            <w:r w:rsidRPr="00891888">
              <w:t>Arl2</w:t>
            </w:r>
          </w:p>
        </w:tc>
        <w:tc>
          <w:tcPr>
            <w:tcW w:w="1870" w:type="dxa"/>
          </w:tcPr>
          <w:p w14:paraId="5C3D08E4" w14:textId="77777777" w:rsidR="00B57652" w:rsidRDefault="00B57652" w:rsidP="007B0CDC">
            <w:r w:rsidRPr="00891888">
              <w:t>0.37791041</w:t>
            </w:r>
          </w:p>
        </w:tc>
        <w:tc>
          <w:tcPr>
            <w:tcW w:w="1870" w:type="dxa"/>
          </w:tcPr>
          <w:p w14:paraId="2C8B0326" w14:textId="77777777" w:rsidR="00B57652" w:rsidRDefault="00B57652" w:rsidP="007B0CDC">
            <w:r w:rsidRPr="00891888">
              <w:t>0.741307043</w:t>
            </w:r>
          </w:p>
        </w:tc>
        <w:tc>
          <w:tcPr>
            <w:tcW w:w="1870" w:type="dxa"/>
          </w:tcPr>
          <w:p w14:paraId="6C0486FE" w14:textId="77777777" w:rsidR="00B57652" w:rsidRDefault="00B57652" w:rsidP="007B0CDC">
            <w:r w:rsidRPr="00891888">
              <w:t>0</w:t>
            </w:r>
          </w:p>
        </w:tc>
      </w:tr>
      <w:tr w:rsidR="00B57652" w14:paraId="7AD07238" w14:textId="77777777" w:rsidTr="00B57652">
        <w:tc>
          <w:tcPr>
            <w:tcW w:w="1870" w:type="dxa"/>
          </w:tcPr>
          <w:p w14:paraId="30286FD9" w14:textId="77777777" w:rsidR="00B57652" w:rsidRDefault="00B57652" w:rsidP="007B0CDC">
            <w:r w:rsidRPr="00891888">
              <w:t>FBgn0011241</w:t>
            </w:r>
          </w:p>
        </w:tc>
        <w:tc>
          <w:tcPr>
            <w:tcW w:w="1959" w:type="dxa"/>
          </w:tcPr>
          <w:p w14:paraId="1A5795E0" w14:textId="77777777" w:rsidR="00B57652" w:rsidRDefault="00B57652" w:rsidP="007B0CDC">
            <w:proofErr w:type="spellStart"/>
            <w:r w:rsidRPr="00891888">
              <w:t>cbx</w:t>
            </w:r>
            <w:proofErr w:type="spellEnd"/>
          </w:p>
        </w:tc>
        <w:tc>
          <w:tcPr>
            <w:tcW w:w="1870" w:type="dxa"/>
          </w:tcPr>
          <w:p w14:paraId="2D1D7523" w14:textId="77777777" w:rsidR="00B57652" w:rsidRDefault="00B57652" w:rsidP="007B0CDC">
            <w:r w:rsidRPr="00891888">
              <w:t>0.329299683</w:t>
            </w:r>
          </w:p>
        </w:tc>
        <w:tc>
          <w:tcPr>
            <w:tcW w:w="1870" w:type="dxa"/>
          </w:tcPr>
          <w:p w14:paraId="5E23937C" w14:textId="77777777" w:rsidR="00B57652" w:rsidRDefault="00B57652" w:rsidP="007B0CDC">
            <w:r w:rsidRPr="00891888">
              <w:t>0.73879646</w:t>
            </w:r>
          </w:p>
        </w:tc>
        <w:tc>
          <w:tcPr>
            <w:tcW w:w="1870" w:type="dxa"/>
          </w:tcPr>
          <w:p w14:paraId="15DDD8BC" w14:textId="77777777" w:rsidR="00B57652" w:rsidRDefault="00B57652" w:rsidP="007B0CDC">
            <w:r w:rsidRPr="00891888">
              <w:t>1</w:t>
            </w:r>
          </w:p>
        </w:tc>
      </w:tr>
      <w:tr w:rsidR="00B57652" w14:paraId="6E251C41" w14:textId="77777777" w:rsidTr="00B57652">
        <w:tc>
          <w:tcPr>
            <w:tcW w:w="1870" w:type="dxa"/>
          </w:tcPr>
          <w:p w14:paraId="29BACAF4" w14:textId="77777777" w:rsidR="00B57652" w:rsidRDefault="00B57652" w:rsidP="007B0CDC">
            <w:r w:rsidRPr="00891888">
              <w:t>FBgn0037634</w:t>
            </w:r>
          </w:p>
        </w:tc>
        <w:tc>
          <w:tcPr>
            <w:tcW w:w="1959" w:type="dxa"/>
          </w:tcPr>
          <w:p w14:paraId="7E08A8CF" w14:textId="77777777" w:rsidR="00B57652" w:rsidRDefault="00B57652" w:rsidP="007B0CDC">
            <w:r w:rsidRPr="00891888">
              <w:t>hng2</w:t>
            </w:r>
          </w:p>
        </w:tc>
        <w:tc>
          <w:tcPr>
            <w:tcW w:w="1870" w:type="dxa"/>
          </w:tcPr>
          <w:p w14:paraId="2D4119EB" w14:textId="77777777" w:rsidR="00B57652" w:rsidRDefault="00B57652" w:rsidP="007B0CDC">
            <w:r w:rsidRPr="00891888">
              <w:t>0.580140915</w:t>
            </w:r>
          </w:p>
        </w:tc>
        <w:tc>
          <w:tcPr>
            <w:tcW w:w="1870" w:type="dxa"/>
          </w:tcPr>
          <w:p w14:paraId="358C04A5" w14:textId="77777777" w:rsidR="00B57652" w:rsidRDefault="00B57652" w:rsidP="007B0CDC">
            <w:r w:rsidRPr="00891888">
              <w:t>0.731080002</w:t>
            </w:r>
          </w:p>
        </w:tc>
        <w:tc>
          <w:tcPr>
            <w:tcW w:w="1870" w:type="dxa"/>
          </w:tcPr>
          <w:p w14:paraId="579AF13A" w14:textId="77777777" w:rsidR="00B57652" w:rsidRDefault="00B57652" w:rsidP="007B0CDC">
            <w:r w:rsidRPr="00891888">
              <w:t>0</w:t>
            </w:r>
          </w:p>
        </w:tc>
      </w:tr>
      <w:tr w:rsidR="00B57652" w14:paraId="0BA036F6" w14:textId="77777777" w:rsidTr="00B57652">
        <w:tc>
          <w:tcPr>
            <w:tcW w:w="1870" w:type="dxa"/>
          </w:tcPr>
          <w:p w14:paraId="20B9CFD1" w14:textId="77777777" w:rsidR="00B57652" w:rsidRDefault="00B57652" w:rsidP="007B0CDC">
            <w:r w:rsidRPr="00891888">
              <w:t>FBgn0042092</w:t>
            </w:r>
          </w:p>
        </w:tc>
        <w:tc>
          <w:tcPr>
            <w:tcW w:w="1959" w:type="dxa"/>
          </w:tcPr>
          <w:p w14:paraId="1366557A" w14:textId="77777777" w:rsidR="00B57652" w:rsidRDefault="00B57652" w:rsidP="007B0CDC">
            <w:r w:rsidRPr="00891888">
              <w:t>CG13773</w:t>
            </w:r>
          </w:p>
        </w:tc>
        <w:tc>
          <w:tcPr>
            <w:tcW w:w="1870" w:type="dxa"/>
          </w:tcPr>
          <w:p w14:paraId="57E9E6E9" w14:textId="77777777" w:rsidR="00B57652" w:rsidRDefault="00B57652" w:rsidP="007B0CDC">
            <w:r w:rsidRPr="00891888">
              <w:t>0.41185199</w:t>
            </w:r>
          </w:p>
        </w:tc>
        <w:tc>
          <w:tcPr>
            <w:tcW w:w="1870" w:type="dxa"/>
          </w:tcPr>
          <w:p w14:paraId="434C5E53" w14:textId="77777777" w:rsidR="00B57652" w:rsidRDefault="00B57652" w:rsidP="007B0CDC">
            <w:r w:rsidRPr="00891888">
              <w:t>0.725341597</w:t>
            </w:r>
          </w:p>
        </w:tc>
        <w:tc>
          <w:tcPr>
            <w:tcW w:w="1870" w:type="dxa"/>
          </w:tcPr>
          <w:p w14:paraId="63CB5C49" w14:textId="77777777" w:rsidR="00B57652" w:rsidRDefault="00B57652" w:rsidP="007B0CDC">
            <w:r w:rsidRPr="00891888">
              <w:t>0</w:t>
            </w:r>
          </w:p>
        </w:tc>
      </w:tr>
      <w:tr w:rsidR="00B57652" w14:paraId="6117F856" w14:textId="77777777" w:rsidTr="00B57652">
        <w:tc>
          <w:tcPr>
            <w:tcW w:w="1870" w:type="dxa"/>
          </w:tcPr>
          <w:p w14:paraId="1C693810" w14:textId="77777777" w:rsidR="00B57652" w:rsidRDefault="00B57652" w:rsidP="007B0CDC">
            <w:r w:rsidRPr="00891888">
              <w:t>FBgn0261258</w:t>
            </w:r>
          </w:p>
        </w:tc>
        <w:tc>
          <w:tcPr>
            <w:tcW w:w="1959" w:type="dxa"/>
          </w:tcPr>
          <w:p w14:paraId="0B98763D" w14:textId="77777777" w:rsidR="00B57652" w:rsidRDefault="00B57652" w:rsidP="007B0CDC">
            <w:proofErr w:type="spellStart"/>
            <w:r w:rsidRPr="00891888">
              <w:t>rgn</w:t>
            </w:r>
            <w:proofErr w:type="spellEnd"/>
          </w:p>
        </w:tc>
        <w:tc>
          <w:tcPr>
            <w:tcW w:w="1870" w:type="dxa"/>
          </w:tcPr>
          <w:p w14:paraId="72FCAD04" w14:textId="77777777" w:rsidR="00B57652" w:rsidRDefault="00B57652" w:rsidP="007B0CDC">
            <w:r w:rsidRPr="00891888">
              <w:t>0.523344996</w:t>
            </w:r>
          </w:p>
        </w:tc>
        <w:tc>
          <w:tcPr>
            <w:tcW w:w="1870" w:type="dxa"/>
          </w:tcPr>
          <w:p w14:paraId="62866EC2" w14:textId="77777777" w:rsidR="00B57652" w:rsidRDefault="00B57652" w:rsidP="007B0CDC">
            <w:r w:rsidRPr="00891888">
              <w:t>0.724748702</w:t>
            </w:r>
          </w:p>
        </w:tc>
        <w:tc>
          <w:tcPr>
            <w:tcW w:w="1870" w:type="dxa"/>
          </w:tcPr>
          <w:p w14:paraId="5A53EF80" w14:textId="77777777" w:rsidR="00B57652" w:rsidRDefault="00B57652" w:rsidP="007B0CDC">
            <w:r w:rsidRPr="00891888">
              <w:t>1</w:t>
            </w:r>
          </w:p>
        </w:tc>
      </w:tr>
      <w:tr w:rsidR="00B57652" w14:paraId="61EF9F84" w14:textId="77777777" w:rsidTr="00B57652">
        <w:tc>
          <w:tcPr>
            <w:tcW w:w="1870" w:type="dxa"/>
          </w:tcPr>
          <w:p w14:paraId="6F9ED83A" w14:textId="77777777" w:rsidR="00B57652" w:rsidRDefault="00B57652" w:rsidP="007B0CDC">
            <w:r w:rsidRPr="00891888">
              <w:t>FBgn0065035</w:t>
            </w:r>
          </w:p>
        </w:tc>
        <w:tc>
          <w:tcPr>
            <w:tcW w:w="1959" w:type="dxa"/>
          </w:tcPr>
          <w:p w14:paraId="3BDA12DF" w14:textId="77777777" w:rsidR="00B57652" w:rsidRDefault="00B57652" w:rsidP="007B0CDC">
            <w:proofErr w:type="spellStart"/>
            <w:r w:rsidRPr="00891888">
              <w:t>AlkB</w:t>
            </w:r>
            <w:proofErr w:type="spellEnd"/>
          </w:p>
        </w:tc>
        <w:tc>
          <w:tcPr>
            <w:tcW w:w="1870" w:type="dxa"/>
          </w:tcPr>
          <w:p w14:paraId="3812BAC5" w14:textId="77777777" w:rsidR="00B57652" w:rsidRDefault="00B57652" w:rsidP="007B0CDC">
            <w:r w:rsidRPr="00891888">
              <w:t>0.325410094</w:t>
            </w:r>
          </w:p>
        </w:tc>
        <w:tc>
          <w:tcPr>
            <w:tcW w:w="1870" w:type="dxa"/>
          </w:tcPr>
          <w:p w14:paraId="4193F587" w14:textId="77777777" w:rsidR="00B57652" w:rsidRDefault="00B57652" w:rsidP="007B0CDC">
            <w:r w:rsidRPr="00891888">
              <w:t>0.723547739</w:t>
            </w:r>
          </w:p>
        </w:tc>
        <w:tc>
          <w:tcPr>
            <w:tcW w:w="1870" w:type="dxa"/>
          </w:tcPr>
          <w:p w14:paraId="643F0D57" w14:textId="77777777" w:rsidR="00B57652" w:rsidRDefault="00B57652" w:rsidP="007B0CDC">
            <w:r w:rsidRPr="00891888">
              <w:t>1</w:t>
            </w:r>
          </w:p>
        </w:tc>
      </w:tr>
      <w:tr w:rsidR="00B57652" w14:paraId="40E2B5B6" w14:textId="77777777" w:rsidTr="00B57652">
        <w:tc>
          <w:tcPr>
            <w:tcW w:w="1870" w:type="dxa"/>
          </w:tcPr>
          <w:p w14:paraId="40C76DC9" w14:textId="77777777" w:rsidR="00B57652" w:rsidRDefault="00B57652" w:rsidP="007B0CDC">
            <w:r w:rsidRPr="00891888">
              <w:t>FBgn0035335</w:t>
            </w:r>
          </w:p>
        </w:tc>
        <w:tc>
          <w:tcPr>
            <w:tcW w:w="1959" w:type="dxa"/>
          </w:tcPr>
          <w:p w14:paraId="3DCB81E6" w14:textId="77777777" w:rsidR="00B57652" w:rsidRDefault="00B57652" w:rsidP="007B0CDC">
            <w:r w:rsidRPr="00891888">
              <w:t>mRpL23</w:t>
            </w:r>
          </w:p>
        </w:tc>
        <w:tc>
          <w:tcPr>
            <w:tcW w:w="1870" w:type="dxa"/>
          </w:tcPr>
          <w:p w14:paraId="43433224" w14:textId="77777777" w:rsidR="00B57652" w:rsidRDefault="00B57652" w:rsidP="007B0CDC">
            <w:r w:rsidRPr="00891888">
              <w:t>0.408783049</w:t>
            </w:r>
          </w:p>
        </w:tc>
        <w:tc>
          <w:tcPr>
            <w:tcW w:w="1870" w:type="dxa"/>
          </w:tcPr>
          <w:p w14:paraId="03E763E7" w14:textId="77777777" w:rsidR="00B57652" w:rsidRDefault="00B57652" w:rsidP="007B0CDC">
            <w:r w:rsidRPr="00891888">
              <w:t>0.722841971</w:t>
            </w:r>
          </w:p>
        </w:tc>
        <w:tc>
          <w:tcPr>
            <w:tcW w:w="1870" w:type="dxa"/>
          </w:tcPr>
          <w:p w14:paraId="5EF039B5" w14:textId="77777777" w:rsidR="00B57652" w:rsidRDefault="00B57652" w:rsidP="007B0CDC">
            <w:r w:rsidRPr="00891888">
              <w:t>0</w:t>
            </w:r>
          </w:p>
        </w:tc>
      </w:tr>
      <w:tr w:rsidR="00B57652" w14:paraId="3182A381" w14:textId="77777777" w:rsidTr="00B57652">
        <w:tc>
          <w:tcPr>
            <w:tcW w:w="1870" w:type="dxa"/>
          </w:tcPr>
          <w:p w14:paraId="5461E29B" w14:textId="77777777" w:rsidR="00B57652" w:rsidRDefault="00B57652" w:rsidP="007B0CDC">
            <w:r w:rsidRPr="00891888">
              <w:t>FBgn0031479</w:t>
            </w:r>
          </w:p>
        </w:tc>
        <w:tc>
          <w:tcPr>
            <w:tcW w:w="1959" w:type="dxa"/>
          </w:tcPr>
          <w:p w14:paraId="4A3F25D5" w14:textId="77777777" w:rsidR="00B57652" w:rsidRDefault="00B57652" w:rsidP="007B0CDC">
            <w:r w:rsidRPr="00891888">
              <w:t>Prx6005</w:t>
            </w:r>
          </w:p>
        </w:tc>
        <w:tc>
          <w:tcPr>
            <w:tcW w:w="1870" w:type="dxa"/>
          </w:tcPr>
          <w:p w14:paraId="739B27D4" w14:textId="77777777" w:rsidR="00B57652" w:rsidRDefault="00B57652" w:rsidP="007B0CDC">
            <w:r w:rsidRPr="00891888">
              <w:t>0.482245184</w:t>
            </w:r>
          </w:p>
        </w:tc>
        <w:tc>
          <w:tcPr>
            <w:tcW w:w="1870" w:type="dxa"/>
          </w:tcPr>
          <w:p w14:paraId="2253ECD9" w14:textId="77777777" w:rsidR="00B57652" w:rsidRDefault="00B57652" w:rsidP="007B0CDC">
            <w:r w:rsidRPr="00891888">
              <w:t>0.720327887</w:t>
            </w:r>
          </w:p>
        </w:tc>
        <w:tc>
          <w:tcPr>
            <w:tcW w:w="1870" w:type="dxa"/>
          </w:tcPr>
          <w:p w14:paraId="08B20BFD" w14:textId="77777777" w:rsidR="00B57652" w:rsidRDefault="00B57652" w:rsidP="007B0CDC">
            <w:r w:rsidRPr="00891888">
              <w:t>0</w:t>
            </w:r>
          </w:p>
        </w:tc>
      </w:tr>
      <w:tr w:rsidR="00B57652" w14:paraId="70C70C96" w14:textId="77777777" w:rsidTr="00B57652">
        <w:tc>
          <w:tcPr>
            <w:tcW w:w="1870" w:type="dxa"/>
          </w:tcPr>
          <w:p w14:paraId="7BC76759" w14:textId="77777777" w:rsidR="00B57652" w:rsidRDefault="00B57652" w:rsidP="007B0CDC">
            <w:r w:rsidRPr="00891888">
              <w:t>FBgn0031589</w:t>
            </w:r>
          </w:p>
        </w:tc>
        <w:tc>
          <w:tcPr>
            <w:tcW w:w="1959" w:type="dxa"/>
          </w:tcPr>
          <w:p w14:paraId="2BD4B938" w14:textId="77777777" w:rsidR="00B57652" w:rsidRDefault="00B57652" w:rsidP="007B0CDC">
            <w:r w:rsidRPr="00891888">
              <w:t>CG3714</w:t>
            </w:r>
          </w:p>
        </w:tc>
        <w:tc>
          <w:tcPr>
            <w:tcW w:w="1870" w:type="dxa"/>
          </w:tcPr>
          <w:p w14:paraId="1AD264CD" w14:textId="77777777" w:rsidR="00B57652" w:rsidRDefault="00B57652" w:rsidP="007B0CDC">
            <w:r w:rsidRPr="00891888">
              <w:t>0.386259614</w:t>
            </w:r>
          </w:p>
        </w:tc>
        <w:tc>
          <w:tcPr>
            <w:tcW w:w="1870" w:type="dxa"/>
          </w:tcPr>
          <w:p w14:paraId="1471BC94" w14:textId="77777777" w:rsidR="00B57652" w:rsidRDefault="00B57652" w:rsidP="007B0CDC">
            <w:r w:rsidRPr="00891888">
              <w:t>0.717941144</w:t>
            </w:r>
          </w:p>
        </w:tc>
        <w:tc>
          <w:tcPr>
            <w:tcW w:w="1870" w:type="dxa"/>
          </w:tcPr>
          <w:p w14:paraId="6A5C44C4" w14:textId="77777777" w:rsidR="00B57652" w:rsidRDefault="00B57652" w:rsidP="007B0CDC">
            <w:r w:rsidRPr="00891888">
              <w:t>0</w:t>
            </w:r>
          </w:p>
        </w:tc>
      </w:tr>
      <w:tr w:rsidR="00B57652" w14:paraId="2A50F6B8" w14:textId="77777777" w:rsidTr="00B57652">
        <w:tc>
          <w:tcPr>
            <w:tcW w:w="1870" w:type="dxa"/>
          </w:tcPr>
          <w:p w14:paraId="1F3ABA39" w14:textId="77777777" w:rsidR="00B57652" w:rsidRDefault="00B57652" w:rsidP="007B0CDC">
            <w:r w:rsidRPr="00891888">
              <w:t>FBgn0036793</w:t>
            </w:r>
          </w:p>
        </w:tc>
        <w:tc>
          <w:tcPr>
            <w:tcW w:w="1959" w:type="dxa"/>
          </w:tcPr>
          <w:p w14:paraId="2B06ED8E" w14:textId="77777777" w:rsidR="00B57652" w:rsidRDefault="00B57652" w:rsidP="007B0CDC">
            <w:r w:rsidRPr="00891888">
              <w:t>CG4174</w:t>
            </w:r>
          </w:p>
        </w:tc>
        <w:tc>
          <w:tcPr>
            <w:tcW w:w="1870" w:type="dxa"/>
          </w:tcPr>
          <w:p w14:paraId="43D43A0D" w14:textId="77777777" w:rsidR="00B57652" w:rsidRDefault="00B57652" w:rsidP="007B0CDC">
            <w:r w:rsidRPr="00891888">
              <w:t>0.293270519</w:t>
            </w:r>
          </w:p>
        </w:tc>
        <w:tc>
          <w:tcPr>
            <w:tcW w:w="1870" w:type="dxa"/>
          </w:tcPr>
          <w:p w14:paraId="3FC3D9EB" w14:textId="77777777" w:rsidR="00B57652" w:rsidRDefault="00B57652" w:rsidP="007B0CDC">
            <w:r w:rsidRPr="00891888">
              <w:t>0.716314369</w:t>
            </w:r>
          </w:p>
        </w:tc>
        <w:tc>
          <w:tcPr>
            <w:tcW w:w="1870" w:type="dxa"/>
          </w:tcPr>
          <w:p w14:paraId="578BD400" w14:textId="77777777" w:rsidR="00B57652" w:rsidRDefault="00B57652" w:rsidP="007B0CDC">
            <w:r w:rsidRPr="00891888">
              <w:t>1</w:t>
            </w:r>
          </w:p>
        </w:tc>
      </w:tr>
      <w:tr w:rsidR="00B57652" w14:paraId="27264F9E" w14:textId="77777777" w:rsidTr="00B57652">
        <w:tc>
          <w:tcPr>
            <w:tcW w:w="1870" w:type="dxa"/>
          </w:tcPr>
          <w:p w14:paraId="7F15A7D6" w14:textId="77777777" w:rsidR="00B57652" w:rsidRDefault="00B57652" w:rsidP="007B0CDC">
            <w:r w:rsidRPr="00891888">
              <w:t>FBgn0036799</w:t>
            </w:r>
          </w:p>
        </w:tc>
        <w:tc>
          <w:tcPr>
            <w:tcW w:w="1959" w:type="dxa"/>
          </w:tcPr>
          <w:p w14:paraId="7CD4C961" w14:textId="77777777" w:rsidR="00B57652" w:rsidRDefault="00B57652" w:rsidP="007B0CDC">
            <w:r w:rsidRPr="00891888">
              <w:t>CG13380</w:t>
            </w:r>
          </w:p>
        </w:tc>
        <w:tc>
          <w:tcPr>
            <w:tcW w:w="1870" w:type="dxa"/>
          </w:tcPr>
          <w:p w14:paraId="0A3E8C32" w14:textId="77777777" w:rsidR="00B57652" w:rsidRDefault="00B57652" w:rsidP="007B0CDC">
            <w:r w:rsidRPr="00891888">
              <w:t>0.293270519</w:t>
            </w:r>
          </w:p>
        </w:tc>
        <w:tc>
          <w:tcPr>
            <w:tcW w:w="1870" w:type="dxa"/>
          </w:tcPr>
          <w:p w14:paraId="1C951AAE" w14:textId="77777777" w:rsidR="00B57652" w:rsidRDefault="00B57652" w:rsidP="007B0CDC">
            <w:r w:rsidRPr="00891888">
              <w:t>0.716314369</w:t>
            </w:r>
          </w:p>
        </w:tc>
        <w:tc>
          <w:tcPr>
            <w:tcW w:w="1870" w:type="dxa"/>
          </w:tcPr>
          <w:p w14:paraId="1F2D47C0" w14:textId="77777777" w:rsidR="00B57652" w:rsidRDefault="00B57652" w:rsidP="007B0CDC">
            <w:r w:rsidRPr="00891888">
              <w:t>1</w:t>
            </w:r>
          </w:p>
        </w:tc>
      </w:tr>
      <w:tr w:rsidR="00B57652" w14:paraId="5472E989" w14:textId="77777777" w:rsidTr="00B57652">
        <w:tc>
          <w:tcPr>
            <w:tcW w:w="1870" w:type="dxa"/>
          </w:tcPr>
          <w:p w14:paraId="03C92317" w14:textId="77777777" w:rsidR="00B57652" w:rsidRDefault="00B57652" w:rsidP="007B0CDC">
            <w:r w:rsidRPr="00891888">
              <w:t>FBgn0036147</w:t>
            </w:r>
          </w:p>
        </w:tc>
        <w:tc>
          <w:tcPr>
            <w:tcW w:w="1959" w:type="dxa"/>
          </w:tcPr>
          <w:p w14:paraId="5653CFCB" w14:textId="77777777" w:rsidR="00B57652" w:rsidRDefault="00B57652" w:rsidP="007B0CDC">
            <w:r w:rsidRPr="00891888">
              <w:t>Plod</w:t>
            </w:r>
          </w:p>
        </w:tc>
        <w:tc>
          <w:tcPr>
            <w:tcW w:w="1870" w:type="dxa"/>
          </w:tcPr>
          <w:p w14:paraId="68577F8D" w14:textId="77777777" w:rsidR="00B57652" w:rsidRDefault="00B57652" w:rsidP="007B0CDC">
            <w:r w:rsidRPr="00891888">
              <w:t>0.360548828</w:t>
            </w:r>
          </w:p>
        </w:tc>
        <w:tc>
          <w:tcPr>
            <w:tcW w:w="1870" w:type="dxa"/>
          </w:tcPr>
          <w:p w14:paraId="7FC53822" w14:textId="77777777" w:rsidR="00B57652" w:rsidRDefault="00B57652" w:rsidP="007B0CDC">
            <w:r w:rsidRPr="00891888">
              <w:t>0.706564633</w:t>
            </w:r>
          </w:p>
        </w:tc>
        <w:tc>
          <w:tcPr>
            <w:tcW w:w="1870" w:type="dxa"/>
          </w:tcPr>
          <w:p w14:paraId="4C07707B" w14:textId="77777777" w:rsidR="00B57652" w:rsidRDefault="00B57652" w:rsidP="007B0CDC">
            <w:r w:rsidRPr="00891888">
              <w:t>1</w:t>
            </w:r>
          </w:p>
        </w:tc>
      </w:tr>
      <w:tr w:rsidR="00B57652" w14:paraId="12620E71" w14:textId="77777777" w:rsidTr="00B57652">
        <w:tc>
          <w:tcPr>
            <w:tcW w:w="1870" w:type="dxa"/>
          </w:tcPr>
          <w:p w14:paraId="57761837" w14:textId="77777777" w:rsidR="00B57652" w:rsidRDefault="00B57652" w:rsidP="007B0CDC">
            <w:r w:rsidRPr="00891888">
              <w:t>FBgn0034703</w:t>
            </w:r>
          </w:p>
        </w:tc>
        <w:tc>
          <w:tcPr>
            <w:tcW w:w="1959" w:type="dxa"/>
          </w:tcPr>
          <w:p w14:paraId="688BE1F3" w14:textId="77777777" w:rsidR="00B57652" w:rsidRDefault="00B57652" w:rsidP="007B0CDC">
            <w:r w:rsidRPr="00891888">
              <w:t>CG3045</w:t>
            </w:r>
          </w:p>
        </w:tc>
        <w:tc>
          <w:tcPr>
            <w:tcW w:w="1870" w:type="dxa"/>
          </w:tcPr>
          <w:p w14:paraId="59681DAA" w14:textId="77777777" w:rsidR="00B57652" w:rsidRDefault="00B57652" w:rsidP="007B0CDC">
            <w:r w:rsidRPr="00891888">
              <w:t>0.347477932</w:t>
            </w:r>
          </w:p>
        </w:tc>
        <w:tc>
          <w:tcPr>
            <w:tcW w:w="1870" w:type="dxa"/>
          </w:tcPr>
          <w:p w14:paraId="0A46DC4D" w14:textId="77777777" w:rsidR="00B57652" w:rsidRDefault="00B57652" w:rsidP="007B0CDC">
            <w:r w:rsidRPr="00891888">
              <w:t>0.698931459</w:t>
            </w:r>
          </w:p>
        </w:tc>
        <w:tc>
          <w:tcPr>
            <w:tcW w:w="1870" w:type="dxa"/>
          </w:tcPr>
          <w:p w14:paraId="5B7E2BC5" w14:textId="77777777" w:rsidR="00B57652" w:rsidRDefault="00B57652" w:rsidP="007B0CDC">
            <w:r w:rsidRPr="00891888">
              <w:t>1</w:t>
            </w:r>
          </w:p>
        </w:tc>
      </w:tr>
      <w:tr w:rsidR="00B57652" w14:paraId="057A0176" w14:textId="77777777" w:rsidTr="00B57652">
        <w:tc>
          <w:tcPr>
            <w:tcW w:w="1870" w:type="dxa"/>
          </w:tcPr>
          <w:p w14:paraId="56D0D1C7" w14:textId="77777777" w:rsidR="00B57652" w:rsidRDefault="00B57652" w:rsidP="007B0CDC">
            <w:r w:rsidRPr="00891888">
              <w:t>FBgn0036330</w:t>
            </w:r>
          </w:p>
        </w:tc>
        <w:tc>
          <w:tcPr>
            <w:tcW w:w="1959" w:type="dxa"/>
          </w:tcPr>
          <w:p w14:paraId="240C9922" w14:textId="77777777" w:rsidR="00B57652" w:rsidRDefault="00B57652" w:rsidP="007B0CDC">
            <w:r w:rsidRPr="00891888">
              <w:t>CG11263</w:t>
            </w:r>
          </w:p>
        </w:tc>
        <w:tc>
          <w:tcPr>
            <w:tcW w:w="1870" w:type="dxa"/>
          </w:tcPr>
          <w:p w14:paraId="125B7F07" w14:textId="77777777" w:rsidR="00B57652" w:rsidRDefault="00B57652" w:rsidP="007B0CDC">
            <w:r w:rsidRPr="00891888">
              <w:t>0.347324408</w:t>
            </w:r>
          </w:p>
        </w:tc>
        <w:tc>
          <w:tcPr>
            <w:tcW w:w="1870" w:type="dxa"/>
          </w:tcPr>
          <w:p w14:paraId="5B24E291" w14:textId="77777777" w:rsidR="00B57652" w:rsidRDefault="00B57652" w:rsidP="007B0CDC">
            <w:r w:rsidRPr="00891888">
              <w:t>0.695559609</w:t>
            </w:r>
          </w:p>
        </w:tc>
        <w:tc>
          <w:tcPr>
            <w:tcW w:w="1870" w:type="dxa"/>
          </w:tcPr>
          <w:p w14:paraId="3114C944" w14:textId="77777777" w:rsidR="00B57652" w:rsidRDefault="00B57652" w:rsidP="007B0CDC">
            <w:r w:rsidRPr="00891888">
              <w:t>1</w:t>
            </w:r>
          </w:p>
        </w:tc>
      </w:tr>
      <w:tr w:rsidR="00B57652" w14:paraId="55595FC8" w14:textId="77777777" w:rsidTr="00B57652">
        <w:tc>
          <w:tcPr>
            <w:tcW w:w="1870" w:type="dxa"/>
          </w:tcPr>
          <w:p w14:paraId="3496B17B" w14:textId="77777777" w:rsidR="00B57652" w:rsidRDefault="00B57652" w:rsidP="007B0CDC">
            <w:r w:rsidRPr="00891888">
              <w:t>FBgn0051155</w:t>
            </w:r>
          </w:p>
        </w:tc>
        <w:tc>
          <w:tcPr>
            <w:tcW w:w="1959" w:type="dxa"/>
          </w:tcPr>
          <w:p w14:paraId="14239C92" w14:textId="77777777" w:rsidR="00B57652" w:rsidRDefault="00B57652" w:rsidP="007B0CDC">
            <w:r w:rsidRPr="00891888">
              <w:t>Rpb7</w:t>
            </w:r>
          </w:p>
        </w:tc>
        <w:tc>
          <w:tcPr>
            <w:tcW w:w="1870" w:type="dxa"/>
          </w:tcPr>
          <w:p w14:paraId="353A3B32" w14:textId="77777777" w:rsidR="00B57652" w:rsidRDefault="00B57652" w:rsidP="007B0CDC">
            <w:r w:rsidRPr="00891888">
              <w:t>0.327031866</w:t>
            </w:r>
          </w:p>
        </w:tc>
        <w:tc>
          <w:tcPr>
            <w:tcW w:w="1870" w:type="dxa"/>
          </w:tcPr>
          <w:p w14:paraId="15FDC2CF" w14:textId="77777777" w:rsidR="00B57652" w:rsidRDefault="00B57652" w:rsidP="007B0CDC">
            <w:r w:rsidRPr="00891888">
              <w:t>0.694009544</w:t>
            </w:r>
          </w:p>
        </w:tc>
        <w:tc>
          <w:tcPr>
            <w:tcW w:w="1870" w:type="dxa"/>
          </w:tcPr>
          <w:p w14:paraId="43274A47" w14:textId="77777777" w:rsidR="00B57652" w:rsidRDefault="00B57652" w:rsidP="007B0CDC">
            <w:r w:rsidRPr="00891888">
              <w:t>0</w:t>
            </w:r>
          </w:p>
        </w:tc>
      </w:tr>
      <w:tr w:rsidR="00B57652" w14:paraId="5C947F60" w14:textId="77777777" w:rsidTr="00B57652">
        <w:tc>
          <w:tcPr>
            <w:tcW w:w="1870" w:type="dxa"/>
          </w:tcPr>
          <w:p w14:paraId="60BC5B43" w14:textId="77777777" w:rsidR="00B57652" w:rsidRDefault="00B57652" w:rsidP="007B0CDC">
            <w:r w:rsidRPr="00891888">
              <w:t>FBgn0033052</w:t>
            </w:r>
          </w:p>
        </w:tc>
        <w:tc>
          <w:tcPr>
            <w:tcW w:w="1959" w:type="dxa"/>
          </w:tcPr>
          <w:p w14:paraId="350610DA" w14:textId="77777777" w:rsidR="00B57652" w:rsidRDefault="00B57652" w:rsidP="007B0CDC">
            <w:r w:rsidRPr="00891888">
              <w:t>SCAP</w:t>
            </w:r>
          </w:p>
        </w:tc>
        <w:tc>
          <w:tcPr>
            <w:tcW w:w="1870" w:type="dxa"/>
          </w:tcPr>
          <w:p w14:paraId="44C14A2B" w14:textId="77777777" w:rsidR="00B57652" w:rsidRDefault="00B57652" w:rsidP="007B0CDC">
            <w:r w:rsidRPr="00891888">
              <w:t>0.422520279</w:t>
            </w:r>
          </w:p>
        </w:tc>
        <w:tc>
          <w:tcPr>
            <w:tcW w:w="1870" w:type="dxa"/>
          </w:tcPr>
          <w:p w14:paraId="46473EB2" w14:textId="77777777" w:rsidR="00B57652" w:rsidRDefault="00B57652" w:rsidP="007B0CDC">
            <w:r w:rsidRPr="00891888">
              <w:t>0.693908138</w:t>
            </w:r>
          </w:p>
        </w:tc>
        <w:tc>
          <w:tcPr>
            <w:tcW w:w="1870" w:type="dxa"/>
          </w:tcPr>
          <w:p w14:paraId="363CFBCC" w14:textId="77777777" w:rsidR="00B57652" w:rsidRDefault="00B57652" w:rsidP="007B0CDC">
            <w:r w:rsidRPr="00891888">
              <w:t>1</w:t>
            </w:r>
          </w:p>
        </w:tc>
      </w:tr>
      <w:tr w:rsidR="00B57652" w14:paraId="2AA66123" w14:textId="77777777" w:rsidTr="00B57652">
        <w:tc>
          <w:tcPr>
            <w:tcW w:w="1870" w:type="dxa"/>
          </w:tcPr>
          <w:p w14:paraId="47E75D8A" w14:textId="77777777" w:rsidR="00B57652" w:rsidRDefault="00B57652" w:rsidP="007B0CDC">
            <w:r w:rsidRPr="00891888">
              <w:t>FBgn0010340</w:t>
            </w:r>
          </w:p>
        </w:tc>
        <w:tc>
          <w:tcPr>
            <w:tcW w:w="1959" w:type="dxa"/>
          </w:tcPr>
          <w:p w14:paraId="11FC64E8" w14:textId="77777777" w:rsidR="00B57652" w:rsidRDefault="00B57652" w:rsidP="007B0CDC">
            <w:r w:rsidRPr="00891888">
              <w:t>140up</w:t>
            </w:r>
          </w:p>
        </w:tc>
        <w:tc>
          <w:tcPr>
            <w:tcW w:w="1870" w:type="dxa"/>
          </w:tcPr>
          <w:p w14:paraId="1AB7CFBB" w14:textId="77777777" w:rsidR="00B57652" w:rsidRDefault="00B57652" w:rsidP="007B0CDC">
            <w:r w:rsidRPr="00891888">
              <w:t>0.322369512</w:t>
            </w:r>
          </w:p>
        </w:tc>
        <w:tc>
          <w:tcPr>
            <w:tcW w:w="1870" w:type="dxa"/>
          </w:tcPr>
          <w:p w14:paraId="18A8FC4C" w14:textId="77777777" w:rsidR="00B57652" w:rsidRDefault="00B57652" w:rsidP="007B0CDC">
            <w:r w:rsidRPr="00891888">
              <w:t>0.693465607</w:t>
            </w:r>
          </w:p>
        </w:tc>
        <w:tc>
          <w:tcPr>
            <w:tcW w:w="1870" w:type="dxa"/>
          </w:tcPr>
          <w:p w14:paraId="25E3AE67" w14:textId="77777777" w:rsidR="00B57652" w:rsidRDefault="00B57652" w:rsidP="007B0CDC">
            <w:r w:rsidRPr="00891888">
              <w:t>0</w:t>
            </w:r>
          </w:p>
        </w:tc>
      </w:tr>
      <w:tr w:rsidR="00B57652" w14:paraId="0C2F579A" w14:textId="77777777" w:rsidTr="00B57652">
        <w:tc>
          <w:tcPr>
            <w:tcW w:w="1870" w:type="dxa"/>
          </w:tcPr>
          <w:p w14:paraId="4BE94CA3" w14:textId="77777777" w:rsidR="00B57652" w:rsidRDefault="00B57652" w:rsidP="007B0CDC">
            <w:r w:rsidRPr="00891888">
              <w:t>FBgn0034893</w:t>
            </w:r>
          </w:p>
        </w:tc>
        <w:tc>
          <w:tcPr>
            <w:tcW w:w="1959" w:type="dxa"/>
          </w:tcPr>
          <w:p w14:paraId="502DE9A6" w14:textId="77777777" w:rsidR="00B57652" w:rsidRDefault="00B57652" w:rsidP="007B0CDC">
            <w:r w:rsidRPr="00891888">
              <w:t>mRpL43</w:t>
            </w:r>
          </w:p>
        </w:tc>
        <w:tc>
          <w:tcPr>
            <w:tcW w:w="1870" w:type="dxa"/>
          </w:tcPr>
          <w:p w14:paraId="0C695661" w14:textId="77777777" w:rsidR="00B57652" w:rsidRDefault="00B57652" w:rsidP="007B0CDC">
            <w:r w:rsidRPr="00891888">
              <w:t>0.274680099</w:t>
            </w:r>
          </w:p>
        </w:tc>
        <w:tc>
          <w:tcPr>
            <w:tcW w:w="1870" w:type="dxa"/>
          </w:tcPr>
          <w:p w14:paraId="40238F3F" w14:textId="77777777" w:rsidR="00B57652" w:rsidRDefault="00B57652" w:rsidP="007B0CDC">
            <w:r w:rsidRPr="00891888">
              <w:t>0.686722832</w:t>
            </w:r>
          </w:p>
        </w:tc>
        <w:tc>
          <w:tcPr>
            <w:tcW w:w="1870" w:type="dxa"/>
          </w:tcPr>
          <w:p w14:paraId="2F3B2CB8" w14:textId="77777777" w:rsidR="00B57652" w:rsidRDefault="00B57652" w:rsidP="007B0CDC">
            <w:r w:rsidRPr="00891888">
              <w:t>0</w:t>
            </w:r>
          </w:p>
        </w:tc>
      </w:tr>
      <w:tr w:rsidR="00B57652" w14:paraId="19F24E1F" w14:textId="77777777" w:rsidTr="00B57652">
        <w:tc>
          <w:tcPr>
            <w:tcW w:w="1870" w:type="dxa"/>
          </w:tcPr>
          <w:p w14:paraId="0F4070BC" w14:textId="77777777" w:rsidR="00B57652" w:rsidRDefault="00B57652" w:rsidP="007B0CDC">
            <w:r w:rsidRPr="00891888">
              <w:t>FBgn0023528</w:t>
            </w:r>
          </w:p>
        </w:tc>
        <w:tc>
          <w:tcPr>
            <w:tcW w:w="1959" w:type="dxa"/>
          </w:tcPr>
          <w:p w14:paraId="3631A235" w14:textId="77777777" w:rsidR="00B57652" w:rsidRDefault="00B57652" w:rsidP="007B0CDC">
            <w:r w:rsidRPr="00891888">
              <w:t>CG2924</w:t>
            </w:r>
          </w:p>
        </w:tc>
        <w:tc>
          <w:tcPr>
            <w:tcW w:w="1870" w:type="dxa"/>
          </w:tcPr>
          <w:p w14:paraId="292890CA" w14:textId="77777777" w:rsidR="00B57652" w:rsidRDefault="00B57652" w:rsidP="007B0CDC">
            <w:r w:rsidRPr="00891888">
              <w:t>0.359412238</w:t>
            </w:r>
          </w:p>
        </w:tc>
        <w:tc>
          <w:tcPr>
            <w:tcW w:w="1870" w:type="dxa"/>
          </w:tcPr>
          <w:p w14:paraId="14475E71" w14:textId="77777777" w:rsidR="00B57652" w:rsidRDefault="00B57652" w:rsidP="007B0CDC">
            <w:r w:rsidRPr="00891888">
              <w:t>0.680582309</w:t>
            </w:r>
          </w:p>
        </w:tc>
        <w:tc>
          <w:tcPr>
            <w:tcW w:w="1870" w:type="dxa"/>
          </w:tcPr>
          <w:p w14:paraId="10FECC5A" w14:textId="77777777" w:rsidR="00B57652" w:rsidRDefault="00B57652" w:rsidP="007B0CDC">
            <w:r w:rsidRPr="00891888">
              <w:t>0</w:t>
            </w:r>
          </w:p>
        </w:tc>
      </w:tr>
      <w:tr w:rsidR="00B57652" w14:paraId="26EA76A7" w14:textId="77777777" w:rsidTr="00B57652">
        <w:tc>
          <w:tcPr>
            <w:tcW w:w="1870" w:type="dxa"/>
          </w:tcPr>
          <w:p w14:paraId="7FABC24A" w14:textId="77777777" w:rsidR="00B57652" w:rsidRDefault="00B57652" w:rsidP="007B0CDC">
            <w:r w:rsidRPr="00891888">
              <w:t>FBgn0010501</w:t>
            </w:r>
          </w:p>
        </w:tc>
        <w:tc>
          <w:tcPr>
            <w:tcW w:w="1959" w:type="dxa"/>
          </w:tcPr>
          <w:p w14:paraId="7B499893" w14:textId="77777777" w:rsidR="00B57652" w:rsidRDefault="00B57652" w:rsidP="007B0CDC">
            <w:r w:rsidRPr="00891888">
              <w:t>Dcp-1</w:t>
            </w:r>
          </w:p>
        </w:tc>
        <w:tc>
          <w:tcPr>
            <w:tcW w:w="1870" w:type="dxa"/>
          </w:tcPr>
          <w:p w14:paraId="516F3DCE" w14:textId="77777777" w:rsidR="00B57652" w:rsidRDefault="00B57652" w:rsidP="007B0CDC">
            <w:r w:rsidRPr="00891888">
              <w:t>0.475071387</w:t>
            </w:r>
          </w:p>
        </w:tc>
        <w:tc>
          <w:tcPr>
            <w:tcW w:w="1870" w:type="dxa"/>
          </w:tcPr>
          <w:p w14:paraId="33A2F229" w14:textId="77777777" w:rsidR="00B57652" w:rsidRDefault="00B57652" w:rsidP="007B0CDC">
            <w:r w:rsidRPr="00891888">
              <w:t>0.674303346</w:t>
            </w:r>
          </w:p>
        </w:tc>
        <w:tc>
          <w:tcPr>
            <w:tcW w:w="1870" w:type="dxa"/>
          </w:tcPr>
          <w:p w14:paraId="0D30DF12" w14:textId="77777777" w:rsidR="00B57652" w:rsidRDefault="00B57652" w:rsidP="007B0CDC">
            <w:r w:rsidRPr="00891888">
              <w:t>0</w:t>
            </w:r>
          </w:p>
        </w:tc>
      </w:tr>
      <w:tr w:rsidR="00B57652" w14:paraId="2DDF25C0" w14:textId="77777777" w:rsidTr="00B57652">
        <w:tc>
          <w:tcPr>
            <w:tcW w:w="1870" w:type="dxa"/>
          </w:tcPr>
          <w:p w14:paraId="0BD6B897" w14:textId="77777777" w:rsidR="00B57652" w:rsidRDefault="00B57652" w:rsidP="007B0CDC">
            <w:r w:rsidRPr="00891888">
              <w:t>FBgn0030744</w:t>
            </w:r>
          </w:p>
        </w:tc>
        <w:tc>
          <w:tcPr>
            <w:tcW w:w="1959" w:type="dxa"/>
          </w:tcPr>
          <w:p w14:paraId="47743D1D" w14:textId="77777777" w:rsidR="00B57652" w:rsidRDefault="00B57652" w:rsidP="007B0CDC">
            <w:r w:rsidRPr="00891888">
              <w:t>CG9992</w:t>
            </w:r>
          </w:p>
        </w:tc>
        <w:tc>
          <w:tcPr>
            <w:tcW w:w="1870" w:type="dxa"/>
          </w:tcPr>
          <w:p w14:paraId="51596D95" w14:textId="77777777" w:rsidR="00B57652" w:rsidRDefault="00B57652" w:rsidP="007B0CDC">
            <w:r w:rsidRPr="00891888">
              <w:t>0.537418648</w:t>
            </w:r>
          </w:p>
        </w:tc>
        <w:tc>
          <w:tcPr>
            <w:tcW w:w="1870" w:type="dxa"/>
          </w:tcPr>
          <w:p w14:paraId="6ECDC41E" w14:textId="77777777" w:rsidR="00B57652" w:rsidRDefault="00B57652" w:rsidP="007B0CDC">
            <w:r w:rsidRPr="00891888">
              <w:t>0.673734685</w:t>
            </w:r>
          </w:p>
        </w:tc>
        <w:tc>
          <w:tcPr>
            <w:tcW w:w="1870" w:type="dxa"/>
          </w:tcPr>
          <w:p w14:paraId="66E9AEAE" w14:textId="77777777" w:rsidR="00B57652" w:rsidRDefault="00B57652" w:rsidP="007B0CDC">
            <w:r w:rsidRPr="00891888">
              <w:t>1</w:t>
            </w:r>
          </w:p>
        </w:tc>
      </w:tr>
      <w:tr w:rsidR="00B57652" w14:paraId="557D1841" w14:textId="77777777" w:rsidTr="00B57652">
        <w:tc>
          <w:tcPr>
            <w:tcW w:w="1870" w:type="dxa"/>
          </w:tcPr>
          <w:p w14:paraId="64B7F6BD" w14:textId="77777777" w:rsidR="00B57652" w:rsidRDefault="00B57652" w:rsidP="007B0CDC">
            <w:r w:rsidRPr="00891888">
              <w:t>FBgn0037543</w:t>
            </w:r>
          </w:p>
        </w:tc>
        <w:tc>
          <w:tcPr>
            <w:tcW w:w="1959" w:type="dxa"/>
          </w:tcPr>
          <w:p w14:paraId="00818F26" w14:textId="77777777" w:rsidR="00B57652" w:rsidRDefault="00B57652" w:rsidP="007B0CDC">
            <w:r w:rsidRPr="00891888">
              <w:t>CG10903</w:t>
            </w:r>
          </w:p>
        </w:tc>
        <w:tc>
          <w:tcPr>
            <w:tcW w:w="1870" w:type="dxa"/>
          </w:tcPr>
          <w:p w14:paraId="055D5A28" w14:textId="77777777" w:rsidR="00B57652" w:rsidRDefault="00B57652" w:rsidP="007B0CDC">
            <w:r w:rsidRPr="00891888">
              <w:t>0.495780356</w:t>
            </w:r>
          </w:p>
        </w:tc>
        <w:tc>
          <w:tcPr>
            <w:tcW w:w="1870" w:type="dxa"/>
          </w:tcPr>
          <w:p w14:paraId="69587098" w14:textId="77777777" w:rsidR="00B57652" w:rsidRDefault="00B57652" w:rsidP="007B0CDC">
            <w:r w:rsidRPr="00891888">
              <w:t>0.672101</w:t>
            </w:r>
          </w:p>
        </w:tc>
        <w:tc>
          <w:tcPr>
            <w:tcW w:w="1870" w:type="dxa"/>
          </w:tcPr>
          <w:p w14:paraId="00E4682C" w14:textId="77777777" w:rsidR="00B57652" w:rsidRDefault="00B57652" w:rsidP="007B0CDC">
            <w:r w:rsidRPr="00891888">
              <w:t>0</w:t>
            </w:r>
          </w:p>
        </w:tc>
      </w:tr>
      <w:tr w:rsidR="00B57652" w14:paraId="0478901D" w14:textId="77777777" w:rsidTr="00B57652">
        <w:tc>
          <w:tcPr>
            <w:tcW w:w="1870" w:type="dxa"/>
          </w:tcPr>
          <w:p w14:paraId="3B185F44" w14:textId="77777777" w:rsidR="00B57652" w:rsidRDefault="00B57652" w:rsidP="007B0CDC">
            <w:r w:rsidRPr="00891888">
              <w:t>FBgn0030704</w:t>
            </w:r>
          </w:p>
        </w:tc>
        <w:tc>
          <w:tcPr>
            <w:tcW w:w="1959" w:type="dxa"/>
          </w:tcPr>
          <w:p w14:paraId="310B76FD" w14:textId="77777777" w:rsidR="00B57652" w:rsidRDefault="00B57652" w:rsidP="007B0CDC">
            <w:r w:rsidRPr="00891888">
              <w:t>CG15916</w:t>
            </w:r>
          </w:p>
        </w:tc>
        <w:tc>
          <w:tcPr>
            <w:tcW w:w="1870" w:type="dxa"/>
          </w:tcPr>
          <w:p w14:paraId="1FE0A619" w14:textId="77777777" w:rsidR="00B57652" w:rsidRDefault="00B57652" w:rsidP="007B0CDC">
            <w:r w:rsidRPr="00891888">
              <w:t>0.390090423</w:t>
            </w:r>
          </w:p>
        </w:tc>
        <w:tc>
          <w:tcPr>
            <w:tcW w:w="1870" w:type="dxa"/>
          </w:tcPr>
          <w:p w14:paraId="0850CCED" w14:textId="77777777" w:rsidR="00B57652" w:rsidRDefault="00B57652" w:rsidP="007B0CDC">
            <w:r w:rsidRPr="00891888">
              <w:t>0.671659995</w:t>
            </w:r>
          </w:p>
        </w:tc>
        <w:tc>
          <w:tcPr>
            <w:tcW w:w="1870" w:type="dxa"/>
          </w:tcPr>
          <w:p w14:paraId="1ED24A49" w14:textId="77777777" w:rsidR="00B57652" w:rsidRDefault="00B57652" w:rsidP="007B0CDC">
            <w:r w:rsidRPr="00891888">
              <w:t>1</w:t>
            </w:r>
          </w:p>
        </w:tc>
      </w:tr>
      <w:tr w:rsidR="00B57652" w14:paraId="302A0D0B" w14:textId="77777777" w:rsidTr="00B57652">
        <w:tc>
          <w:tcPr>
            <w:tcW w:w="1870" w:type="dxa"/>
          </w:tcPr>
          <w:p w14:paraId="203D67DA" w14:textId="77777777" w:rsidR="00B57652" w:rsidRDefault="00B57652" w:rsidP="007B0CDC">
            <w:r w:rsidRPr="00891888">
              <w:t>FBgn0042178</w:t>
            </w:r>
          </w:p>
        </w:tc>
        <w:tc>
          <w:tcPr>
            <w:tcW w:w="1959" w:type="dxa"/>
          </w:tcPr>
          <w:p w14:paraId="6EC5DC53" w14:textId="77777777" w:rsidR="00B57652" w:rsidRDefault="00B57652" w:rsidP="007B0CDC">
            <w:r w:rsidRPr="00891888">
              <w:t>CG32165</w:t>
            </w:r>
          </w:p>
        </w:tc>
        <w:tc>
          <w:tcPr>
            <w:tcW w:w="1870" w:type="dxa"/>
          </w:tcPr>
          <w:p w14:paraId="37A25CF4" w14:textId="77777777" w:rsidR="00B57652" w:rsidRDefault="00B57652" w:rsidP="007B0CDC">
            <w:r w:rsidRPr="00891888">
              <w:t>0.345565801</w:t>
            </w:r>
          </w:p>
        </w:tc>
        <w:tc>
          <w:tcPr>
            <w:tcW w:w="1870" w:type="dxa"/>
          </w:tcPr>
          <w:p w14:paraId="6AD4DFC5" w14:textId="77777777" w:rsidR="00B57652" w:rsidRDefault="00B57652" w:rsidP="007B0CDC">
            <w:r w:rsidRPr="00891888">
              <w:t>0.670760903</w:t>
            </w:r>
          </w:p>
        </w:tc>
        <w:tc>
          <w:tcPr>
            <w:tcW w:w="1870" w:type="dxa"/>
          </w:tcPr>
          <w:p w14:paraId="03996E53" w14:textId="77777777" w:rsidR="00B57652" w:rsidRDefault="00B57652" w:rsidP="007B0CDC">
            <w:r w:rsidRPr="00891888">
              <w:t>0</w:t>
            </w:r>
          </w:p>
        </w:tc>
      </w:tr>
      <w:tr w:rsidR="00B57652" w14:paraId="6BC93F04" w14:textId="77777777" w:rsidTr="00B57652">
        <w:tc>
          <w:tcPr>
            <w:tcW w:w="1870" w:type="dxa"/>
          </w:tcPr>
          <w:p w14:paraId="58431CE3" w14:textId="77777777" w:rsidR="00B57652" w:rsidRDefault="00B57652" w:rsidP="007B0CDC">
            <w:r w:rsidRPr="00891888">
              <w:t>FBgn0259482</w:t>
            </w:r>
          </w:p>
        </w:tc>
        <w:tc>
          <w:tcPr>
            <w:tcW w:w="1959" w:type="dxa"/>
          </w:tcPr>
          <w:p w14:paraId="21B80BA8" w14:textId="77777777" w:rsidR="00B57652" w:rsidRDefault="00B57652" w:rsidP="007B0CDC">
            <w:r w:rsidRPr="00891888">
              <w:t>Mob3</w:t>
            </w:r>
          </w:p>
        </w:tc>
        <w:tc>
          <w:tcPr>
            <w:tcW w:w="1870" w:type="dxa"/>
          </w:tcPr>
          <w:p w14:paraId="2CA3E1AE" w14:textId="77777777" w:rsidR="00B57652" w:rsidRDefault="00B57652" w:rsidP="007B0CDC">
            <w:r w:rsidRPr="00891888">
              <w:t>0.470296551</w:t>
            </w:r>
          </w:p>
        </w:tc>
        <w:tc>
          <w:tcPr>
            <w:tcW w:w="1870" w:type="dxa"/>
          </w:tcPr>
          <w:p w14:paraId="2615AC26" w14:textId="77777777" w:rsidR="00B57652" w:rsidRDefault="00B57652" w:rsidP="007B0CDC">
            <w:r w:rsidRPr="00891888">
              <w:t>0.669994035</w:t>
            </w:r>
          </w:p>
        </w:tc>
        <w:tc>
          <w:tcPr>
            <w:tcW w:w="1870" w:type="dxa"/>
          </w:tcPr>
          <w:p w14:paraId="287A02C6" w14:textId="77777777" w:rsidR="00B57652" w:rsidRDefault="00B57652" w:rsidP="007B0CDC">
            <w:r w:rsidRPr="00891888">
              <w:t>1</w:t>
            </w:r>
          </w:p>
        </w:tc>
      </w:tr>
      <w:tr w:rsidR="00B57652" w14:paraId="04D3D0F1" w14:textId="77777777" w:rsidTr="00B57652">
        <w:tc>
          <w:tcPr>
            <w:tcW w:w="1870" w:type="dxa"/>
          </w:tcPr>
          <w:p w14:paraId="22837B89" w14:textId="77777777" w:rsidR="00B57652" w:rsidRDefault="00B57652" w:rsidP="007B0CDC">
            <w:r w:rsidRPr="00891888">
              <w:t>FBgn0036165</w:t>
            </w:r>
          </w:p>
        </w:tc>
        <w:tc>
          <w:tcPr>
            <w:tcW w:w="1959" w:type="dxa"/>
          </w:tcPr>
          <w:p w14:paraId="2926ECA5" w14:textId="77777777" w:rsidR="00B57652" w:rsidRDefault="00B57652" w:rsidP="007B0CDC">
            <w:proofErr w:type="spellStart"/>
            <w:r w:rsidRPr="00891888">
              <w:t>chrb</w:t>
            </w:r>
            <w:proofErr w:type="spellEnd"/>
          </w:p>
        </w:tc>
        <w:tc>
          <w:tcPr>
            <w:tcW w:w="1870" w:type="dxa"/>
          </w:tcPr>
          <w:p w14:paraId="5551406B" w14:textId="77777777" w:rsidR="00B57652" w:rsidRDefault="00B57652" w:rsidP="007B0CDC">
            <w:r w:rsidRPr="00891888">
              <w:t>0.346951508</w:t>
            </w:r>
          </w:p>
        </w:tc>
        <w:tc>
          <w:tcPr>
            <w:tcW w:w="1870" w:type="dxa"/>
          </w:tcPr>
          <w:p w14:paraId="292137D7" w14:textId="77777777" w:rsidR="00B57652" w:rsidRDefault="00B57652" w:rsidP="007B0CDC">
            <w:r w:rsidRPr="00891888">
              <w:t>0.665428638</w:t>
            </w:r>
          </w:p>
        </w:tc>
        <w:tc>
          <w:tcPr>
            <w:tcW w:w="1870" w:type="dxa"/>
          </w:tcPr>
          <w:p w14:paraId="7A680D51" w14:textId="77777777" w:rsidR="00B57652" w:rsidRDefault="00B57652" w:rsidP="007B0CDC">
            <w:r w:rsidRPr="00891888">
              <w:t>0</w:t>
            </w:r>
          </w:p>
        </w:tc>
      </w:tr>
      <w:tr w:rsidR="00B57652" w14:paraId="7B2C8EC7" w14:textId="77777777" w:rsidTr="00B57652">
        <w:tc>
          <w:tcPr>
            <w:tcW w:w="1870" w:type="dxa"/>
          </w:tcPr>
          <w:p w14:paraId="4D037269" w14:textId="77777777" w:rsidR="00B57652" w:rsidRDefault="00B57652" w:rsidP="007B0CDC">
            <w:r w:rsidRPr="00891888">
              <w:t>FBgn0039357</w:t>
            </w:r>
          </w:p>
        </w:tc>
        <w:tc>
          <w:tcPr>
            <w:tcW w:w="1959" w:type="dxa"/>
          </w:tcPr>
          <w:p w14:paraId="1848FD37" w14:textId="77777777" w:rsidR="00B57652" w:rsidRDefault="00B57652" w:rsidP="007B0CDC">
            <w:r w:rsidRPr="00891888">
              <w:t>CG4743</w:t>
            </w:r>
          </w:p>
        </w:tc>
        <w:tc>
          <w:tcPr>
            <w:tcW w:w="1870" w:type="dxa"/>
          </w:tcPr>
          <w:p w14:paraId="4326DD01" w14:textId="77777777" w:rsidR="00B57652" w:rsidRDefault="00B57652" w:rsidP="007B0CDC">
            <w:r w:rsidRPr="00891888">
              <w:t>0.359664618</w:t>
            </w:r>
          </w:p>
        </w:tc>
        <w:tc>
          <w:tcPr>
            <w:tcW w:w="1870" w:type="dxa"/>
          </w:tcPr>
          <w:p w14:paraId="44F947C7" w14:textId="77777777" w:rsidR="00B57652" w:rsidRDefault="00B57652" w:rsidP="007B0CDC">
            <w:r w:rsidRPr="00891888">
              <w:t>0.665116437</w:t>
            </w:r>
          </w:p>
        </w:tc>
        <w:tc>
          <w:tcPr>
            <w:tcW w:w="1870" w:type="dxa"/>
          </w:tcPr>
          <w:p w14:paraId="2A438405" w14:textId="77777777" w:rsidR="00B57652" w:rsidRDefault="00B57652" w:rsidP="007B0CDC">
            <w:r w:rsidRPr="00891888">
              <w:t>0</w:t>
            </w:r>
          </w:p>
        </w:tc>
      </w:tr>
      <w:tr w:rsidR="00B57652" w14:paraId="1EB1C78B" w14:textId="77777777" w:rsidTr="00B57652">
        <w:tc>
          <w:tcPr>
            <w:tcW w:w="1870" w:type="dxa"/>
          </w:tcPr>
          <w:p w14:paraId="776E55C3" w14:textId="77777777" w:rsidR="00B57652" w:rsidRDefault="00B57652" w:rsidP="007B0CDC">
            <w:r w:rsidRPr="00891888">
              <w:t>FBgn0032986</w:t>
            </w:r>
          </w:p>
        </w:tc>
        <w:tc>
          <w:tcPr>
            <w:tcW w:w="1959" w:type="dxa"/>
          </w:tcPr>
          <w:p w14:paraId="5EDD0237" w14:textId="77777777" w:rsidR="00B57652" w:rsidRDefault="00B57652" w:rsidP="007B0CDC">
            <w:r w:rsidRPr="00891888">
              <w:t>CG3262</w:t>
            </w:r>
          </w:p>
        </w:tc>
        <w:tc>
          <w:tcPr>
            <w:tcW w:w="1870" w:type="dxa"/>
          </w:tcPr>
          <w:p w14:paraId="5FAAD2DE" w14:textId="77777777" w:rsidR="00B57652" w:rsidRDefault="00B57652" w:rsidP="007B0CDC">
            <w:r w:rsidRPr="00891888">
              <w:t>0.245223579</w:t>
            </w:r>
          </w:p>
        </w:tc>
        <w:tc>
          <w:tcPr>
            <w:tcW w:w="1870" w:type="dxa"/>
          </w:tcPr>
          <w:p w14:paraId="37687527" w14:textId="77777777" w:rsidR="00B57652" w:rsidRDefault="00B57652" w:rsidP="007B0CDC">
            <w:r w:rsidRPr="00891888">
              <w:t>0.659809321</w:t>
            </w:r>
          </w:p>
        </w:tc>
        <w:tc>
          <w:tcPr>
            <w:tcW w:w="1870" w:type="dxa"/>
          </w:tcPr>
          <w:p w14:paraId="3D631F3A" w14:textId="77777777" w:rsidR="00B57652" w:rsidRDefault="00B57652" w:rsidP="007B0CDC">
            <w:r w:rsidRPr="00891888">
              <w:t>1</w:t>
            </w:r>
          </w:p>
        </w:tc>
      </w:tr>
      <w:tr w:rsidR="00B57652" w14:paraId="6AA6A6DE" w14:textId="77777777" w:rsidTr="00B57652">
        <w:tc>
          <w:tcPr>
            <w:tcW w:w="1870" w:type="dxa"/>
          </w:tcPr>
          <w:p w14:paraId="2540E050" w14:textId="77777777" w:rsidR="00B57652" w:rsidRDefault="00B57652" w:rsidP="007B0CDC">
            <w:r w:rsidRPr="00891888">
              <w:t>FBgn0032820</w:t>
            </w:r>
          </w:p>
        </w:tc>
        <w:tc>
          <w:tcPr>
            <w:tcW w:w="1959" w:type="dxa"/>
          </w:tcPr>
          <w:p w14:paraId="44EA151C" w14:textId="77777777" w:rsidR="00B57652" w:rsidRDefault="00B57652" w:rsidP="007B0CDC">
            <w:proofErr w:type="spellStart"/>
            <w:r w:rsidRPr="00891888">
              <w:t>fbp</w:t>
            </w:r>
            <w:proofErr w:type="spellEnd"/>
          </w:p>
        </w:tc>
        <w:tc>
          <w:tcPr>
            <w:tcW w:w="1870" w:type="dxa"/>
          </w:tcPr>
          <w:p w14:paraId="6338A7EA" w14:textId="77777777" w:rsidR="00B57652" w:rsidRDefault="00B57652" w:rsidP="007B0CDC">
            <w:r w:rsidRPr="00891888">
              <w:t>0.548700879</w:t>
            </w:r>
          </w:p>
        </w:tc>
        <w:tc>
          <w:tcPr>
            <w:tcW w:w="1870" w:type="dxa"/>
          </w:tcPr>
          <w:p w14:paraId="0F8EA68F" w14:textId="77777777" w:rsidR="00B57652" w:rsidRDefault="00B57652" w:rsidP="007B0CDC">
            <w:r w:rsidRPr="00891888">
              <w:t>0.657332455</w:t>
            </w:r>
          </w:p>
        </w:tc>
        <w:tc>
          <w:tcPr>
            <w:tcW w:w="1870" w:type="dxa"/>
          </w:tcPr>
          <w:p w14:paraId="6E987AA9" w14:textId="77777777" w:rsidR="00B57652" w:rsidRDefault="00B57652" w:rsidP="007B0CDC">
            <w:r w:rsidRPr="00891888">
              <w:t>0</w:t>
            </w:r>
          </w:p>
        </w:tc>
      </w:tr>
      <w:tr w:rsidR="00B57652" w14:paraId="0BCC9094" w14:textId="77777777" w:rsidTr="00B57652">
        <w:tc>
          <w:tcPr>
            <w:tcW w:w="1870" w:type="dxa"/>
          </w:tcPr>
          <w:p w14:paraId="165C8E0F" w14:textId="77777777" w:rsidR="00B57652" w:rsidRDefault="00B57652" w:rsidP="007B0CDC">
            <w:r w:rsidRPr="00891888">
              <w:t>FBgn0040778</w:t>
            </w:r>
          </w:p>
        </w:tc>
        <w:tc>
          <w:tcPr>
            <w:tcW w:w="1959" w:type="dxa"/>
          </w:tcPr>
          <w:p w14:paraId="77C28F24" w14:textId="77777777" w:rsidR="00B57652" w:rsidRDefault="00B57652" w:rsidP="007B0CDC">
            <w:r w:rsidRPr="00891888">
              <w:t>CG17977</w:t>
            </w:r>
          </w:p>
        </w:tc>
        <w:tc>
          <w:tcPr>
            <w:tcW w:w="1870" w:type="dxa"/>
          </w:tcPr>
          <w:p w14:paraId="7DFA5308" w14:textId="77777777" w:rsidR="00B57652" w:rsidRDefault="00B57652" w:rsidP="007B0CDC">
            <w:r w:rsidRPr="00891888">
              <w:t>0.5474754</w:t>
            </w:r>
          </w:p>
        </w:tc>
        <w:tc>
          <w:tcPr>
            <w:tcW w:w="1870" w:type="dxa"/>
          </w:tcPr>
          <w:p w14:paraId="07505CF6" w14:textId="77777777" w:rsidR="00B57652" w:rsidRDefault="00B57652" w:rsidP="007B0CDC">
            <w:r w:rsidRPr="00891888">
              <w:t>0.655461689</w:t>
            </w:r>
          </w:p>
        </w:tc>
        <w:tc>
          <w:tcPr>
            <w:tcW w:w="1870" w:type="dxa"/>
          </w:tcPr>
          <w:p w14:paraId="310AF101" w14:textId="77777777" w:rsidR="00B57652" w:rsidRDefault="00B57652" w:rsidP="007B0CDC">
            <w:r w:rsidRPr="00891888">
              <w:t>1</w:t>
            </w:r>
          </w:p>
        </w:tc>
      </w:tr>
      <w:tr w:rsidR="00B57652" w14:paraId="7430D945" w14:textId="77777777" w:rsidTr="00B57652">
        <w:tc>
          <w:tcPr>
            <w:tcW w:w="1870" w:type="dxa"/>
          </w:tcPr>
          <w:p w14:paraId="41D32FBE" w14:textId="77777777" w:rsidR="00B57652" w:rsidRDefault="00B57652" w:rsidP="007B0CDC">
            <w:r w:rsidRPr="00891888">
              <w:t>FBgn0039017</w:t>
            </w:r>
          </w:p>
        </w:tc>
        <w:tc>
          <w:tcPr>
            <w:tcW w:w="1959" w:type="dxa"/>
          </w:tcPr>
          <w:p w14:paraId="5DDB6BC8" w14:textId="77777777" w:rsidR="00B57652" w:rsidRDefault="00B57652" w:rsidP="007B0CDC">
            <w:r w:rsidRPr="00891888">
              <w:t>CG6985</w:t>
            </w:r>
          </w:p>
        </w:tc>
        <w:tc>
          <w:tcPr>
            <w:tcW w:w="1870" w:type="dxa"/>
          </w:tcPr>
          <w:p w14:paraId="45C2B6BD" w14:textId="77777777" w:rsidR="00B57652" w:rsidRDefault="00B57652" w:rsidP="007B0CDC">
            <w:r w:rsidRPr="00891888">
              <w:t>0.458470965</w:t>
            </w:r>
          </w:p>
        </w:tc>
        <w:tc>
          <w:tcPr>
            <w:tcW w:w="1870" w:type="dxa"/>
          </w:tcPr>
          <w:p w14:paraId="59E95DC1" w14:textId="77777777" w:rsidR="00B57652" w:rsidRDefault="00B57652" w:rsidP="007B0CDC">
            <w:r w:rsidRPr="00891888">
              <w:t>0.65155704</w:t>
            </w:r>
          </w:p>
        </w:tc>
        <w:tc>
          <w:tcPr>
            <w:tcW w:w="1870" w:type="dxa"/>
          </w:tcPr>
          <w:p w14:paraId="68BEA0EF" w14:textId="77777777" w:rsidR="00B57652" w:rsidRDefault="00B57652" w:rsidP="007B0CDC">
            <w:r w:rsidRPr="00891888">
              <w:t>0</w:t>
            </w:r>
          </w:p>
        </w:tc>
      </w:tr>
      <w:tr w:rsidR="00B57652" w14:paraId="33022856" w14:textId="77777777" w:rsidTr="00B57652">
        <w:tc>
          <w:tcPr>
            <w:tcW w:w="1870" w:type="dxa"/>
          </w:tcPr>
          <w:p w14:paraId="110C3437" w14:textId="77777777" w:rsidR="00B57652" w:rsidRDefault="00B57652" w:rsidP="007B0CDC">
            <w:r w:rsidRPr="00891888">
              <w:t>FBgn0065081</w:t>
            </w:r>
          </w:p>
        </w:tc>
        <w:tc>
          <w:tcPr>
            <w:tcW w:w="1959" w:type="dxa"/>
          </w:tcPr>
          <w:p w14:paraId="1C3BD71B" w14:textId="77777777" w:rsidR="00B57652" w:rsidRDefault="00B57652" w:rsidP="007B0CDC">
            <w:r w:rsidRPr="00891888">
              <w:t>snmRNA:838</w:t>
            </w:r>
          </w:p>
        </w:tc>
        <w:tc>
          <w:tcPr>
            <w:tcW w:w="1870" w:type="dxa"/>
          </w:tcPr>
          <w:p w14:paraId="3EB7F855" w14:textId="77777777" w:rsidR="00B57652" w:rsidRDefault="00B57652" w:rsidP="007B0CDC">
            <w:r w:rsidRPr="00891888">
              <w:t>0.394101352</w:t>
            </w:r>
          </w:p>
        </w:tc>
        <w:tc>
          <w:tcPr>
            <w:tcW w:w="1870" w:type="dxa"/>
          </w:tcPr>
          <w:p w14:paraId="32BEA055" w14:textId="77777777" w:rsidR="00B57652" w:rsidRDefault="00B57652" w:rsidP="007B0CDC">
            <w:r w:rsidRPr="00891888">
              <w:t>0.644709105</w:t>
            </w:r>
          </w:p>
        </w:tc>
        <w:tc>
          <w:tcPr>
            <w:tcW w:w="1870" w:type="dxa"/>
          </w:tcPr>
          <w:p w14:paraId="5619B358" w14:textId="77777777" w:rsidR="00B57652" w:rsidRDefault="00B57652" w:rsidP="007B0CDC">
            <w:r w:rsidRPr="00891888">
              <w:t>0</w:t>
            </w:r>
          </w:p>
        </w:tc>
      </w:tr>
      <w:tr w:rsidR="00B57652" w14:paraId="7EF9DD29" w14:textId="77777777" w:rsidTr="00B57652">
        <w:tc>
          <w:tcPr>
            <w:tcW w:w="1870" w:type="dxa"/>
          </w:tcPr>
          <w:p w14:paraId="74D23E43" w14:textId="77777777" w:rsidR="00B57652" w:rsidRDefault="00B57652" w:rsidP="007B0CDC">
            <w:r w:rsidRPr="00891888">
              <w:t>FBgn0016131</w:t>
            </w:r>
          </w:p>
        </w:tc>
        <w:tc>
          <w:tcPr>
            <w:tcW w:w="1959" w:type="dxa"/>
          </w:tcPr>
          <w:p w14:paraId="40AB7412" w14:textId="77777777" w:rsidR="00B57652" w:rsidRDefault="00B57652" w:rsidP="007B0CDC">
            <w:r w:rsidRPr="00891888">
              <w:t>Cdk4</w:t>
            </w:r>
          </w:p>
        </w:tc>
        <w:tc>
          <w:tcPr>
            <w:tcW w:w="1870" w:type="dxa"/>
          </w:tcPr>
          <w:p w14:paraId="0C90A764" w14:textId="77777777" w:rsidR="00B57652" w:rsidRDefault="00B57652" w:rsidP="007B0CDC">
            <w:r w:rsidRPr="00891888">
              <w:t>0.378783333</w:t>
            </w:r>
          </w:p>
        </w:tc>
        <w:tc>
          <w:tcPr>
            <w:tcW w:w="1870" w:type="dxa"/>
          </w:tcPr>
          <w:p w14:paraId="24725A6E" w14:textId="77777777" w:rsidR="00B57652" w:rsidRDefault="00B57652" w:rsidP="007B0CDC">
            <w:r w:rsidRPr="00891888">
              <w:t>0.643688447</w:t>
            </w:r>
          </w:p>
        </w:tc>
        <w:tc>
          <w:tcPr>
            <w:tcW w:w="1870" w:type="dxa"/>
          </w:tcPr>
          <w:p w14:paraId="52040327" w14:textId="77777777" w:rsidR="00B57652" w:rsidRDefault="00B57652" w:rsidP="007B0CDC">
            <w:r w:rsidRPr="00891888">
              <w:t>1</w:t>
            </w:r>
          </w:p>
        </w:tc>
      </w:tr>
      <w:tr w:rsidR="00B57652" w14:paraId="67020A5C" w14:textId="77777777" w:rsidTr="00B57652">
        <w:tc>
          <w:tcPr>
            <w:tcW w:w="1870" w:type="dxa"/>
          </w:tcPr>
          <w:p w14:paraId="52A6609C" w14:textId="77777777" w:rsidR="00B57652" w:rsidRDefault="00B57652" w:rsidP="007B0CDC">
            <w:r w:rsidRPr="00891888">
              <w:t>FBgn0036557</w:t>
            </w:r>
          </w:p>
        </w:tc>
        <w:tc>
          <w:tcPr>
            <w:tcW w:w="1959" w:type="dxa"/>
          </w:tcPr>
          <w:p w14:paraId="53D51E1B" w14:textId="77777777" w:rsidR="00B57652" w:rsidRDefault="00B57652" w:rsidP="007B0CDC">
            <w:r w:rsidRPr="00891888">
              <w:t>mRpS31</w:t>
            </w:r>
          </w:p>
        </w:tc>
        <w:tc>
          <w:tcPr>
            <w:tcW w:w="1870" w:type="dxa"/>
          </w:tcPr>
          <w:p w14:paraId="31F0DF0E" w14:textId="77777777" w:rsidR="00B57652" w:rsidRDefault="00B57652" w:rsidP="007B0CDC">
            <w:r w:rsidRPr="00891888">
              <w:t>0.499297969</w:t>
            </w:r>
          </w:p>
        </w:tc>
        <w:tc>
          <w:tcPr>
            <w:tcW w:w="1870" w:type="dxa"/>
          </w:tcPr>
          <w:p w14:paraId="00A9EF7C" w14:textId="77777777" w:rsidR="00B57652" w:rsidRDefault="00B57652" w:rsidP="007B0CDC">
            <w:r w:rsidRPr="00891888">
              <w:t>0.643595728</w:t>
            </w:r>
          </w:p>
        </w:tc>
        <w:tc>
          <w:tcPr>
            <w:tcW w:w="1870" w:type="dxa"/>
          </w:tcPr>
          <w:p w14:paraId="125521E5" w14:textId="77777777" w:rsidR="00B57652" w:rsidRDefault="00B57652" w:rsidP="007B0CDC">
            <w:r w:rsidRPr="00891888">
              <w:t>0</w:t>
            </w:r>
          </w:p>
        </w:tc>
      </w:tr>
      <w:tr w:rsidR="00B57652" w14:paraId="29A4A60F" w14:textId="77777777" w:rsidTr="00B57652">
        <w:tc>
          <w:tcPr>
            <w:tcW w:w="1870" w:type="dxa"/>
          </w:tcPr>
          <w:p w14:paraId="54544B4B" w14:textId="77777777" w:rsidR="00B57652" w:rsidRDefault="00B57652" w:rsidP="007B0CDC">
            <w:r w:rsidRPr="00891888">
              <w:t>FBgn0261049</w:t>
            </w:r>
          </w:p>
        </w:tc>
        <w:tc>
          <w:tcPr>
            <w:tcW w:w="1959" w:type="dxa"/>
          </w:tcPr>
          <w:p w14:paraId="40D95290" w14:textId="77777777" w:rsidR="00B57652" w:rsidRDefault="00B57652" w:rsidP="007B0CDC">
            <w:r w:rsidRPr="00891888">
              <w:t>Vps45</w:t>
            </w:r>
          </w:p>
        </w:tc>
        <w:tc>
          <w:tcPr>
            <w:tcW w:w="1870" w:type="dxa"/>
          </w:tcPr>
          <w:p w14:paraId="6C4141BD" w14:textId="77777777" w:rsidR="00B57652" w:rsidRDefault="00B57652" w:rsidP="007B0CDC">
            <w:r w:rsidRPr="00891888">
              <w:t>0.411278613</w:t>
            </w:r>
          </w:p>
        </w:tc>
        <w:tc>
          <w:tcPr>
            <w:tcW w:w="1870" w:type="dxa"/>
          </w:tcPr>
          <w:p w14:paraId="1E83F14A" w14:textId="77777777" w:rsidR="00B57652" w:rsidRDefault="00B57652" w:rsidP="007B0CDC">
            <w:r w:rsidRPr="00891888">
              <w:t>0.642087337</w:t>
            </w:r>
          </w:p>
        </w:tc>
        <w:tc>
          <w:tcPr>
            <w:tcW w:w="1870" w:type="dxa"/>
          </w:tcPr>
          <w:p w14:paraId="46CC60A6" w14:textId="77777777" w:rsidR="00B57652" w:rsidRDefault="00B57652" w:rsidP="007B0CDC">
            <w:r w:rsidRPr="00891888">
              <w:t>0</w:t>
            </w:r>
          </w:p>
        </w:tc>
      </w:tr>
      <w:tr w:rsidR="00B57652" w14:paraId="7D407E6A" w14:textId="77777777" w:rsidTr="00B57652">
        <w:tc>
          <w:tcPr>
            <w:tcW w:w="1870" w:type="dxa"/>
          </w:tcPr>
          <w:p w14:paraId="2C835A8D" w14:textId="77777777" w:rsidR="00B57652" w:rsidRDefault="00B57652" w:rsidP="007B0CDC">
            <w:r w:rsidRPr="00891888">
              <w:t>FBgn0037076</w:t>
            </w:r>
          </w:p>
        </w:tc>
        <w:tc>
          <w:tcPr>
            <w:tcW w:w="1959" w:type="dxa"/>
          </w:tcPr>
          <w:p w14:paraId="4635A98A" w14:textId="77777777" w:rsidR="00B57652" w:rsidRDefault="00B57652" w:rsidP="007B0CDC">
            <w:r w:rsidRPr="00891888">
              <w:t>ebd2</w:t>
            </w:r>
          </w:p>
        </w:tc>
        <w:tc>
          <w:tcPr>
            <w:tcW w:w="1870" w:type="dxa"/>
          </w:tcPr>
          <w:p w14:paraId="13B5F691" w14:textId="77777777" w:rsidR="00B57652" w:rsidRDefault="00B57652" w:rsidP="007B0CDC">
            <w:r w:rsidRPr="00891888">
              <w:t>0.31801535</w:t>
            </w:r>
          </w:p>
        </w:tc>
        <w:tc>
          <w:tcPr>
            <w:tcW w:w="1870" w:type="dxa"/>
          </w:tcPr>
          <w:p w14:paraId="46C0CD93" w14:textId="77777777" w:rsidR="00B57652" w:rsidRDefault="00B57652" w:rsidP="007B0CDC">
            <w:r w:rsidRPr="00891888">
              <w:t>0.64119706</w:t>
            </w:r>
          </w:p>
        </w:tc>
        <w:tc>
          <w:tcPr>
            <w:tcW w:w="1870" w:type="dxa"/>
          </w:tcPr>
          <w:p w14:paraId="6D9B6361" w14:textId="77777777" w:rsidR="00B57652" w:rsidRDefault="00B57652" w:rsidP="007B0CDC">
            <w:r w:rsidRPr="00891888">
              <w:t>0</w:t>
            </w:r>
          </w:p>
        </w:tc>
      </w:tr>
      <w:tr w:rsidR="00B57652" w14:paraId="21A3D66D" w14:textId="77777777" w:rsidTr="00B57652">
        <w:tc>
          <w:tcPr>
            <w:tcW w:w="1870" w:type="dxa"/>
          </w:tcPr>
          <w:p w14:paraId="2E3EA437" w14:textId="77777777" w:rsidR="00B57652" w:rsidRDefault="00B57652" w:rsidP="007B0CDC">
            <w:r w:rsidRPr="00891888">
              <w:t>FBgn0013435</w:t>
            </w:r>
          </w:p>
        </w:tc>
        <w:tc>
          <w:tcPr>
            <w:tcW w:w="1959" w:type="dxa"/>
          </w:tcPr>
          <w:p w14:paraId="342EA7A0" w14:textId="77777777" w:rsidR="00B57652" w:rsidRDefault="00B57652" w:rsidP="007B0CDC">
            <w:r w:rsidRPr="00891888">
              <w:t>cdc2rk</w:t>
            </w:r>
          </w:p>
        </w:tc>
        <w:tc>
          <w:tcPr>
            <w:tcW w:w="1870" w:type="dxa"/>
          </w:tcPr>
          <w:p w14:paraId="7CE17033" w14:textId="77777777" w:rsidR="00B57652" w:rsidRDefault="00B57652" w:rsidP="007B0CDC">
            <w:r w:rsidRPr="00891888">
              <w:t>0.406480593</w:t>
            </w:r>
          </w:p>
        </w:tc>
        <w:tc>
          <w:tcPr>
            <w:tcW w:w="1870" w:type="dxa"/>
          </w:tcPr>
          <w:p w14:paraId="6F9A54E0" w14:textId="77777777" w:rsidR="00B57652" w:rsidRDefault="00B57652" w:rsidP="007B0CDC">
            <w:r w:rsidRPr="00891888">
              <w:t>0.640104961</w:t>
            </w:r>
          </w:p>
        </w:tc>
        <w:tc>
          <w:tcPr>
            <w:tcW w:w="1870" w:type="dxa"/>
          </w:tcPr>
          <w:p w14:paraId="0EB71B6D" w14:textId="77777777" w:rsidR="00B57652" w:rsidRDefault="00B57652" w:rsidP="007B0CDC">
            <w:r w:rsidRPr="00891888">
              <w:t>0</w:t>
            </w:r>
          </w:p>
        </w:tc>
      </w:tr>
      <w:tr w:rsidR="00B57652" w14:paraId="66790EB3" w14:textId="77777777" w:rsidTr="00B57652">
        <w:tc>
          <w:tcPr>
            <w:tcW w:w="1870" w:type="dxa"/>
          </w:tcPr>
          <w:p w14:paraId="2565E56C" w14:textId="77777777" w:rsidR="00B57652" w:rsidRDefault="00B57652" w:rsidP="007B0CDC">
            <w:r w:rsidRPr="00891888">
              <w:t>FBgn0261403</w:t>
            </w:r>
          </w:p>
        </w:tc>
        <w:tc>
          <w:tcPr>
            <w:tcW w:w="1959" w:type="dxa"/>
          </w:tcPr>
          <w:p w14:paraId="511F2132" w14:textId="77777777" w:rsidR="00B57652" w:rsidRDefault="00B57652" w:rsidP="007B0CDC">
            <w:proofErr w:type="spellStart"/>
            <w:r w:rsidRPr="00891888">
              <w:t>sxc</w:t>
            </w:r>
            <w:proofErr w:type="spellEnd"/>
          </w:p>
        </w:tc>
        <w:tc>
          <w:tcPr>
            <w:tcW w:w="1870" w:type="dxa"/>
          </w:tcPr>
          <w:p w14:paraId="32496783" w14:textId="77777777" w:rsidR="00B57652" w:rsidRDefault="00B57652" w:rsidP="007B0CDC">
            <w:r w:rsidRPr="00891888">
              <w:t>0.268582062</w:t>
            </w:r>
          </w:p>
        </w:tc>
        <w:tc>
          <w:tcPr>
            <w:tcW w:w="1870" w:type="dxa"/>
          </w:tcPr>
          <w:p w14:paraId="4514D917" w14:textId="77777777" w:rsidR="00B57652" w:rsidRDefault="00B57652" w:rsidP="007B0CDC">
            <w:r w:rsidRPr="00891888">
              <w:t>0.63861248</w:t>
            </w:r>
          </w:p>
        </w:tc>
        <w:tc>
          <w:tcPr>
            <w:tcW w:w="1870" w:type="dxa"/>
          </w:tcPr>
          <w:p w14:paraId="4BD932A7" w14:textId="77777777" w:rsidR="00B57652" w:rsidRDefault="00B57652" w:rsidP="007B0CDC">
            <w:r w:rsidRPr="00891888">
              <w:t>1</w:t>
            </w:r>
          </w:p>
        </w:tc>
      </w:tr>
      <w:tr w:rsidR="00B57652" w14:paraId="0042B798" w14:textId="77777777" w:rsidTr="00B57652">
        <w:tc>
          <w:tcPr>
            <w:tcW w:w="1870" w:type="dxa"/>
          </w:tcPr>
          <w:p w14:paraId="4D35E7A8" w14:textId="77777777" w:rsidR="00B57652" w:rsidRDefault="00B57652" w:rsidP="007B0CDC">
            <w:r w:rsidRPr="00891888">
              <w:t>FBgn0003008</w:t>
            </w:r>
          </w:p>
        </w:tc>
        <w:tc>
          <w:tcPr>
            <w:tcW w:w="1959" w:type="dxa"/>
          </w:tcPr>
          <w:p w14:paraId="2804F0D3" w14:textId="77777777" w:rsidR="00B57652" w:rsidRDefault="00B57652" w:rsidP="007B0CDC">
            <w:r w:rsidRPr="00891888">
              <w:t>or</w:t>
            </w:r>
          </w:p>
        </w:tc>
        <w:tc>
          <w:tcPr>
            <w:tcW w:w="1870" w:type="dxa"/>
          </w:tcPr>
          <w:p w14:paraId="60978B7E" w14:textId="77777777" w:rsidR="00B57652" w:rsidRDefault="00B57652" w:rsidP="007B0CDC">
            <w:r w:rsidRPr="00891888">
              <w:t>0.265811786</w:t>
            </w:r>
          </w:p>
        </w:tc>
        <w:tc>
          <w:tcPr>
            <w:tcW w:w="1870" w:type="dxa"/>
          </w:tcPr>
          <w:p w14:paraId="30CF4D7F" w14:textId="77777777" w:rsidR="00B57652" w:rsidRDefault="00B57652" w:rsidP="007B0CDC">
            <w:r w:rsidRPr="00891888">
              <w:t>0.636111568</w:t>
            </w:r>
          </w:p>
        </w:tc>
        <w:tc>
          <w:tcPr>
            <w:tcW w:w="1870" w:type="dxa"/>
          </w:tcPr>
          <w:p w14:paraId="1BDCCA1F" w14:textId="77777777" w:rsidR="00B57652" w:rsidRDefault="00B57652" w:rsidP="007B0CDC">
            <w:r w:rsidRPr="00891888">
              <w:t>0</w:t>
            </w:r>
          </w:p>
        </w:tc>
      </w:tr>
      <w:tr w:rsidR="00B57652" w14:paraId="4CD4FB91" w14:textId="77777777" w:rsidTr="00B57652">
        <w:tc>
          <w:tcPr>
            <w:tcW w:w="1870" w:type="dxa"/>
          </w:tcPr>
          <w:p w14:paraId="1A89FBC4" w14:textId="77777777" w:rsidR="00B57652" w:rsidRDefault="00B57652" w:rsidP="007B0CDC">
            <w:r w:rsidRPr="00891888">
              <w:t>FBgn0032251</w:t>
            </w:r>
          </w:p>
        </w:tc>
        <w:tc>
          <w:tcPr>
            <w:tcW w:w="1959" w:type="dxa"/>
          </w:tcPr>
          <w:p w14:paraId="3A8C54DD" w14:textId="77777777" w:rsidR="00B57652" w:rsidRDefault="00B57652" w:rsidP="007B0CDC">
            <w:r w:rsidRPr="00891888">
              <w:t>Nse4</w:t>
            </w:r>
          </w:p>
        </w:tc>
        <w:tc>
          <w:tcPr>
            <w:tcW w:w="1870" w:type="dxa"/>
          </w:tcPr>
          <w:p w14:paraId="34A06F25" w14:textId="77777777" w:rsidR="00B57652" w:rsidRDefault="00B57652" w:rsidP="007B0CDC">
            <w:r w:rsidRPr="00891888">
              <w:t>0.331103196</w:t>
            </w:r>
          </w:p>
        </w:tc>
        <w:tc>
          <w:tcPr>
            <w:tcW w:w="1870" w:type="dxa"/>
          </w:tcPr>
          <w:p w14:paraId="09D4A7BA" w14:textId="77777777" w:rsidR="00B57652" w:rsidRDefault="00B57652" w:rsidP="007B0CDC">
            <w:r w:rsidRPr="00891888">
              <w:t>0.635289624</w:t>
            </w:r>
          </w:p>
        </w:tc>
        <w:tc>
          <w:tcPr>
            <w:tcW w:w="1870" w:type="dxa"/>
          </w:tcPr>
          <w:p w14:paraId="3E333069" w14:textId="77777777" w:rsidR="00B57652" w:rsidRDefault="00B57652" w:rsidP="007B0CDC">
            <w:r w:rsidRPr="00891888">
              <w:t>1</w:t>
            </w:r>
          </w:p>
        </w:tc>
      </w:tr>
      <w:tr w:rsidR="00B57652" w14:paraId="476B7247" w14:textId="77777777" w:rsidTr="00B57652">
        <w:tc>
          <w:tcPr>
            <w:tcW w:w="1870" w:type="dxa"/>
          </w:tcPr>
          <w:p w14:paraId="21C3D832" w14:textId="77777777" w:rsidR="00B57652" w:rsidRDefault="00B57652" w:rsidP="007B0CDC">
            <w:r w:rsidRPr="00891888">
              <w:lastRenderedPageBreak/>
              <w:t>FBgn0032943</w:t>
            </w:r>
          </w:p>
        </w:tc>
        <w:tc>
          <w:tcPr>
            <w:tcW w:w="1959" w:type="dxa"/>
          </w:tcPr>
          <w:p w14:paraId="7149CCEE" w14:textId="77777777" w:rsidR="00B57652" w:rsidRDefault="00B57652" w:rsidP="007B0CDC">
            <w:r w:rsidRPr="00891888">
              <w:t>Tsp39D</w:t>
            </w:r>
          </w:p>
        </w:tc>
        <w:tc>
          <w:tcPr>
            <w:tcW w:w="1870" w:type="dxa"/>
          </w:tcPr>
          <w:p w14:paraId="3747AD57" w14:textId="77777777" w:rsidR="00B57652" w:rsidRDefault="00B57652" w:rsidP="007B0CDC">
            <w:r w:rsidRPr="00891888">
              <w:t>0.366247664</w:t>
            </w:r>
          </w:p>
        </w:tc>
        <w:tc>
          <w:tcPr>
            <w:tcW w:w="1870" w:type="dxa"/>
          </w:tcPr>
          <w:p w14:paraId="53D1A537" w14:textId="77777777" w:rsidR="00B57652" w:rsidRDefault="00B57652" w:rsidP="007B0CDC">
            <w:r w:rsidRPr="00891888">
              <w:t>0.629524245</w:t>
            </w:r>
          </w:p>
        </w:tc>
        <w:tc>
          <w:tcPr>
            <w:tcW w:w="1870" w:type="dxa"/>
          </w:tcPr>
          <w:p w14:paraId="2CBC1B2E" w14:textId="77777777" w:rsidR="00B57652" w:rsidRDefault="00B57652" w:rsidP="007B0CDC">
            <w:r w:rsidRPr="00891888">
              <w:t>1</w:t>
            </w:r>
          </w:p>
        </w:tc>
      </w:tr>
      <w:tr w:rsidR="00B57652" w14:paraId="53257AE4" w14:textId="77777777" w:rsidTr="00B57652">
        <w:tc>
          <w:tcPr>
            <w:tcW w:w="1870" w:type="dxa"/>
          </w:tcPr>
          <w:p w14:paraId="000BDAF9" w14:textId="77777777" w:rsidR="00B57652" w:rsidRDefault="00B57652" w:rsidP="007B0CDC">
            <w:r w:rsidRPr="00891888">
              <w:t>FBgn0039132</w:t>
            </w:r>
          </w:p>
        </w:tc>
        <w:tc>
          <w:tcPr>
            <w:tcW w:w="1959" w:type="dxa"/>
          </w:tcPr>
          <w:p w14:paraId="61DC3961" w14:textId="77777777" w:rsidR="00B57652" w:rsidRDefault="00B57652" w:rsidP="007B0CDC">
            <w:r w:rsidRPr="00891888">
              <w:t>AP-1sigma</w:t>
            </w:r>
          </w:p>
        </w:tc>
        <w:tc>
          <w:tcPr>
            <w:tcW w:w="1870" w:type="dxa"/>
          </w:tcPr>
          <w:p w14:paraId="58921D8C" w14:textId="77777777" w:rsidR="00B57652" w:rsidRDefault="00B57652" w:rsidP="007B0CDC">
            <w:r w:rsidRPr="00891888">
              <w:t>0.319525814</w:t>
            </w:r>
          </w:p>
        </w:tc>
        <w:tc>
          <w:tcPr>
            <w:tcW w:w="1870" w:type="dxa"/>
          </w:tcPr>
          <w:p w14:paraId="78846D21" w14:textId="77777777" w:rsidR="00B57652" w:rsidRDefault="00B57652" w:rsidP="007B0CDC">
            <w:r w:rsidRPr="00891888">
              <w:t>0.626591951</w:t>
            </w:r>
          </w:p>
        </w:tc>
        <w:tc>
          <w:tcPr>
            <w:tcW w:w="1870" w:type="dxa"/>
          </w:tcPr>
          <w:p w14:paraId="0B5B9310" w14:textId="77777777" w:rsidR="00B57652" w:rsidRDefault="00B57652" w:rsidP="007B0CDC">
            <w:r w:rsidRPr="00891888">
              <w:t>0</w:t>
            </w:r>
          </w:p>
        </w:tc>
      </w:tr>
      <w:tr w:rsidR="00B57652" w14:paraId="4354A45A" w14:textId="77777777" w:rsidTr="00B57652">
        <w:tc>
          <w:tcPr>
            <w:tcW w:w="1870" w:type="dxa"/>
          </w:tcPr>
          <w:p w14:paraId="5FE871DD" w14:textId="77777777" w:rsidR="00B57652" w:rsidRDefault="00B57652" w:rsidP="007B0CDC">
            <w:r w:rsidRPr="00891888">
              <w:t>FBgn0011824</w:t>
            </w:r>
          </w:p>
        </w:tc>
        <w:tc>
          <w:tcPr>
            <w:tcW w:w="1959" w:type="dxa"/>
          </w:tcPr>
          <w:p w14:paraId="736520D8" w14:textId="77777777" w:rsidR="00B57652" w:rsidRDefault="00B57652" w:rsidP="007B0CDC">
            <w:r w:rsidRPr="00891888">
              <w:t>CG4038</w:t>
            </w:r>
          </w:p>
        </w:tc>
        <w:tc>
          <w:tcPr>
            <w:tcW w:w="1870" w:type="dxa"/>
          </w:tcPr>
          <w:p w14:paraId="09A9FE73" w14:textId="77777777" w:rsidR="00B57652" w:rsidRDefault="00B57652" w:rsidP="007B0CDC">
            <w:r w:rsidRPr="00891888">
              <w:t>0.238105942</w:t>
            </w:r>
          </w:p>
        </w:tc>
        <w:tc>
          <w:tcPr>
            <w:tcW w:w="1870" w:type="dxa"/>
          </w:tcPr>
          <w:p w14:paraId="59933E8B" w14:textId="77777777" w:rsidR="00B57652" w:rsidRDefault="00B57652" w:rsidP="007B0CDC">
            <w:r w:rsidRPr="00891888">
              <w:t>0.619543216</w:t>
            </w:r>
          </w:p>
        </w:tc>
        <w:tc>
          <w:tcPr>
            <w:tcW w:w="1870" w:type="dxa"/>
          </w:tcPr>
          <w:p w14:paraId="00D34041" w14:textId="77777777" w:rsidR="00B57652" w:rsidRDefault="00B57652" w:rsidP="007B0CDC">
            <w:r w:rsidRPr="00891888">
              <w:t>0</w:t>
            </w:r>
          </w:p>
        </w:tc>
      </w:tr>
      <w:tr w:rsidR="00B57652" w14:paraId="1E4720B1" w14:textId="77777777" w:rsidTr="00B57652">
        <w:tc>
          <w:tcPr>
            <w:tcW w:w="1870" w:type="dxa"/>
          </w:tcPr>
          <w:p w14:paraId="2131E704" w14:textId="77777777" w:rsidR="00B57652" w:rsidRDefault="00B57652" w:rsidP="007B0CDC">
            <w:r w:rsidRPr="00891888">
              <w:t>FBgn0039044</w:t>
            </w:r>
          </w:p>
        </w:tc>
        <w:tc>
          <w:tcPr>
            <w:tcW w:w="1959" w:type="dxa"/>
          </w:tcPr>
          <w:p w14:paraId="12784CFD" w14:textId="77777777" w:rsidR="00B57652" w:rsidRDefault="00B57652" w:rsidP="007B0CDC">
            <w:r w:rsidRPr="00891888">
              <w:t>p53</w:t>
            </w:r>
          </w:p>
        </w:tc>
        <w:tc>
          <w:tcPr>
            <w:tcW w:w="1870" w:type="dxa"/>
          </w:tcPr>
          <w:p w14:paraId="2C2E32CB" w14:textId="77777777" w:rsidR="00B57652" w:rsidRDefault="00B57652" w:rsidP="007B0CDC">
            <w:r w:rsidRPr="00891888">
              <w:t>0.392506552</w:t>
            </w:r>
          </w:p>
        </w:tc>
        <w:tc>
          <w:tcPr>
            <w:tcW w:w="1870" w:type="dxa"/>
          </w:tcPr>
          <w:p w14:paraId="035F6805" w14:textId="77777777" w:rsidR="00B57652" w:rsidRDefault="00B57652" w:rsidP="007B0CDC">
            <w:r w:rsidRPr="00891888">
              <w:t>0.618390977</w:t>
            </w:r>
          </w:p>
        </w:tc>
        <w:tc>
          <w:tcPr>
            <w:tcW w:w="1870" w:type="dxa"/>
          </w:tcPr>
          <w:p w14:paraId="7E264C39" w14:textId="77777777" w:rsidR="00B57652" w:rsidRDefault="00B57652" w:rsidP="007B0CDC">
            <w:r w:rsidRPr="00891888">
              <w:t>1</w:t>
            </w:r>
          </w:p>
        </w:tc>
      </w:tr>
      <w:tr w:rsidR="00B57652" w14:paraId="59FF2204" w14:textId="77777777" w:rsidTr="00B57652">
        <w:tc>
          <w:tcPr>
            <w:tcW w:w="1870" w:type="dxa"/>
          </w:tcPr>
          <w:p w14:paraId="29BDF50D" w14:textId="77777777" w:rsidR="00B57652" w:rsidRDefault="00B57652" w:rsidP="007B0CDC">
            <w:r w:rsidRPr="00891888">
              <w:t>FBgn0033372</w:t>
            </w:r>
          </w:p>
        </w:tc>
        <w:tc>
          <w:tcPr>
            <w:tcW w:w="1959" w:type="dxa"/>
          </w:tcPr>
          <w:p w14:paraId="776EC9E3" w14:textId="77777777" w:rsidR="00B57652" w:rsidRDefault="00B57652" w:rsidP="007B0CDC">
            <w:r w:rsidRPr="00891888">
              <w:t>CG13742</w:t>
            </w:r>
          </w:p>
        </w:tc>
        <w:tc>
          <w:tcPr>
            <w:tcW w:w="1870" w:type="dxa"/>
          </w:tcPr>
          <w:p w14:paraId="70440552" w14:textId="77777777" w:rsidR="00B57652" w:rsidRDefault="00B57652" w:rsidP="007B0CDC">
            <w:r w:rsidRPr="00891888">
              <w:t>0.404603509</w:t>
            </w:r>
          </w:p>
        </w:tc>
        <w:tc>
          <w:tcPr>
            <w:tcW w:w="1870" w:type="dxa"/>
          </w:tcPr>
          <w:p w14:paraId="7C8CFE5E" w14:textId="77777777" w:rsidR="00B57652" w:rsidRDefault="00B57652" w:rsidP="007B0CDC">
            <w:r w:rsidRPr="00891888">
              <w:t>0.608713549</w:t>
            </w:r>
          </w:p>
        </w:tc>
        <w:tc>
          <w:tcPr>
            <w:tcW w:w="1870" w:type="dxa"/>
          </w:tcPr>
          <w:p w14:paraId="4807456C" w14:textId="77777777" w:rsidR="00B57652" w:rsidRDefault="00B57652" w:rsidP="007B0CDC">
            <w:r w:rsidRPr="00891888">
              <w:t>0</w:t>
            </w:r>
          </w:p>
        </w:tc>
      </w:tr>
      <w:tr w:rsidR="00B57652" w14:paraId="61629479" w14:textId="77777777" w:rsidTr="00B57652">
        <w:tc>
          <w:tcPr>
            <w:tcW w:w="1870" w:type="dxa"/>
          </w:tcPr>
          <w:p w14:paraId="2BC8CEDE" w14:textId="77777777" w:rsidR="00B57652" w:rsidRDefault="00B57652" w:rsidP="007B0CDC">
            <w:r w:rsidRPr="00891888">
              <w:t>FBgn0035725</w:t>
            </w:r>
          </w:p>
        </w:tc>
        <w:tc>
          <w:tcPr>
            <w:tcW w:w="1959" w:type="dxa"/>
          </w:tcPr>
          <w:p w14:paraId="51B4E534" w14:textId="77777777" w:rsidR="00B57652" w:rsidRDefault="00B57652" w:rsidP="007B0CDC">
            <w:r w:rsidRPr="00891888">
              <w:t>Mis12</w:t>
            </w:r>
          </w:p>
        </w:tc>
        <w:tc>
          <w:tcPr>
            <w:tcW w:w="1870" w:type="dxa"/>
          </w:tcPr>
          <w:p w14:paraId="23C9CB77" w14:textId="77777777" w:rsidR="00B57652" w:rsidRDefault="00B57652" w:rsidP="007B0CDC">
            <w:r w:rsidRPr="00891888">
              <w:t>0.30352902</w:t>
            </w:r>
          </w:p>
        </w:tc>
        <w:tc>
          <w:tcPr>
            <w:tcW w:w="1870" w:type="dxa"/>
          </w:tcPr>
          <w:p w14:paraId="0F8F6A54" w14:textId="77777777" w:rsidR="00B57652" w:rsidRDefault="00B57652" w:rsidP="007B0CDC">
            <w:r w:rsidRPr="00891888">
              <w:t>0.607656911</w:t>
            </w:r>
          </w:p>
        </w:tc>
        <w:tc>
          <w:tcPr>
            <w:tcW w:w="1870" w:type="dxa"/>
          </w:tcPr>
          <w:p w14:paraId="0BEEC0AE" w14:textId="77777777" w:rsidR="00B57652" w:rsidRDefault="00B57652" w:rsidP="007B0CDC">
            <w:r w:rsidRPr="00891888">
              <w:t>1</w:t>
            </w:r>
          </w:p>
        </w:tc>
      </w:tr>
      <w:tr w:rsidR="00B57652" w14:paraId="6C3B4BDA" w14:textId="77777777" w:rsidTr="00B57652">
        <w:tc>
          <w:tcPr>
            <w:tcW w:w="1870" w:type="dxa"/>
          </w:tcPr>
          <w:p w14:paraId="1DE6C7D1" w14:textId="77777777" w:rsidR="00B57652" w:rsidRDefault="00B57652" w:rsidP="007B0CDC">
            <w:r w:rsidRPr="00891888">
              <w:t>FBgn0026238</w:t>
            </w:r>
          </w:p>
        </w:tc>
        <w:tc>
          <w:tcPr>
            <w:tcW w:w="1959" w:type="dxa"/>
          </w:tcPr>
          <w:p w14:paraId="398C58F2" w14:textId="77777777" w:rsidR="00B57652" w:rsidRDefault="00B57652" w:rsidP="007B0CDC">
            <w:proofErr w:type="spellStart"/>
            <w:r w:rsidRPr="00891888">
              <w:t>gus</w:t>
            </w:r>
            <w:proofErr w:type="spellEnd"/>
          </w:p>
        </w:tc>
        <w:tc>
          <w:tcPr>
            <w:tcW w:w="1870" w:type="dxa"/>
          </w:tcPr>
          <w:p w14:paraId="583D0258" w14:textId="77777777" w:rsidR="00B57652" w:rsidRDefault="00B57652" w:rsidP="007B0CDC">
            <w:r w:rsidRPr="00891888">
              <w:t>0.205440118</w:t>
            </w:r>
          </w:p>
        </w:tc>
        <w:tc>
          <w:tcPr>
            <w:tcW w:w="1870" w:type="dxa"/>
          </w:tcPr>
          <w:p w14:paraId="378FE048" w14:textId="77777777" w:rsidR="00B57652" w:rsidRDefault="00B57652" w:rsidP="007B0CDC">
            <w:r w:rsidRPr="00891888">
              <w:t>0.599676766</w:t>
            </w:r>
          </w:p>
        </w:tc>
        <w:tc>
          <w:tcPr>
            <w:tcW w:w="1870" w:type="dxa"/>
          </w:tcPr>
          <w:p w14:paraId="259BFCBB" w14:textId="77777777" w:rsidR="00B57652" w:rsidRDefault="00B57652" w:rsidP="007B0CDC">
            <w:r w:rsidRPr="00891888">
              <w:t>1</w:t>
            </w:r>
          </w:p>
        </w:tc>
      </w:tr>
      <w:tr w:rsidR="00B57652" w14:paraId="5717606F" w14:textId="77777777" w:rsidTr="00B57652">
        <w:tc>
          <w:tcPr>
            <w:tcW w:w="1870" w:type="dxa"/>
          </w:tcPr>
          <w:p w14:paraId="39D9D3B2" w14:textId="77777777" w:rsidR="00B57652" w:rsidRDefault="00B57652" w:rsidP="007B0CDC">
            <w:r w:rsidRPr="00891888">
              <w:t>FBgn0032524</w:t>
            </w:r>
          </w:p>
        </w:tc>
        <w:tc>
          <w:tcPr>
            <w:tcW w:w="1959" w:type="dxa"/>
          </w:tcPr>
          <w:p w14:paraId="749B23E9" w14:textId="77777777" w:rsidR="00B57652" w:rsidRDefault="00B57652" w:rsidP="007B0CDC">
            <w:r w:rsidRPr="00891888">
              <w:t>CG9267</w:t>
            </w:r>
          </w:p>
        </w:tc>
        <w:tc>
          <w:tcPr>
            <w:tcW w:w="1870" w:type="dxa"/>
          </w:tcPr>
          <w:p w14:paraId="7EBD9016" w14:textId="77777777" w:rsidR="00B57652" w:rsidRDefault="00B57652" w:rsidP="007B0CDC">
            <w:r w:rsidRPr="00891888">
              <w:t>0.371857127</w:t>
            </w:r>
          </w:p>
        </w:tc>
        <w:tc>
          <w:tcPr>
            <w:tcW w:w="1870" w:type="dxa"/>
          </w:tcPr>
          <w:p w14:paraId="494D924E" w14:textId="77777777" w:rsidR="00B57652" w:rsidRDefault="00B57652" w:rsidP="007B0CDC">
            <w:r w:rsidRPr="00891888">
              <w:t>0.599310719</w:t>
            </w:r>
          </w:p>
        </w:tc>
        <w:tc>
          <w:tcPr>
            <w:tcW w:w="1870" w:type="dxa"/>
          </w:tcPr>
          <w:p w14:paraId="3FF28CFB" w14:textId="77777777" w:rsidR="00B57652" w:rsidRDefault="00B57652" w:rsidP="007B0CDC">
            <w:r w:rsidRPr="00891888">
              <w:t>0</w:t>
            </w:r>
          </w:p>
        </w:tc>
      </w:tr>
      <w:tr w:rsidR="00B57652" w14:paraId="1A2F5F7B" w14:textId="77777777" w:rsidTr="00B57652">
        <w:tc>
          <w:tcPr>
            <w:tcW w:w="1870" w:type="dxa"/>
          </w:tcPr>
          <w:p w14:paraId="36DB67B4" w14:textId="77777777" w:rsidR="00B57652" w:rsidRDefault="00B57652" w:rsidP="007B0CDC">
            <w:r w:rsidRPr="00891888">
              <w:t>FBgn0052000</w:t>
            </w:r>
          </w:p>
        </w:tc>
        <w:tc>
          <w:tcPr>
            <w:tcW w:w="1959" w:type="dxa"/>
          </w:tcPr>
          <w:p w14:paraId="1A263504" w14:textId="77777777" w:rsidR="00B57652" w:rsidRDefault="00B57652" w:rsidP="007B0CDC">
            <w:r w:rsidRPr="00891888">
              <w:t>CG32000</w:t>
            </w:r>
          </w:p>
        </w:tc>
        <w:tc>
          <w:tcPr>
            <w:tcW w:w="1870" w:type="dxa"/>
          </w:tcPr>
          <w:p w14:paraId="46CC9F03" w14:textId="77777777" w:rsidR="00B57652" w:rsidRDefault="00B57652" w:rsidP="007B0CDC">
            <w:r w:rsidRPr="00891888">
              <w:t>0.459845865</w:t>
            </w:r>
          </w:p>
        </w:tc>
        <w:tc>
          <w:tcPr>
            <w:tcW w:w="1870" w:type="dxa"/>
          </w:tcPr>
          <w:p w14:paraId="32FD17A6" w14:textId="77777777" w:rsidR="00B57652" w:rsidRDefault="00B57652" w:rsidP="007B0CDC">
            <w:r w:rsidRPr="00891888">
              <w:t>0.596592761</w:t>
            </w:r>
          </w:p>
        </w:tc>
        <w:tc>
          <w:tcPr>
            <w:tcW w:w="1870" w:type="dxa"/>
          </w:tcPr>
          <w:p w14:paraId="328101D0" w14:textId="77777777" w:rsidR="00B57652" w:rsidRDefault="00B57652" w:rsidP="007B0CDC">
            <w:r w:rsidRPr="00891888">
              <w:t>1</w:t>
            </w:r>
          </w:p>
        </w:tc>
      </w:tr>
      <w:tr w:rsidR="00B57652" w14:paraId="31338694" w14:textId="77777777" w:rsidTr="00B57652">
        <w:tc>
          <w:tcPr>
            <w:tcW w:w="1870" w:type="dxa"/>
          </w:tcPr>
          <w:p w14:paraId="266EC023" w14:textId="77777777" w:rsidR="00B57652" w:rsidRDefault="00B57652" w:rsidP="007B0CDC">
            <w:r w:rsidRPr="00891888">
              <w:t>FBgn0263219</w:t>
            </w:r>
          </w:p>
        </w:tc>
        <w:tc>
          <w:tcPr>
            <w:tcW w:w="1959" w:type="dxa"/>
          </w:tcPr>
          <w:p w14:paraId="01CDB903" w14:textId="77777777" w:rsidR="00B57652" w:rsidRDefault="00B57652" w:rsidP="007B0CDC">
            <w:r w:rsidRPr="00891888">
              <w:t>Dscam4</w:t>
            </w:r>
          </w:p>
        </w:tc>
        <w:tc>
          <w:tcPr>
            <w:tcW w:w="1870" w:type="dxa"/>
          </w:tcPr>
          <w:p w14:paraId="4C3F67B4" w14:textId="77777777" w:rsidR="00B57652" w:rsidRDefault="00B57652" w:rsidP="007B0CDC">
            <w:r w:rsidRPr="00891888">
              <w:t>0.398472054</w:t>
            </w:r>
          </w:p>
        </w:tc>
        <w:tc>
          <w:tcPr>
            <w:tcW w:w="1870" w:type="dxa"/>
          </w:tcPr>
          <w:p w14:paraId="377A4666" w14:textId="77777777" w:rsidR="00B57652" w:rsidRDefault="00B57652" w:rsidP="007B0CDC">
            <w:r w:rsidRPr="00891888">
              <w:t>0.593754886</w:t>
            </w:r>
          </w:p>
        </w:tc>
        <w:tc>
          <w:tcPr>
            <w:tcW w:w="1870" w:type="dxa"/>
          </w:tcPr>
          <w:p w14:paraId="68EB9802" w14:textId="77777777" w:rsidR="00B57652" w:rsidRDefault="00B57652" w:rsidP="007B0CDC">
            <w:r w:rsidRPr="00891888">
              <w:t>0</w:t>
            </w:r>
          </w:p>
        </w:tc>
      </w:tr>
      <w:tr w:rsidR="00B57652" w14:paraId="214AE6E3" w14:textId="77777777" w:rsidTr="00B57652">
        <w:tc>
          <w:tcPr>
            <w:tcW w:w="1870" w:type="dxa"/>
          </w:tcPr>
          <w:p w14:paraId="20BEAD4A" w14:textId="77777777" w:rsidR="00B57652" w:rsidRDefault="00B57652" w:rsidP="007B0CDC">
            <w:r w:rsidRPr="00891888">
              <w:t>FBgn0039929</w:t>
            </w:r>
          </w:p>
        </w:tc>
        <w:tc>
          <w:tcPr>
            <w:tcW w:w="1959" w:type="dxa"/>
          </w:tcPr>
          <w:p w14:paraId="4E0ABB56" w14:textId="77777777" w:rsidR="00B57652" w:rsidRDefault="00B57652" w:rsidP="007B0CDC">
            <w:r w:rsidRPr="00891888">
              <w:t>CG11076</w:t>
            </w:r>
          </w:p>
        </w:tc>
        <w:tc>
          <w:tcPr>
            <w:tcW w:w="1870" w:type="dxa"/>
          </w:tcPr>
          <w:p w14:paraId="0CC1A8B6" w14:textId="77777777" w:rsidR="00B57652" w:rsidRDefault="00B57652" w:rsidP="007B0CDC">
            <w:r w:rsidRPr="00891888">
              <w:t>0.233961303</w:t>
            </w:r>
          </w:p>
        </w:tc>
        <w:tc>
          <w:tcPr>
            <w:tcW w:w="1870" w:type="dxa"/>
          </w:tcPr>
          <w:p w14:paraId="7C72191E" w14:textId="77777777" w:rsidR="00B57652" w:rsidRDefault="00B57652" w:rsidP="007B0CDC">
            <w:r w:rsidRPr="00891888">
              <w:t>0.586439232</w:t>
            </w:r>
          </w:p>
        </w:tc>
        <w:tc>
          <w:tcPr>
            <w:tcW w:w="1870" w:type="dxa"/>
          </w:tcPr>
          <w:p w14:paraId="403A8D48" w14:textId="77777777" w:rsidR="00B57652" w:rsidRDefault="00B57652" w:rsidP="007B0CDC">
            <w:r w:rsidRPr="00891888">
              <w:t>1</w:t>
            </w:r>
          </w:p>
        </w:tc>
      </w:tr>
      <w:tr w:rsidR="00B57652" w14:paraId="3ADFE189" w14:textId="77777777" w:rsidTr="00B57652">
        <w:tc>
          <w:tcPr>
            <w:tcW w:w="1870" w:type="dxa"/>
          </w:tcPr>
          <w:p w14:paraId="5188633D" w14:textId="77777777" w:rsidR="00B57652" w:rsidRDefault="00B57652" w:rsidP="007B0CDC">
            <w:r w:rsidRPr="00891888">
              <w:t>FBgn0037778</w:t>
            </w:r>
          </w:p>
        </w:tc>
        <w:tc>
          <w:tcPr>
            <w:tcW w:w="1959" w:type="dxa"/>
          </w:tcPr>
          <w:p w14:paraId="7853EDA7" w14:textId="77777777" w:rsidR="00B57652" w:rsidRDefault="00B57652" w:rsidP="007B0CDC">
            <w:r w:rsidRPr="00891888">
              <w:t>mtTFB2</w:t>
            </w:r>
          </w:p>
        </w:tc>
        <w:tc>
          <w:tcPr>
            <w:tcW w:w="1870" w:type="dxa"/>
          </w:tcPr>
          <w:p w14:paraId="46D11F58" w14:textId="77777777" w:rsidR="00B57652" w:rsidRDefault="00B57652" w:rsidP="007B0CDC">
            <w:r w:rsidRPr="00891888">
              <w:t>0.339536013</w:t>
            </w:r>
          </w:p>
        </w:tc>
        <w:tc>
          <w:tcPr>
            <w:tcW w:w="1870" w:type="dxa"/>
          </w:tcPr>
          <w:p w14:paraId="5FAC6096" w14:textId="77777777" w:rsidR="00B57652" w:rsidRDefault="00B57652" w:rsidP="007B0CDC">
            <w:r w:rsidRPr="00891888">
              <w:t>0.584739472</w:t>
            </w:r>
          </w:p>
        </w:tc>
        <w:tc>
          <w:tcPr>
            <w:tcW w:w="1870" w:type="dxa"/>
          </w:tcPr>
          <w:p w14:paraId="730250BA" w14:textId="77777777" w:rsidR="00B57652" w:rsidRDefault="00B57652" w:rsidP="007B0CDC">
            <w:r w:rsidRPr="00891888">
              <w:t>0</w:t>
            </w:r>
          </w:p>
        </w:tc>
      </w:tr>
      <w:tr w:rsidR="00B57652" w14:paraId="275FF825" w14:textId="77777777" w:rsidTr="00B57652">
        <w:tc>
          <w:tcPr>
            <w:tcW w:w="1870" w:type="dxa"/>
          </w:tcPr>
          <w:p w14:paraId="39DC2940" w14:textId="77777777" w:rsidR="00B57652" w:rsidRDefault="00B57652" w:rsidP="007B0CDC">
            <w:r w:rsidRPr="00891888">
              <w:t>FBgn0083940</w:t>
            </w:r>
          </w:p>
        </w:tc>
        <w:tc>
          <w:tcPr>
            <w:tcW w:w="1959" w:type="dxa"/>
          </w:tcPr>
          <w:p w14:paraId="4E2745FB" w14:textId="77777777" w:rsidR="00B57652" w:rsidRDefault="00B57652" w:rsidP="007B0CDC">
            <w:proofErr w:type="spellStart"/>
            <w:r w:rsidRPr="00891888">
              <w:t>RhoU</w:t>
            </w:r>
            <w:proofErr w:type="spellEnd"/>
          </w:p>
        </w:tc>
        <w:tc>
          <w:tcPr>
            <w:tcW w:w="1870" w:type="dxa"/>
          </w:tcPr>
          <w:p w14:paraId="53B47DD5" w14:textId="77777777" w:rsidR="00B57652" w:rsidRDefault="00B57652" w:rsidP="007B0CDC">
            <w:r w:rsidRPr="00891888">
              <w:t>0.448427087</w:t>
            </w:r>
          </w:p>
        </w:tc>
        <w:tc>
          <w:tcPr>
            <w:tcW w:w="1870" w:type="dxa"/>
          </w:tcPr>
          <w:p w14:paraId="4E4C3170" w14:textId="77777777" w:rsidR="00B57652" w:rsidRDefault="00B57652" w:rsidP="007B0CDC">
            <w:r w:rsidRPr="00891888">
              <w:t>0.581078465</w:t>
            </w:r>
          </w:p>
        </w:tc>
        <w:tc>
          <w:tcPr>
            <w:tcW w:w="1870" w:type="dxa"/>
          </w:tcPr>
          <w:p w14:paraId="5C118674" w14:textId="77777777" w:rsidR="00B57652" w:rsidRDefault="00B57652" w:rsidP="007B0CDC">
            <w:r w:rsidRPr="00891888">
              <w:t>1</w:t>
            </w:r>
          </w:p>
        </w:tc>
      </w:tr>
      <w:tr w:rsidR="00B57652" w14:paraId="524C18D7" w14:textId="77777777" w:rsidTr="00B57652">
        <w:tc>
          <w:tcPr>
            <w:tcW w:w="1870" w:type="dxa"/>
          </w:tcPr>
          <w:p w14:paraId="27BF5B6A" w14:textId="77777777" w:rsidR="00B57652" w:rsidRDefault="00B57652" w:rsidP="007B0CDC">
            <w:r w:rsidRPr="00891888">
              <w:t>FBgn0037737</w:t>
            </w:r>
          </w:p>
        </w:tc>
        <w:tc>
          <w:tcPr>
            <w:tcW w:w="1959" w:type="dxa"/>
          </w:tcPr>
          <w:p w14:paraId="7322BF48" w14:textId="77777777" w:rsidR="00B57652" w:rsidRDefault="00B57652" w:rsidP="007B0CDC">
            <w:proofErr w:type="spellStart"/>
            <w:r w:rsidRPr="00891888">
              <w:t>Pnn</w:t>
            </w:r>
            <w:proofErr w:type="spellEnd"/>
          </w:p>
        </w:tc>
        <w:tc>
          <w:tcPr>
            <w:tcW w:w="1870" w:type="dxa"/>
          </w:tcPr>
          <w:p w14:paraId="17111BD4" w14:textId="77777777" w:rsidR="00B57652" w:rsidRDefault="00B57652" w:rsidP="007B0CDC">
            <w:r w:rsidRPr="00891888">
              <w:t>0.439691859</w:t>
            </w:r>
          </w:p>
        </w:tc>
        <w:tc>
          <w:tcPr>
            <w:tcW w:w="1870" w:type="dxa"/>
          </w:tcPr>
          <w:p w14:paraId="0665526F" w14:textId="77777777" w:rsidR="00B57652" w:rsidRDefault="00B57652" w:rsidP="007B0CDC">
            <w:r w:rsidRPr="00891888">
              <w:t>0.576671805</w:t>
            </w:r>
          </w:p>
        </w:tc>
        <w:tc>
          <w:tcPr>
            <w:tcW w:w="1870" w:type="dxa"/>
          </w:tcPr>
          <w:p w14:paraId="78182B90" w14:textId="77777777" w:rsidR="00B57652" w:rsidRDefault="00B57652" w:rsidP="007B0CDC">
            <w:r w:rsidRPr="00891888">
              <w:t>0</w:t>
            </w:r>
          </w:p>
        </w:tc>
      </w:tr>
      <w:tr w:rsidR="00B57652" w14:paraId="323E5C0F" w14:textId="77777777" w:rsidTr="00B57652">
        <w:tc>
          <w:tcPr>
            <w:tcW w:w="1870" w:type="dxa"/>
          </w:tcPr>
          <w:p w14:paraId="4C61CEBD" w14:textId="77777777" w:rsidR="00B57652" w:rsidRDefault="00B57652" w:rsidP="007B0CDC">
            <w:r w:rsidRPr="00891888">
              <w:t>FBgn0024510</w:t>
            </w:r>
          </w:p>
        </w:tc>
        <w:tc>
          <w:tcPr>
            <w:tcW w:w="1959" w:type="dxa"/>
          </w:tcPr>
          <w:p w14:paraId="5F45124F" w14:textId="77777777" w:rsidR="00B57652" w:rsidRDefault="00B57652" w:rsidP="007B0CDC">
            <w:proofErr w:type="spellStart"/>
            <w:r w:rsidRPr="00891888">
              <w:t>dlt</w:t>
            </w:r>
            <w:proofErr w:type="spellEnd"/>
          </w:p>
        </w:tc>
        <w:tc>
          <w:tcPr>
            <w:tcW w:w="1870" w:type="dxa"/>
          </w:tcPr>
          <w:p w14:paraId="77DC3EE2" w14:textId="77777777" w:rsidR="00B57652" w:rsidRDefault="00B57652" w:rsidP="007B0CDC">
            <w:r w:rsidRPr="00891888">
              <w:t>0.422840287</w:t>
            </w:r>
          </w:p>
        </w:tc>
        <w:tc>
          <w:tcPr>
            <w:tcW w:w="1870" w:type="dxa"/>
          </w:tcPr>
          <w:p w14:paraId="57654A4D" w14:textId="77777777" w:rsidR="00B57652" w:rsidRDefault="00B57652" w:rsidP="007B0CDC">
            <w:r w:rsidRPr="00891888">
              <w:t>0.57244509</w:t>
            </w:r>
          </w:p>
        </w:tc>
        <w:tc>
          <w:tcPr>
            <w:tcW w:w="1870" w:type="dxa"/>
          </w:tcPr>
          <w:p w14:paraId="63E062E2" w14:textId="77777777" w:rsidR="00B57652" w:rsidRDefault="00B57652" w:rsidP="007B0CDC">
            <w:r w:rsidRPr="00891888">
              <w:t>0</w:t>
            </w:r>
          </w:p>
        </w:tc>
      </w:tr>
      <w:tr w:rsidR="00B57652" w14:paraId="3CA32DA2" w14:textId="77777777" w:rsidTr="00B57652">
        <w:tc>
          <w:tcPr>
            <w:tcW w:w="1870" w:type="dxa"/>
          </w:tcPr>
          <w:p w14:paraId="1D5E6AC4" w14:textId="77777777" w:rsidR="00B57652" w:rsidRDefault="00B57652" w:rsidP="007B0CDC">
            <w:r w:rsidRPr="00891888">
              <w:t>FBgn0034217</w:t>
            </w:r>
          </w:p>
        </w:tc>
        <w:tc>
          <w:tcPr>
            <w:tcW w:w="1959" w:type="dxa"/>
          </w:tcPr>
          <w:p w14:paraId="4A32A756" w14:textId="77777777" w:rsidR="00B57652" w:rsidRDefault="00B57652" w:rsidP="007B0CDC">
            <w:proofErr w:type="spellStart"/>
            <w:r w:rsidRPr="00891888">
              <w:t>Lhr</w:t>
            </w:r>
            <w:proofErr w:type="spellEnd"/>
          </w:p>
        </w:tc>
        <w:tc>
          <w:tcPr>
            <w:tcW w:w="1870" w:type="dxa"/>
          </w:tcPr>
          <w:p w14:paraId="144A68AF" w14:textId="77777777" w:rsidR="00B57652" w:rsidRDefault="00B57652" w:rsidP="007B0CDC">
            <w:r w:rsidRPr="00891888">
              <w:t>0.337697773</w:t>
            </w:r>
          </w:p>
        </w:tc>
        <w:tc>
          <w:tcPr>
            <w:tcW w:w="1870" w:type="dxa"/>
          </w:tcPr>
          <w:p w14:paraId="059EBE45" w14:textId="77777777" w:rsidR="00B57652" w:rsidRDefault="00B57652" w:rsidP="007B0CDC">
            <w:r w:rsidRPr="00891888">
              <w:t>0.571121182</w:t>
            </w:r>
          </w:p>
        </w:tc>
        <w:tc>
          <w:tcPr>
            <w:tcW w:w="1870" w:type="dxa"/>
          </w:tcPr>
          <w:p w14:paraId="35F6157D" w14:textId="77777777" w:rsidR="00B57652" w:rsidRDefault="00B57652" w:rsidP="007B0CDC">
            <w:r w:rsidRPr="00891888">
              <w:t>0</w:t>
            </w:r>
          </w:p>
        </w:tc>
      </w:tr>
      <w:tr w:rsidR="00B57652" w14:paraId="18C502BC" w14:textId="77777777" w:rsidTr="00B57652">
        <w:tc>
          <w:tcPr>
            <w:tcW w:w="1870" w:type="dxa"/>
          </w:tcPr>
          <w:p w14:paraId="5B1A75CB" w14:textId="77777777" w:rsidR="00B57652" w:rsidRDefault="00B57652" w:rsidP="007B0CDC">
            <w:r w:rsidRPr="00891888">
              <w:t>FBgn0035461</w:t>
            </w:r>
          </w:p>
        </w:tc>
        <w:tc>
          <w:tcPr>
            <w:tcW w:w="1959" w:type="dxa"/>
          </w:tcPr>
          <w:p w14:paraId="2125D3B3" w14:textId="77777777" w:rsidR="00B57652" w:rsidRDefault="00B57652" w:rsidP="007B0CDC">
            <w:proofErr w:type="spellStart"/>
            <w:r w:rsidRPr="00891888">
              <w:t>ntc</w:t>
            </w:r>
            <w:proofErr w:type="spellEnd"/>
          </w:p>
        </w:tc>
        <w:tc>
          <w:tcPr>
            <w:tcW w:w="1870" w:type="dxa"/>
          </w:tcPr>
          <w:p w14:paraId="43374388" w14:textId="77777777" w:rsidR="00B57652" w:rsidRDefault="00B57652" w:rsidP="007B0CDC">
            <w:r w:rsidRPr="00891888">
              <w:t>0.374206944</w:t>
            </w:r>
          </w:p>
        </w:tc>
        <w:tc>
          <w:tcPr>
            <w:tcW w:w="1870" w:type="dxa"/>
          </w:tcPr>
          <w:p w14:paraId="3A269984" w14:textId="77777777" w:rsidR="00B57652" w:rsidRDefault="00B57652" w:rsidP="007B0CDC">
            <w:r w:rsidRPr="00891888">
              <w:t>0.567083886</w:t>
            </w:r>
          </w:p>
        </w:tc>
        <w:tc>
          <w:tcPr>
            <w:tcW w:w="1870" w:type="dxa"/>
          </w:tcPr>
          <w:p w14:paraId="75DC2003" w14:textId="77777777" w:rsidR="00B57652" w:rsidRDefault="00B57652" w:rsidP="007B0CDC">
            <w:r w:rsidRPr="00891888">
              <w:t>0</w:t>
            </w:r>
          </w:p>
        </w:tc>
      </w:tr>
      <w:tr w:rsidR="00B57652" w14:paraId="3EDEE824" w14:textId="77777777" w:rsidTr="00B57652">
        <w:tc>
          <w:tcPr>
            <w:tcW w:w="1870" w:type="dxa"/>
          </w:tcPr>
          <w:p w14:paraId="5906B2A6" w14:textId="77777777" w:rsidR="00B57652" w:rsidRDefault="00B57652" w:rsidP="007B0CDC">
            <w:r w:rsidRPr="00891888">
              <w:t>FBgn0013303</w:t>
            </w:r>
          </w:p>
        </w:tc>
        <w:tc>
          <w:tcPr>
            <w:tcW w:w="1959" w:type="dxa"/>
          </w:tcPr>
          <w:p w14:paraId="710067AA" w14:textId="77777777" w:rsidR="00B57652" w:rsidRDefault="00B57652" w:rsidP="007B0CDC">
            <w:proofErr w:type="spellStart"/>
            <w:r w:rsidRPr="00891888">
              <w:t>Nca</w:t>
            </w:r>
            <w:proofErr w:type="spellEnd"/>
          </w:p>
        </w:tc>
        <w:tc>
          <w:tcPr>
            <w:tcW w:w="1870" w:type="dxa"/>
          </w:tcPr>
          <w:p w14:paraId="3795CB09" w14:textId="77777777" w:rsidR="00B57652" w:rsidRDefault="00B57652" w:rsidP="007B0CDC">
            <w:r w:rsidRPr="00891888">
              <w:t>0.405486847</w:t>
            </w:r>
          </w:p>
        </w:tc>
        <w:tc>
          <w:tcPr>
            <w:tcW w:w="1870" w:type="dxa"/>
          </w:tcPr>
          <w:p w14:paraId="089AEFDD" w14:textId="77777777" w:rsidR="00B57652" w:rsidRDefault="00B57652" w:rsidP="007B0CDC">
            <w:r w:rsidRPr="00891888">
              <w:t>0.564660305</w:t>
            </w:r>
          </w:p>
        </w:tc>
        <w:tc>
          <w:tcPr>
            <w:tcW w:w="1870" w:type="dxa"/>
          </w:tcPr>
          <w:p w14:paraId="3AF0B1B9" w14:textId="77777777" w:rsidR="00B57652" w:rsidRDefault="00B57652" w:rsidP="007B0CDC">
            <w:r w:rsidRPr="00891888">
              <w:t>1</w:t>
            </w:r>
          </w:p>
        </w:tc>
      </w:tr>
      <w:tr w:rsidR="00B57652" w14:paraId="489DBA19" w14:textId="77777777" w:rsidTr="00B57652">
        <w:tc>
          <w:tcPr>
            <w:tcW w:w="1870" w:type="dxa"/>
          </w:tcPr>
          <w:p w14:paraId="087C7011" w14:textId="77777777" w:rsidR="00B57652" w:rsidRDefault="00B57652" w:rsidP="007B0CDC">
            <w:r w:rsidRPr="00891888">
              <w:t>FBgn0035414</w:t>
            </w:r>
          </w:p>
        </w:tc>
        <w:tc>
          <w:tcPr>
            <w:tcW w:w="1959" w:type="dxa"/>
          </w:tcPr>
          <w:p w14:paraId="28E3FE7D" w14:textId="77777777" w:rsidR="00B57652" w:rsidRDefault="00B57652" w:rsidP="007B0CDC">
            <w:r w:rsidRPr="00891888">
              <w:t>CG14965</w:t>
            </w:r>
          </w:p>
        </w:tc>
        <w:tc>
          <w:tcPr>
            <w:tcW w:w="1870" w:type="dxa"/>
          </w:tcPr>
          <w:p w14:paraId="4DA6D1BC" w14:textId="77777777" w:rsidR="00B57652" w:rsidRDefault="00B57652" w:rsidP="007B0CDC">
            <w:r w:rsidRPr="00891888">
              <w:t>0.509085601</w:t>
            </w:r>
          </w:p>
        </w:tc>
        <w:tc>
          <w:tcPr>
            <w:tcW w:w="1870" w:type="dxa"/>
          </w:tcPr>
          <w:p w14:paraId="13C8E859" w14:textId="77777777" w:rsidR="00B57652" w:rsidRDefault="00B57652" w:rsidP="007B0CDC">
            <w:r w:rsidRPr="00891888">
              <w:t>0.563605079</w:t>
            </w:r>
          </w:p>
        </w:tc>
        <w:tc>
          <w:tcPr>
            <w:tcW w:w="1870" w:type="dxa"/>
          </w:tcPr>
          <w:p w14:paraId="1D866A03" w14:textId="77777777" w:rsidR="00B57652" w:rsidRDefault="00B57652" w:rsidP="007B0CDC">
            <w:r w:rsidRPr="00891888">
              <w:t>0</w:t>
            </w:r>
          </w:p>
        </w:tc>
      </w:tr>
      <w:tr w:rsidR="00B57652" w14:paraId="7C7AF28C" w14:textId="77777777" w:rsidTr="00B57652">
        <w:tc>
          <w:tcPr>
            <w:tcW w:w="1870" w:type="dxa"/>
          </w:tcPr>
          <w:p w14:paraId="65F93615" w14:textId="77777777" w:rsidR="00B57652" w:rsidRDefault="00B57652" w:rsidP="007B0CDC">
            <w:r w:rsidRPr="00891888">
              <w:t>FBgn0033741</w:t>
            </w:r>
          </w:p>
        </w:tc>
        <w:tc>
          <w:tcPr>
            <w:tcW w:w="1959" w:type="dxa"/>
          </w:tcPr>
          <w:p w14:paraId="249CBE23" w14:textId="77777777" w:rsidR="00B57652" w:rsidRDefault="00B57652" w:rsidP="007B0CDC">
            <w:r w:rsidRPr="00891888">
              <w:t>CG8545</w:t>
            </w:r>
          </w:p>
        </w:tc>
        <w:tc>
          <w:tcPr>
            <w:tcW w:w="1870" w:type="dxa"/>
          </w:tcPr>
          <w:p w14:paraId="2C371DE2" w14:textId="77777777" w:rsidR="00B57652" w:rsidRDefault="00B57652" w:rsidP="007B0CDC">
            <w:r w:rsidRPr="00891888">
              <w:t>0.173958238</w:t>
            </w:r>
          </w:p>
        </w:tc>
        <w:tc>
          <w:tcPr>
            <w:tcW w:w="1870" w:type="dxa"/>
          </w:tcPr>
          <w:p w14:paraId="5982206C" w14:textId="77777777" w:rsidR="00B57652" w:rsidRDefault="00B57652" w:rsidP="007B0CDC">
            <w:r w:rsidRPr="00891888">
              <w:t>0.561835747</w:t>
            </w:r>
          </w:p>
        </w:tc>
        <w:tc>
          <w:tcPr>
            <w:tcW w:w="1870" w:type="dxa"/>
          </w:tcPr>
          <w:p w14:paraId="7022A759" w14:textId="77777777" w:rsidR="00B57652" w:rsidRDefault="00B57652" w:rsidP="007B0CDC">
            <w:r w:rsidRPr="00891888">
              <w:t>0</w:t>
            </w:r>
          </w:p>
        </w:tc>
      </w:tr>
      <w:tr w:rsidR="00B57652" w14:paraId="64137A02" w14:textId="77777777" w:rsidTr="00B57652">
        <w:tc>
          <w:tcPr>
            <w:tcW w:w="1870" w:type="dxa"/>
          </w:tcPr>
          <w:p w14:paraId="13B7D062" w14:textId="77777777" w:rsidR="00B57652" w:rsidRDefault="00B57652" w:rsidP="007B0CDC">
            <w:r w:rsidRPr="00891888">
              <w:t>FBgn0022986</w:t>
            </w:r>
          </w:p>
        </w:tc>
        <w:tc>
          <w:tcPr>
            <w:tcW w:w="1959" w:type="dxa"/>
          </w:tcPr>
          <w:p w14:paraId="0DC20C42" w14:textId="77777777" w:rsidR="00B57652" w:rsidRDefault="00B57652" w:rsidP="007B0CDC">
            <w:r w:rsidRPr="00891888">
              <w:t>qkr58E-1</w:t>
            </w:r>
          </w:p>
        </w:tc>
        <w:tc>
          <w:tcPr>
            <w:tcW w:w="1870" w:type="dxa"/>
          </w:tcPr>
          <w:p w14:paraId="685CEC7B" w14:textId="77777777" w:rsidR="00B57652" w:rsidRDefault="00B57652" w:rsidP="007B0CDC">
            <w:r w:rsidRPr="00891888">
              <w:t>0.55802649</w:t>
            </w:r>
          </w:p>
        </w:tc>
        <w:tc>
          <w:tcPr>
            <w:tcW w:w="1870" w:type="dxa"/>
          </w:tcPr>
          <w:p w14:paraId="4FE926D7" w14:textId="77777777" w:rsidR="00B57652" w:rsidRDefault="00B57652" w:rsidP="007B0CDC">
            <w:r w:rsidRPr="00891888">
              <w:t>0.561415314</w:t>
            </w:r>
          </w:p>
        </w:tc>
        <w:tc>
          <w:tcPr>
            <w:tcW w:w="1870" w:type="dxa"/>
          </w:tcPr>
          <w:p w14:paraId="3E83DF1F" w14:textId="77777777" w:rsidR="00B57652" w:rsidRDefault="00B57652" w:rsidP="007B0CDC">
            <w:r w:rsidRPr="00891888">
              <w:t>0</w:t>
            </w:r>
          </w:p>
        </w:tc>
      </w:tr>
      <w:tr w:rsidR="00B57652" w14:paraId="2E30CC1B" w14:textId="77777777" w:rsidTr="00B57652">
        <w:tc>
          <w:tcPr>
            <w:tcW w:w="1870" w:type="dxa"/>
          </w:tcPr>
          <w:p w14:paraId="5A3C7F15" w14:textId="77777777" w:rsidR="00B57652" w:rsidRDefault="00B57652" w:rsidP="007B0CDC">
            <w:r w:rsidRPr="00891888">
              <w:t>FBgn0015229</w:t>
            </w:r>
          </w:p>
        </w:tc>
        <w:tc>
          <w:tcPr>
            <w:tcW w:w="1959" w:type="dxa"/>
          </w:tcPr>
          <w:p w14:paraId="5DE43918" w14:textId="77777777" w:rsidR="00B57652" w:rsidRDefault="00B57652" w:rsidP="007B0CDC">
            <w:proofErr w:type="spellStart"/>
            <w:r w:rsidRPr="00891888">
              <w:t>glec</w:t>
            </w:r>
            <w:proofErr w:type="spellEnd"/>
          </w:p>
        </w:tc>
        <w:tc>
          <w:tcPr>
            <w:tcW w:w="1870" w:type="dxa"/>
          </w:tcPr>
          <w:p w14:paraId="176F4036" w14:textId="77777777" w:rsidR="00B57652" w:rsidRDefault="00B57652" w:rsidP="007B0CDC">
            <w:r w:rsidRPr="00891888">
              <w:t>0.30916443</w:t>
            </w:r>
          </w:p>
        </w:tc>
        <w:tc>
          <w:tcPr>
            <w:tcW w:w="1870" w:type="dxa"/>
          </w:tcPr>
          <w:p w14:paraId="21FF2013" w14:textId="77777777" w:rsidR="00B57652" w:rsidRDefault="00B57652" w:rsidP="007B0CDC">
            <w:r w:rsidRPr="00891888">
              <w:t>0.560072693</w:t>
            </w:r>
          </w:p>
        </w:tc>
        <w:tc>
          <w:tcPr>
            <w:tcW w:w="1870" w:type="dxa"/>
          </w:tcPr>
          <w:p w14:paraId="537E452E" w14:textId="77777777" w:rsidR="00B57652" w:rsidRDefault="00B57652" w:rsidP="007B0CDC">
            <w:r w:rsidRPr="00891888">
              <w:t>1</w:t>
            </w:r>
          </w:p>
        </w:tc>
      </w:tr>
      <w:tr w:rsidR="00B57652" w14:paraId="46500990" w14:textId="77777777" w:rsidTr="00B57652">
        <w:tc>
          <w:tcPr>
            <w:tcW w:w="1870" w:type="dxa"/>
          </w:tcPr>
          <w:p w14:paraId="2112EBD8" w14:textId="77777777" w:rsidR="00B57652" w:rsidRDefault="00B57652" w:rsidP="007B0CDC">
            <w:r w:rsidRPr="00891888">
              <w:t>FBgn0026431</w:t>
            </w:r>
          </w:p>
        </w:tc>
        <w:tc>
          <w:tcPr>
            <w:tcW w:w="1959" w:type="dxa"/>
          </w:tcPr>
          <w:p w14:paraId="6DEE949C" w14:textId="77777777" w:rsidR="00B57652" w:rsidRDefault="00B57652" w:rsidP="007B0CDC">
            <w:r w:rsidRPr="00891888">
              <w:t>Grip75</w:t>
            </w:r>
          </w:p>
        </w:tc>
        <w:tc>
          <w:tcPr>
            <w:tcW w:w="1870" w:type="dxa"/>
          </w:tcPr>
          <w:p w14:paraId="74C80806" w14:textId="77777777" w:rsidR="00B57652" w:rsidRDefault="00B57652" w:rsidP="007B0CDC">
            <w:r w:rsidRPr="00891888">
              <w:t>0.417720901</w:t>
            </w:r>
          </w:p>
        </w:tc>
        <w:tc>
          <w:tcPr>
            <w:tcW w:w="1870" w:type="dxa"/>
          </w:tcPr>
          <w:p w14:paraId="38E8C8FD" w14:textId="77777777" w:rsidR="00B57652" w:rsidRDefault="00B57652" w:rsidP="007B0CDC">
            <w:r w:rsidRPr="00891888">
              <w:t>0.55131736</w:t>
            </w:r>
          </w:p>
        </w:tc>
        <w:tc>
          <w:tcPr>
            <w:tcW w:w="1870" w:type="dxa"/>
          </w:tcPr>
          <w:p w14:paraId="557360A9" w14:textId="77777777" w:rsidR="00B57652" w:rsidRDefault="00B57652" w:rsidP="007B0CDC">
            <w:r w:rsidRPr="00891888">
              <w:t>0</w:t>
            </w:r>
          </w:p>
        </w:tc>
      </w:tr>
      <w:tr w:rsidR="00B57652" w14:paraId="35984B8A" w14:textId="77777777" w:rsidTr="00B57652">
        <w:tc>
          <w:tcPr>
            <w:tcW w:w="1870" w:type="dxa"/>
          </w:tcPr>
          <w:p w14:paraId="078BAECF" w14:textId="77777777" w:rsidR="00B57652" w:rsidRDefault="00B57652" w:rsidP="007B0CDC">
            <w:r w:rsidRPr="00891888">
              <w:t>FBgn0036909</w:t>
            </w:r>
          </w:p>
        </w:tc>
        <w:tc>
          <w:tcPr>
            <w:tcW w:w="1959" w:type="dxa"/>
          </w:tcPr>
          <w:p w14:paraId="14BDF858" w14:textId="77777777" w:rsidR="00B57652" w:rsidRDefault="00B57652" w:rsidP="007B0CDC">
            <w:r w:rsidRPr="00891888">
              <w:t>CG15881</w:t>
            </w:r>
          </w:p>
        </w:tc>
        <w:tc>
          <w:tcPr>
            <w:tcW w:w="1870" w:type="dxa"/>
          </w:tcPr>
          <w:p w14:paraId="56ED03D6" w14:textId="77777777" w:rsidR="00B57652" w:rsidRDefault="00B57652" w:rsidP="007B0CDC">
            <w:r w:rsidRPr="00891888">
              <w:t>0.237038286</w:t>
            </w:r>
          </w:p>
        </w:tc>
        <w:tc>
          <w:tcPr>
            <w:tcW w:w="1870" w:type="dxa"/>
          </w:tcPr>
          <w:p w14:paraId="5DB9079A" w14:textId="77777777" w:rsidR="00B57652" w:rsidRDefault="00B57652" w:rsidP="007B0CDC">
            <w:r w:rsidRPr="00891888">
              <w:t>0.549459419</w:t>
            </w:r>
          </w:p>
        </w:tc>
        <w:tc>
          <w:tcPr>
            <w:tcW w:w="1870" w:type="dxa"/>
          </w:tcPr>
          <w:p w14:paraId="1E657723" w14:textId="77777777" w:rsidR="00B57652" w:rsidRDefault="00B57652" w:rsidP="007B0CDC">
            <w:r w:rsidRPr="00891888">
              <w:t>0</w:t>
            </w:r>
          </w:p>
        </w:tc>
      </w:tr>
      <w:tr w:rsidR="00B57652" w14:paraId="4AB040A9" w14:textId="77777777" w:rsidTr="00B57652">
        <w:tc>
          <w:tcPr>
            <w:tcW w:w="1870" w:type="dxa"/>
          </w:tcPr>
          <w:p w14:paraId="2E96AE19" w14:textId="77777777" w:rsidR="00B57652" w:rsidRDefault="00B57652" w:rsidP="007B0CDC">
            <w:r w:rsidRPr="00891888">
              <w:t>FBgn0263112</w:t>
            </w:r>
          </w:p>
        </w:tc>
        <w:tc>
          <w:tcPr>
            <w:tcW w:w="1959" w:type="dxa"/>
          </w:tcPr>
          <w:p w14:paraId="65A1BB10" w14:textId="77777777" w:rsidR="00B57652" w:rsidRDefault="00B57652" w:rsidP="007B0CDC">
            <w:proofErr w:type="spellStart"/>
            <w:r w:rsidRPr="00891888">
              <w:t>Mitf</w:t>
            </w:r>
            <w:proofErr w:type="spellEnd"/>
          </w:p>
        </w:tc>
        <w:tc>
          <w:tcPr>
            <w:tcW w:w="1870" w:type="dxa"/>
          </w:tcPr>
          <w:p w14:paraId="089247AE" w14:textId="77777777" w:rsidR="00B57652" w:rsidRDefault="00B57652" w:rsidP="007B0CDC">
            <w:r w:rsidRPr="00891888">
              <w:t>0.455960939</w:t>
            </w:r>
          </w:p>
        </w:tc>
        <w:tc>
          <w:tcPr>
            <w:tcW w:w="1870" w:type="dxa"/>
          </w:tcPr>
          <w:p w14:paraId="6ED4A324" w14:textId="77777777" w:rsidR="00B57652" w:rsidRDefault="00B57652" w:rsidP="007B0CDC">
            <w:r w:rsidRPr="00891888">
              <w:t>0.54865379</w:t>
            </w:r>
          </w:p>
        </w:tc>
        <w:tc>
          <w:tcPr>
            <w:tcW w:w="1870" w:type="dxa"/>
          </w:tcPr>
          <w:p w14:paraId="6E83A079" w14:textId="77777777" w:rsidR="00B57652" w:rsidRDefault="00B57652" w:rsidP="007B0CDC">
            <w:r w:rsidRPr="00891888">
              <w:t>1</w:t>
            </w:r>
          </w:p>
        </w:tc>
      </w:tr>
      <w:tr w:rsidR="00B57652" w14:paraId="62DF0E11" w14:textId="77777777" w:rsidTr="00B57652">
        <w:tc>
          <w:tcPr>
            <w:tcW w:w="1870" w:type="dxa"/>
          </w:tcPr>
          <w:p w14:paraId="66AD733A" w14:textId="77777777" w:rsidR="00B57652" w:rsidRDefault="00B57652" w:rsidP="007B0CDC">
            <w:r w:rsidRPr="00891888">
              <w:t>FBgn0003015</w:t>
            </w:r>
          </w:p>
        </w:tc>
        <w:tc>
          <w:tcPr>
            <w:tcW w:w="1959" w:type="dxa"/>
          </w:tcPr>
          <w:p w14:paraId="272A5E20" w14:textId="77777777" w:rsidR="00B57652" w:rsidRDefault="00B57652" w:rsidP="007B0CDC">
            <w:proofErr w:type="spellStart"/>
            <w:r w:rsidRPr="00891888">
              <w:t>osk</w:t>
            </w:r>
            <w:proofErr w:type="spellEnd"/>
          </w:p>
        </w:tc>
        <w:tc>
          <w:tcPr>
            <w:tcW w:w="1870" w:type="dxa"/>
          </w:tcPr>
          <w:p w14:paraId="1F69B43D" w14:textId="77777777" w:rsidR="00B57652" w:rsidRDefault="00B57652" w:rsidP="007B0CDC">
            <w:r w:rsidRPr="00891888">
              <w:t>0.176812377</w:t>
            </w:r>
          </w:p>
        </w:tc>
        <w:tc>
          <w:tcPr>
            <w:tcW w:w="1870" w:type="dxa"/>
          </w:tcPr>
          <w:p w14:paraId="35344DFF" w14:textId="77777777" w:rsidR="00B57652" w:rsidRDefault="00B57652" w:rsidP="007B0CDC">
            <w:r w:rsidRPr="00891888">
              <w:t>0.547506682</w:t>
            </w:r>
          </w:p>
        </w:tc>
        <w:tc>
          <w:tcPr>
            <w:tcW w:w="1870" w:type="dxa"/>
          </w:tcPr>
          <w:p w14:paraId="32A0EE34" w14:textId="77777777" w:rsidR="00B57652" w:rsidRDefault="00B57652" w:rsidP="007B0CDC">
            <w:r w:rsidRPr="00891888">
              <w:t>0</w:t>
            </w:r>
          </w:p>
        </w:tc>
      </w:tr>
      <w:tr w:rsidR="00B57652" w14:paraId="2E0F2472" w14:textId="77777777" w:rsidTr="00B57652">
        <w:tc>
          <w:tcPr>
            <w:tcW w:w="1870" w:type="dxa"/>
          </w:tcPr>
          <w:p w14:paraId="222B7F77" w14:textId="77777777" w:rsidR="00B57652" w:rsidRDefault="00B57652" w:rsidP="007B0CDC">
            <w:r w:rsidRPr="00891888">
              <w:t>FBgn0260750</w:t>
            </w:r>
          </w:p>
        </w:tc>
        <w:tc>
          <w:tcPr>
            <w:tcW w:w="1959" w:type="dxa"/>
          </w:tcPr>
          <w:p w14:paraId="79C5B12C" w14:textId="77777777" w:rsidR="00B57652" w:rsidRDefault="00B57652" w:rsidP="007B0CDC">
            <w:proofErr w:type="spellStart"/>
            <w:r w:rsidRPr="00891888">
              <w:t>Mulk</w:t>
            </w:r>
            <w:proofErr w:type="spellEnd"/>
          </w:p>
        </w:tc>
        <w:tc>
          <w:tcPr>
            <w:tcW w:w="1870" w:type="dxa"/>
          </w:tcPr>
          <w:p w14:paraId="302AE6FC" w14:textId="77777777" w:rsidR="00B57652" w:rsidRDefault="00B57652" w:rsidP="007B0CDC">
            <w:r w:rsidRPr="00891888">
              <w:t>0.569120789</w:t>
            </w:r>
          </w:p>
        </w:tc>
        <w:tc>
          <w:tcPr>
            <w:tcW w:w="1870" w:type="dxa"/>
          </w:tcPr>
          <w:p w14:paraId="78EC3114" w14:textId="77777777" w:rsidR="00B57652" w:rsidRDefault="00B57652" w:rsidP="007B0CDC">
            <w:r w:rsidRPr="00891888">
              <w:t>0.544728847</w:t>
            </w:r>
          </w:p>
        </w:tc>
        <w:tc>
          <w:tcPr>
            <w:tcW w:w="1870" w:type="dxa"/>
          </w:tcPr>
          <w:p w14:paraId="1823BCD0" w14:textId="77777777" w:rsidR="00B57652" w:rsidRDefault="00B57652" w:rsidP="007B0CDC">
            <w:r w:rsidRPr="00891888">
              <w:t>1</w:t>
            </w:r>
          </w:p>
        </w:tc>
      </w:tr>
      <w:tr w:rsidR="00B57652" w14:paraId="03564EA2" w14:textId="77777777" w:rsidTr="00B57652">
        <w:tc>
          <w:tcPr>
            <w:tcW w:w="1870" w:type="dxa"/>
          </w:tcPr>
          <w:p w14:paraId="15F5FBB0" w14:textId="77777777" w:rsidR="00B57652" w:rsidRDefault="00B57652" w:rsidP="007B0CDC">
            <w:r w:rsidRPr="00891888">
              <w:t>FBgn0027507</w:t>
            </w:r>
          </w:p>
        </w:tc>
        <w:tc>
          <w:tcPr>
            <w:tcW w:w="1959" w:type="dxa"/>
          </w:tcPr>
          <w:p w14:paraId="18C5535A" w14:textId="77777777" w:rsidR="00B57652" w:rsidRDefault="00B57652" w:rsidP="007B0CDC">
            <w:r w:rsidRPr="00891888">
              <w:t>CG1344</w:t>
            </w:r>
          </w:p>
        </w:tc>
        <w:tc>
          <w:tcPr>
            <w:tcW w:w="1870" w:type="dxa"/>
          </w:tcPr>
          <w:p w14:paraId="651B50F3" w14:textId="77777777" w:rsidR="00B57652" w:rsidRDefault="00B57652" w:rsidP="007B0CDC">
            <w:r w:rsidRPr="00891888">
              <w:t>0.268228124</w:t>
            </w:r>
          </w:p>
        </w:tc>
        <w:tc>
          <w:tcPr>
            <w:tcW w:w="1870" w:type="dxa"/>
          </w:tcPr>
          <w:p w14:paraId="63FD6F63" w14:textId="77777777" w:rsidR="00B57652" w:rsidRDefault="00B57652" w:rsidP="007B0CDC">
            <w:r w:rsidRPr="00891888">
              <w:t>0.541378905</w:t>
            </w:r>
          </w:p>
        </w:tc>
        <w:tc>
          <w:tcPr>
            <w:tcW w:w="1870" w:type="dxa"/>
          </w:tcPr>
          <w:p w14:paraId="0CA72580" w14:textId="77777777" w:rsidR="00B57652" w:rsidRDefault="00B57652" w:rsidP="007B0CDC">
            <w:r w:rsidRPr="00891888">
              <w:t>1</w:t>
            </w:r>
          </w:p>
        </w:tc>
      </w:tr>
      <w:tr w:rsidR="00B57652" w14:paraId="70678D7B" w14:textId="77777777" w:rsidTr="00B57652">
        <w:tc>
          <w:tcPr>
            <w:tcW w:w="1870" w:type="dxa"/>
          </w:tcPr>
          <w:p w14:paraId="211359FF" w14:textId="77777777" w:rsidR="00B57652" w:rsidRDefault="00B57652" w:rsidP="007B0CDC">
            <w:r w:rsidRPr="00891888">
              <w:t>FBgn0036929</w:t>
            </w:r>
          </w:p>
        </w:tc>
        <w:tc>
          <w:tcPr>
            <w:tcW w:w="1959" w:type="dxa"/>
          </w:tcPr>
          <w:p w14:paraId="7E704780" w14:textId="77777777" w:rsidR="00B57652" w:rsidRDefault="00B57652" w:rsidP="007B0CDC">
            <w:r w:rsidRPr="00891888">
              <w:t>CG7668</w:t>
            </w:r>
          </w:p>
        </w:tc>
        <w:tc>
          <w:tcPr>
            <w:tcW w:w="1870" w:type="dxa"/>
          </w:tcPr>
          <w:p w14:paraId="3473FEB9" w14:textId="77777777" w:rsidR="00B57652" w:rsidRDefault="00B57652" w:rsidP="007B0CDC">
            <w:r w:rsidRPr="00891888">
              <w:t>0.274165199</w:t>
            </w:r>
          </w:p>
        </w:tc>
        <w:tc>
          <w:tcPr>
            <w:tcW w:w="1870" w:type="dxa"/>
          </w:tcPr>
          <w:p w14:paraId="60FFD78C" w14:textId="77777777" w:rsidR="00B57652" w:rsidRDefault="00B57652" w:rsidP="007B0CDC">
            <w:r w:rsidRPr="00891888">
              <w:t>0.539872497</w:t>
            </w:r>
          </w:p>
        </w:tc>
        <w:tc>
          <w:tcPr>
            <w:tcW w:w="1870" w:type="dxa"/>
          </w:tcPr>
          <w:p w14:paraId="51FCF59E" w14:textId="77777777" w:rsidR="00B57652" w:rsidRDefault="00B57652" w:rsidP="007B0CDC">
            <w:r w:rsidRPr="00891888">
              <w:t>1</w:t>
            </w:r>
          </w:p>
        </w:tc>
      </w:tr>
      <w:tr w:rsidR="00B57652" w14:paraId="500150E2" w14:textId="77777777" w:rsidTr="00B57652">
        <w:tc>
          <w:tcPr>
            <w:tcW w:w="1870" w:type="dxa"/>
          </w:tcPr>
          <w:p w14:paraId="4FAB94C7" w14:textId="77777777" w:rsidR="00B57652" w:rsidRDefault="00B57652" w:rsidP="007B0CDC">
            <w:r w:rsidRPr="00891888">
              <w:t>FBgn0036502</w:t>
            </w:r>
          </w:p>
        </w:tc>
        <w:tc>
          <w:tcPr>
            <w:tcW w:w="1959" w:type="dxa"/>
          </w:tcPr>
          <w:p w14:paraId="0477821E" w14:textId="77777777" w:rsidR="00B57652" w:rsidRDefault="00B57652" w:rsidP="007B0CDC">
            <w:r w:rsidRPr="00891888">
              <w:t>CG7841</w:t>
            </w:r>
          </w:p>
        </w:tc>
        <w:tc>
          <w:tcPr>
            <w:tcW w:w="1870" w:type="dxa"/>
          </w:tcPr>
          <w:p w14:paraId="77C77AFB" w14:textId="77777777" w:rsidR="00B57652" w:rsidRDefault="00B57652" w:rsidP="007B0CDC">
            <w:r w:rsidRPr="00891888">
              <w:t>0.200136364</w:t>
            </w:r>
          </w:p>
        </w:tc>
        <w:tc>
          <w:tcPr>
            <w:tcW w:w="1870" w:type="dxa"/>
          </w:tcPr>
          <w:p w14:paraId="3AC5F754" w14:textId="77777777" w:rsidR="00B57652" w:rsidRDefault="00B57652" w:rsidP="007B0CDC">
            <w:r w:rsidRPr="00891888">
              <w:t>0.538798937</w:t>
            </w:r>
          </w:p>
        </w:tc>
        <w:tc>
          <w:tcPr>
            <w:tcW w:w="1870" w:type="dxa"/>
          </w:tcPr>
          <w:p w14:paraId="57AE2D00" w14:textId="77777777" w:rsidR="00B57652" w:rsidRDefault="00B57652" w:rsidP="007B0CDC">
            <w:r w:rsidRPr="00891888">
              <w:t>0</w:t>
            </w:r>
          </w:p>
        </w:tc>
      </w:tr>
      <w:tr w:rsidR="00B57652" w14:paraId="7E73AD2D" w14:textId="77777777" w:rsidTr="00B57652">
        <w:tc>
          <w:tcPr>
            <w:tcW w:w="1870" w:type="dxa"/>
          </w:tcPr>
          <w:p w14:paraId="5D88DFEB" w14:textId="77777777" w:rsidR="00B57652" w:rsidRDefault="00B57652" w:rsidP="007B0CDC">
            <w:r w:rsidRPr="00891888">
              <w:t>FBgn0040465</w:t>
            </w:r>
          </w:p>
        </w:tc>
        <w:tc>
          <w:tcPr>
            <w:tcW w:w="1959" w:type="dxa"/>
          </w:tcPr>
          <w:p w14:paraId="670310D6" w14:textId="77777777" w:rsidR="00B57652" w:rsidRDefault="00B57652" w:rsidP="007B0CDC">
            <w:r w:rsidRPr="00891888">
              <w:t>Dip3</w:t>
            </w:r>
          </w:p>
        </w:tc>
        <w:tc>
          <w:tcPr>
            <w:tcW w:w="1870" w:type="dxa"/>
          </w:tcPr>
          <w:p w14:paraId="7BA9D31B" w14:textId="77777777" w:rsidR="00B57652" w:rsidRDefault="00B57652" w:rsidP="007B0CDC">
            <w:r w:rsidRPr="00891888">
              <w:t>0.500791248</w:t>
            </w:r>
          </w:p>
        </w:tc>
        <w:tc>
          <w:tcPr>
            <w:tcW w:w="1870" w:type="dxa"/>
          </w:tcPr>
          <w:p w14:paraId="3D14AC31" w14:textId="77777777" w:rsidR="00B57652" w:rsidRDefault="00B57652" w:rsidP="007B0CDC">
            <w:r w:rsidRPr="00891888">
              <w:t>0.538339312</w:t>
            </w:r>
          </w:p>
        </w:tc>
        <w:tc>
          <w:tcPr>
            <w:tcW w:w="1870" w:type="dxa"/>
          </w:tcPr>
          <w:p w14:paraId="5D1EB787" w14:textId="77777777" w:rsidR="00B57652" w:rsidRDefault="00B57652" w:rsidP="007B0CDC">
            <w:r w:rsidRPr="00891888">
              <w:t>0</w:t>
            </w:r>
          </w:p>
        </w:tc>
      </w:tr>
      <w:tr w:rsidR="00B57652" w14:paraId="45C00914" w14:textId="77777777" w:rsidTr="00B57652">
        <w:tc>
          <w:tcPr>
            <w:tcW w:w="1870" w:type="dxa"/>
          </w:tcPr>
          <w:p w14:paraId="36C79035" w14:textId="77777777" w:rsidR="00B57652" w:rsidRDefault="00B57652" w:rsidP="007B0CDC">
            <w:r w:rsidRPr="00891888">
              <w:t>FBgn0037244</w:t>
            </w:r>
          </w:p>
        </w:tc>
        <w:tc>
          <w:tcPr>
            <w:tcW w:w="1959" w:type="dxa"/>
          </w:tcPr>
          <w:p w14:paraId="20F41AA5" w14:textId="77777777" w:rsidR="00B57652" w:rsidRDefault="00B57652" w:rsidP="007B0CDC">
            <w:r w:rsidRPr="00891888">
              <w:t>CG14647</w:t>
            </w:r>
          </w:p>
        </w:tc>
        <w:tc>
          <w:tcPr>
            <w:tcW w:w="1870" w:type="dxa"/>
          </w:tcPr>
          <w:p w14:paraId="4FAEFA2A" w14:textId="77777777" w:rsidR="00B57652" w:rsidRDefault="00B57652" w:rsidP="007B0CDC">
            <w:r w:rsidRPr="00891888">
              <w:t>0.284118639</w:t>
            </w:r>
          </w:p>
        </w:tc>
        <w:tc>
          <w:tcPr>
            <w:tcW w:w="1870" w:type="dxa"/>
          </w:tcPr>
          <w:p w14:paraId="06C00F61" w14:textId="77777777" w:rsidR="00B57652" w:rsidRDefault="00B57652" w:rsidP="007B0CDC">
            <w:r w:rsidRPr="00891888">
              <w:t>0.537111676</w:t>
            </w:r>
          </w:p>
        </w:tc>
        <w:tc>
          <w:tcPr>
            <w:tcW w:w="1870" w:type="dxa"/>
          </w:tcPr>
          <w:p w14:paraId="111AA1DB" w14:textId="77777777" w:rsidR="00B57652" w:rsidRDefault="00B57652" w:rsidP="007B0CDC">
            <w:r w:rsidRPr="00891888">
              <w:t>1</w:t>
            </w:r>
          </w:p>
        </w:tc>
      </w:tr>
      <w:tr w:rsidR="00B57652" w14:paraId="6CD269D8" w14:textId="77777777" w:rsidTr="00B57652">
        <w:tc>
          <w:tcPr>
            <w:tcW w:w="1870" w:type="dxa"/>
          </w:tcPr>
          <w:p w14:paraId="732918C8" w14:textId="77777777" w:rsidR="00B57652" w:rsidRDefault="00B57652" w:rsidP="007B0CDC">
            <w:r w:rsidRPr="00891888">
              <w:t>FBgn0036152</w:t>
            </w:r>
          </w:p>
        </w:tc>
        <w:tc>
          <w:tcPr>
            <w:tcW w:w="1959" w:type="dxa"/>
          </w:tcPr>
          <w:p w14:paraId="0AA8ACAB" w14:textId="77777777" w:rsidR="00B57652" w:rsidRDefault="00B57652" w:rsidP="007B0CDC">
            <w:r w:rsidRPr="00891888">
              <w:t>CG6175</w:t>
            </w:r>
          </w:p>
        </w:tc>
        <w:tc>
          <w:tcPr>
            <w:tcW w:w="1870" w:type="dxa"/>
          </w:tcPr>
          <w:p w14:paraId="03F4C0EA" w14:textId="77777777" w:rsidR="00B57652" w:rsidRDefault="00B57652" w:rsidP="007B0CDC">
            <w:r w:rsidRPr="00891888">
              <w:t>0.539243209</w:t>
            </w:r>
          </w:p>
        </w:tc>
        <w:tc>
          <w:tcPr>
            <w:tcW w:w="1870" w:type="dxa"/>
          </w:tcPr>
          <w:p w14:paraId="5F998B9A" w14:textId="77777777" w:rsidR="00B57652" w:rsidRDefault="00B57652" w:rsidP="007B0CDC">
            <w:r w:rsidRPr="00891888">
              <w:t>0.532877239</w:t>
            </w:r>
          </w:p>
        </w:tc>
        <w:tc>
          <w:tcPr>
            <w:tcW w:w="1870" w:type="dxa"/>
          </w:tcPr>
          <w:p w14:paraId="208D6E6F" w14:textId="77777777" w:rsidR="00B57652" w:rsidRDefault="00B57652" w:rsidP="007B0CDC">
            <w:r w:rsidRPr="00891888">
              <w:t>1</w:t>
            </w:r>
          </w:p>
        </w:tc>
      </w:tr>
      <w:tr w:rsidR="00B57652" w14:paraId="3995EBA6" w14:textId="77777777" w:rsidTr="00B57652">
        <w:tc>
          <w:tcPr>
            <w:tcW w:w="1870" w:type="dxa"/>
          </w:tcPr>
          <w:p w14:paraId="5F337549" w14:textId="77777777" w:rsidR="00B57652" w:rsidRDefault="00B57652" w:rsidP="007B0CDC">
            <w:r w:rsidRPr="00891888">
              <w:t>FBgn0028552</w:t>
            </w:r>
          </w:p>
        </w:tc>
        <w:tc>
          <w:tcPr>
            <w:tcW w:w="1959" w:type="dxa"/>
          </w:tcPr>
          <w:p w14:paraId="54274810" w14:textId="77777777" w:rsidR="00B57652" w:rsidRDefault="00B57652" w:rsidP="007B0CDC">
            <w:r w:rsidRPr="00891888">
              <w:t>gammaSnap1</w:t>
            </w:r>
          </w:p>
        </w:tc>
        <w:tc>
          <w:tcPr>
            <w:tcW w:w="1870" w:type="dxa"/>
          </w:tcPr>
          <w:p w14:paraId="02045FCA" w14:textId="77777777" w:rsidR="00B57652" w:rsidRDefault="00B57652" w:rsidP="007B0CDC">
            <w:r w:rsidRPr="00891888">
              <w:t>0.297382609</w:t>
            </w:r>
          </w:p>
        </w:tc>
        <w:tc>
          <w:tcPr>
            <w:tcW w:w="1870" w:type="dxa"/>
          </w:tcPr>
          <w:p w14:paraId="7CDB70EA" w14:textId="77777777" w:rsidR="00B57652" w:rsidRDefault="00B57652" w:rsidP="007B0CDC">
            <w:r w:rsidRPr="00891888">
              <w:t>0.531297911</w:t>
            </w:r>
          </w:p>
        </w:tc>
        <w:tc>
          <w:tcPr>
            <w:tcW w:w="1870" w:type="dxa"/>
          </w:tcPr>
          <w:p w14:paraId="0987CB7B" w14:textId="77777777" w:rsidR="00B57652" w:rsidRDefault="00B57652" w:rsidP="007B0CDC">
            <w:r w:rsidRPr="00891888">
              <w:t>1</w:t>
            </w:r>
          </w:p>
        </w:tc>
      </w:tr>
      <w:tr w:rsidR="00B57652" w14:paraId="080D6AE1" w14:textId="77777777" w:rsidTr="00B57652">
        <w:tc>
          <w:tcPr>
            <w:tcW w:w="1870" w:type="dxa"/>
          </w:tcPr>
          <w:p w14:paraId="477E2176" w14:textId="77777777" w:rsidR="00B57652" w:rsidRDefault="00B57652" w:rsidP="007B0CDC">
            <w:r w:rsidRPr="00891888">
              <w:t>FBgn0039153</w:t>
            </w:r>
          </w:p>
        </w:tc>
        <w:tc>
          <w:tcPr>
            <w:tcW w:w="1959" w:type="dxa"/>
          </w:tcPr>
          <w:p w14:paraId="4CD683C2" w14:textId="77777777" w:rsidR="00B57652" w:rsidRDefault="00B57652" w:rsidP="007B0CDC">
            <w:r w:rsidRPr="00891888">
              <w:t>CG5463</w:t>
            </w:r>
          </w:p>
        </w:tc>
        <w:tc>
          <w:tcPr>
            <w:tcW w:w="1870" w:type="dxa"/>
          </w:tcPr>
          <w:p w14:paraId="5C8985C9" w14:textId="77777777" w:rsidR="00B57652" w:rsidRDefault="00B57652" w:rsidP="007B0CDC">
            <w:r w:rsidRPr="00891888">
              <w:t>0.296925351</w:t>
            </w:r>
          </w:p>
        </w:tc>
        <w:tc>
          <w:tcPr>
            <w:tcW w:w="1870" w:type="dxa"/>
          </w:tcPr>
          <w:p w14:paraId="22DE67D5" w14:textId="77777777" w:rsidR="00B57652" w:rsidRDefault="00B57652" w:rsidP="007B0CDC">
            <w:r w:rsidRPr="00891888">
              <w:t>0.52921432</w:t>
            </w:r>
          </w:p>
        </w:tc>
        <w:tc>
          <w:tcPr>
            <w:tcW w:w="1870" w:type="dxa"/>
          </w:tcPr>
          <w:p w14:paraId="49421ADD" w14:textId="77777777" w:rsidR="00B57652" w:rsidRDefault="00B57652" w:rsidP="007B0CDC">
            <w:r w:rsidRPr="00891888">
              <w:t>0</w:t>
            </w:r>
          </w:p>
        </w:tc>
      </w:tr>
      <w:tr w:rsidR="00B57652" w14:paraId="4CCBE6EA" w14:textId="77777777" w:rsidTr="00B57652">
        <w:tc>
          <w:tcPr>
            <w:tcW w:w="1870" w:type="dxa"/>
          </w:tcPr>
          <w:p w14:paraId="05C9DE02" w14:textId="77777777" w:rsidR="00B57652" w:rsidRDefault="00B57652" w:rsidP="007B0CDC">
            <w:r w:rsidRPr="00891888">
              <w:t>FBgn0038545</w:t>
            </w:r>
          </w:p>
        </w:tc>
        <w:tc>
          <w:tcPr>
            <w:tcW w:w="1959" w:type="dxa"/>
          </w:tcPr>
          <w:p w14:paraId="2C56A2E8" w14:textId="77777777" w:rsidR="00B57652" w:rsidRDefault="00B57652" w:rsidP="007B0CDC">
            <w:r w:rsidRPr="00891888">
              <w:t>CG7713</w:t>
            </w:r>
          </w:p>
        </w:tc>
        <w:tc>
          <w:tcPr>
            <w:tcW w:w="1870" w:type="dxa"/>
          </w:tcPr>
          <w:p w14:paraId="12B47042" w14:textId="77777777" w:rsidR="00B57652" w:rsidRDefault="00B57652" w:rsidP="007B0CDC">
            <w:r w:rsidRPr="00891888">
              <w:t>0.449920251</w:t>
            </w:r>
          </w:p>
        </w:tc>
        <w:tc>
          <w:tcPr>
            <w:tcW w:w="1870" w:type="dxa"/>
          </w:tcPr>
          <w:p w14:paraId="2F433C84" w14:textId="77777777" w:rsidR="00B57652" w:rsidRDefault="00B57652" w:rsidP="007B0CDC">
            <w:r w:rsidRPr="00891888">
              <w:t>0.528174394</w:t>
            </w:r>
          </w:p>
        </w:tc>
        <w:tc>
          <w:tcPr>
            <w:tcW w:w="1870" w:type="dxa"/>
          </w:tcPr>
          <w:p w14:paraId="417551B2" w14:textId="77777777" w:rsidR="00B57652" w:rsidRDefault="00B57652" w:rsidP="007B0CDC">
            <w:r w:rsidRPr="00891888">
              <w:t>0</w:t>
            </w:r>
          </w:p>
        </w:tc>
      </w:tr>
      <w:tr w:rsidR="00B57652" w14:paraId="69FD85E4" w14:textId="77777777" w:rsidTr="00B57652">
        <w:tc>
          <w:tcPr>
            <w:tcW w:w="1870" w:type="dxa"/>
          </w:tcPr>
          <w:p w14:paraId="45668343" w14:textId="77777777" w:rsidR="00B57652" w:rsidRDefault="00B57652" w:rsidP="007B0CDC">
            <w:r w:rsidRPr="00891888">
              <w:t>FBgn0033028</w:t>
            </w:r>
          </w:p>
        </w:tc>
        <w:tc>
          <w:tcPr>
            <w:tcW w:w="1959" w:type="dxa"/>
          </w:tcPr>
          <w:p w14:paraId="08C67C88" w14:textId="77777777" w:rsidR="00B57652" w:rsidRDefault="00B57652" w:rsidP="007B0CDC">
            <w:r w:rsidRPr="00891888">
              <w:t>CG11665</w:t>
            </w:r>
          </w:p>
        </w:tc>
        <w:tc>
          <w:tcPr>
            <w:tcW w:w="1870" w:type="dxa"/>
          </w:tcPr>
          <w:p w14:paraId="41A4230E" w14:textId="77777777" w:rsidR="00B57652" w:rsidRDefault="00B57652" w:rsidP="007B0CDC">
            <w:r w:rsidRPr="00891888">
              <w:t>0.582517645</w:t>
            </w:r>
          </w:p>
        </w:tc>
        <w:tc>
          <w:tcPr>
            <w:tcW w:w="1870" w:type="dxa"/>
          </w:tcPr>
          <w:p w14:paraId="50E1AC06" w14:textId="77777777" w:rsidR="00B57652" w:rsidRDefault="00B57652" w:rsidP="007B0CDC">
            <w:r w:rsidRPr="00891888">
              <w:t>0.527314518</w:t>
            </w:r>
          </w:p>
        </w:tc>
        <w:tc>
          <w:tcPr>
            <w:tcW w:w="1870" w:type="dxa"/>
          </w:tcPr>
          <w:p w14:paraId="7C913725" w14:textId="77777777" w:rsidR="00B57652" w:rsidRDefault="00B57652" w:rsidP="007B0CDC">
            <w:r w:rsidRPr="00891888">
              <w:t>1</w:t>
            </w:r>
          </w:p>
        </w:tc>
      </w:tr>
      <w:tr w:rsidR="00B57652" w14:paraId="6C50BF76" w14:textId="77777777" w:rsidTr="00B57652">
        <w:tc>
          <w:tcPr>
            <w:tcW w:w="1870" w:type="dxa"/>
          </w:tcPr>
          <w:p w14:paraId="3E067AFB" w14:textId="77777777" w:rsidR="00B57652" w:rsidRDefault="00B57652" w:rsidP="007B0CDC">
            <w:r w:rsidRPr="00891888">
              <w:t>FBgn0264975</w:t>
            </w:r>
          </w:p>
        </w:tc>
        <w:tc>
          <w:tcPr>
            <w:tcW w:w="1959" w:type="dxa"/>
          </w:tcPr>
          <w:p w14:paraId="19A8D264" w14:textId="77777777" w:rsidR="00B57652" w:rsidRDefault="00B57652" w:rsidP="007B0CDC">
            <w:proofErr w:type="spellStart"/>
            <w:r w:rsidRPr="00891888">
              <w:t>Nrg</w:t>
            </w:r>
            <w:proofErr w:type="spellEnd"/>
          </w:p>
        </w:tc>
        <w:tc>
          <w:tcPr>
            <w:tcW w:w="1870" w:type="dxa"/>
          </w:tcPr>
          <w:p w14:paraId="7C9C0CAF" w14:textId="77777777" w:rsidR="00B57652" w:rsidRDefault="00B57652" w:rsidP="007B0CDC">
            <w:r w:rsidRPr="00891888">
              <w:t>0.526886344</w:t>
            </w:r>
          </w:p>
        </w:tc>
        <w:tc>
          <w:tcPr>
            <w:tcW w:w="1870" w:type="dxa"/>
          </w:tcPr>
          <w:p w14:paraId="099F84EC" w14:textId="77777777" w:rsidR="00B57652" w:rsidRDefault="00B57652" w:rsidP="007B0CDC">
            <w:r w:rsidRPr="00891888">
              <w:t>0.5248652</w:t>
            </w:r>
          </w:p>
        </w:tc>
        <w:tc>
          <w:tcPr>
            <w:tcW w:w="1870" w:type="dxa"/>
          </w:tcPr>
          <w:p w14:paraId="47BB0236" w14:textId="77777777" w:rsidR="00B57652" w:rsidRDefault="00B57652" w:rsidP="007B0CDC">
            <w:r w:rsidRPr="00891888">
              <w:t>0</w:t>
            </w:r>
          </w:p>
        </w:tc>
      </w:tr>
      <w:tr w:rsidR="00B57652" w14:paraId="035D6790" w14:textId="77777777" w:rsidTr="00B57652">
        <w:tc>
          <w:tcPr>
            <w:tcW w:w="1870" w:type="dxa"/>
          </w:tcPr>
          <w:p w14:paraId="70CDF6A5" w14:textId="77777777" w:rsidR="00B57652" w:rsidRDefault="00B57652" w:rsidP="007B0CDC">
            <w:r w:rsidRPr="00891888">
              <w:t>FBgn0038473</w:t>
            </w:r>
          </w:p>
        </w:tc>
        <w:tc>
          <w:tcPr>
            <w:tcW w:w="1959" w:type="dxa"/>
          </w:tcPr>
          <w:p w14:paraId="287BFD9F" w14:textId="77777777" w:rsidR="00B57652" w:rsidRDefault="00B57652" w:rsidP="007B0CDC">
            <w:r w:rsidRPr="00891888">
              <w:t>Ns1</w:t>
            </w:r>
          </w:p>
        </w:tc>
        <w:tc>
          <w:tcPr>
            <w:tcW w:w="1870" w:type="dxa"/>
          </w:tcPr>
          <w:p w14:paraId="37BD82F8" w14:textId="77777777" w:rsidR="00B57652" w:rsidRDefault="00B57652" w:rsidP="007B0CDC">
            <w:r w:rsidRPr="00891888">
              <w:t>0.25939624</w:t>
            </w:r>
          </w:p>
        </w:tc>
        <w:tc>
          <w:tcPr>
            <w:tcW w:w="1870" w:type="dxa"/>
          </w:tcPr>
          <w:p w14:paraId="7C56457F" w14:textId="77777777" w:rsidR="00B57652" w:rsidRDefault="00B57652" w:rsidP="007B0CDC">
            <w:r w:rsidRPr="00891888">
              <w:t>0.522627698</w:t>
            </w:r>
          </w:p>
        </w:tc>
        <w:tc>
          <w:tcPr>
            <w:tcW w:w="1870" w:type="dxa"/>
          </w:tcPr>
          <w:p w14:paraId="14B51E70" w14:textId="77777777" w:rsidR="00B57652" w:rsidRDefault="00B57652" w:rsidP="007B0CDC">
            <w:r w:rsidRPr="00891888">
              <w:t>0</w:t>
            </w:r>
          </w:p>
        </w:tc>
      </w:tr>
      <w:tr w:rsidR="00B57652" w14:paraId="755BC977" w14:textId="77777777" w:rsidTr="00B57652">
        <w:tc>
          <w:tcPr>
            <w:tcW w:w="1870" w:type="dxa"/>
          </w:tcPr>
          <w:p w14:paraId="315AAD9F" w14:textId="77777777" w:rsidR="00B57652" w:rsidRDefault="00B57652" w:rsidP="007B0CDC">
            <w:r w:rsidRPr="00891888">
              <w:t>FBgn0028504</w:t>
            </w:r>
          </w:p>
        </w:tc>
        <w:tc>
          <w:tcPr>
            <w:tcW w:w="1959" w:type="dxa"/>
          </w:tcPr>
          <w:p w14:paraId="7EC369FA" w14:textId="77777777" w:rsidR="00B57652" w:rsidRDefault="00B57652" w:rsidP="007B0CDC">
            <w:r w:rsidRPr="00891888">
              <w:t>CG12182</w:t>
            </w:r>
          </w:p>
        </w:tc>
        <w:tc>
          <w:tcPr>
            <w:tcW w:w="1870" w:type="dxa"/>
          </w:tcPr>
          <w:p w14:paraId="29C58505" w14:textId="77777777" w:rsidR="00B57652" w:rsidRDefault="00B57652" w:rsidP="007B0CDC">
            <w:r w:rsidRPr="00891888">
              <w:t>0.526826828</w:t>
            </w:r>
          </w:p>
        </w:tc>
        <w:tc>
          <w:tcPr>
            <w:tcW w:w="1870" w:type="dxa"/>
          </w:tcPr>
          <w:p w14:paraId="198CEB8F" w14:textId="77777777" w:rsidR="00B57652" w:rsidRDefault="00B57652" w:rsidP="007B0CDC">
            <w:r w:rsidRPr="00891888">
              <w:t>0.518255834</w:t>
            </w:r>
          </w:p>
        </w:tc>
        <w:tc>
          <w:tcPr>
            <w:tcW w:w="1870" w:type="dxa"/>
          </w:tcPr>
          <w:p w14:paraId="4E357F27" w14:textId="77777777" w:rsidR="00B57652" w:rsidRDefault="00B57652" w:rsidP="007B0CDC">
            <w:r w:rsidRPr="00891888">
              <w:t>0</w:t>
            </w:r>
          </w:p>
        </w:tc>
      </w:tr>
      <w:tr w:rsidR="00B57652" w14:paraId="766ADDA7" w14:textId="77777777" w:rsidTr="00B57652">
        <w:tc>
          <w:tcPr>
            <w:tcW w:w="1870" w:type="dxa"/>
          </w:tcPr>
          <w:p w14:paraId="5D4CD350" w14:textId="77777777" w:rsidR="00B57652" w:rsidRDefault="00B57652" w:rsidP="007B0CDC">
            <w:r w:rsidRPr="00891888">
              <w:t>FBgn0029175</w:t>
            </w:r>
          </w:p>
        </w:tc>
        <w:tc>
          <w:tcPr>
            <w:tcW w:w="1959" w:type="dxa"/>
          </w:tcPr>
          <w:p w14:paraId="67539248" w14:textId="77777777" w:rsidR="00B57652" w:rsidRDefault="00B57652" w:rsidP="007B0CDC">
            <w:r w:rsidRPr="00891888">
              <w:t>Ext2</w:t>
            </w:r>
          </w:p>
        </w:tc>
        <w:tc>
          <w:tcPr>
            <w:tcW w:w="1870" w:type="dxa"/>
          </w:tcPr>
          <w:p w14:paraId="0C1FB56B" w14:textId="77777777" w:rsidR="00B57652" w:rsidRDefault="00B57652" w:rsidP="007B0CDC">
            <w:r w:rsidRPr="00891888">
              <w:t>0.456025796</w:t>
            </w:r>
          </w:p>
        </w:tc>
        <w:tc>
          <w:tcPr>
            <w:tcW w:w="1870" w:type="dxa"/>
          </w:tcPr>
          <w:p w14:paraId="377F7482" w14:textId="77777777" w:rsidR="00B57652" w:rsidRDefault="00B57652" w:rsidP="007B0CDC">
            <w:r w:rsidRPr="00891888">
              <w:t>0.517472614</w:t>
            </w:r>
          </w:p>
        </w:tc>
        <w:tc>
          <w:tcPr>
            <w:tcW w:w="1870" w:type="dxa"/>
          </w:tcPr>
          <w:p w14:paraId="2FA56044" w14:textId="77777777" w:rsidR="00B57652" w:rsidRDefault="00B57652" w:rsidP="007B0CDC">
            <w:r w:rsidRPr="00891888">
              <w:t>0</w:t>
            </w:r>
          </w:p>
        </w:tc>
      </w:tr>
      <w:tr w:rsidR="00B57652" w14:paraId="17A8C432" w14:textId="77777777" w:rsidTr="00B57652">
        <w:tc>
          <w:tcPr>
            <w:tcW w:w="1870" w:type="dxa"/>
          </w:tcPr>
          <w:p w14:paraId="7CC63E69" w14:textId="77777777" w:rsidR="00B57652" w:rsidRDefault="00B57652" w:rsidP="007B0CDC">
            <w:r w:rsidRPr="00891888">
              <w:t>FBgn0037279</w:t>
            </w:r>
          </w:p>
        </w:tc>
        <w:tc>
          <w:tcPr>
            <w:tcW w:w="1959" w:type="dxa"/>
          </w:tcPr>
          <w:p w14:paraId="5C552DF7" w14:textId="77777777" w:rsidR="00B57652" w:rsidRDefault="00B57652" w:rsidP="007B0CDC">
            <w:r w:rsidRPr="00891888">
              <w:t>CG1129</w:t>
            </w:r>
          </w:p>
        </w:tc>
        <w:tc>
          <w:tcPr>
            <w:tcW w:w="1870" w:type="dxa"/>
          </w:tcPr>
          <w:p w14:paraId="4AD14541" w14:textId="77777777" w:rsidR="00B57652" w:rsidRDefault="00B57652" w:rsidP="007B0CDC">
            <w:r w:rsidRPr="00891888">
              <w:t>0.319022002</w:t>
            </w:r>
          </w:p>
        </w:tc>
        <w:tc>
          <w:tcPr>
            <w:tcW w:w="1870" w:type="dxa"/>
          </w:tcPr>
          <w:p w14:paraId="595AB75D" w14:textId="77777777" w:rsidR="00B57652" w:rsidRDefault="00B57652" w:rsidP="007B0CDC">
            <w:r w:rsidRPr="00891888">
              <w:t>0.515886964</w:t>
            </w:r>
          </w:p>
        </w:tc>
        <w:tc>
          <w:tcPr>
            <w:tcW w:w="1870" w:type="dxa"/>
          </w:tcPr>
          <w:p w14:paraId="08394215" w14:textId="77777777" w:rsidR="00B57652" w:rsidRDefault="00B57652" w:rsidP="007B0CDC">
            <w:r w:rsidRPr="00891888">
              <w:t>1</w:t>
            </w:r>
          </w:p>
        </w:tc>
      </w:tr>
      <w:tr w:rsidR="00B57652" w14:paraId="2ABB3726" w14:textId="77777777" w:rsidTr="00B57652">
        <w:tc>
          <w:tcPr>
            <w:tcW w:w="1870" w:type="dxa"/>
          </w:tcPr>
          <w:p w14:paraId="407B7E37" w14:textId="77777777" w:rsidR="00B57652" w:rsidRDefault="00B57652" w:rsidP="007B0CDC">
            <w:r w:rsidRPr="00891888">
              <w:t>FBgn0026148</w:t>
            </w:r>
          </w:p>
        </w:tc>
        <w:tc>
          <w:tcPr>
            <w:tcW w:w="1959" w:type="dxa"/>
          </w:tcPr>
          <w:p w14:paraId="5CA5EBD4" w14:textId="77777777" w:rsidR="00B57652" w:rsidRDefault="00B57652" w:rsidP="007B0CDC">
            <w:r w:rsidRPr="00891888">
              <w:t>CG12253</w:t>
            </w:r>
          </w:p>
        </w:tc>
        <w:tc>
          <w:tcPr>
            <w:tcW w:w="1870" w:type="dxa"/>
          </w:tcPr>
          <w:p w14:paraId="64551AC6" w14:textId="77777777" w:rsidR="00B57652" w:rsidRDefault="00B57652" w:rsidP="007B0CDC">
            <w:r w:rsidRPr="00891888">
              <w:t>0.323302931</w:t>
            </w:r>
          </w:p>
        </w:tc>
        <w:tc>
          <w:tcPr>
            <w:tcW w:w="1870" w:type="dxa"/>
          </w:tcPr>
          <w:p w14:paraId="2FF11A50" w14:textId="77777777" w:rsidR="00B57652" w:rsidRDefault="00B57652" w:rsidP="007B0CDC">
            <w:r w:rsidRPr="00891888">
              <w:t>0.513780691</w:t>
            </w:r>
          </w:p>
        </w:tc>
        <w:tc>
          <w:tcPr>
            <w:tcW w:w="1870" w:type="dxa"/>
          </w:tcPr>
          <w:p w14:paraId="4F8B369E" w14:textId="77777777" w:rsidR="00B57652" w:rsidRDefault="00B57652" w:rsidP="007B0CDC">
            <w:r w:rsidRPr="00891888">
              <w:t>1</w:t>
            </w:r>
          </w:p>
        </w:tc>
      </w:tr>
      <w:tr w:rsidR="00B57652" w14:paraId="31B22116" w14:textId="77777777" w:rsidTr="00B57652">
        <w:tc>
          <w:tcPr>
            <w:tcW w:w="1870" w:type="dxa"/>
          </w:tcPr>
          <w:p w14:paraId="6B3F67EC" w14:textId="77777777" w:rsidR="00B57652" w:rsidRDefault="00B57652" w:rsidP="007B0CDC">
            <w:r w:rsidRPr="00891888">
              <w:t>FBgn0259152</w:t>
            </w:r>
          </w:p>
        </w:tc>
        <w:tc>
          <w:tcPr>
            <w:tcW w:w="1959" w:type="dxa"/>
          </w:tcPr>
          <w:p w14:paraId="7A82AEA2" w14:textId="77777777" w:rsidR="00B57652" w:rsidRDefault="00B57652" w:rsidP="007B0CDC">
            <w:proofErr w:type="spellStart"/>
            <w:r w:rsidRPr="00891888">
              <w:t>Clbn</w:t>
            </w:r>
            <w:proofErr w:type="spellEnd"/>
          </w:p>
        </w:tc>
        <w:tc>
          <w:tcPr>
            <w:tcW w:w="1870" w:type="dxa"/>
          </w:tcPr>
          <w:p w14:paraId="02727E42" w14:textId="77777777" w:rsidR="00B57652" w:rsidRDefault="00B57652" w:rsidP="007B0CDC">
            <w:r w:rsidRPr="00891888">
              <w:t>0.484823098</w:t>
            </w:r>
          </w:p>
        </w:tc>
        <w:tc>
          <w:tcPr>
            <w:tcW w:w="1870" w:type="dxa"/>
          </w:tcPr>
          <w:p w14:paraId="7D6251C3" w14:textId="77777777" w:rsidR="00B57652" w:rsidRDefault="00B57652" w:rsidP="007B0CDC">
            <w:r w:rsidRPr="00891888">
              <w:t>0.512200785</w:t>
            </w:r>
          </w:p>
        </w:tc>
        <w:tc>
          <w:tcPr>
            <w:tcW w:w="1870" w:type="dxa"/>
          </w:tcPr>
          <w:p w14:paraId="3FE790FD" w14:textId="77777777" w:rsidR="00B57652" w:rsidRDefault="00B57652" w:rsidP="007B0CDC">
            <w:r w:rsidRPr="00891888">
              <w:t>0</w:t>
            </w:r>
          </w:p>
        </w:tc>
      </w:tr>
      <w:tr w:rsidR="00B57652" w14:paraId="69FD73A7" w14:textId="77777777" w:rsidTr="00B57652">
        <w:tc>
          <w:tcPr>
            <w:tcW w:w="1870" w:type="dxa"/>
          </w:tcPr>
          <w:p w14:paraId="19AC2768" w14:textId="77777777" w:rsidR="00B57652" w:rsidRDefault="00B57652" w:rsidP="007B0CDC">
            <w:r w:rsidRPr="00891888">
              <w:t>FBgn0001122</w:t>
            </w:r>
          </w:p>
        </w:tc>
        <w:tc>
          <w:tcPr>
            <w:tcW w:w="1959" w:type="dxa"/>
          </w:tcPr>
          <w:p w14:paraId="7C706F29" w14:textId="77777777" w:rsidR="00B57652" w:rsidRDefault="00B57652" w:rsidP="007B0CDC">
            <w:proofErr w:type="spellStart"/>
            <w:r w:rsidRPr="00891888">
              <w:t>Galphao</w:t>
            </w:r>
            <w:proofErr w:type="spellEnd"/>
          </w:p>
        </w:tc>
        <w:tc>
          <w:tcPr>
            <w:tcW w:w="1870" w:type="dxa"/>
          </w:tcPr>
          <w:p w14:paraId="00656272" w14:textId="77777777" w:rsidR="00B57652" w:rsidRDefault="00B57652" w:rsidP="007B0CDC">
            <w:r w:rsidRPr="00891888">
              <w:t>0.507974455</w:t>
            </w:r>
          </w:p>
        </w:tc>
        <w:tc>
          <w:tcPr>
            <w:tcW w:w="1870" w:type="dxa"/>
          </w:tcPr>
          <w:p w14:paraId="4C7E6E47" w14:textId="77777777" w:rsidR="00B57652" w:rsidRDefault="00B57652" w:rsidP="007B0CDC">
            <w:r w:rsidRPr="00891888">
              <w:t>0.51056542</w:t>
            </w:r>
          </w:p>
        </w:tc>
        <w:tc>
          <w:tcPr>
            <w:tcW w:w="1870" w:type="dxa"/>
          </w:tcPr>
          <w:p w14:paraId="295982D8" w14:textId="77777777" w:rsidR="00B57652" w:rsidRDefault="00B57652" w:rsidP="007B0CDC">
            <w:r w:rsidRPr="00891888">
              <w:t>0</w:t>
            </w:r>
          </w:p>
        </w:tc>
      </w:tr>
      <w:tr w:rsidR="00B57652" w14:paraId="70F3E4BD" w14:textId="77777777" w:rsidTr="00B57652">
        <w:tc>
          <w:tcPr>
            <w:tcW w:w="1870" w:type="dxa"/>
          </w:tcPr>
          <w:p w14:paraId="3B4AD00B" w14:textId="77777777" w:rsidR="00B57652" w:rsidRDefault="00B57652" w:rsidP="007B0CDC">
            <w:r w:rsidRPr="00891888">
              <w:lastRenderedPageBreak/>
              <w:t>FBgn0033816</w:t>
            </w:r>
          </w:p>
        </w:tc>
        <w:tc>
          <w:tcPr>
            <w:tcW w:w="1959" w:type="dxa"/>
          </w:tcPr>
          <w:p w14:paraId="401C11EF" w14:textId="77777777" w:rsidR="00B57652" w:rsidRDefault="00B57652" w:rsidP="007B0CDC">
            <w:r w:rsidRPr="00891888">
              <w:t>CG4679</w:t>
            </w:r>
          </w:p>
        </w:tc>
        <w:tc>
          <w:tcPr>
            <w:tcW w:w="1870" w:type="dxa"/>
          </w:tcPr>
          <w:p w14:paraId="0FE8D2CC" w14:textId="77777777" w:rsidR="00B57652" w:rsidRDefault="00B57652" w:rsidP="007B0CDC">
            <w:r w:rsidRPr="00891888">
              <w:t>0.266529211</w:t>
            </w:r>
          </w:p>
        </w:tc>
        <w:tc>
          <w:tcPr>
            <w:tcW w:w="1870" w:type="dxa"/>
          </w:tcPr>
          <w:p w14:paraId="71EB8ED5" w14:textId="77777777" w:rsidR="00B57652" w:rsidRDefault="00B57652" w:rsidP="007B0CDC">
            <w:r w:rsidRPr="00891888">
              <w:t>0.510276251</w:t>
            </w:r>
          </w:p>
        </w:tc>
        <w:tc>
          <w:tcPr>
            <w:tcW w:w="1870" w:type="dxa"/>
          </w:tcPr>
          <w:p w14:paraId="74D38074" w14:textId="77777777" w:rsidR="00B57652" w:rsidRDefault="00B57652" w:rsidP="007B0CDC">
            <w:r w:rsidRPr="00891888">
              <w:t>0</w:t>
            </w:r>
          </w:p>
        </w:tc>
      </w:tr>
      <w:tr w:rsidR="00B57652" w14:paraId="216F95FE" w14:textId="77777777" w:rsidTr="00B57652">
        <w:tc>
          <w:tcPr>
            <w:tcW w:w="1870" w:type="dxa"/>
          </w:tcPr>
          <w:p w14:paraId="579B1793" w14:textId="77777777" w:rsidR="00B57652" w:rsidRDefault="00B57652" w:rsidP="007B0CDC">
            <w:r w:rsidRPr="00891888">
              <w:t>FBgn0086779</w:t>
            </w:r>
          </w:p>
        </w:tc>
        <w:tc>
          <w:tcPr>
            <w:tcW w:w="1959" w:type="dxa"/>
          </w:tcPr>
          <w:p w14:paraId="73E45869" w14:textId="77777777" w:rsidR="00B57652" w:rsidRDefault="00B57652" w:rsidP="007B0CDC">
            <w:r w:rsidRPr="00891888">
              <w:t>step</w:t>
            </w:r>
          </w:p>
        </w:tc>
        <w:tc>
          <w:tcPr>
            <w:tcW w:w="1870" w:type="dxa"/>
          </w:tcPr>
          <w:p w14:paraId="1A20B792" w14:textId="77777777" w:rsidR="00B57652" w:rsidRDefault="00B57652" w:rsidP="007B0CDC">
            <w:r w:rsidRPr="00891888">
              <w:t>0.21827856</w:t>
            </w:r>
          </w:p>
        </w:tc>
        <w:tc>
          <w:tcPr>
            <w:tcW w:w="1870" w:type="dxa"/>
          </w:tcPr>
          <w:p w14:paraId="742F2697" w14:textId="77777777" w:rsidR="00B57652" w:rsidRDefault="00B57652" w:rsidP="007B0CDC">
            <w:r w:rsidRPr="00891888">
              <w:t>0.510137117</w:t>
            </w:r>
          </w:p>
        </w:tc>
        <w:tc>
          <w:tcPr>
            <w:tcW w:w="1870" w:type="dxa"/>
          </w:tcPr>
          <w:p w14:paraId="4FE864CB" w14:textId="77777777" w:rsidR="00B57652" w:rsidRDefault="00B57652" w:rsidP="007B0CDC">
            <w:r w:rsidRPr="00891888">
              <w:t>1</w:t>
            </w:r>
          </w:p>
        </w:tc>
      </w:tr>
      <w:tr w:rsidR="00B57652" w14:paraId="5B8CE07B" w14:textId="77777777" w:rsidTr="00B57652">
        <w:tc>
          <w:tcPr>
            <w:tcW w:w="1870" w:type="dxa"/>
          </w:tcPr>
          <w:p w14:paraId="50D9E75F" w14:textId="77777777" w:rsidR="00B57652" w:rsidRDefault="00B57652" w:rsidP="007B0CDC">
            <w:r w:rsidRPr="00891888">
              <w:t>FBgn0023213</w:t>
            </w:r>
          </w:p>
        </w:tc>
        <w:tc>
          <w:tcPr>
            <w:tcW w:w="1959" w:type="dxa"/>
          </w:tcPr>
          <w:p w14:paraId="528E06E5" w14:textId="77777777" w:rsidR="00B57652" w:rsidRDefault="00B57652" w:rsidP="007B0CDC">
            <w:r w:rsidRPr="00891888">
              <w:t>eIF4G</w:t>
            </w:r>
          </w:p>
        </w:tc>
        <w:tc>
          <w:tcPr>
            <w:tcW w:w="1870" w:type="dxa"/>
          </w:tcPr>
          <w:p w14:paraId="2DAB61CC" w14:textId="77777777" w:rsidR="00B57652" w:rsidRDefault="00B57652" w:rsidP="007B0CDC">
            <w:r w:rsidRPr="00891888">
              <w:t>0.418462324</w:t>
            </w:r>
          </w:p>
        </w:tc>
        <w:tc>
          <w:tcPr>
            <w:tcW w:w="1870" w:type="dxa"/>
          </w:tcPr>
          <w:p w14:paraId="22D3AA73" w14:textId="77777777" w:rsidR="00B57652" w:rsidRDefault="00B57652" w:rsidP="007B0CDC">
            <w:r w:rsidRPr="00891888">
              <w:t>0.509385042</w:t>
            </w:r>
          </w:p>
        </w:tc>
        <w:tc>
          <w:tcPr>
            <w:tcW w:w="1870" w:type="dxa"/>
          </w:tcPr>
          <w:p w14:paraId="2D3EC15D" w14:textId="77777777" w:rsidR="00B57652" w:rsidRDefault="00B57652" w:rsidP="007B0CDC">
            <w:r w:rsidRPr="00891888">
              <w:t>1</w:t>
            </w:r>
          </w:p>
        </w:tc>
      </w:tr>
      <w:tr w:rsidR="00B57652" w14:paraId="7C720134" w14:textId="77777777" w:rsidTr="00B57652">
        <w:tc>
          <w:tcPr>
            <w:tcW w:w="1870" w:type="dxa"/>
          </w:tcPr>
          <w:p w14:paraId="468CA467" w14:textId="77777777" w:rsidR="00B57652" w:rsidRDefault="00B57652" w:rsidP="007B0CDC">
            <w:r w:rsidRPr="00891888">
              <w:t>FBgn0032955</w:t>
            </w:r>
          </w:p>
        </w:tc>
        <w:tc>
          <w:tcPr>
            <w:tcW w:w="1959" w:type="dxa"/>
          </w:tcPr>
          <w:p w14:paraId="1C8BD578" w14:textId="77777777" w:rsidR="00B57652" w:rsidRDefault="00B57652" w:rsidP="007B0CDC">
            <w:r w:rsidRPr="00891888">
              <w:t>CG2201</w:t>
            </w:r>
          </w:p>
        </w:tc>
        <w:tc>
          <w:tcPr>
            <w:tcW w:w="1870" w:type="dxa"/>
          </w:tcPr>
          <w:p w14:paraId="3B890C19" w14:textId="77777777" w:rsidR="00B57652" w:rsidRDefault="00B57652" w:rsidP="007B0CDC">
            <w:r w:rsidRPr="00891888">
              <w:t>0.379586176</w:t>
            </w:r>
          </w:p>
        </w:tc>
        <w:tc>
          <w:tcPr>
            <w:tcW w:w="1870" w:type="dxa"/>
          </w:tcPr>
          <w:p w14:paraId="13A1FB11" w14:textId="77777777" w:rsidR="00B57652" w:rsidRDefault="00B57652" w:rsidP="007B0CDC">
            <w:r w:rsidRPr="00891888">
              <w:t>0.509371182</w:t>
            </w:r>
          </w:p>
        </w:tc>
        <w:tc>
          <w:tcPr>
            <w:tcW w:w="1870" w:type="dxa"/>
          </w:tcPr>
          <w:p w14:paraId="482988CD" w14:textId="77777777" w:rsidR="00B57652" w:rsidRDefault="00B57652" w:rsidP="007B0CDC">
            <w:r w:rsidRPr="00891888">
              <w:t>1</w:t>
            </w:r>
          </w:p>
        </w:tc>
      </w:tr>
      <w:tr w:rsidR="00B57652" w14:paraId="029C3703" w14:textId="77777777" w:rsidTr="00B57652">
        <w:tc>
          <w:tcPr>
            <w:tcW w:w="1870" w:type="dxa"/>
          </w:tcPr>
          <w:p w14:paraId="3CA514D6" w14:textId="77777777" w:rsidR="00B57652" w:rsidRDefault="00B57652" w:rsidP="007B0CDC">
            <w:r w:rsidRPr="00891888">
              <w:t>FBgn0025549</w:t>
            </w:r>
          </w:p>
        </w:tc>
        <w:tc>
          <w:tcPr>
            <w:tcW w:w="1959" w:type="dxa"/>
          </w:tcPr>
          <w:p w14:paraId="241D33C7" w14:textId="77777777" w:rsidR="00B57652" w:rsidRDefault="00B57652" w:rsidP="007B0CDC">
            <w:r w:rsidRPr="00891888">
              <w:t>unc-119</w:t>
            </w:r>
          </w:p>
        </w:tc>
        <w:tc>
          <w:tcPr>
            <w:tcW w:w="1870" w:type="dxa"/>
          </w:tcPr>
          <w:p w14:paraId="0F583190" w14:textId="77777777" w:rsidR="00B57652" w:rsidRDefault="00B57652" w:rsidP="007B0CDC">
            <w:r w:rsidRPr="00891888">
              <w:t>0.320801107</w:t>
            </w:r>
          </w:p>
        </w:tc>
        <w:tc>
          <w:tcPr>
            <w:tcW w:w="1870" w:type="dxa"/>
          </w:tcPr>
          <w:p w14:paraId="457213BD" w14:textId="77777777" w:rsidR="00B57652" w:rsidRDefault="00B57652" w:rsidP="007B0CDC">
            <w:r w:rsidRPr="00891888">
              <w:t>0.508679849</w:t>
            </w:r>
          </w:p>
        </w:tc>
        <w:tc>
          <w:tcPr>
            <w:tcW w:w="1870" w:type="dxa"/>
          </w:tcPr>
          <w:p w14:paraId="446C1CDE" w14:textId="77777777" w:rsidR="00B57652" w:rsidRDefault="00B57652" w:rsidP="007B0CDC">
            <w:r w:rsidRPr="00891888">
              <w:t>0</w:t>
            </w:r>
          </w:p>
        </w:tc>
      </w:tr>
      <w:tr w:rsidR="00B57652" w14:paraId="2BFDE48B" w14:textId="77777777" w:rsidTr="00B57652">
        <w:tc>
          <w:tcPr>
            <w:tcW w:w="1870" w:type="dxa"/>
          </w:tcPr>
          <w:p w14:paraId="3DF710B5" w14:textId="77777777" w:rsidR="00B57652" w:rsidRDefault="00B57652" w:rsidP="007B0CDC">
            <w:r w:rsidRPr="00891888">
              <w:t>FBgn0030694</w:t>
            </w:r>
          </w:p>
        </w:tc>
        <w:tc>
          <w:tcPr>
            <w:tcW w:w="1959" w:type="dxa"/>
          </w:tcPr>
          <w:p w14:paraId="4A48C673" w14:textId="77777777" w:rsidR="00B57652" w:rsidRDefault="00B57652" w:rsidP="007B0CDC">
            <w:r w:rsidRPr="00891888">
              <w:t>CG15602</w:t>
            </w:r>
          </w:p>
        </w:tc>
        <w:tc>
          <w:tcPr>
            <w:tcW w:w="1870" w:type="dxa"/>
          </w:tcPr>
          <w:p w14:paraId="64F1FA53" w14:textId="77777777" w:rsidR="00B57652" w:rsidRDefault="00B57652" w:rsidP="007B0CDC">
            <w:r w:rsidRPr="00891888">
              <w:t>0.416794467</w:t>
            </w:r>
          </w:p>
        </w:tc>
        <w:tc>
          <w:tcPr>
            <w:tcW w:w="1870" w:type="dxa"/>
          </w:tcPr>
          <w:p w14:paraId="321D261C" w14:textId="77777777" w:rsidR="00B57652" w:rsidRDefault="00B57652" w:rsidP="007B0CDC">
            <w:r w:rsidRPr="00891888">
              <w:t>0.50690744</w:t>
            </w:r>
          </w:p>
        </w:tc>
        <w:tc>
          <w:tcPr>
            <w:tcW w:w="1870" w:type="dxa"/>
          </w:tcPr>
          <w:p w14:paraId="234BBF7D" w14:textId="77777777" w:rsidR="00B57652" w:rsidRDefault="00B57652" w:rsidP="007B0CDC">
            <w:r w:rsidRPr="00891888">
              <w:t>0</w:t>
            </w:r>
          </w:p>
        </w:tc>
      </w:tr>
      <w:tr w:rsidR="00B57652" w14:paraId="5842DDDF" w14:textId="77777777" w:rsidTr="00B57652">
        <w:tc>
          <w:tcPr>
            <w:tcW w:w="1870" w:type="dxa"/>
          </w:tcPr>
          <w:p w14:paraId="463582EF" w14:textId="77777777" w:rsidR="00B57652" w:rsidRDefault="00B57652" w:rsidP="007B0CDC">
            <w:r w:rsidRPr="00891888">
              <w:t>FBgn0026787</w:t>
            </w:r>
          </w:p>
        </w:tc>
        <w:tc>
          <w:tcPr>
            <w:tcW w:w="1959" w:type="dxa"/>
          </w:tcPr>
          <w:p w14:paraId="0DECEDE2" w14:textId="77777777" w:rsidR="00B57652" w:rsidRDefault="00B57652" w:rsidP="007B0CDC">
            <w:r w:rsidRPr="00891888">
              <w:t>Nhe1</w:t>
            </w:r>
          </w:p>
        </w:tc>
        <w:tc>
          <w:tcPr>
            <w:tcW w:w="1870" w:type="dxa"/>
          </w:tcPr>
          <w:p w14:paraId="556EAF86" w14:textId="77777777" w:rsidR="00B57652" w:rsidRDefault="00B57652" w:rsidP="007B0CDC">
            <w:r w:rsidRPr="00891888">
              <w:t>0.448363643</w:t>
            </w:r>
          </w:p>
        </w:tc>
        <w:tc>
          <w:tcPr>
            <w:tcW w:w="1870" w:type="dxa"/>
          </w:tcPr>
          <w:p w14:paraId="125078E8" w14:textId="77777777" w:rsidR="00B57652" w:rsidRDefault="00B57652" w:rsidP="007B0CDC">
            <w:r w:rsidRPr="00891888">
              <w:t>0.506510827</w:t>
            </w:r>
          </w:p>
        </w:tc>
        <w:tc>
          <w:tcPr>
            <w:tcW w:w="1870" w:type="dxa"/>
          </w:tcPr>
          <w:p w14:paraId="343B0BDD" w14:textId="77777777" w:rsidR="00B57652" w:rsidRDefault="00B57652" w:rsidP="007B0CDC">
            <w:r w:rsidRPr="00891888">
              <w:t>1</w:t>
            </w:r>
          </w:p>
        </w:tc>
      </w:tr>
      <w:tr w:rsidR="00B57652" w14:paraId="10763652" w14:textId="77777777" w:rsidTr="00B57652">
        <w:tc>
          <w:tcPr>
            <w:tcW w:w="1870" w:type="dxa"/>
          </w:tcPr>
          <w:p w14:paraId="1846A3E2" w14:textId="77777777" w:rsidR="00B57652" w:rsidRDefault="00B57652" w:rsidP="007B0CDC">
            <w:r w:rsidRPr="00891888">
              <w:t>FBgn0037082</w:t>
            </w:r>
          </w:p>
        </w:tc>
        <w:tc>
          <w:tcPr>
            <w:tcW w:w="1959" w:type="dxa"/>
          </w:tcPr>
          <w:p w14:paraId="6909CFD8" w14:textId="77777777" w:rsidR="00B57652" w:rsidRDefault="00B57652" w:rsidP="007B0CDC">
            <w:r w:rsidRPr="00891888">
              <w:t>CG5664</w:t>
            </w:r>
          </w:p>
        </w:tc>
        <w:tc>
          <w:tcPr>
            <w:tcW w:w="1870" w:type="dxa"/>
          </w:tcPr>
          <w:p w14:paraId="38777AE5" w14:textId="77777777" w:rsidR="00B57652" w:rsidRDefault="00B57652" w:rsidP="007B0CDC">
            <w:r w:rsidRPr="00891888">
              <w:t>0.467636531</w:t>
            </w:r>
          </w:p>
        </w:tc>
        <w:tc>
          <w:tcPr>
            <w:tcW w:w="1870" w:type="dxa"/>
          </w:tcPr>
          <w:p w14:paraId="5AB26C78" w14:textId="77777777" w:rsidR="00B57652" w:rsidRDefault="00B57652" w:rsidP="007B0CDC">
            <w:r w:rsidRPr="00891888">
              <w:t>0.505264802</w:t>
            </w:r>
          </w:p>
        </w:tc>
        <w:tc>
          <w:tcPr>
            <w:tcW w:w="1870" w:type="dxa"/>
          </w:tcPr>
          <w:p w14:paraId="09F82A2A" w14:textId="77777777" w:rsidR="00B57652" w:rsidRDefault="00B57652" w:rsidP="007B0CDC">
            <w:r w:rsidRPr="00891888">
              <w:t>0</w:t>
            </w:r>
          </w:p>
        </w:tc>
      </w:tr>
      <w:tr w:rsidR="00B57652" w14:paraId="795FC522" w14:textId="77777777" w:rsidTr="00B57652">
        <w:tc>
          <w:tcPr>
            <w:tcW w:w="1870" w:type="dxa"/>
          </w:tcPr>
          <w:p w14:paraId="220EAFF2" w14:textId="77777777" w:rsidR="00B57652" w:rsidRDefault="00B57652" w:rsidP="007B0CDC">
            <w:r w:rsidRPr="00891888">
              <w:t>FBgn0004435</w:t>
            </w:r>
          </w:p>
        </w:tc>
        <w:tc>
          <w:tcPr>
            <w:tcW w:w="1959" w:type="dxa"/>
          </w:tcPr>
          <w:p w14:paraId="2880ADAF" w14:textId="77777777" w:rsidR="00B57652" w:rsidRDefault="00B57652" w:rsidP="007B0CDC">
            <w:proofErr w:type="spellStart"/>
            <w:r w:rsidRPr="00891888">
              <w:t>Galphaq</w:t>
            </w:r>
            <w:proofErr w:type="spellEnd"/>
          </w:p>
        </w:tc>
        <w:tc>
          <w:tcPr>
            <w:tcW w:w="1870" w:type="dxa"/>
          </w:tcPr>
          <w:p w14:paraId="6B93D316" w14:textId="77777777" w:rsidR="00B57652" w:rsidRDefault="00B57652" w:rsidP="007B0CDC">
            <w:r w:rsidRPr="00891888">
              <w:t>0.211967572</w:t>
            </w:r>
          </w:p>
        </w:tc>
        <w:tc>
          <w:tcPr>
            <w:tcW w:w="1870" w:type="dxa"/>
          </w:tcPr>
          <w:p w14:paraId="2115DBE5" w14:textId="77777777" w:rsidR="00B57652" w:rsidRDefault="00B57652" w:rsidP="007B0CDC">
            <w:r w:rsidRPr="00891888">
              <w:t>0.503551042</w:t>
            </w:r>
          </w:p>
        </w:tc>
        <w:tc>
          <w:tcPr>
            <w:tcW w:w="1870" w:type="dxa"/>
          </w:tcPr>
          <w:p w14:paraId="5EA19F0E" w14:textId="77777777" w:rsidR="00B57652" w:rsidRDefault="00B57652" w:rsidP="007B0CDC">
            <w:r w:rsidRPr="00891888">
              <w:t>0</w:t>
            </w:r>
          </w:p>
        </w:tc>
      </w:tr>
      <w:tr w:rsidR="00B57652" w14:paraId="4A32931D" w14:textId="77777777" w:rsidTr="00B57652">
        <w:tc>
          <w:tcPr>
            <w:tcW w:w="1870" w:type="dxa"/>
          </w:tcPr>
          <w:p w14:paraId="6A1A9C84" w14:textId="77777777" w:rsidR="00B57652" w:rsidRDefault="00B57652" w:rsidP="007B0CDC">
            <w:r w:rsidRPr="00891888">
              <w:t>FBgn0037293</w:t>
            </w:r>
          </w:p>
        </w:tc>
        <w:tc>
          <w:tcPr>
            <w:tcW w:w="1959" w:type="dxa"/>
          </w:tcPr>
          <w:p w14:paraId="19F354D7" w14:textId="77777777" w:rsidR="00B57652" w:rsidRDefault="00B57652" w:rsidP="007B0CDC">
            <w:r w:rsidRPr="00891888">
              <w:t>CG12007</w:t>
            </w:r>
          </w:p>
        </w:tc>
        <w:tc>
          <w:tcPr>
            <w:tcW w:w="1870" w:type="dxa"/>
          </w:tcPr>
          <w:p w14:paraId="270A6A43" w14:textId="77777777" w:rsidR="00B57652" w:rsidRDefault="00B57652" w:rsidP="007B0CDC">
            <w:r w:rsidRPr="00891888">
              <w:t>0.464912559</w:t>
            </w:r>
          </w:p>
        </w:tc>
        <w:tc>
          <w:tcPr>
            <w:tcW w:w="1870" w:type="dxa"/>
          </w:tcPr>
          <w:p w14:paraId="559B61FB" w14:textId="77777777" w:rsidR="00B57652" w:rsidRDefault="00B57652" w:rsidP="007B0CDC">
            <w:r w:rsidRPr="00891888">
              <w:t>0.498511327</w:t>
            </w:r>
          </w:p>
        </w:tc>
        <w:tc>
          <w:tcPr>
            <w:tcW w:w="1870" w:type="dxa"/>
          </w:tcPr>
          <w:p w14:paraId="450ACBA0" w14:textId="77777777" w:rsidR="00B57652" w:rsidRDefault="00B57652" w:rsidP="007B0CDC">
            <w:r w:rsidRPr="00891888">
              <w:t>0</w:t>
            </w:r>
          </w:p>
        </w:tc>
      </w:tr>
      <w:tr w:rsidR="00B57652" w14:paraId="26A892AD" w14:textId="77777777" w:rsidTr="00B57652">
        <w:tc>
          <w:tcPr>
            <w:tcW w:w="1870" w:type="dxa"/>
          </w:tcPr>
          <w:p w14:paraId="11429F26" w14:textId="77777777" w:rsidR="00B57652" w:rsidRDefault="00B57652" w:rsidP="007B0CDC">
            <w:r w:rsidRPr="00891888">
              <w:t>FBgn0032217</w:t>
            </w:r>
          </w:p>
        </w:tc>
        <w:tc>
          <w:tcPr>
            <w:tcW w:w="1959" w:type="dxa"/>
          </w:tcPr>
          <w:p w14:paraId="43E01F97" w14:textId="77777777" w:rsidR="00B57652" w:rsidRDefault="00B57652" w:rsidP="007B0CDC">
            <w:r w:rsidRPr="00891888">
              <w:t>CG4972</w:t>
            </w:r>
          </w:p>
        </w:tc>
        <w:tc>
          <w:tcPr>
            <w:tcW w:w="1870" w:type="dxa"/>
          </w:tcPr>
          <w:p w14:paraId="0828B2D5" w14:textId="77777777" w:rsidR="00B57652" w:rsidRDefault="00B57652" w:rsidP="007B0CDC">
            <w:r w:rsidRPr="00891888">
              <w:t>0.381701414</w:t>
            </w:r>
          </w:p>
        </w:tc>
        <w:tc>
          <w:tcPr>
            <w:tcW w:w="1870" w:type="dxa"/>
          </w:tcPr>
          <w:p w14:paraId="1C615A17" w14:textId="77777777" w:rsidR="00B57652" w:rsidRDefault="00B57652" w:rsidP="007B0CDC">
            <w:r w:rsidRPr="00891888">
              <w:t>0.498492465</w:t>
            </w:r>
          </w:p>
        </w:tc>
        <w:tc>
          <w:tcPr>
            <w:tcW w:w="1870" w:type="dxa"/>
          </w:tcPr>
          <w:p w14:paraId="5DC9ED7C" w14:textId="77777777" w:rsidR="00B57652" w:rsidRDefault="00B57652" w:rsidP="007B0CDC">
            <w:r w:rsidRPr="00891888">
              <w:t>1</w:t>
            </w:r>
          </w:p>
        </w:tc>
      </w:tr>
      <w:tr w:rsidR="00B57652" w14:paraId="194BD3CF" w14:textId="77777777" w:rsidTr="00B57652">
        <w:tc>
          <w:tcPr>
            <w:tcW w:w="1870" w:type="dxa"/>
          </w:tcPr>
          <w:p w14:paraId="2C0FCE84" w14:textId="77777777" w:rsidR="00B57652" w:rsidRDefault="00B57652" w:rsidP="007B0CDC">
            <w:r w:rsidRPr="00891888">
              <w:t>FBgn0035703</w:t>
            </w:r>
          </w:p>
        </w:tc>
        <w:tc>
          <w:tcPr>
            <w:tcW w:w="1959" w:type="dxa"/>
          </w:tcPr>
          <w:p w14:paraId="7572655B" w14:textId="77777777" w:rsidR="00B57652" w:rsidRDefault="00B57652" w:rsidP="007B0CDC">
            <w:r w:rsidRPr="00891888">
              <w:t>CG8270</w:t>
            </w:r>
          </w:p>
        </w:tc>
        <w:tc>
          <w:tcPr>
            <w:tcW w:w="1870" w:type="dxa"/>
          </w:tcPr>
          <w:p w14:paraId="40A7583B" w14:textId="77777777" w:rsidR="00B57652" w:rsidRDefault="00B57652" w:rsidP="007B0CDC">
            <w:r w:rsidRPr="00891888">
              <w:t>0.439528768</w:t>
            </w:r>
          </w:p>
        </w:tc>
        <w:tc>
          <w:tcPr>
            <w:tcW w:w="1870" w:type="dxa"/>
          </w:tcPr>
          <w:p w14:paraId="6EF0B928" w14:textId="77777777" w:rsidR="00B57652" w:rsidRDefault="00B57652" w:rsidP="007B0CDC">
            <w:r w:rsidRPr="00891888">
              <w:t>0.495237949</w:t>
            </w:r>
          </w:p>
        </w:tc>
        <w:tc>
          <w:tcPr>
            <w:tcW w:w="1870" w:type="dxa"/>
          </w:tcPr>
          <w:p w14:paraId="23FC18B0" w14:textId="77777777" w:rsidR="00B57652" w:rsidRDefault="00B57652" w:rsidP="007B0CDC">
            <w:r w:rsidRPr="00891888">
              <w:t>0</w:t>
            </w:r>
          </w:p>
        </w:tc>
      </w:tr>
      <w:tr w:rsidR="00B57652" w14:paraId="38A616E6" w14:textId="77777777" w:rsidTr="00B57652">
        <w:tc>
          <w:tcPr>
            <w:tcW w:w="1870" w:type="dxa"/>
          </w:tcPr>
          <w:p w14:paraId="0D0964B3" w14:textId="77777777" w:rsidR="00B57652" w:rsidRDefault="00B57652" w:rsidP="007B0CDC">
            <w:r w:rsidRPr="00891888">
              <w:t>FBgn0028394</w:t>
            </w:r>
          </w:p>
        </w:tc>
        <w:tc>
          <w:tcPr>
            <w:tcW w:w="1959" w:type="dxa"/>
          </w:tcPr>
          <w:p w14:paraId="3C68D8DB" w14:textId="77777777" w:rsidR="00B57652" w:rsidRDefault="00B57652" w:rsidP="007B0CDC">
            <w:r w:rsidRPr="00891888">
              <w:t>CG17834</w:t>
            </w:r>
          </w:p>
        </w:tc>
        <w:tc>
          <w:tcPr>
            <w:tcW w:w="1870" w:type="dxa"/>
          </w:tcPr>
          <w:p w14:paraId="1D541B62" w14:textId="77777777" w:rsidR="00B57652" w:rsidRDefault="00B57652" w:rsidP="007B0CDC">
            <w:r w:rsidRPr="00891888">
              <w:t>0.434272979</w:t>
            </w:r>
          </w:p>
        </w:tc>
        <w:tc>
          <w:tcPr>
            <w:tcW w:w="1870" w:type="dxa"/>
          </w:tcPr>
          <w:p w14:paraId="3EAB3F91" w14:textId="77777777" w:rsidR="00B57652" w:rsidRDefault="00B57652" w:rsidP="007B0CDC">
            <w:r w:rsidRPr="00891888">
              <w:t>0.495112585</w:t>
            </w:r>
          </w:p>
        </w:tc>
        <w:tc>
          <w:tcPr>
            <w:tcW w:w="1870" w:type="dxa"/>
          </w:tcPr>
          <w:p w14:paraId="4AB263A9" w14:textId="77777777" w:rsidR="00B57652" w:rsidRDefault="00B57652" w:rsidP="007B0CDC">
            <w:r w:rsidRPr="00891888">
              <w:t>0</w:t>
            </w:r>
          </w:p>
        </w:tc>
      </w:tr>
      <w:tr w:rsidR="00B57652" w14:paraId="41F4F2B9" w14:textId="77777777" w:rsidTr="00B57652">
        <w:tc>
          <w:tcPr>
            <w:tcW w:w="1870" w:type="dxa"/>
          </w:tcPr>
          <w:p w14:paraId="56C93A7D" w14:textId="77777777" w:rsidR="00B57652" w:rsidRDefault="00B57652" w:rsidP="007B0CDC">
            <w:r w:rsidRPr="00891888">
              <w:t>FBgn0266487</w:t>
            </w:r>
          </w:p>
        </w:tc>
        <w:tc>
          <w:tcPr>
            <w:tcW w:w="1959" w:type="dxa"/>
          </w:tcPr>
          <w:p w14:paraId="00D5AB73" w14:textId="77777777" w:rsidR="00B57652" w:rsidRDefault="00B57652" w:rsidP="007B0CDC">
            <w:r w:rsidRPr="00891888">
              <w:t>CG45086</w:t>
            </w:r>
          </w:p>
        </w:tc>
        <w:tc>
          <w:tcPr>
            <w:tcW w:w="1870" w:type="dxa"/>
          </w:tcPr>
          <w:p w14:paraId="201F0CAF" w14:textId="77777777" w:rsidR="00B57652" w:rsidRDefault="00B57652" w:rsidP="007B0CDC">
            <w:r w:rsidRPr="00891888">
              <w:t>0.201920054</w:t>
            </w:r>
          </w:p>
        </w:tc>
        <w:tc>
          <w:tcPr>
            <w:tcW w:w="1870" w:type="dxa"/>
          </w:tcPr>
          <w:p w14:paraId="62364800" w14:textId="77777777" w:rsidR="00B57652" w:rsidRDefault="00B57652" w:rsidP="007B0CDC">
            <w:r w:rsidRPr="00891888">
              <w:t>0.495107909</w:t>
            </w:r>
          </w:p>
        </w:tc>
        <w:tc>
          <w:tcPr>
            <w:tcW w:w="1870" w:type="dxa"/>
          </w:tcPr>
          <w:p w14:paraId="577516B5" w14:textId="77777777" w:rsidR="00B57652" w:rsidRDefault="00B57652" w:rsidP="007B0CDC">
            <w:r w:rsidRPr="00891888">
              <w:t>0</w:t>
            </w:r>
          </w:p>
        </w:tc>
      </w:tr>
      <w:tr w:rsidR="00B57652" w14:paraId="279DEC0D" w14:textId="77777777" w:rsidTr="00B57652">
        <w:tc>
          <w:tcPr>
            <w:tcW w:w="1870" w:type="dxa"/>
          </w:tcPr>
          <w:p w14:paraId="6D107C4B" w14:textId="77777777" w:rsidR="00B57652" w:rsidRDefault="00B57652" w:rsidP="007B0CDC">
            <w:r w:rsidRPr="00891888">
              <w:t>FBgn0035444</w:t>
            </w:r>
          </w:p>
        </w:tc>
        <w:tc>
          <w:tcPr>
            <w:tcW w:w="1959" w:type="dxa"/>
          </w:tcPr>
          <w:p w14:paraId="2C7D4853" w14:textId="77777777" w:rsidR="00B57652" w:rsidRDefault="00B57652" w:rsidP="007B0CDC">
            <w:r w:rsidRPr="00891888">
              <w:t>CG12012</w:t>
            </w:r>
          </w:p>
        </w:tc>
        <w:tc>
          <w:tcPr>
            <w:tcW w:w="1870" w:type="dxa"/>
          </w:tcPr>
          <w:p w14:paraId="5D4C7463" w14:textId="77777777" w:rsidR="00B57652" w:rsidRDefault="00B57652" w:rsidP="007B0CDC">
            <w:r w:rsidRPr="00891888">
              <w:t>0.281994696</w:t>
            </w:r>
          </w:p>
        </w:tc>
        <w:tc>
          <w:tcPr>
            <w:tcW w:w="1870" w:type="dxa"/>
          </w:tcPr>
          <w:p w14:paraId="5919EACE" w14:textId="77777777" w:rsidR="00B57652" w:rsidRDefault="00B57652" w:rsidP="007B0CDC">
            <w:r w:rsidRPr="00891888">
              <w:t>0.494079477</w:t>
            </w:r>
          </w:p>
        </w:tc>
        <w:tc>
          <w:tcPr>
            <w:tcW w:w="1870" w:type="dxa"/>
          </w:tcPr>
          <w:p w14:paraId="5251CFCE" w14:textId="77777777" w:rsidR="00B57652" w:rsidRDefault="00B57652" w:rsidP="007B0CDC">
            <w:r w:rsidRPr="00891888">
              <w:t>0</w:t>
            </w:r>
          </w:p>
        </w:tc>
      </w:tr>
      <w:tr w:rsidR="00B57652" w14:paraId="149CFD52" w14:textId="77777777" w:rsidTr="00B57652">
        <w:tc>
          <w:tcPr>
            <w:tcW w:w="1870" w:type="dxa"/>
          </w:tcPr>
          <w:p w14:paraId="70757CDF" w14:textId="77777777" w:rsidR="00B57652" w:rsidRDefault="00B57652" w:rsidP="007B0CDC">
            <w:r w:rsidRPr="00891888">
              <w:t>FBgn0026777</w:t>
            </w:r>
          </w:p>
        </w:tc>
        <w:tc>
          <w:tcPr>
            <w:tcW w:w="1959" w:type="dxa"/>
          </w:tcPr>
          <w:p w14:paraId="66446228" w14:textId="77777777" w:rsidR="00B57652" w:rsidRDefault="00B57652" w:rsidP="007B0CDC">
            <w:r w:rsidRPr="00891888">
              <w:t>Rad23</w:t>
            </w:r>
          </w:p>
        </w:tc>
        <w:tc>
          <w:tcPr>
            <w:tcW w:w="1870" w:type="dxa"/>
          </w:tcPr>
          <w:p w14:paraId="68768F24" w14:textId="77777777" w:rsidR="00B57652" w:rsidRDefault="00B57652" w:rsidP="007B0CDC">
            <w:r w:rsidRPr="00891888">
              <w:t>0.309845732</w:t>
            </w:r>
          </w:p>
        </w:tc>
        <w:tc>
          <w:tcPr>
            <w:tcW w:w="1870" w:type="dxa"/>
          </w:tcPr>
          <w:p w14:paraId="275E4686" w14:textId="77777777" w:rsidR="00B57652" w:rsidRDefault="00B57652" w:rsidP="007B0CDC">
            <w:r w:rsidRPr="00891888">
              <w:t>0.493696572</w:t>
            </w:r>
          </w:p>
        </w:tc>
        <w:tc>
          <w:tcPr>
            <w:tcW w:w="1870" w:type="dxa"/>
          </w:tcPr>
          <w:p w14:paraId="66C4527A" w14:textId="77777777" w:rsidR="00B57652" w:rsidRDefault="00B57652" w:rsidP="007B0CDC">
            <w:r w:rsidRPr="00891888">
              <w:t>1</w:t>
            </w:r>
          </w:p>
        </w:tc>
      </w:tr>
      <w:tr w:rsidR="00B57652" w14:paraId="25E44BB2" w14:textId="77777777" w:rsidTr="00B57652">
        <w:tc>
          <w:tcPr>
            <w:tcW w:w="1870" w:type="dxa"/>
          </w:tcPr>
          <w:p w14:paraId="65AEF4F3" w14:textId="77777777" w:rsidR="00B57652" w:rsidRDefault="00B57652" w:rsidP="007B0CDC">
            <w:r w:rsidRPr="00891888">
              <w:t>FBgn0038197</w:t>
            </w:r>
          </w:p>
        </w:tc>
        <w:tc>
          <w:tcPr>
            <w:tcW w:w="1959" w:type="dxa"/>
          </w:tcPr>
          <w:p w14:paraId="03F7F708" w14:textId="77777777" w:rsidR="00B57652" w:rsidRDefault="00B57652" w:rsidP="007B0CDC">
            <w:proofErr w:type="spellStart"/>
            <w:r w:rsidRPr="00891888">
              <w:t>foxo</w:t>
            </w:r>
            <w:proofErr w:type="spellEnd"/>
          </w:p>
        </w:tc>
        <w:tc>
          <w:tcPr>
            <w:tcW w:w="1870" w:type="dxa"/>
          </w:tcPr>
          <w:p w14:paraId="5ACC9ED5" w14:textId="77777777" w:rsidR="00B57652" w:rsidRDefault="00B57652" w:rsidP="007B0CDC">
            <w:r w:rsidRPr="00891888">
              <w:t>0.407511701</w:t>
            </w:r>
          </w:p>
        </w:tc>
        <w:tc>
          <w:tcPr>
            <w:tcW w:w="1870" w:type="dxa"/>
          </w:tcPr>
          <w:p w14:paraId="76F642AB" w14:textId="77777777" w:rsidR="00B57652" w:rsidRDefault="00B57652" w:rsidP="007B0CDC">
            <w:r w:rsidRPr="00891888">
              <w:t>0.49346545</w:t>
            </w:r>
          </w:p>
        </w:tc>
        <w:tc>
          <w:tcPr>
            <w:tcW w:w="1870" w:type="dxa"/>
          </w:tcPr>
          <w:p w14:paraId="60688C89" w14:textId="77777777" w:rsidR="00B57652" w:rsidRDefault="00B57652" w:rsidP="007B0CDC">
            <w:r w:rsidRPr="00891888">
              <w:t>0</w:t>
            </w:r>
          </w:p>
        </w:tc>
      </w:tr>
      <w:tr w:rsidR="00B57652" w14:paraId="0674E986" w14:textId="77777777" w:rsidTr="00B57652">
        <w:tc>
          <w:tcPr>
            <w:tcW w:w="1870" w:type="dxa"/>
          </w:tcPr>
          <w:p w14:paraId="4238C308" w14:textId="77777777" w:rsidR="00B57652" w:rsidRDefault="00B57652" w:rsidP="007B0CDC">
            <w:r w:rsidRPr="00891888">
              <w:t>FBgn0033995</w:t>
            </w:r>
          </w:p>
        </w:tc>
        <w:tc>
          <w:tcPr>
            <w:tcW w:w="1959" w:type="dxa"/>
          </w:tcPr>
          <w:p w14:paraId="169EDBCE" w14:textId="77777777" w:rsidR="00B57652" w:rsidRDefault="00B57652" w:rsidP="007B0CDC">
            <w:r w:rsidRPr="00891888">
              <w:t>GPHR</w:t>
            </w:r>
          </w:p>
        </w:tc>
        <w:tc>
          <w:tcPr>
            <w:tcW w:w="1870" w:type="dxa"/>
          </w:tcPr>
          <w:p w14:paraId="676335C4" w14:textId="77777777" w:rsidR="00B57652" w:rsidRDefault="00B57652" w:rsidP="007B0CDC">
            <w:r w:rsidRPr="00891888">
              <w:t>0.510942508</w:t>
            </w:r>
          </w:p>
        </w:tc>
        <w:tc>
          <w:tcPr>
            <w:tcW w:w="1870" w:type="dxa"/>
          </w:tcPr>
          <w:p w14:paraId="6412886D" w14:textId="77777777" w:rsidR="00B57652" w:rsidRDefault="00B57652" w:rsidP="007B0CDC">
            <w:r w:rsidRPr="00891888">
              <w:t>0.490217496</w:t>
            </w:r>
          </w:p>
        </w:tc>
        <w:tc>
          <w:tcPr>
            <w:tcW w:w="1870" w:type="dxa"/>
          </w:tcPr>
          <w:p w14:paraId="3608B0D7" w14:textId="77777777" w:rsidR="00B57652" w:rsidRDefault="00B57652" w:rsidP="007B0CDC">
            <w:r w:rsidRPr="00891888">
              <w:t>0</w:t>
            </w:r>
          </w:p>
        </w:tc>
      </w:tr>
      <w:tr w:rsidR="00B57652" w14:paraId="7D222686" w14:textId="77777777" w:rsidTr="00B57652">
        <w:tc>
          <w:tcPr>
            <w:tcW w:w="1870" w:type="dxa"/>
          </w:tcPr>
          <w:p w14:paraId="4E2F5CBF" w14:textId="77777777" w:rsidR="00B57652" w:rsidRDefault="00B57652" w:rsidP="007B0CDC">
            <w:r w:rsidRPr="00891888">
              <w:t>FBgn0035440</w:t>
            </w:r>
          </w:p>
        </w:tc>
        <w:tc>
          <w:tcPr>
            <w:tcW w:w="1959" w:type="dxa"/>
          </w:tcPr>
          <w:p w14:paraId="0A05E587" w14:textId="77777777" w:rsidR="00B57652" w:rsidRDefault="00B57652" w:rsidP="007B0CDC">
            <w:r w:rsidRPr="00891888">
              <w:t>CG14969</w:t>
            </w:r>
          </w:p>
        </w:tc>
        <w:tc>
          <w:tcPr>
            <w:tcW w:w="1870" w:type="dxa"/>
          </w:tcPr>
          <w:p w14:paraId="1F43333A" w14:textId="77777777" w:rsidR="00B57652" w:rsidRDefault="00B57652" w:rsidP="007B0CDC">
            <w:r w:rsidRPr="00891888">
              <w:t>0.344847239</w:t>
            </w:r>
          </w:p>
        </w:tc>
        <w:tc>
          <w:tcPr>
            <w:tcW w:w="1870" w:type="dxa"/>
          </w:tcPr>
          <w:p w14:paraId="701100F9" w14:textId="77777777" w:rsidR="00B57652" w:rsidRDefault="00B57652" w:rsidP="007B0CDC">
            <w:r w:rsidRPr="00891888">
              <w:t>0.489826869</w:t>
            </w:r>
          </w:p>
        </w:tc>
        <w:tc>
          <w:tcPr>
            <w:tcW w:w="1870" w:type="dxa"/>
          </w:tcPr>
          <w:p w14:paraId="575F468B" w14:textId="77777777" w:rsidR="00B57652" w:rsidRDefault="00B57652" w:rsidP="007B0CDC">
            <w:r w:rsidRPr="00891888">
              <w:t>0</w:t>
            </w:r>
          </w:p>
        </w:tc>
      </w:tr>
      <w:tr w:rsidR="00B57652" w14:paraId="4C237063" w14:textId="77777777" w:rsidTr="00B57652">
        <w:tc>
          <w:tcPr>
            <w:tcW w:w="1870" w:type="dxa"/>
          </w:tcPr>
          <w:p w14:paraId="222CCF54" w14:textId="77777777" w:rsidR="00B57652" w:rsidRDefault="00B57652" w:rsidP="007B0CDC">
            <w:r w:rsidRPr="00891888">
              <w:t>FBgn0038100</w:t>
            </w:r>
          </w:p>
        </w:tc>
        <w:tc>
          <w:tcPr>
            <w:tcW w:w="1959" w:type="dxa"/>
          </w:tcPr>
          <w:p w14:paraId="2C1A8BAE" w14:textId="77777777" w:rsidR="00B57652" w:rsidRDefault="00B57652" w:rsidP="007B0CDC">
            <w:r w:rsidRPr="00891888">
              <w:t>Paip2</w:t>
            </w:r>
          </w:p>
        </w:tc>
        <w:tc>
          <w:tcPr>
            <w:tcW w:w="1870" w:type="dxa"/>
          </w:tcPr>
          <w:p w14:paraId="116D549A" w14:textId="77777777" w:rsidR="00B57652" w:rsidRDefault="00B57652" w:rsidP="007B0CDC">
            <w:r w:rsidRPr="00891888">
              <w:t>0.565168767</w:t>
            </w:r>
          </w:p>
        </w:tc>
        <w:tc>
          <w:tcPr>
            <w:tcW w:w="1870" w:type="dxa"/>
          </w:tcPr>
          <w:p w14:paraId="2A5348E0" w14:textId="77777777" w:rsidR="00B57652" w:rsidRDefault="00B57652" w:rsidP="007B0CDC">
            <w:r w:rsidRPr="00891888">
              <w:t>0.484572557</w:t>
            </w:r>
          </w:p>
        </w:tc>
        <w:tc>
          <w:tcPr>
            <w:tcW w:w="1870" w:type="dxa"/>
          </w:tcPr>
          <w:p w14:paraId="581F844D" w14:textId="77777777" w:rsidR="00B57652" w:rsidRDefault="00B57652" w:rsidP="007B0CDC">
            <w:r w:rsidRPr="00891888">
              <w:t>0</w:t>
            </w:r>
          </w:p>
        </w:tc>
      </w:tr>
      <w:tr w:rsidR="00B57652" w14:paraId="6445CE38" w14:textId="77777777" w:rsidTr="00B57652">
        <w:tc>
          <w:tcPr>
            <w:tcW w:w="1870" w:type="dxa"/>
          </w:tcPr>
          <w:p w14:paraId="069B6DD2" w14:textId="77777777" w:rsidR="00B57652" w:rsidRDefault="00B57652" w:rsidP="007B0CDC">
            <w:r w:rsidRPr="00891888">
              <w:t>FBgn0028744</w:t>
            </w:r>
          </w:p>
        </w:tc>
        <w:tc>
          <w:tcPr>
            <w:tcW w:w="1959" w:type="dxa"/>
          </w:tcPr>
          <w:p w14:paraId="13D0BB54" w14:textId="77777777" w:rsidR="00B57652" w:rsidRDefault="00B57652" w:rsidP="007B0CDC">
            <w:r w:rsidRPr="00891888">
              <w:t>CG5033</w:t>
            </w:r>
          </w:p>
        </w:tc>
        <w:tc>
          <w:tcPr>
            <w:tcW w:w="1870" w:type="dxa"/>
          </w:tcPr>
          <w:p w14:paraId="49AF352B" w14:textId="77777777" w:rsidR="00B57652" w:rsidRDefault="00B57652" w:rsidP="007B0CDC">
            <w:r w:rsidRPr="00891888">
              <w:t>0.205009417</w:t>
            </w:r>
          </w:p>
        </w:tc>
        <w:tc>
          <w:tcPr>
            <w:tcW w:w="1870" w:type="dxa"/>
          </w:tcPr>
          <w:p w14:paraId="6197A08A" w14:textId="77777777" w:rsidR="00B57652" w:rsidRDefault="00B57652" w:rsidP="007B0CDC">
            <w:r w:rsidRPr="00891888">
              <w:t>0.482093533</w:t>
            </w:r>
          </w:p>
        </w:tc>
        <w:tc>
          <w:tcPr>
            <w:tcW w:w="1870" w:type="dxa"/>
          </w:tcPr>
          <w:p w14:paraId="10F6B9E2" w14:textId="77777777" w:rsidR="00B57652" w:rsidRDefault="00B57652" w:rsidP="007B0CDC">
            <w:r w:rsidRPr="00891888">
              <w:t>0</w:t>
            </w:r>
          </w:p>
        </w:tc>
      </w:tr>
      <w:tr w:rsidR="00B57652" w14:paraId="4D243C74" w14:textId="77777777" w:rsidTr="00B57652">
        <w:tc>
          <w:tcPr>
            <w:tcW w:w="1870" w:type="dxa"/>
          </w:tcPr>
          <w:p w14:paraId="6505203F" w14:textId="77777777" w:rsidR="00B57652" w:rsidRDefault="00B57652" w:rsidP="007B0CDC">
            <w:r w:rsidRPr="00891888">
              <w:t>FBgn0037120</w:t>
            </w:r>
          </w:p>
        </w:tc>
        <w:tc>
          <w:tcPr>
            <w:tcW w:w="1959" w:type="dxa"/>
          </w:tcPr>
          <w:p w14:paraId="10B2EBEE" w14:textId="77777777" w:rsidR="00B57652" w:rsidRDefault="00B57652" w:rsidP="007B0CDC">
            <w:r w:rsidRPr="00891888">
              <w:t>CG11247</w:t>
            </w:r>
          </w:p>
        </w:tc>
        <w:tc>
          <w:tcPr>
            <w:tcW w:w="1870" w:type="dxa"/>
          </w:tcPr>
          <w:p w14:paraId="3B11B12C" w14:textId="77777777" w:rsidR="00B57652" w:rsidRDefault="00B57652" w:rsidP="007B0CDC">
            <w:r w:rsidRPr="00891888">
              <w:t>0.267046299</w:t>
            </w:r>
          </w:p>
        </w:tc>
        <w:tc>
          <w:tcPr>
            <w:tcW w:w="1870" w:type="dxa"/>
          </w:tcPr>
          <w:p w14:paraId="30C6C92A" w14:textId="77777777" w:rsidR="00B57652" w:rsidRDefault="00B57652" w:rsidP="007B0CDC">
            <w:r w:rsidRPr="00891888">
              <w:t>0.476236435</w:t>
            </w:r>
          </w:p>
        </w:tc>
        <w:tc>
          <w:tcPr>
            <w:tcW w:w="1870" w:type="dxa"/>
          </w:tcPr>
          <w:p w14:paraId="5520247A" w14:textId="77777777" w:rsidR="00B57652" w:rsidRDefault="00B57652" w:rsidP="007B0CDC">
            <w:r w:rsidRPr="00891888">
              <w:t>1</w:t>
            </w:r>
          </w:p>
        </w:tc>
      </w:tr>
      <w:tr w:rsidR="00B57652" w14:paraId="0320CA79" w14:textId="77777777" w:rsidTr="00B57652">
        <w:tc>
          <w:tcPr>
            <w:tcW w:w="1870" w:type="dxa"/>
          </w:tcPr>
          <w:p w14:paraId="023009B5" w14:textId="77777777" w:rsidR="00B57652" w:rsidRDefault="00B57652" w:rsidP="007B0CDC">
            <w:r w:rsidRPr="00891888">
              <w:t>FBgn0024734</w:t>
            </w:r>
          </w:p>
        </w:tc>
        <w:tc>
          <w:tcPr>
            <w:tcW w:w="1959" w:type="dxa"/>
          </w:tcPr>
          <w:p w14:paraId="07F116E2" w14:textId="77777777" w:rsidR="00B57652" w:rsidRDefault="00B57652" w:rsidP="007B0CDC">
            <w:r w:rsidRPr="00891888">
              <w:t>PRL-1</w:t>
            </w:r>
          </w:p>
        </w:tc>
        <w:tc>
          <w:tcPr>
            <w:tcW w:w="1870" w:type="dxa"/>
          </w:tcPr>
          <w:p w14:paraId="4707A36F" w14:textId="77777777" w:rsidR="00B57652" w:rsidRDefault="00B57652" w:rsidP="007B0CDC">
            <w:r w:rsidRPr="00891888">
              <w:t>0.496419253</w:t>
            </w:r>
          </w:p>
        </w:tc>
        <w:tc>
          <w:tcPr>
            <w:tcW w:w="1870" w:type="dxa"/>
          </w:tcPr>
          <w:p w14:paraId="0B15C72A" w14:textId="77777777" w:rsidR="00B57652" w:rsidRDefault="00B57652" w:rsidP="007B0CDC">
            <w:r w:rsidRPr="00891888">
              <w:t>0.471991757</w:t>
            </w:r>
          </w:p>
        </w:tc>
        <w:tc>
          <w:tcPr>
            <w:tcW w:w="1870" w:type="dxa"/>
          </w:tcPr>
          <w:p w14:paraId="5D864563" w14:textId="77777777" w:rsidR="00B57652" w:rsidRDefault="00B57652" w:rsidP="007B0CDC">
            <w:r w:rsidRPr="00891888">
              <w:t>0</w:t>
            </w:r>
          </w:p>
        </w:tc>
      </w:tr>
      <w:tr w:rsidR="00B57652" w14:paraId="63AC3E89" w14:textId="77777777" w:rsidTr="00B57652">
        <w:tc>
          <w:tcPr>
            <w:tcW w:w="1870" w:type="dxa"/>
          </w:tcPr>
          <w:p w14:paraId="1C043FD4" w14:textId="77777777" w:rsidR="00B57652" w:rsidRDefault="00B57652" w:rsidP="007B0CDC">
            <w:r w:rsidRPr="00891888">
              <w:t>FBgn0031150</w:t>
            </w:r>
          </w:p>
        </w:tc>
        <w:tc>
          <w:tcPr>
            <w:tcW w:w="1959" w:type="dxa"/>
          </w:tcPr>
          <w:p w14:paraId="6A116083" w14:textId="77777777" w:rsidR="00B57652" w:rsidRDefault="00B57652" w:rsidP="007B0CDC">
            <w:proofErr w:type="spellStart"/>
            <w:r w:rsidRPr="00891888">
              <w:t>bves</w:t>
            </w:r>
            <w:proofErr w:type="spellEnd"/>
          </w:p>
        </w:tc>
        <w:tc>
          <w:tcPr>
            <w:tcW w:w="1870" w:type="dxa"/>
          </w:tcPr>
          <w:p w14:paraId="37B070C9" w14:textId="77777777" w:rsidR="00B57652" w:rsidRDefault="00B57652" w:rsidP="007B0CDC">
            <w:r w:rsidRPr="00891888">
              <w:t>0.219616124</w:t>
            </w:r>
          </w:p>
        </w:tc>
        <w:tc>
          <w:tcPr>
            <w:tcW w:w="1870" w:type="dxa"/>
          </w:tcPr>
          <w:p w14:paraId="06E397C7" w14:textId="77777777" w:rsidR="00B57652" w:rsidRDefault="00B57652" w:rsidP="007B0CDC">
            <w:r w:rsidRPr="00891888">
              <w:t>0.470643742</w:t>
            </w:r>
          </w:p>
        </w:tc>
        <w:tc>
          <w:tcPr>
            <w:tcW w:w="1870" w:type="dxa"/>
          </w:tcPr>
          <w:p w14:paraId="64426F14" w14:textId="77777777" w:rsidR="00B57652" w:rsidRDefault="00B57652" w:rsidP="007B0CDC">
            <w:r w:rsidRPr="00891888">
              <w:t>1</w:t>
            </w:r>
          </w:p>
        </w:tc>
      </w:tr>
      <w:tr w:rsidR="00B57652" w14:paraId="7F70ECE0" w14:textId="77777777" w:rsidTr="00B57652">
        <w:tc>
          <w:tcPr>
            <w:tcW w:w="1870" w:type="dxa"/>
          </w:tcPr>
          <w:p w14:paraId="61E7F9AA" w14:textId="77777777" w:rsidR="00B57652" w:rsidRDefault="00B57652" w:rsidP="007B0CDC">
            <w:r w:rsidRPr="00891888">
              <w:t>FBgn0026086</w:t>
            </w:r>
          </w:p>
        </w:tc>
        <w:tc>
          <w:tcPr>
            <w:tcW w:w="1959" w:type="dxa"/>
          </w:tcPr>
          <w:p w14:paraId="1B61DE2E" w14:textId="77777777" w:rsidR="00B57652" w:rsidRDefault="00B57652" w:rsidP="007B0CDC">
            <w:r w:rsidRPr="00891888">
              <w:t>Adar</w:t>
            </w:r>
          </w:p>
        </w:tc>
        <w:tc>
          <w:tcPr>
            <w:tcW w:w="1870" w:type="dxa"/>
          </w:tcPr>
          <w:p w14:paraId="14954203" w14:textId="77777777" w:rsidR="00B57652" w:rsidRDefault="00B57652" w:rsidP="007B0CDC">
            <w:r w:rsidRPr="00891888">
              <w:t>0.277974787</w:t>
            </w:r>
          </w:p>
        </w:tc>
        <w:tc>
          <w:tcPr>
            <w:tcW w:w="1870" w:type="dxa"/>
          </w:tcPr>
          <w:p w14:paraId="3D122284" w14:textId="77777777" w:rsidR="00B57652" w:rsidRDefault="00B57652" w:rsidP="007B0CDC">
            <w:r w:rsidRPr="00891888">
              <w:t>0.465095911</w:t>
            </w:r>
          </w:p>
        </w:tc>
        <w:tc>
          <w:tcPr>
            <w:tcW w:w="1870" w:type="dxa"/>
          </w:tcPr>
          <w:p w14:paraId="7BC2E8FB" w14:textId="77777777" w:rsidR="00B57652" w:rsidRDefault="00B57652" w:rsidP="007B0CDC">
            <w:r w:rsidRPr="00891888">
              <w:t>1</w:t>
            </w:r>
          </w:p>
        </w:tc>
      </w:tr>
      <w:tr w:rsidR="00B57652" w14:paraId="4BCDE881" w14:textId="77777777" w:rsidTr="00B57652">
        <w:tc>
          <w:tcPr>
            <w:tcW w:w="1870" w:type="dxa"/>
          </w:tcPr>
          <w:p w14:paraId="2A3C4BC8" w14:textId="77777777" w:rsidR="00B57652" w:rsidRDefault="00B57652" w:rsidP="007B0CDC">
            <w:r w:rsidRPr="00891888">
              <w:t>FBgn0032880</w:t>
            </w:r>
          </w:p>
        </w:tc>
        <w:tc>
          <w:tcPr>
            <w:tcW w:w="1959" w:type="dxa"/>
          </w:tcPr>
          <w:p w14:paraId="6633FB9D" w14:textId="77777777" w:rsidR="00B57652" w:rsidRDefault="00B57652" w:rsidP="007B0CDC">
            <w:r w:rsidRPr="00891888">
              <w:t>CG9318</w:t>
            </w:r>
          </w:p>
        </w:tc>
        <w:tc>
          <w:tcPr>
            <w:tcW w:w="1870" w:type="dxa"/>
          </w:tcPr>
          <w:p w14:paraId="7348AC92" w14:textId="77777777" w:rsidR="00B57652" w:rsidRDefault="00B57652" w:rsidP="007B0CDC">
            <w:r w:rsidRPr="00891888">
              <w:t>0.494334232</w:t>
            </w:r>
          </w:p>
        </w:tc>
        <w:tc>
          <w:tcPr>
            <w:tcW w:w="1870" w:type="dxa"/>
          </w:tcPr>
          <w:p w14:paraId="46114484" w14:textId="77777777" w:rsidR="00B57652" w:rsidRDefault="00B57652" w:rsidP="007B0CDC">
            <w:r w:rsidRPr="00891888">
              <w:t>0.462961178</w:t>
            </w:r>
          </w:p>
        </w:tc>
        <w:tc>
          <w:tcPr>
            <w:tcW w:w="1870" w:type="dxa"/>
          </w:tcPr>
          <w:p w14:paraId="1F7E4FF3" w14:textId="77777777" w:rsidR="00B57652" w:rsidRDefault="00B57652" w:rsidP="007B0CDC">
            <w:r w:rsidRPr="00891888">
              <w:t>0</w:t>
            </w:r>
          </w:p>
        </w:tc>
      </w:tr>
      <w:tr w:rsidR="00B57652" w14:paraId="75802C0E" w14:textId="77777777" w:rsidTr="00B57652">
        <w:tc>
          <w:tcPr>
            <w:tcW w:w="1870" w:type="dxa"/>
          </w:tcPr>
          <w:p w14:paraId="355D84CA" w14:textId="77777777" w:rsidR="00B57652" w:rsidRDefault="00B57652" w:rsidP="007B0CDC">
            <w:r w:rsidRPr="00891888">
              <w:t>FBgn0010315</w:t>
            </w:r>
          </w:p>
        </w:tc>
        <w:tc>
          <w:tcPr>
            <w:tcW w:w="1959" w:type="dxa"/>
          </w:tcPr>
          <w:p w14:paraId="5FBC10BF" w14:textId="77777777" w:rsidR="00B57652" w:rsidRDefault="00B57652" w:rsidP="007B0CDC">
            <w:proofErr w:type="spellStart"/>
            <w:r w:rsidRPr="00891888">
              <w:t>CycD</w:t>
            </w:r>
            <w:proofErr w:type="spellEnd"/>
          </w:p>
        </w:tc>
        <w:tc>
          <w:tcPr>
            <w:tcW w:w="1870" w:type="dxa"/>
          </w:tcPr>
          <w:p w14:paraId="4CDB67A5" w14:textId="77777777" w:rsidR="00B57652" w:rsidRDefault="00B57652" w:rsidP="007B0CDC">
            <w:r w:rsidRPr="00891888">
              <w:t>0.209054565</w:t>
            </w:r>
          </w:p>
        </w:tc>
        <w:tc>
          <w:tcPr>
            <w:tcW w:w="1870" w:type="dxa"/>
          </w:tcPr>
          <w:p w14:paraId="1824133D" w14:textId="77777777" w:rsidR="00B57652" w:rsidRDefault="00B57652" w:rsidP="007B0CDC">
            <w:r w:rsidRPr="00891888">
              <w:t>0.46122243</w:t>
            </w:r>
          </w:p>
        </w:tc>
        <w:tc>
          <w:tcPr>
            <w:tcW w:w="1870" w:type="dxa"/>
          </w:tcPr>
          <w:p w14:paraId="3B02CD06" w14:textId="77777777" w:rsidR="00B57652" w:rsidRDefault="00B57652" w:rsidP="007B0CDC">
            <w:r w:rsidRPr="00891888">
              <w:t>1</w:t>
            </w:r>
          </w:p>
        </w:tc>
      </w:tr>
      <w:tr w:rsidR="00B57652" w14:paraId="48E0A662" w14:textId="77777777" w:rsidTr="00B57652">
        <w:tc>
          <w:tcPr>
            <w:tcW w:w="1870" w:type="dxa"/>
          </w:tcPr>
          <w:p w14:paraId="5126FCDC" w14:textId="77777777" w:rsidR="00B57652" w:rsidRDefault="00B57652" w:rsidP="007B0CDC">
            <w:r w:rsidRPr="00891888">
              <w:t>FBgn0036999</w:t>
            </w:r>
          </w:p>
        </w:tc>
        <w:tc>
          <w:tcPr>
            <w:tcW w:w="1959" w:type="dxa"/>
          </w:tcPr>
          <w:p w14:paraId="5FBF73CA" w14:textId="77777777" w:rsidR="00B57652" w:rsidRDefault="00B57652" w:rsidP="007B0CDC">
            <w:proofErr w:type="spellStart"/>
            <w:r w:rsidRPr="00891888">
              <w:t>isoQC</w:t>
            </w:r>
            <w:proofErr w:type="spellEnd"/>
          </w:p>
        </w:tc>
        <w:tc>
          <w:tcPr>
            <w:tcW w:w="1870" w:type="dxa"/>
          </w:tcPr>
          <w:p w14:paraId="4EC9ED7D" w14:textId="77777777" w:rsidR="00B57652" w:rsidRDefault="00B57652" w:rsidP="007B0CDC">
            <w:r w:rsidRPr="00891888">
              <w:t>0.309665656</w:t>
            </w:r>
          </w:p>
        </w:tc>
        <w:tc>
          <w:tcPr>
            <w:tcW w:w="1870" w:type="dxa"/>
          </w:tcPr>
          <w:p w14:paraId="33A8BDD6" w14:textId="77777777" w:rsidR="00B57652" w:rsidRDefault="00B57652" w:rsidP="007B0CDC">
            <w:r w:rsidRPr="00891888">
              <w:t>0.460706376</w:t>
            </w:r>
          </w:p>
        </w:tc>
        <w:tc>
          <w:tcPr>
            <w:tcW w:w="1870" w:type="dxa"/>
          </w:tcPr>
          <w:p w14:paraId="6B878405" w14:textId="77777777" w:rsidR="00B57652" w:rsidRDefault="00B57652" w:rsidP="007B0CDC">
            <w:r w:rsidRPr="00891888">
              <w:t>1</w:t>
            </w:r>
          </w:p>
        </w:tc>
      </w:tr>
      <w:tr w:rsidR="00B57652" w14:paraId="148DC8E3" w14:textId="77777777" w:rsidTr="00B57652">
        <w:tc>
          <w:tcPr>
            <w:tcW w:w="1870" w:type="dxa"/>
          </w:tcPr>
          <w:p w14:paraId="6D5BCD19" w14:textId="77777777" w:rsidR="00B57652" w:rsidRDefault="00B57652" w:rsidP="007B0CDC">
            <w:r w:rsidRPr="00891888">
              <w:t>FBgn0036892</w:t>
            </w:r>
          </w:p>
        </w:tc>
        <w:tc>
          <w:tcPr>
            <w:tcW w:w="1959" w:type="dxa"/>
          </w:tcPr>
          <w:p w14:paraId="75D82D91" w14:textId="77777777" w:rsidR="00B57652" w:rsidRDefault="00B57652" w:rsidP="007B0CDC">
            <w:r w:rsidRPr="00891888">
              <w:t>Lon</w:t>
            </w:r>
          </w:p>
        </w:tc>
        <w:tc>
          <w:tcPr>
            <w:tcW w:w="1870" w:type="dxa"/>
          </w:tcPr>
          <w:p w14:paraId="01590CB0" w14:textId="77777777" w:rsidR="00B57652" w:rsidRDefault="00B57652" w:rsidP="007B0CDC">
            <w:r w:rsidRPr="00891888">
              <w:t>0.553163196</w:t>
            </w:r>
          </w:p>
        </w:tc>
        <w:tc>
          <w:tcPr>
            <w:tcW w:w="1870" w:type="dxa"/>
          </w:tcPr>
          <w:p w14:paraId="50487CE6" w14:textId="77777777" w:rsidR="00B57652" w:rsidRDefault="00B57652" w:rsidP="007B0CDC">
            <w:r w:rsidRPr="00891888">
              <w:t>0.458534506</w:t>
            </w:r>
          </w:p>
        </w:tc>
        <w:tc>
          <w:tcPr>
            <w:tcW w:w="1870" w:type="dxa"/>
          </w:tcPr>
          <w:p w14:paraId="07EC6FE8" w14:textId="77777777" w:rsidR="00B57652" w:rsidRDefault="00B57652" w:rsidP="007B0CDC">
            <w:r w:rsidRPr="00891888">
              <w:t>0</w:t>
            </w:r>
          </w:p>
        </w:tc>
      </w:tr>
      <w:tr w:rsidR="00B57652" w14:paraId="3A731B39" w14:textId="77777777" w:rsidTr="00B57652">
        <w:tc>
          <w:tcPr>
            <w:tcW w:w="1870" w:type="dxa"/>
          </w:tcPr>
          <w:p w14:paraId="1E606962" w14:textId="77777777" w:rsidR="00B57652" w:rsidRDefault="00B57652" w:rsidP="007B0CDC">
            <w:r w:rsidRPr="00891888">
              <w:t>FBgn0266673</w:t>
            </w:r>
          </w:p>
        </w:tc>
        <w:tc>
          <w:tcPr>
            <w:tcW w:w="1959" w:type="dxa"/>
          </w:tcPr>
          <w:p w14:paraId="73B7A1ED" w14:textId="77777777" w:rsidR="00B57652" w:rsidRDefault="00B57652" w:rsidP="007B0CDC">
            <w:r w:rsidRPr="00891888">
              <w:t>Sec10</w:t>
            </w:r>
          </w:p>
        </w:tc>
        <w:tc>
          <w:tcPr>
            <w:tcW w:w="1870" w:type="dxa"/>
          </w:tcPr>
          <w:p w14:paraId="66CBEC51" w14:textId="77777777" w:rsidR="00B57652" w:rsidRDefault="00B57652" w:rsidP="007B0CDC">
            <w:r w:rsidRPr="00891888">
              <w:t>0.323862814</w:t>
            </w:r>
          </w:p>
        </w:tc>
        <w:tc>
          <w:tcPr>
            <w:tcW w:w="1870" w:type="dxa"/>
          </w:tcPr>
          <w:p w14:paraId="3835DCEE" w14:textId="77777777" w:rsidR="00B57652" w:rsidRDefault="00B57652" w:rsidP="007B0CDC">
            <w:r w:rsidRPr="00891888">
              <w:t>0.456939715</w:t>
            </w:r>
          </w:p>
        </w:tc>
        <w:tc>
          <w:tcPr>
            <w:tcW w:w="1870" w:type="dxa"/>
          </w:tcPr>
          <w:p w14:paraId="056979D2" w14:textId="77777777" w:rsidR="00B57652" w:rsidRDefault="00B57652" w:rsidP="007B0CDC">
            <w:r w:rsidRPr="00891888">
              <w:t>0</w:t>
            </w:r>
          </w:p>
        </w:tc>
      </w:tr>
      <w:tr w:rsidR="00B57652" w14:paraId="10D1402A" w14:textId="77777777" w:rsidTr="00B57652">
        <w:tc>
          <w:tcPr>
            <w:tcW w:w="1870" w:type="dxa"/>
          </w:tcPr>
          <w:p w14:paraId="6CE81A71" w14:textId="77777777" w:rsidR="00B57652" w:rsidRDefault="00B57652" w:rsidP="007B0CDC">
            <w:r w:rsidRPr="00891888">
              <w:t>FBgn0033761</w:t>
            </w:r>
          </w:p>
        </w:tc>
        <w:tc>
          <w:tcPr>
            <w:tcW w:w="1959" w:type="dxa"/>
          </w:tcPr>
          <w:p w14:paraId="1F4B5EDC" w14:textId="77777777" w:rsidR="00B57652" w:rsidRDefault="00B57652" w:rsidP="007B0CDC">
            <w:r w:rsidRPr="00891888">
              <w:t>CG8778</w:t>
            </w:r>
          </w:p>
        </w:tc>
        <w:tc>
          <w:tcPr>
            <w:tcW w:w="1870" w:type="dxa"/>
          </w:tcPr>
          <w:p w14:paraId="2982D080" w14:textId="77777777" w:rsidR="00B57652" w:rsidRDefault="00B57652" w:rsidP="007B0CDC">
            <w:r w:rsidRPr="00891888">
              <w:t>0.395025076</w:t>
            </w:r>
          </w:p>
        </w:tc>
        <w:tc>
          <w:tcPr>
            <w:tcW w:w="1870" w:type="dxa"/>
          </w:tcPr>
          <w:p w14:paraId="1A858948" w14:textId="77777777" w:rsidR="00B57652" w:rsidRDefault="00B57652" w:rsidP="007B0CDC">
            <w:r w:rsidRPr="00891888">
              <w:t>0.454972728</w:t>
            </w:r>
          </w:p>
        </w:tc>
        <w:tc>
          <w:tcPr>
            <w:tcW w:w="1870" w:type="dxa"/>
          </w:tcPr>
          <w:p w14:paraId="0FF04D46" w14:textId="77777777" w:rsidR="00B57652" w:rsidRDefault="00B57652" w:rsidP="007B0CDC">
            <w:r w:rsidRPr="00891888">
              <w:t>1</w:t>
            </w:r>
          </w:p>
        </w:tc>
      </w:tr>
      <w:tr w:rsidR="00B57652" w14:paraId="32E78DC7" w14:textId="77777777" w:rsidTr="00B57652">
        <w:tc>
          <w:tcPr>
            <w:tcW w:w="1870" w:type="dxa"/>
          </w:tcPr>
          <w:p w14:paraId="4697348B" w14:textId="77777777" w:rsidR="00B57652" w:rsidRDefault="00B57652" w:rsidP="007B0CDC">
            <w:r w:rsidRPr="00891888">
              <w:t>FBgn0051495</w:t>
            </w:r>
          </w:p>
        </w:tc>
        <w:tc>
          <w:tcPr>
            <w:tcW w:w="1959" w:type="dxa"/>
          </w:tcPr>
          <w:p w14:paraId="31C7958F" w14:textId="77777777" w:rsidR="00B57652" w:rsidRDefault="00B57652" w:rsidP="007B0CDC">
            <w:r w:rsidRPr="00891888">
              <w:t>CG31495</w:t>
            </w:r>
          </w:p>
        </w:tc>
        <w:tc>
          <w:tcPr>
            <w:tcW w:w="1870" w:type="dxa"/>
          </w:tcPr>
          <w:p w14:paraId="50C1595A" w14:textId="77777777" w:rsidR="00B57652" w:rsidRDefault="00B57652" w:rsidP="007B0CDC">
            <w:r w:rsidRPr="00891888">
              <w:t>0.391640888</w:t>
            </w:r>
          </w:p>
        </w:tc>
        <w:tc>
          <w:tcPr>
            <w:tcW w:w="1870" w:type="dxa"/>
          </w:tcPr>
          <w:p w14:paraId="248DB9B3" w14:textId="77777777" w:rsidR="00B57652" w:rsidRDefault="00B57652" w:rsidP="007B0CDC">
            <w:r w:rsidRPr="00891888">
              <w:t>0.450069435</w:t>
            </w:r>
          </w:p>
        </w:tc>
        <w:tc>
          <w:tcPr>
            <w:tcW w:w="1870" w:type="dxa"/>
          </w:tcPr>
          <w:p w14:paraId="6C19BFFF" w14:textId="77777777" w:rsidR="00B57652" w:rsidRDefault="00B57652" w:rsidP="007B0CDC">
            <w:r w:rsidRPr="00891888">
              <w:t>0</w:t>
            </w:r>
          </w:p>
        </w:tc>
      </w:tr>
      <w:tr w:rsidR="00B57652" w14:paraId="4180CB56" w14:textId="77777777" w:rsidTr="00B57652">
        <w:tc>
          <w:tcPr>
            <w:tcW w:w="1870" w:type="dxa"/>
          </w:tcPr>
          <w:p w14:paraId="7836D3BF" w14:textId="77777777" w:rsidR="00B57652" w:rsidRDefault="00B57652" w:rsidP="007B0CDC">
            <w:r w:rsidRPr="00891888">
              <w:t>FBgn0033544</w:t>
            </w:r>
          </w:p>
        </w:tc>
        <w:tc>
          <w:tcPr>
            <w:tcW w:w="1959" w:type="dxa"/>
          </w:tcPr>
          <w:p w14:paraId="6A663906" w14:textId="77777777" w:rsidR="00B57652" w:rsidRDefault="00B57652" w:rsidP="007B0CDC">
            <w:r w:rsidRPr="00891888">
              <w:t>CG7220</w:t>
            </w:r>
          </w:p>
        </w:tc>
        <w:tc>
          <w:tcPr>
            <w:tcW w:w="1870" w:type="dxa"/>
          </w:tcPr>
          <w:p w14:paraId="6EA69815" w14:textId="77777777" w:rsidR="00B57652" w:rsidRDefault="00B57652" w:rsidP="007B0CDC">
            <w:r w:rsidRPr="00891888">
              <w:t>0.237888255</w:t>
            </w:r>
          </w:p>
        </w:tc>
        <w:tc>
          <w:tcPr>
            <w:tcW w:w="1870" w:type="dxa"/>
          </w:tcPr>
          <w:p w14:paraId="082555F8" w14:textId="77777777" w:rsidR="00B57652" w:rsidRDefault="00B57652" w:rsidP="007B0CDC">
            <w:r w:rsidRPr="00891888">
              <w:t>0.450016449</w:t>
            </w:r>
          </w:p>
        </w:tc>
        <w:tc>
          <w:tcPr>
            <w:tcW w:w="1870" w:type="dxa"/>
          </w:tcPr>
          <w:p w14:paraId="1B5FB3C8" w14:textId="77777777" w:rsidR="00B57652" w:rsidRDefault="00B57652" w:rsidP="007B0CDC">
            <w:r w:rsidRPr="00891888">
              <w:t>0</w:t>
            </w:r>
          </w:p>
        </w:tc>
      </w:tr>
      <w:tr w:rsidR="00B57652" w14:paraId="16C89875" w14:textId="77777777" w:rsidTr="00B57652">
        <w:tc>
          <w:tcPr>
            <w:tcW w:w="1870" w:type="dxa"/>
          </w:tcPr>
          <w:p w14:paraId="05056741" w14:textId="77777777" w:rsidR="00B57652" w:rsidRDefault="00B57652" w:rsidP="007B0CDC">
            <w:r w:rsidRPr="00891888">
              <w:t>FBgn0032168</w:t>
            </w:r>
          </w:p>
        </w:tc>
        <w:tc>
          <w:tcPr>
            <w:tcW w:w="1959" w:type="dxa"/>
          </w:tcPr>
          <w:p w14:paraId="3B56E741" w14:textId="77777777" w:rsidR="00B57652" w:rsidRDefault="00B57652" w:rsidP="007B0CDC">
            <w:r w:rsidRPr="00891888">
              <w:t>CG13126</w:t>
            </w:r>
          </w:p>
        </w:tc>
        <w:tc>
          <w:tcPr>
            <w:tcW w:w="1870" w:type="dxa"/>
          </w:tcPr>
          <w:p w14:paraId="0FF27CC3" w14:textId="77777777" w:rsidR="00B57652" w:rsidRDefault="00B57652" w:rsidP="007B0CDC">
            <w:r w:rsidRPr="00891888">
              <w:t>0.284353607</w:t>
            </w:r>
          </w:p>
        </w:tc>
        <w:tc>
          <w:tcPr>
            <w:tcW w:w="1870" w:type="dxa"/>
          </w:tcPr>
          <w:p w14:paraId="64A8F7A4" w14:textId="77777777" w:rsidR="00B57652" w:rsidRDefault="00B57652" w:rsidP="007B0CDC">
            <w:r w:rsidRPr="00891888">
              <w:t>0.447539547</w:t>
            </w:r>
          </w:p>
        </w:tc>
        <w:tc>
          <w:tcPr>
            <w:tcW w:w="1870" w:type="dxa"/>
          </w:tcPr>
          <w:p w14:paraId="41312E43" w14:textId="77777777" w:rsidR="00B57652" w:rsidRDefault="00B57652" w:rsidP="007B0CDC">
            <w:r w:rsidRPr="00891888">
              <w:t>0</w:t>
            </w:r>
          </w:p>
        </w:tc>
      </w:tr>
      <w:tr w:rsidR="00B57652" w14:paraId="15B83330" w14:textId="77777777" w:rsidTr="00B57652">
        <w:tc>
          <w:tcPr>
            <w:tcW w:w="1870" w:type="dxa"/>
          </w:tcPr>
          <w:p w14:paraId="288D8B5C" w14:textId="77777777" w:rsidR="00B57652" w:rsidRDefault="00B57652" w:rsidP="007B0CDC">
            <w:r w:rsidRPr="00891888">
              <w:t>FBgn0261380</w:t>
            </w:r>
          </w:p>
        </w:tc>
        <w:tc>
          <w:tcPr>
            <w:tcW w:w="1959" w:type="dxa"/>
          </w:tcPr>
          <w:p w14:paraId="59280D81" w14:textId="77777777" w:rsidR="00B57652" w:rsidRDefault="00B57652" w:rsidP="007B0CDC">
            <w:r w:rsidRPr="00891888">
              <w:t>mRpL37</w:t>
            </w:r>
          </w:p>
        </w:tc>
        <w:tc>
          <w:tcPr>
            <w:tcW w:w="1870" w:type="dxa"/>
          </w:tcPr>
          <w:p w14:paraId="709AF9D5" w14:textId="77777777" w:rsidR="00B57652" w:rsidRDefault="00B57652" w:rsidP="007B0CDC">
            <w:r w:rsidRPr="00891888">
              <w:t>0.307212363</w:t>
            </w:r>
          </w:p>
        </w:tc>
        <w:tc>
          <w:tcPr>
            <w:tcW w:w="1870" w:type="dxa"/>
          </w:tcPr>
          <w:p w14:paraId="046F56C5" w14:textId="77777777" w:rsidR="00B57652" w:rsidRDefault="00B57652" w:rsidP="007B0CDC">
            <w:r w:rsidRPr="00891888">
              <w:t>0.443940507</w:t>
            </w:r>
          </w:p>
        </w:tc>
        <w:tc>
          <w:tcPr>
            <w:tcW w:w="1870" w:type="dxa"/>
          </w:tcPr>
          <w:p w14:paraId="3E6076BE" w14:textId="77777777" w:rsidR="00B57652" w:rsidRDefault="00B57652" w:rsidP="007B0CDC">
            <w:r w:rsidRPr="00891888">
              <w:t>0</w:t>
            </w:r>
          </w:p>
        </w:tc>
      </w:tr>
      <w:tr w:rsidR="00B57652" w14:paraId="471E0C82" w14:textId="77777777" w:rsidTr="00B57652">
        <w:tc>
          <w:tcPr>
            <w:tcW w:w="1870" w:type="dxa"/>
          </w:tcPr>
          <w:p w14:paraId="56907BF2" w14:textId="77777777" w:rsidR="00B57652" w:rsidRDefault="00B57652" w:rsidP="007B0CDC">
            <w:r w:rsidRPr="00891888">
              <w:t>FBgn0034113</w:t>
            </w:r>
          </w:p>
        </w:tc>
        <w:tc>
          <w:tcPr>
            <w:tcW w:w="1959" w:type="dxa"/>
          </w:tcPr>
          <w:p w14:paraId="7FEFE600" w14:textId="77777777" w:rsidR="00B57652" w:rsidRDefault="00B57652" w:rsidP="007B0CDC">
            <w:r w:rsidRPr="00891888">
              <w:t>CG8060</w:t>
            </w:r>
          </w:p>
        </w:tc>
        <w:tc>
          <w:tcPr>
            <w:tcW w:w="1870" w:type="dxa"/>
          </w:tcPr>
          <w:p w14:paraId="31578E34" w14:textId="77777777" w:rsidR="00B57652" w:rsidRDefault="00B57652" w:rsidP="007B0CDC">
            <w:r w:rsidRPr="00891888">
              <w:t>0.457615364</w:t>
            </w:r>
          </w:p>
        </w:tc>
        <w:tc>
          <w:tcPr>
            <w:tcW w:w="1870" w:type="dxa"/>
          </w:tcPr>
          <w:p w14:paraId="06F732A4" w14:textId="77777777" w:rsidR="00B57652" w:rsidRDefault="00B57652" w:rsidP="007B0CDC">
            <w:r w:rsidRPr="00891888">
              <w:t>0.443262362</w:t>
            </w:r>
          </w:p>
        </w:tc>
        <w:tc>
          <w:tcPr>
            <w:tcW w:w="1870" w:type="dxa"/>
          </w:tcPr>
          <w:p w14:paraId="545E7792" w14:textId="77777777" w:rsidR="00B57652" w:rsidRDefault="00B57652" w:rsidP="007B0CDC">
            <w:r w:rsidRPr="00891888">
              <w:t>0</w:t>
            </w:r>
          </w:p>
        </w:tc>
      </w:tr>
      <w:tr w:rsidR="00B57652" w14:paraId="31E689DE" w14:textId="77777777" w:rsidTr="00B57652">
        <w:tc>
          <w:tcPr>
            <w:tcW w:w="1870" w:type="dxa"/>
          </w:tcPr>
          <w:p w14:paraId="66D2A35A" w14:textId="77777777" w:rsidR="00B57652" w:rsidRDefault="00B57652" w:rsidP="007B0CDC">
            <w:r w:rsidRPr="00891888">
              <w:t>FBgn0015614</w:t>
            </w:r>
          </w:p>
        </w:tc>
        <w:tc>
          <w:tcPr>
            <w:tcW w:w="1959" w:type="dxa"/>
          </w:tcPr>
          <w:p w14:paraId="39D1A284" w14:textId="77777777" w:rsidR="00B57652" w:rsidRDefault="00B57652" w:rsidP="007B0CDC">
            <w:r w:rsidRPr="00891888">
              <w:t>CanB2</w:t>
            </w:r>
          </w:p>
        </w:tc>
        <w:tc>
          <w:tcPr>
            <w:tcW w:w="1870" w:type="dxa"/>
          </w:tcPr>
          <w:p w14:paraId="3A546E3B" w14:textId="77777777" w:rsidR="00B57652" w:rsidRDefault="00B57652" w:rsidP="007B0CDC">
            <w:r w:rsidRPr="00891888">
              <w:t>0.414766703</w:t>
            </w:r>
          </w:p>
        </w:tc>
        <w:tc>
          <w:tcPr>
            <w:tcW w:w="1870" w:type="dxa"/>
          </w:tcPr>
          <w:p w14:paraId="5415A3D3" w14:textId="77777777" w:rsidR="00B57652" w:rsidRDefault="00B57652" w:rsidP="007B0CDC">
            <w:r w:rsidRPr="00891888">
              <w:t>0.441861815</w:t>
            </w:r>
          </w:p>
        </w:tc>
        <w:tc>
          <w:tcPr>
            <w:tcW w:w="1870" w:type="dxa"/>
          </w:tcPr>
          <w:p w14:paraId="5D3AC00D" w14:textId="77777777" w:rsidR="00B57652" w:rsidRDefault="00B57652" w:rsidP="007B0CDC">
            <w:r w:rsidRPr="00891888">
              <w:t>1</w:t>
            </w:r>
          </w:p>
        </w:tc>
      </w:tr>
      <w:tr w:rsidR="00B57652" w14:paraId="58BD0CF3" w14:textId="77777777" w:rsidTr="00B57652">
        <w:tc>
          <w:tcPr>
            <w:tcW w:w="1870" w:type="dxa"/>
          </w:tcPr>
          <w:p w14:paraId="7443C6A3" w14:textId="77777777" w:rsidR="00B57652" w:rsidRDefault="00B57652" w:rsidP="007B0CDC">
            <w:r w:rsidRPr="00891888">
              <w:t>FBgn0052579</w:t>
            </w:r>
          </w:p>
        </w:tc>
        <w:tc>
          <w:tcPr>
            <w:tcW w:w="1959" w:type="dxa"/>
          </w:tcPr>
          <w:p w14:paraId="672855DF" w14:textId="77777777" w:rsidR="00B57652" w:rsidRDefault="00B57652" w:rsidP="007B0CDC">
            <w:r w:rsidRPr="00891888">
              <w:t>CG32579</w:t>
            </w:r>
          </w:p>
        </w:tc>
        <w:tc>
          <w:tcPr>
            <w:tcW w:w="1870" w:type="dxa"/>
          </w:tcPr>
          <w:p w14:paraId="11733331" w14:textId="77777777" w:rsidR="00B57652" w:rsidRDefault="00B57652" w:rsidP="007B0CDC">
            <w:r w:rsidRPr="00891888">
              <w:t>0.227408256</w:t>
            </w:r>
          </w:p>
        </w:tc>
        <w:tc>
          <w:tcPr>
            <w:tcW w:w="1870" w:type="dxa"/>
          </w:tcPr>
          <w:p w14:paraId="0B7F96DA" w14:textId="77777777" w:rsidR="00B57652" w:rsidRDefault="00B57652" w:rsidP="007B0CDC">
            <w:r w:rsidRPr="00891888">
              <w:t>0.439973375</w:t>
            </w:r>
          </w:p>
        </w:tc>
        <w:tc>
          <w:tcPr>
            <w:tcW w:w="1870" w:type="dxa"/>
          </w:tcPr>
          <w:p w14:paraId="38CAD794" w14:textId="77777777" w:rsidR="00B57652" w:rsidRDefault="00B57652" w:rsidP="007B0CDC">
            <w:r w:rsidRPr="00891888">
              <w:t>1</w:t>
            </w:r>
          </w:p>
        </w:tc>
      </w:tr>
      <w:tr w:rsidR="00B57652" w14:paraId="108E9536" w14:textId="77777777" w:rsidTr="00B57652">
        <w:tc>
          <w:tcPr>
            <w:tcW w:w="1870" w:type="dxa"/>
          </w:tcPr>
          <w:p w14:paraId="67A6AB5A" w14:textId="77777777" w:rsidR="00B57652" w:rsidRDefault="00B57652" w:rsidP="007B0CDC">
            <w:r w:rsidRPr="00891888">
              <w:t>FBgn0034187</w:t>
            </w:r>
          </w:p>
        </w:tc>
        <w:tc>
          <w:tcPr>
            <w:tcW w:w="1959" w:type="dxa"/>
          </w:tcPr>
          <w:p w14:paraId="00089D2D" w14:textId="77777777" w:rsidR="00B57652" w:rsidRDefault="00B57652" w:rsidP="007B0CDC">
            <w:r w:rsidRPr="00891888">
              <w:t>CG6967</w:t>
            </w:r>
          </w:p>
        </w:tc>
        <w:tc>
          <w:tcPr>
            <w:tcW w:w="1870" w:type="dxa"/>
          </w:tcPr>
          <w:p w14:paraId="65827607" w14:textId="77777777" w:rsidR="00B57652" w:rsidRDefault="00B57652" w:rsidP="007B0CDC">
            <w:r w:rsidRPr="00891888">
              <w:t>0.456753128</w:t>
            </w:r>
          </w:p>
        </w:tc>
        <w:tc>
          <w:tcPr>
            <w:tcW w:w="1870" w:type="dxa"/>
          </w:tcPr>
          <w:p w14:paraId="58F6CA9A" w14:textId="77777777" w:rsidR="00B57652" w:rsidRDefault="00B57652" w:rsidP="007B0CDC">
            <w:r w:rsidRPr="00891888">
              <w:t>0.439259428</w:t>
            </w:r>
          </w:p>
        </w:tc>
        <w:tc>
          <w:tcPr>
            <w:tcW w:w="1870" w:type="dxa"/>
          </w:tcPr>
          <w:p w14:paraId="0EC7582E" w14:textId="77777777" w:rsidR="00B57652" w:rsidRDefault="00B57652" w:rsidP="007B0CDC">
            <w:r w:rsidRPr="00891888">
              <w:t>0</w:t>
            </w:r>
          </w:p>
        </w:tc>
      </w:tr>
      <w:tr w:rsidR="00B57652" w14:paraId="6C8DB10A" w14:textId="77777777" w:rsidTr="00B57652">
        <w:tc>
          <w:tcPr>
            <w:tcW w:w="1870" w:type="dxa"/>
          </w:tcPr>
          <w:p w14:paraId="48FEEA72" w14:textId="77777777" w:rsidR="00B57652" w:rsidRDefault="00B57652" w:rsidP="007B0CDC">
            <w:r w:rsidRPr="00891888">
              <w:t>FBgn0039909</w:t>
            </w:r>
          </w:p>
        </w:tc>
        <w:tc>
          <w:tcPr>
            <w:tcW w:w="1959" w:type="dxa"/>
          </w:tcPr>
          <w:p w14:paraId="7674E93C" w14:textId="77777777" w:rsidR="00B57652" w:rsidRDefault="00B57652" w:rsidP="007B0CDC">
            <w:r w:rsidRPr="00891888">
              <w:t>CG1970</w:t>
            </w:r>
          </w:p>
        </w:tc>
        <w:tc>
          <w:tcPr>
            <w:tcW w:w="1870" w:type="dxa"/>
          </w:tcPr>
          <w:p w14:paraId="7E248A1F" w14:textId="77777777" w:rsidR="00B57652" w:rsidRDefault="00B57652" w:rsidP="007B0CDC">
            <w:r w:rsidRPr="00891888">
              <w:t>0.294095924</w:t>
            </w:r>
          </w:p>
        </w:tc>
        <w:tc>
          <w:tcPr>
            <w:tcW w:w="1870" w:type="dxa"/>
          </w:tcPr>
          <w:p w14:paraId="5AD3B3AF" w14:textId="77777777" w:rsidR="00B57652" w:rsidRDefault="00B57652" w:rsidP="007B0CDC">
            <w:r w:rsidRPr="00891888">
              <w:t>0.438410575</w:t>
            </w:r>
          </w:p>
        </w:tc>
        <w:tc>
          <w:tcPr>
            <w:tcW w:w="1870" w:type="dxa"/>
          </w:tcPr>
          <w:p w14:paraId="06A11420" w14:textId="77777777" w:rsidR="00B57652" w:rsidRDefault="00B57652" w:rsidP="007B0CDC">
            <w:r w:rsidRPr="00891888">
              <w:t>1</w:t>
            </w:r>
          </w:p>
        </w:tc>
      </w:tr>
      <w:tr w:rsidR="00B57652" w14:paraId="30CA27EE" w14:textId="77777777" w:rsidTr="00B57652">
        <w:tc>
          <w:tcPr>
            <w:tcW w:w="1870" w:type="dxa"/>
          </w:tcPr>
          <w:p w14:paraId="12CDCD4A" w14:textId="77777777" w:rsidR="00B57652" w:rsidRDefault="00B57652" w:rsidP="007B0CDC">
            <w:r w:rsidRPr="00891888">
              <w:t>FBgn0035336</w:t>
            </w:r>
          </w:p>
        </w:tc>
        <w:tc>
          <w:tcPr>
            <w:tcW w:w="1959" w:type="dxa"/>
          </w:tcPr>
          <w:p w14:paraId="7C493EB6" w14:textId="77777777" w:rsidR="00B57652" w:rsidRDefault="00B57652" w:rsidP="007B0CDC">
            <w:r w:rsidRPr="00891888">
              <w:t>CG9004</w:t>
            </w:r>
          </w:p>
        </w:tc>
        <w:tc>
          <w:tcPr>
            <w:tcW w:w="1870" w:type="dxa"/>
          </w:tcPr>
          <w:p w14:paraId="20F7BA1D" w14:textId="77777777" w:rsidR="00B57652" w:rsidRDefault="00B57652" w:rsidP="007B0CDC">
            <w:r w:rsidRPr="00891888">
              <w:t>0.424092238</w:t>
            </w:r>
          </w:p>
        </w:tc>
        <w:tc>
          <w:tcPr>
            <w:tcW w:w="1870" w:type="dxa"/>
          </w:tcPr>
          <w:p w14:paraId="5AABB6E3" w14:textId="77777777" w:rsidR="00B57652" w:rsidRDefault="00B57652" w:rsidP="007B0CDC">
            <w:r w:rsidRPr="00891888">
              <w:t>0.438063981</w:t>
            </w:r>
          </w:p>
        </w:tc>
        <w:tc>
          <w:tcPr>
            <w:tcW w:w="1870" w:type="dxa"/>
          </w:tcPr>
          <w:p w14:paraId="0893FFD4" w14:textId="77777777" w:rsidR="00B57652" w:rsidRDefault="00B57652" w:rsidP="007B0CDC">
            <w:r w:rsidRPr="00891888">
              <w:t>0</w:t>
            </w:r>
          </w:p>
        </w:tc>
      </w:tr>
      <w:tr w:rsidR="00B57652" w14:paraId="25D0B131" w14:textId="77777777" w:rsidTr="00B57652">
        <w:tc>
          <w:tcPr>
            <w:tcW w:w="1870" w:type="dxa"/>
          </w:tcPr>
          <w:p w14:paraId="566AACFA" w14:textId="77777777" w:rsidR="00B57652" w:rsidRDefault="00B57652" w:rsidP="007B0CDC">
            <w:r w:rsidRPr="00891888">
              <w:t>FBgn0038432</w:t>
            </w:r>
          </w:p>
        </w:tc>
        <w:tc>
          <w:tcPr>
            <w:tcW w:w="1959" w:type="dxa"/>
          </w:tcPr>
          <w:p w14:paraId="557AD2A7" w14:textId="77777777" w:rsidR="00B57652" w:rsidRDefault="00B57652" w:rsidP="007B0CDC">
            <w:r w:rsidRPr="00891888">
              <w:t>CG14883</w:t>
            </w:r>
          </w:p>
        </w:tc>
        <w:tc>
          <w:tcPr>
            <w:tcW w:w="1870" w:type="dxa"/>
          </w:tcPr>
          <w:p w14:paraId="63F036B8" w14:textId="77777777" w:rsidR="00B57652" w:rsidRDefault="00B57652" w:rsidP="007B0CDC">
            <w:r w:rsidRPr="00891888">
              <w:t>0.456876595</w:t>
            </w:r>
          </w:p>
        </w:tc>
        <w:tc>
          <w:tcPr>
            <w:tcW w:w="1870" w:type="dxa"/>
          </w:tcPr>
          <w:p w14:paraId="117019D2" w14:textId="77777777" w:rsidR="00B57652" w:rsidRDefault="00B57652" w:rsidP="007B0CDC">
            <w:r w:rsidRPr="00891888">
              <w:t>0.435662449</w:t>
            </w:r>
          </w:p>
        </w:tc>
        <w:tc>
          <w:tcPr>
            <w:tcW w:w="1870" w:type="dxa"/>
          </w:tcPr>
          <w:p w14:paraId="149B5320" w14:textId="77777777" w:rsidR="00B57652" w:rsidRDefault="00B57652" w:rsidP="007B0CDC">
            <w:r w:rsidRPr="00891888">
              <w:t>0</w:t>
            </w:r>
          </w:p>
        </w:tc>
      </w:tr>
      <w:tr w:rsidR="00B57652" w14:paraId="0FA977A6" w14:textId="77777777" w:rsidTr="00B57652">
        <w:tc>
          <w:tcPr>
            <w:tcW w:w="1870" w:type="dxa"/>
          </w:tcPr>
          <w:p w14:paraId="522A71FA" w14:textId="77777777" w:rsidR="00B57652" w:rsidRDefault="00B57652" w:rsidP="007B0CDC">
            <w:r w:rsidRPr="00891888">
              <w:t>FBgn0035295</w:t>
            </w:r>
          </w:p>
        </w:tc>
        <w:tc>
          <w:tcPr>
            <w:tcW w:w="1959" w:type="dxa"/>
          </w:tcPr>
          <w:p w14:paraId="4163611B" w14:textId="77777777" w:rsidR="00B57652" w:rsidRDefault="00B57652" w:rsidP="007B0CDC">
            <w:proofErr w:type="spellStart"/>
            <w:r w:rsidRPr="00891888">
              <w:t>Cnb</w:t>
            </w:r>
            <w:proofErr w:type="spellEnd"/>
          </w:p>
        </w:tc>
        <w:tc>
          <w:tcPr>
            <w:tcW w:w="1870" w:type="dxa"/>
          </w:tcPr>
          <w:p w14:paraId="1C91281F" w14:textId="77777777" w:rsidR="00B57652" w:rsidRDefault="00B57652" w:rsidP="007B0CDC">
            <w:r w:rsidRPr="00891888">
              <w:t>0.212392552</w:t>
            </w:r>
          </w:p>
        </w:tc>
        <w:tc>
          <w:tcPr>
            <w:tcW w:w="1870" w:type="dxa"/>
          </w:tcPr>
          <w:p w14:paraId="07BCE28A" w14:textId="77777777" w:rsidR="00B57652" w:rsidRDefault="00B57652" w:rsidP="007B0CDC">
            <w:r w:rsidRPr="00891888">
              <w:t>0.426698888</w:t>
            </w:r>
          </w:p>
        </w:tc>
        <w:tc>
          <w:tcPr>
            <w:tcW w:w="1870" w:type="dxa"/>
          </w:tcPr>
          <w:p w14:paraId="744B813A" w14:textId="77777777" w:rsidR="00B57652" w:rsidRDefault="00B57652" w:rsidP="007B0CDC">
            <w:r w:rsidRPr="00891888">
              <w:t>0</w:t>
            </w:r>
          </w:p>
        </w:tc>
      </w:tr>
      <w:tr w:rsidR="00B57652" w14:paraId="3F446158" w14:textId="77777777" w:rsidTr="00B57652">
        <w:tc>
          <w:tcPr>
            <w:tcW w:w="1870" w:type="dxa"/>
          </w:tcPr>
          <w:p w14:paraId="735FCC3B" w14:textId="77777777" w:rsidR="00B57652" w:rsidRDefault="00B57652" w:rsidP="007B0CDC">
            <w:r w:rsidRPr="00891888">
              <w:t>FBgn0036838</w:t>
            </w:r>
          </w:p>
        </w:tc>
        <w:tc>
          <w:tcPr>
            <w:tcW w:w="1959" w:type="dxa"/>
          </w:tcPr>
          <w:p w14:paraId="3D2AE4BA" w14:textId="77777777" w:rsidR="00B57652" w:rsidRDefault="00B57652" w:rsidP="007B0CDC">
            <w:r w:rsidRPr="00891888">
              <w:t>CG3808</w:t>
            </w:r>
          </w:p>
        </w:tc>
        <w:tc>
          <w:tcPr>
            <w:tcW w:w="1870" w:type="dxa"/>
          </w:tcPr>
          <w:p w14:paraId="31957FA0" w14:textId="77777777" w:rsidR="00B57652" w:rsidRDefault="00B57652" w:rsidP="007B0CDC">
            <w:r w:rsidRPr="00891888">
              <w:t>0.408922426</w:t>
            </w:r>
          </w:p>
        </w:tc>
        <w:tc>
          <w:tcPr>
            <w:tcW w:w="1870" w:type="dxa"/>
          </w:tcPr>
          <w:p w14:paraId="4F4DDE9D" w14:textId="77777777" w:rsidR="00B57652" w:rsidRDefault="00B57652" w:rsidP="007B0CDC">
            <w:r w:rsidRPr="00891888">
              <w:t>0.426624726</w:t>
            </w:r>
          </w:p>
        </w:tc>
        <w:tc>
          <w:tcPr>
            <w:tcW w:w="1870" w:type="dxa"/>
          </w:tcPr>
          <w:p w14:paraId="7961FD6E" w14:textId="77777777" w:rsidR="00B57652" w:rsidRDefault="00B57652" w:rsidP="007B0CDC">
            <w:r w:rsidRPr="00891888">
              <w:t>1</w:t>
            </w:r>
          </w:p>
        </w:tc>
      </w:tr>
      <w:tr w:rsidR="00B57652" w14:paraId="6D62C178" w14:textId="77777777" w:rsidTr="00B57652">
        <w:tc>
          <w:tcPr>
            <w:tcW w:w="1870" w:type="dxa"/>
          </w:tcPr>
          <w:p w14:paraId="3D573487" w14:textId="77777777" w:rsidR="00B57652" w:rsidRDefault="00B57652" w:rsidP="007B0CDC">
            <w:r w:rsidRPr="00891888">
              <w:t>FBgn0032231</w:t>
            </w:r>
          </w:p>
        </w:tc>
        <w:tc>
          <w:tcPr>
            <w:tcW w:w="1959" w:type="dxa"/>
          </w:tcPr>
          <w:p w14:paraId="5586E46D" w14:textId="77777777" w:rsidR="00B57652" w:rsidRDefault="00B57652" w:rsidP="007B0CDC">
            <w:r w:rsidRPr="00891888">
              <w:t>CG5056</w:t>
            </w:r>
          </w:p>
        </w:tc>
        <w:tc>
          <w:tcPr>
            <w:tcW w:w="1870" w:type="dxa"/>
          </w:tcPr>
          <w:p w14:paraId="32F60B15" w14:textId="77777777" w:rsidR="00B57652" w:rsidRDefault="00B57652" w:rsidP="007B0CDC">
            <w:r w:rsidRPr="00891888">
              <w:t>0.276939683</w:t>
            </w:r>
          </w:p>
        </w:tc>
        <w:tc>
          <w:tcPr>
            <w:tcW w:w="1870" w:type="dxa"/>
          </w:tcPr>
          <w:p w14:paraId="2413E42C" w14:textId="77777777" w:rsidR="00B57652" w:rsidRDefault="00B57652" w:rsidP="007B0CDC">
            <w:r w:rsidRPr="00891888">
              <w:t>0.426614546</w:t>
            </w:r>
          </w:p>
        </w:tc>
        <w:tc>
          <w:tcPr>
            <w:tcW w:w="1870" w:type="dxa"/>
          </w:tcPr>
          <w:p w14:paraId="2A2520A9" w14:textId="77777777" w:rsidR="00B57652" w:rsidRDefault="00B57652" w:rsidP="007B0CDC">
            <w:r w:rsidRPr="00891888">
              <w:t>1</w:t>
            </w:r>
          </w:p>
        </w:tc>
      </w:tr>
      <w:tr w:rsidR="00B57652" w14:paraId="04621B93" w14:textId="77777777" w:rsidTr="00B57652">
        <w:tc>
          <w:tcPr>
            <w:tcW w:w="1870" w:type="dxa"/>
          </w:tcPr>
          <w:p w14:paraId="00A4FCC7" w14:textId="77777777" w:rsidR="00B57652" w:rsidRDefault="00B57652" w:rsidP="007B0CDC">
            <w:r w:rsidRPr="00891888">
              <w:lastRenderedPageBreak/>
              <w:t>FBgn0035073</w:t>
            </w:r>
          </w:p>
        </w:tc>
        <w:tc>
          <w:tcPr>
            <w:tcW w:w="1959" w:type="dxa"/>
          </w:tcPr>
          <w:p w14:paraId="54820C39" w14:textId="77777777" w:rsidR="00B57652" w:rsidRDefault="00B57652" w:rsidP="007B0CDC">
            <w:r w:rsidRPr="00891888">
              <w:t>CG16896</w:t>
            </w:r>
          </w:p>
        </w:tc>
        <w:tc>
          <w:tcPr>
            <w:tcW w:w="1870" w:type="dxa"/>
          </w:tcPr>
          <w:p w14:paraId="1C1BCDD0" w14:textId="77777777" w:rsidR="00B57652" w:rsidRDefault="00B57652" w:rsidP="007B0CDC">
            <w:r w:rsidRPr="00891888">
              <w:t>0.500676577</w:t>
            </w:r>
          </w:p>
        </w:tc>
        <w:tc>
          <w:tcPr>
            <w:tcW w:w="1870" w:type="dxa"/>
          </w:tcPr>
          <w:p w14:paraId="71B3611A" w14:textId="77777777" w:rsidR="00B57652" w:rsidRDefault="00B57652" w:rsidP="007B0CDC">
            <w:r w:rsidRPr="00891888">
              <w:t>0.422449506</w:t>
            </w:r>
          </w:p>
        </w:tc>
        <w:tc>
          <w:tcPr>
            <w:tcW w:w="1870" w:type="dxa"/>
          </w:tcPr>
          <w:p w14:paraId="09A119A9" w14:textId="77777777" w:rsidR="00B57652" w:rsidRDefault="00B57652" w:rsidP="007B0CDC">
            <w:r w:rsidRPr="00891888">
              <w:t>0</w:t>
            </w:r>
          </w:p>
        </w:tc>
      </w:tr>
      <w:tr w:rsidR="00B57652" w14:paraId="1297D047" w14:textId="77777777" w:rsidTr="00B57652">
        <w:tc>
          <w:tcPr>
            <w:tcW w:w="1870" w:type="dxa"/>
          </w:tcPr>
          <w:p w14:paraId="42C88C33" w14:textId="77777777" w:rsidR="00B57652" w:rsidRDefault="00B57652" w:rsidP="007B0CDC">
            <w:r w:rsidRPr="00891888">
              <w:t>FBgn0034933</w:t>
            </w:r>
          </w:p>
        </w:tc>
        <w:tc>
          <w:tcPr>
            <w:tcW w:w="1959" w:type="dxa"/>
          </w:tcPr>
          <w:p w14:paraId="22B76A67" w14:textId="77777777" w:rsidR="00B57652" w:rsidRDefault="00B57652" w:rsidP="007B0CDC">
            <w:r w:rsidRPr="00891888">
              <w:t>CG3735</w:t>
            </w:r>
          </w:p>
        </w:tc>
        <w:tc>
          <w:tcPr>
            <w:tcW w:w="1870" w:type="dxa"/>
          </w:tcPr>
          <w:p w14:paraId="7179BE24" w14:textId="77777777" w:rsidR="00B57652" w:rsidRDefault="00B57652" w:rsidP="007B0CDC">
            <w:r w:rsidRPr="00891888">
              <w:t>0.23067854</w:t>
            </w:r>
          </w:p>
        </w:tc>
        <w:tc>
          <w:tcPr>
            <w:tcW w:w="1870" w:type="dxa"/>
          </w:tcPr>
          <w:p w14:paraId="66806B47" w14:textId="77777777" w:rsidR="00B57652" w:rsidRDefault="00B57652" w:rsidP="007B0CDC">
            <w:r w:rsidRPr="00891888">
              <w:t>0.419265841</w:t>
            </w:r>
          </w:p>
        </w:tc>
        <w:tc>
          <w:tcPr>
            <w:tcW w:w="1870" w:type="dxa"/>
          </w:tcPr>
          <w:p w14:paraId="67A07AE7" w14:textId="77777777" w:rsidR="00B57652" w:rsidRDefault="00B57652" w:rsidP="007B0CDC">
            <w:r w:rsidRPr="00891888">
              <w:t>1</w:t>
            </w:r>
          </w:p>
        </w:tc>
      </w:tr>
      <w:tr w:rsidR="00B57652" w14:paraId="0E6AA9A2" w14:textId="77777777" w:rsidTr="00B57652">
        <w:tc>
          <w:tcPr>
            <w:tcW w:w="1870" w:type="dxa"/>
          </w:tcPr>
          <w:p w14:paraId="651DFDE5" w14:textId="77777777" w:rsidR="00B57652" w:rsidRDefault="00B57652" w:rsidP="007B0CDC">
            <w:r w:rsidRPr="00891888">
              <w:t>FBgn0028380</w:t>
            </w:r>
          </w:p>
        </w:tc>
        <w:tc>
          <w:tcPr>
            <w:tcW w:w="1959" w:type="dxa"/>
          </w:tcPr>
          <w:p w14:paraId="4AA22CAE" w14:textId="77777777" w:rsidR="00B57652" w:rsidRDefault="00B57652" w:rsidP="007B0CDC">
            <w:proofErr w:type="spellStart"/>
            <w:r w:rsidRPr="00891888">
              <w:t>fal</w:t>
            </w:r>
            <w:proofErr w:type="spellEnd"/>
          </w:p>
        </w:tc>
        <w:tc>
          <w:tcPr>
            <w:tcW w:w="1870" w:type="dxa"/>
          </w:tcPr>
          <w:p w14:paraId="4A98FE08" w14:textId="77777777" w:rsidR="00B57652" w:rsidRDefault="00B57652" w:rsidP="007B0CDC">
            <w:r w:rsidRPr="00891888">
              <w:t>0.345373755</w:t>
            </w:r>
          </w:p>
        </w:tc>
        <w:tc>
          <w:tcPr>
            <w:tcW w:w="1870" w:type="dxa"/>
          </w:tcPr>
          <w:p w14:paraId="6A56452E" w14:textId="77777777" w:rsidR="00B57652" w:rsidRDefault="00B57652" w:rsidP="007B0CDC">
            <w:r w:rsidRPr="00891888">
              <w:t>0.418988542</w:t>
            </w:r>
          </w:p>
        </w:tc>
        <w:tc>
          <w:tcPr>
            <w:tcW w:w="1870" w:type="dxa"/>
          </w:tcPr>
          <w:p w14:paraId="0AA8F278" w14:textId="77777777" w:rsidR="00B57652" w:rsidRDefault="00B57652" w:rsidP="007B0CDC">
            <w:r w:rsidRPr="00891888">
              <w:t>0</w:t>
            </w:r>
          </w:p>
        </w:tc>
      </w:tr>
      <w:tr w:rsidR="00B57652" w14:paraId="4FDE7D23" w14:textId="77777777" w:rsidTr="00B57652">
        <w:tc>
          <w:tcPr>
            <w:tcW w:w="1870" w:type="dxa"/>
          </w:tcPr>
          <w:p w14:paraId="2CFA5CA2" w14:textId="77777777" w:rsidR="00B57652" w:rsidRDefault="00B57652" w:rsidP="007B0CDC">
            <w:r w:rsidRPr="00891888">
              <w:t>FBgn0038672</w:t>
            </w:r>
          </w:p>
        </w:tc>
        <w:tc>
          <w:tcPr>
            <w:tcW w:w="1959" w:type="dxa"/>
          </w:tcPr>
          <w:p w14:paraId="1BC06FD9" w14:textId="77777777" w:rsidR="00B57652" w:rsidRDefault="00B57652" w:rsidP="007B0CDC">
            <w:r w:rsidRPr="00891888">
              <w:t>CG6005</w:t>
            </w:r>
          </w:p>
        </w:tc>
        <w:tc>
          <w:tcPr>
            <w:tcW w:w="1870" w:type="dxa"/>
          </w:tcPr>
          <w:p w14:paraId="408F85C3" w14:textId="77777777" w:rsidR="00B57652" w:rsidRDefault="00B57652" w:rsidP="007B0CDC">
            <w:r w:rsidRPr="00891888">
              <w:t>0.487344053</w:t>
            </w:r>
          </w:p>
        </w:tc>
        <w:tc>
          <w:tcPr>
            <w:tcW w:w="1870" w:type="dxa"/>
          </w:tcPr>
          <w:p w14:paraId="5D0B70F1" w14:textId="77777777" w:rsidR="00B57652" w:rsidRDefault="00B57652" w:rsidP="007B0CDC">
            <w:r w:rsidRPr="00891888">
              <w:t>0.412044799</w:t>
            </w:r>
          </w:p>
        </w:tc>
        <w:tc>
          <w:tcPr>
            <w:tcW w:w="1870" w:type="dxa"/>
          </w:tcPr>
          <w:p w14:paraId="1AF8A4FF" w14:textId="77777777" w:rsidR="00B57652" w:rsidRDefault="00B57652" w:rsidP="007B0CDC">
            <w:r w:rsidRPr="00891888">
              <w:t>0</w:t>
            </w:r>
          </w:p>
        </w:tc>
      </w:tr>
      <w:tr w:rsidR="00B57652" w14:paraId="20082712" w14:textId="77777777" w:rsidTr="00B57652">
        <w:tc>
          <w:tcPr>
            <w:tcW w:w="1870" w:type="dxa"/>
          </w:tcPr>
          <w:p w14:paraId="257391E4" w14:textId="77777777" w:rsidR="00B57652" w:rsidRDefault="00B57652" w:rsidP="007B0CDC">
            <w:r w:rsidRPr="00891888">
              <w:t>FBgn0051523</w:t>
            </w:r>
          </w:p>
        </w:tc>
        <w:tc>
          <w:tcPr>
            <w:tcW w:w="1959" w:type="dxa"/>
          </w:tcPr>
          <w:p w14:paraId="5DB09A10" w14:textId="77777777" w:rsidR="00B57652" w:rsidRDefault="00B57652" w:rsidP="007B0CDC">
            <w:r w:rsidRPr="00891888">
              <w:t>CG31523</w:t>
            </w:r>
          </w:p>
        </w:tc>
        <w:tc>
          <w:tcPr>
            <w:tcW w:w="1870" w:type="dxa"/>
          </w:tcPr>
          <w:p w14:paraId="5B134787" w14:textId="77777777" w:rsidR="00B57652" w:rsidRDefault="00B57652" w:rsidP="007B0CDC">
            <w:r w:rsidRPr="00891888">
              <w:t>0.208808916</w:t>
            </w:r>
          </w:p>
        </w:tc>
        <w:tc>
          <w:tcPr>
            <w:tcW w:w="1870" w:type="dxa"/>
          </w:tcPr>
          <w:p w14:paraId="0DABFF94" w14:textId="77777777" w:rsidR="00B57652" w:rsidRDefault="00B57652" w:rsidP="007B0CDC">
            <w:r w:rsidRPr="00891888">
              <w:t>0.411159062</w:t>
            </w:r>
          </w:p>
        </w:tc>
        <w:tc>
          <w:tcPr>
            <w:tcW w:w="1870" w:type="dxa"/>
          </w:tcPr>
          <w:p w14:paraId="1A789C12" w14:textId="77777777" w:rsidR="00B57652" w:rsidRDefault="00B57652" w:rsidP="007B0CDC">
            <w:r w:rsidRPr="00891888">
              <w:t>1</w:t>
            </w:r>
          </w:p>
        </w:tc>
      </w:tr>
      <w:tr w:rsidR="00B57652" w14:paraId="0B28EEB1" w14:textId="77777777" w:rsidTr="00B57652">
        <w:tc>
          <w:tcPr>
            <w:tcW w:w="1870" w:type="dxa"/>
          </w:tcPr>
          <w:p w14:paraId="73CFB0C8" w14:textId="77777777" w:rsidR="00B57652" w:rsidRDefault="00B57652" w:rsidP="007B0CDC">
            <w:r w:rsidRPr="00891888">
              <w:t>FBgn0036998</w:t>
            </w:r>
          </w:p>
        </w:tc>
        <w:tc>
          <w:tcPr>
            <w:tcW w:w="1959" w:type="dxa"/>
          </w:tcPr>
          <w:p w14:paraId="01BDE14C" w14:textId="77777777" w:rsidR="00B57652" w:rsidRDefault="00B57652" w:rsidP="007B0CDC">
            <w:r w:rsidRPr="00891888">
              <w:t>CG5969</w:t>
            </w:r>
          </w:p>
        </w:tc>
        <w:tc>
          <w:tcPr>
            <w:tcW w:w="1870" w:type="dxa"/>
          </w:tcPr>
          <w:p w14:paraId="6C78BECE" w14:textId="77777777" w:rsidR="00B57652" w:rsidRDefault="00B57652" w:rsidP="007B0CDC">
            <w:r w:rsidRPr="00891888">
              <w:t>0.258709758</w:t>
            </w:r>
          </w:p>
        </w:tc>
        <w:tc>
          <w:tcPr>
            <w:tcW w:w="1870" w:type="dxa"/>
          </w:tcPr>
          <w:p w14:paraId="6F3CC664" w14:textId="77777777" w:rsidR="00B57652" w:rsidRDefault="00B57652" w:rsidP="007B0CDC">
            <w:r w:rsidRPr="00891888">
              <w:t>0.403358212</w:t>
            </w:r>
          </w:p>
        </w:tc>
        <w:tc>
          <w:tcPr>
            <w:tcW w:w="1870" w:type="dxa"/>
          </w:tcPr>
          <w:p w14:paraId="0993EE48" w14:textId="77777777" w:rsidR="00B57652" w:rsidRDefault="00B57652" w:rsidP="007B0CDC">
            <w:r w:rsidRPr="00891888">
              <w:t>1</w:t>
            </w:r>
          </w:p>
        </w:tc>
      </w:tr>
      <w:tr w:rsidR="00B57652" w14:paraId="7896E8DE" w14:textId="77777777" w:rsidTr="00B57652">
        <w:tc>
          <w:tcPr>
            <w:tcW w:w="1870" w:type="dxa"/>
          </w:tcPr>
          <w:p w14:paraId="3C59A80F" w14:textId="77777777" w:rsidR="00B57652" w:rsidRDefault="00B57652" w:rsidP="007B0CDC">
            <w:r w:rsidRPr="00891888">
              <w:t>FBgn0043012</w:t>
            </w:r>
          </w:p>
        </w:tc>
        <w:tc>
          <w:tcPr>
            <w:tcW w:w="1959" w:type="dxa"/>
          </w:tcPr>
          <w:p w14:paraId="56912449" w14:textId="77777777" w:rsidR="00B57652" w:rsidRDefault="00B57652" w:rsidP="007B0CDC">
            <w:r w:rsidRPr="00891888">
              <w:t>AP-2sigma</w:t>
            </w:r>
          </w:p>
        </w:tc>
        <w:tc>
          <w:tcPr>
            <w:tcW w:w="1870" w:type="dxa"/>
          </w:tcPr>
          <w:p w14:paraId="1929E062" w14:textId="77777777" w:rsidR="00B57652" w:rsidRDefault="00B57652" w:rsidP="007B0CDC">
            <w:r w:rsidRPr="00891888">
              <w:t>0.32583894</w:t>
            </w:r>
          </w:p>
        </w:tc>
        <w:tc>
          <w:tcPr>
            <w:tcW w:w="1870" w:type="dxa"/>
          </w:tcPr>
          <w:p w14:paraId="7691DD99" w14:textId="77777777" w:rsidR="00B57652" w:rsidRDefault="00B57652" w:rsidP="007B0CDC">
            <w:r w:rsidRPr="00891888">
              <w:t>0.401480346</w:t>
            </w:r>
          </w:p>
        </w:tc>
        <w:tc>
          <w:tcPr>
            <w:tcW w:w="1870" w:type="dxa"/>
          </w:tcPr>
          <w:p w14:paraId="54EF3A28" w14:textId="77777777" w:rsidR="00B57652" w:rsidRDefault="00B57652" w:rsidP="007B0CDC">
            <w:r w:rsidRPr="00891888">
              <w:t>0</w:t>
            </w:r>
          </w:p>
        </w:tc>
      </w:tr>
      <w:tr w:rsidR="00B57652" w14:paraId="77FDA70A" w14:textId="77777777" w:rsidTr="00B57652">
        <w:tc>
          <w:tcPr>
            <w:tcW w:w="1870" w:type="dxa"/>
          </w:tcPr>
          <w:p w14:paraId="507092C5" w14:textId="77777777" w:rsidR="00B57652" w:rsidRDefault="00B57652" w:rsidP="007B0CDC">
            <w:r w:rsidRPr="00891888">
              <w:t>FBgn0263398</w:t>
            </w:r>
          </w:p>
        </w:tc>
        <w:tc>
          <w:tcPr>
            <w:tcW w:w="1959" w:type="dxa"/>
          </w:tcPr>
          <w:p w14:paraId="09BB6ECE" w14:textId="77777777" w:rsidR="00B57652" w:rsidRDefault="00B57652" w:rsidP="007B0CDC">
            <w:r w:rsidRPr="00891888">
              <w:t>CG6364</w:t>
            </w:r>
          </w:p>
        </w:tc>
        <w:tc>
          <w:tcPr>
            <w:tcW w:w="1870" w:type="dxa"/>
          </w:tcPr>
          <w:p w14:paraId="76968323" w14:textId="77777777" w:rsidR="00B57652" w:rsidRDefault="00B57652" w:rsidP="007B0CDC">
            <w:r w:rsidRPr="00891888">
              <w:t>0.3681051</w:t>
            </w:r>
          </w:p>
        </w:tc>
        <w:tc>
          <w:tcPr>
            <w:tcW w:w="1870" w:type="dxa"/>
          </w:tcPr>
          <w:p w14:paraId="0731DFA9" w14:textId="77777777" w:rsidR="00B57652" w:rsidRDefault="00B57652" w:rsidP="007B0CDC">
            <w:r w:rsidRPr="00891888">
              <w:t>0.393230353</w:t>
            </w:r>
          </w:p>
        </w:tc>
        <w:tc>
          <w:tcPr>
            <w:tcW w:w="1870" w:type="dxa"/>
          </w:tcPr>
          <w:p w14:paraId="1F5E194F" w14:textId="77777777" w:rsidR="00B57652" w:rsidRDefault="00B57652" w:rsidP="007B0CDC">
            <w:r w:rsidRPr="00891888">
              <w:t>1</w:t>
            </w:r>
          </w:p>
        </w:tc>
      </w:tr>
      <w:tr w:rsidR="00B57652" w14:paraId="0573AB2D" w14:textId="77777777" w:rsidTr="00B57652">
        <w:tc>
          <w:tcPr>
            <w:tcW w:w="1870" w:type="dxa"/>
          </w:tcPr>
          <w:p w14:paraId="58FE2570" w14:textId="77777777" w:rsidR="00B57652" w:rsidRDefault="00B57652" w:rsidP="007B0CDC">
            <w:r w:rsidRPr="00891888">
              <w:t>FBgn0000114</w:t>
            </w:r>
          </w:p>
        </w:tc>
        <w:tc>
          <w:tcPr>
            <w:tcW w:w="1959" w:type="dxa"/>
          </w:tcPr>
          <w:p w14:paraId="28EF2ECD" w14:textId="77777777" w:rsidR="00B57652" w:rsidRDefault="00B57652" w:rsidP="007B0CDC">
            <w:proofErr w:type="spellStart"/>
            <w:r w:rsidRPr="00891888">
              <w:t>aret</w:t>
            </w:r>
            <w:proofErr w:type="spellEnd"/>
          </w:p>
        </w:tc>
        <w:tc>
          <w:tcPr>
            <w:tcW w:w="1870" w:type="dxa"/>
          </w:tcPr>
          <w:p w14:paraId="7AE344A3" w14:textId="77777777" w:rsidR="00B57652" w:rsidRDefault="00B57652" w:rsidP="007B0CDC">
            <w:r w:rsidRPr="00891888">
              <w:t>0.508390622</w:t>
            </w:r>
          </w:p>
        </w:tc>
        <w:tc>
          <w:tcPr>
            <w:tcW w:w="1870" w:type="dxa"/>
          </w:tcPr>
          <w:p w14:paraId="7BCD1D11" w14:textId="77777777" w:rsidR="00B57652" w:rsidRDefault="00B57652" w:rsidP="007B0CDC">
            <w:r w:rsidRPr="00891888">
              <w:t>0.39029914</w:t>
            </w:r>
          </w:p>
        </w:tc>
        <w:tc>
          <w:tcPr>
            <w:tcW w:w="1870" w:type="dxa"/>
          </w:tcPr>
          <w:p w14:paraId="06E11F1F" w14:textId="77777777" w:rsidR="00B57652" w:rsidRDefault="00B57652" w:rsidP="007B0CDC">
            <w:r w:rsidRPr="00891888">
              <w:t>0</w:t>
            </w:r>
          </w:p>
        </w:tc>
      </w:tr>
      <w:tr w:rsidR="00B57652" w14:paraId="328A6D86" w14:textId="77777777" w:rsidTr="00B57652">
        <w:tc>
          <w:tcPr>
            <w:tcW w:w="1870" w:type="dxa"/>
          </w:tcPr>
          <w:p w14:paraId="417A98B1" w14:textId="77777777" w:rsidR="00B57652" w:rsidRDefault="00B57652" w:rsidP="007B0CDC">
            <w:r w:rsidRPr="00891888">
              <w:t>FBgn0024698</w:t>
            </w:r>
          </w:p>
        </w:tc>
        <w:tc>
          <w:tcPr>
            <w:tcW w:w="1959" w:type="dxa"/>
          </w:tcPr>
          <w:p w14:paraId="174092BF" w14:textId="77777777" w:rsidR="00B57652" w:rsidRDefault="00B57652" w:rsidP="007B0CDC">
            <w:r w:rsidRPr="00891888">
              <w:t>Cpsf160</w:t>
            </w:r>
          </w:p>
        </w:tc>
        <w:tc>
          <w:tcPr>
            <w:tcW w:w="1870" w:type="dxa"/>
          </w:tcPr>
          <w:p w14:paraId="234A7810" w14:textId="77777777" w:rsidR="00B57652" w:rsidRDefault="00B57652" w:rsidP="007B0CDC">
            <w:r w:rsidRPr="00891888">
              <w:t>0.582981261</w:t>
            </w:r>
          </w:p>
        </w:tc>
        <w:tc>
          <w:tcPr>
            <w:tcW w:w="1870" w:type="dxa"/>
          </w:tcPr>
          <w:p w14:paraId="7AECCD02" w14:textId="77777777" w:rsidR="00B57652" w:rsidRDefault="00B57652" w:rsidP="007B0CDC">
            <w:r w:rsidRPr="00891888">
              <w:t>0.388506859</w:t>
            </w:r>
          </w:p>
        </w:tc>
        <w:tc>
          <w:tcPr>
            <w:tcW w:w="1870" w:type="dxa"/>
          </w:tcPr>
          <w:p w14:paraId="6981C5B4" w14:textId="77777777" w:rsidR="00B57652" w:rsidRDefault="00B57652" w:rsidP="007B0CDC">
            <w:r w:rsidRPr="00891888">
              <w:t>1</w:t>
            </w:r>
          </w:p>
        </w:tc>
      </w:tr>
      <w:tr w:rsidR="00B57652" w14:paraId="417DB51B" w14:textId="77777777" w:rsidTr="00B57652">
        <w:tc>
          <w:tcPr>
            <w:tcW w:w="1870" w:type="dxa"/>
          </w:tcPr>
          <w:p w14:paraId="03986D13" w14:textId="77777777" w:rsidR="00B57652" w:rsidRDefault="00B57652" w:rsidP="007B0CDC">
            <w:r w:rsidRPr="00891888">
              <w:t>FBgn0011837</w:t>
            </w:r>
          </w:p>
        </w:tc>
        <w:tc>
          <w:tcPr>
            <w:tcW w:w="1959" w:type="dxa"/>
          </w:tcPr>
          <w:p w14:paraId="099D18A5" w14:textId="77777777" w:rsidR="00B57652" w:rsidRDefault="00B57652" w:rsidP="007B0CDC">
            <w:r w:rsidRPr="00891888">
              <w:t>Tis11</w:t>
            </w:r>
          </w:p>
        </w:tc>
        <w:tc>
          <w:tcPr>
            <w:tcW w:w="1870" w:type="dxa"/>
          </w:tcPr>
          <w:p w14:paraId="6AC721E5" w14:textId="77777777" w:rsidR="00B57652" w:rsidRDefault="00B57652" w:rsidP="007B0CDC">
            <w:r w:rsidRPr="00891888">
              <w:t>0.534819228</w:t>
            </w:r>
          </w:p>
        </w:tc>
        <w:tc>
          <w:tcPr>
            <w:tcW w:w="1870" w:type="dxa"/>
          </w:tcPr>
          <w:p w14:paraId="746C319E" w14:textId="77777777" w:rsidR="00B57652" w:rsidRDefault="00B57652" w:rsidP="007B0CDC">
            <w:r w:rsidRPr="00891888">
              <w:t>0.385691376</w:t>
            </w:r>
          </w:p>
        </w:tc>
        <w:tc>
          <w:tcPr>
            <w:tcW w:w="1870" w:type="dxa"/>
          </w:tcPr>
          <w:p w14:paraId="75B87C19" w14:textId="77777777" w:rsidR="00B57652" w:rsidRDefault="00B57652" w:rsidP="007B0CDC">
            <w:r w:rsidRPr="00891888">
              <w:t>1</w:t>
            </w:r>
          </w:p>
        </w:tc>
      </w:tr>
      <w:tr w:rsidR="00B57652" w14:paraId="079C47A4" w14:textId="77777777" w:rsidTr="00B57652">
        <w:tc>
          <w:tcPr>
            <w:tcW w:w="1870" w:type="dxa"/>
          </w:tcPr>
          <w:p w14:paraId="0E99A78D" w14:textId="77777777" w:rsidR="00B57652" w:rsidRDefault="00B57652" w:rsidP="007B0CDC">
            <w:r w:rsidRPr="00891888">
              <w:t>FBgn0033413</w:t>
            </w:r>
          </w:p>
        </w:tc>
        <w:tc>
          <w:tcPr>
            <w:tcW w:w="1959" w:type="dxa"/>
          </w:tcPr>
          <w:p w14:paraId="37BD7E6D" w14:textId="77777777" w:rsidR="00B57652" w:rsidRDefault="00B57652" w:rsidP="007B0CDC">
            <w:proofErr w:type="spellStart"/>
            <w:r w:rsidRPr="00891888">
              <w:t>prel</w:t>
            </w:r>
            <w:proofErr w:type="spellEnd"/>
          </w:p>
        </w:tc>
        <w:tc>
          <w:tcPr>
            <w:tcW w:w="1870" w:type="dxa"/>
          </w:tcPr>
          <w:p w14:paraId="7BA7E9E5" w14:textId="77777777" w:rsidR="00B57652" w:rsidRDefault="00B57652" w:rsidP="007B0CDC">
            <w:r w:rsidRPr="00891888">
              <w:t>0.474666543</w:t>
            </w:r>
          </w:p>
        </w:tc>
        <w:tc>
          <w:tcPr>
            <w:tcW w:w="1870" w:type="dxa"/>
          </w:tcPr>
          <w:p w14:paraId="73C4EF46" w14:textId="77777777" w:rsidR="00B57652" w:rsidRDefault="00B57652" w:rsidP="007B0CDC">
            <w:r w:rsidRPr="00891888">
              <w:t>0.38538066</w:t>
            </w:r>
          </w:p>
        </w:tc>
        <w:tc>
          <w:tcPr>
            <w:tcW w:w="1870" w:type="dxa"/>
          </w:tcPr>
          <w:p w14:paraId="651C3EA6" w14:textId="77777777" w:rsidR="00B57652" w:rsidRDefault="00B57652" w:rsidP="007B0CDC">
            <w:r w:rsidRPr="00891888">
              <w:t>0</w:t>
            </w:r>
          </w:p>
        </w:tc>
      </w:tr>
      <w:tr w:rsidR="00B57652" w14:paraId="418A4B2D" w14:textId="77777777" w:rsidTr="00B57652">
        <w:tc>
          <w:tcPr>
            <w:tcW w:w="1870" w:type="dxa"/>
          </w:tcPr>
          <w:p w14:paraId="1175102F" w14:textId="77777777" w:rsidR="00B57652" w:rsidRDefault="00B57652" w:rsidP="007B0CDC">
            <w:r w:rsidRPr="00891888">
              <w:t>FBgn0034368</w:t>
            </w:r>
          </w:p>
        </w:tc>
        <w:tc>
          <w:tcPr>
            <w:tcW w:w="1959" w:type="dxa"/>
          </w:tcPr>
          <w:p w14:paraId="52FA97FD" w14:textId="77777777" w:rsidR="00B57652" w:rsidRDefault="00B57652" w:rsidP="007B0CDC">
            <w:r w:rsidRPr="00891888">
              <w:t>CG5482</w:t>
            </w:r>
          </w:p>
        </w:tc>
        <w:tc>
          <w:tcPr>
            <w:tcW w:w="1870" w:type="dxa"/>
          </w:tcPr>
          <w:p w14:paraId="72A5B899" w14:textId="77777777" w:rsidR="00B57652" w:rsidRDefault="00B57652" w:rsidP="007B0CDC">
            <w:r w:rsidRPr="00891888">
              <w:t>0.232557859</w:t>
            </w:r>
          </w:p>
        </w:tc>
        <w:tc>
          <w:tcPr>
            <w:tcW w:w="1870" w:type="dxa"/>
          </w:tcPr>
          <w:p w14:paraId="5AA7B0CE" w14:textId="77777777" w:rsidR="00B57652" w:rsidRDefault="00B57652" w:rsidP="007B0CDC">
            <w:r w:rsidRPr="00891888">
              <w:t>0.381264501</w:t>
            </w:r>
          </w:p>
        </w:tc>
        <w:tc>
          <w:tcPr>
            <w:tcW w:w="1870" w:type="dxa"/>
          </w:tcPr>
          <w:p w14:paraId="6E36A5FA" w14:textId="77777777" w:rsidR="00B57652" w:rsidRDefault="00B57652" w:rsidP="007B0CDC">
            <w:r w:rsidRPr="00891888">
              <w:t>0</w:t>
            </w:r>
          </w:p>
        </w:tc>
      </w:tr>
      <w:tr w:rsidR="00B57652" w14:paraId="572A3BA8" w14:textId="77777777" w:rsidTr="00B57652">
        <w:tc>
          <w:tcPr>
            <w:tcW w:w="1870" w:type="dxa"/>
          </w:tcPr>
          <w:p w14:paraId="7172D1CA" w14:textId="77777777" w:rsidR="00B57652" w:rsidRDefault="00B57652" w:rsidP="007B0CDC">
            <w:r w:rsidRPr="00891888">
              <w:t>FBgn0035942</w:t>
            </w:r>
          </w:p>
        </w:tc>
        <w:tc>
          <w:tcPr>
            <w:tcW w:w="1959" w:type="dxa"/>
          </w:tcPr>
          <w:p w14:paraId="5CE7276B" w14:textId="77777777" w:rsidR="00B57652" w:rsidRDefault="00B57652" w:rsidP="007B0CDC">
            <w:r w:rsidRPr="00891888">
              <w:t>CG5660</w:t>
            </w:r>
          </w:p>
        </w:tc>
        <w:tc>
          <w:tcPr>
            <w:tcW w:w="1870" w:type="dxa"/>
          </w:tcPr>
          <w:p w14:paraId="2AE02996" w14:textId="77777777" w:rsidR="00B57652" w:rsidRDefault="00B57652" w:rsidP="007B0CDC">
            <w:r w:rsidRPr="00891888">
              <w:t>0.559112664</w:t>
            </w:r>
          </w:p>
        </w:tc>
        <w:tc>
          <w:tcPr>
            <w:tcW w:w="1870" w:type="dxa"/>
          </w:tcPr>
          <w:p w14:paraId="74A820AD" w14:textId="77777777" w:rsidR="00B57652" w:rsidRDefault="00B57652" w:rsidP="007B0CDC">
            <w:r w:rsidRPr="00891888">
              <w:t>0.367673479</w:t>
            </w:r>
          </w:p>
        </w:tc>
        <w:tc>
          <w:tcPr>
            <w:tcW w:w="1870" w:type="dxa"/>
          </w:tcPr>
          <w:p w14:paraId="70FA8E19" w14:textId="77777777" w:rsidR="00B57652" w:rsidRDefault="00B57652" w:rsidP="007B0CDC">
            <w:r w:rsidRPr="00891888">
              <w:t>0</w:t>
            </w:r>
          </w:p>
        </w:tc>
      </w:tr>
      <w:tr w:rsidR="00B57652" w14:paraId="69DB3A74" w14:textId="77777777" w:rsidTr="00B57652">
        <w:tc>
          <w:tcPr>
            <w:tcW w:w="1870" w:type="dxa"/>
          </w:tcPr>
          <w:p w14:paraId="0A3F8F80" w14:textId="77777777" w:rsidR="00B57652" w:rsidRDefault="00B57652" w:rsidP="007B0CDC">
            <w:r w:rsidRPr="00891888">
              <w:t>FBgn0263133</w:t>
            </w:r>
          </w:p>
        </w:tc>
        <w:tc>
          <w:tcPr>
            <w:tcW w:w="1959" w:type="dxa"/>
          </w:tcPr>
          <w:p w14:paraId="4370D174" w14:textId="77777777" w:rsidR="00B57652" w:rsidRDefault="00B57652" w:rsidP="007B0CDC">
            <w:proofErr w:type="spellStart"/>
            <w:r w:rsidRPr="00891888">
              <w:t>ico</w:t>
            </w:r>
            <w:proofErr w:type="spellEnd"/>
          </w:p>
        </w:tc>
        <w:tc>
          <w:tcPr>
            <w:tcW w:w="1870" w:type="dxa"/>
          </w:tcPr>
          <w:p w14:paraId="5A203292" w14:textId="77777777" w:rsidR="00B57652" w:rsidRDefault="00B57652" w:rsidP="007B0CDC">
            <w:r w:rsidRPr="00891888">
              <w:t>0.495900582</w:t>
            </w:r>
          </w:p>
        </w:tc>
        <w:tc>
          <w:tcPr>
            <w:tcW w:w="1870" w:type="dxa"/>
          </w:tcPr>
          <w:p w14:paraId="2040E64E" w14:textId="77777777" w:rsidR="00B57652" w:rsidRDefault="00B57652" w:rsidP="007B0CDC">
            <w:r w:rsidRPr="00891888">
              <w:t>0.356907072</w:t>
            </w:r>
          </w:p>
        </w:tc>
        <w:tc>
          <w:tcPr>
            <w:tcW w:w="1870" w:type="dxa"/>
          </w:tcPr>
          <w:p w14:paraId="74CFFAF3" w14:textId="77777777" w:rsidR="00B57652" w:rsidRDefault="00B57652" w:rsidP="007B0CDC">
            <w:r w:rsidRPr="00891888">
              <w:t>1</w:t>
            </w:r>
          </w:p>
        </w:tc>
      </w:tr>
      <w:tr w:rsidR="00B57652" w14:paraId="18169C17" w14:textId="77777777" w:rsidTr="00B57652">
        <w:tc>
          <w:tcPr>
            <w:tcW w:w="1870" w:type="dxa"/>
          </w:tcPr>
          <w:p w14:paraId="1A5E6FDA" w14:textId="77777777" w:rsidR="00B57652" w:rsidRDefault="00B57652" w:rsidP="007B0CDC">
            <w:r w:rsidRPr="00891888">
              <w:t>FBgn0015791</w:t>
            </w:r>
          </w:p>
        </w:tc>
        <w:tc>
          <w:tcPr>
            <w:tcW w:w="1959" w:type="dxa"/>
          </w:tcPr>
          <w:p w14:paraId="33F5AD67" w14:textId="77777777" w:rsidR="00B57652" w:rsidRDefault="00B57652" w:rsidP="007B0CDC">
            <w:r w:rsidRPr="00891888">
              <w:t>Rab14</w:t>
            </w:r>
          </w:p>
        </w:tc>
        <w:tc>
          <w:tcPr>
            <w:tcW w:w="1870" w:type="dxa"/>
          </w:tcPr>
          <w:p w14:paraId="730A0C86" w14:textId="77777777" w:rsidR="00B57652" w:rsidRDefault="00B57652" w:rsidP="007B0CDC">
            <w:r w:rsidRPr="00891888">
              <w:t>0.236939312</w:t>
            </w:r>
          </w:p>
        </w:tc>
        <w:tc>
          <w:tcPr>
            <w:tcW w:w="1870" w:type="dxa"/>
          </w:tcPr>
          <w:p w14:paraId="638F7527" w14:textId="77777777" w:rsidR="00B57652" w:rsidRDefault="00B57652" w:rsidP="007B0CDC">
            <w:r w:rsidRPr="00891888">
              <w:t>0.354837036</w:t>
            </w:r>
          </w:p>
        </w:tc>
        <w:tc>
          <w:tcPr>
            <w:tcW w:w="1870" w:type="dxa"/>
          </w:tcPr>
          <w:p w14:paraId="118E3868" w14:textId="77777777" w:rsidR="00B57652" w:rsidRDefault="00B57652" w:rsidP="007B0CDC">
            <w:r w:rsidRPr="00891888">
              <w:t>0</w:t>
            </w:r>
          </w:p>
        </w:tc>
      </w:tr>
      <w:tr w:rsidR="00B57652" w14:paraId="1BC09D09" w14:textId="77777777" w:rsidTr="00B57652">
        <w:tc>
          <w:tcPr>
            <w:tcW w:w="1870" w:type="dxa"/>
          </w:tcPr>
          <w:p w14:paraId="366EDB93" w14:textId="77777777" w:rsidR="00B57652" w:rsidRDefault="00B57652" w:rsidP="007B0CDC">
            <w:r w:rsidRPr="00891888">
              <w:t>FBgn0024889</w:t>
            </w:r>
          </w:p>
        </w:tc>
        <w:tc>
          <w:tcPr>
            <w:tcW w:w="1959" w:type="dxa"/>
          </w:tcPr>
          <w:p w14:paraId="55EA593D" w14:textId="77777777" w:rsidR="00B57652" w:rsidRDefault="00B57652" w:rsidP="007B0CDC">
            <w:r w:rsidRPr="00891888">
              <w:t>Kap-alpha1</w:t>
            </w:r>
          </w:p>
        </w:tc>
        <w:tc>
          <w:tcPr>
            <w:tcW w:w="1870" w:type="dxa"/>
          </w:tcPr>
          <w:p w14:paraId="1A6E53E7" w14:textId="77777777" w:rsidR="00B57652" w:rsidRDefault="00B57652" w:rsidP="007B0CDC">
            <w:r w:rsidRPr="00891888">
              <w:t>0.305516351</w:t>
            </w:r>
          </w:p>
        </w:tc>
        <w:tc>
          <w:tcPr>
            <w:tcW w:w="1870" w:type="dxa"/>
          </w:tcPr>
          <w:p w14:paraId="1595771F" w14:textId="77777777" w:rsidR="00B57652" w:rsidRDefault="00B57652" w:rsidP="007B0CDC">
            <w:r w:rsidRPr="00891888">
              <w:t>0.351382813</w:t>
            </w:r>
          </w:p>
        </w:tc>
        <w:tc>
          <w:tcPr>
            <w:tcW w:w="1870" w:type="dxa"/>
          </w:tcPr>
          <w:p w14:paraId="2207AE90" w14:textId="77777777" w:rsidR="00B57652" w:rsidRDefault="00B57652" w:rsidP="007B0CDC">
            <w:r w:rsidRPr="00891888">
              <w:t>0</w:t>
            </w:r>
          </w:p>
        </w:tc>
      </w:tr>
      <w:tr w:rsidR="00B57652" w14:paraId="16927162" w14:textId="77777777" w:rsidTr="00B57652">
        <w:tc>
          <w:tcPr>
            <w:tcW w:w="1870" w:type="dxa"/>
          </w:tcPr>
          <w:p w14:paraId="47552A20" w14:textId="77777777" w:rsidR="00B57652" w:rsidRDefault="00B57652" w:rsidP="007B0CDC">
            <w:r w:rsidRPr="00891888">
              <w:t>FBgn0261548</w:t>
            </w:r>
          </w:p>
        </w:tc>
        <w:tc>
          <w:tcPr>
            <w:tcW w:w="1959" w:type="dxa"/>
          </w:tcPr>
          <w:p w14:paraId="293DEEE2" w14:textId="77777777" w:rsidR="00B57652" w:rsidRDefault="00B57652" w:rsidP="007B0CDC">
            <w:r w:rsidRPr="00891888">
              <w:t>CG42666</w:t>
            </w:r>
          </w:p>
        </w:tc>
        <w:tc>
          <w:tcPr>
            <w:tcW w:w="1870" w:type="dxa"/>
          </w:tcPr>
          <w:p w14:paraId="48022519" w14:textId="77777777" w:rsidR="00B57652" w:rsidRDefault="00B57652" w:rsidP="007B0CDC">
            <w:r w:rsidRPr="00891888">
              <w:t>0.300488577</w:t>
            </w:r>
          </w:p>
        </w:tc>
        <w:tc>
          <w:tcPr>
            <w:tcW w:w="1870" w:type="dxa"/>
          </w:tcPr>
          <w:p w14:paraId="1556177C" w14:textId="77777777" w:rsidR="00B57652" w:rsidRDefault="00B57652" w:rsidP="007B0CDC">
            <w:r w:rsidRPr="00891888">
              <w:t>0.344869677</w:t>
            </w:r>
          </w:p>
        </w:tc>
        <w:tc>
          <w:tcPr>
            <w:tcW w:w="1870" w:type="dxa"/>
          </w:tcPr>
          <w:p w14:paraId="22CFBD00" w14:textId="77777777" w:rsidR="00B57652" w:rsidRDefault="00B57652" w:rsidP="007B0CDC">
            <w:r w:rsidRPr="00891888">
              <w:t>1</w:t>
            </w:r>
          </w:p>
        </w:tc>
      </w:tr>
      <w:tr w:rsidR="00B57652" w14:paraId="32409B41" w14:textId="77777777" w:rsidTr="00B57652">
        <w:tc>
          <w:tcPr>
            <w:tcW w:w="1870" w:type="dxa"/>
          </w:tcPr>
          <w:p w14:paraId="0B1481EA" w14:textId="77777777" w:rsidR="00B57652" w:rsidRDefault="00B57652" w:rsidP="007B0CDC">
            <w:r w:rsidRPr="00891888">
              <w:t>FBgn0028554</w:t>
            </w:r>
          </w:p>
        </w:tc>
        <w:tc>
          <w:tcPr>
            <w:tcW w:w="1959" w:type="dxa"/>
          </w:tcPr>
          <w:p w14:paraId="2CC8A229" w14:textId="77777777" w:rsidR="00B57652" w:rsidRDefault="00B57652" w:rsidP="007B0CDC">
            <w:r w:rsidRPr="00891888">
              <w:t>x16</w:t>
            </w:r>
          </w:p>
        </w:tc>
        <w:tc>
          <w:tcPr>
            <w:tcW w:w="1870" w:type="dxa"/>
          </w:tcPr>
          <w:p w14:paraId="2801C28E" w14:textId="77777777" w:rsidR="00B57652" w:rsidRDefault="00B57652" w:rsidP="007B0CDC">
            <w:r w:rsidRPr="00891888">
              <w:t>0.41418822</w:t>
            </w:r>
          </w:p>
        </w:tc>
        <w:tc>
          <w:tcPr>
            <w:tcW w:w="1870" w:type="dxa"/>
          </w:tcPr>
          <w:p w14:paraId="66919C3F" w14:textId="77777777" w:rsidR="00B57652" w:rsidRDefault="00B57652" w:rsidP="007B0CDC">
            <w:r w:rsidRPr="00891888">
              <w:t>0.339300967</w:t>
            </w:r>
          </w:p>
        </w:tc>
        <w:tc>
          <w:tcPr>
            <w:tcW w:w="1870" w:type="dxa"/>
          </w:tcPr>
          <w:p w14:paraId="7B2414D8" w14:textId="77777777" w:rsidR="00B57652" w:rsidRDefault="00B57652" w:rsidP="007B0CDC">
            <w:r w:rsidRPr="00891888">
              <w:t>0</w:t>
            </w:r>
          </w:p>
        </w:tc>
      </w:tr>
      <w:tr w:rsidR="00B57652" w14:paraId="193CFC29" w14:textId="77777777" w:rsidTr="00B57652">
        <w:tc>
          <w:tcPr>
            <w:tcW w:w="1870" w:type="dxa"/>
          </w:tcPr>
          <w:p w14:paraId="7390DEF5" w14:textId="77777777" w:rsidR="00B57652" w:rsidRDefault="00B57652" w:rsidP="007B0CDC">
            <w:r w:rsidRPr="00891888">
              <w:t>FBgn0030520</w:t>
            </w:r>
          </w:p>
        </w:tc>
        <w:tc>
          <w:tcPr>
            <w:tcW w:w="1959" w:type="dxa"/>
          </w:tcPr>
          <w:p w14:paraId="17C64EBF" w14:textId="77777777" w:rsidR="00B57652" w:rsidRDefault="00B57652" w:rsidP="007B0CDC">
            <w:r w:rsidRPr="00891888">
              <w:t>Pdcd4</w:t>
            </w:r>
          </w:p>
        </w:tc>
        <w:tc>
          <w:tcPr>
            <w:tcW w:w="1870" w:type="dxa"/>
          </w:tcPr>
          <w:p w14:paraId="2DC7C509" w14:textId="77777777" w:rsidR="00B57652" w:rsidRDefault="00B57652" w:rsidP="007B0CDC">
            <w:r w:rsidRPr="00891888">
              <w:t>0.171202193</w:t>
            </w:r>
          </w:p>
        </w:tc>
        <w:tc>
          <w:tcPr>
            <w:tcW w:w="1870" w:type="dxa"/>
          </w:tcPr>
          <w:p w14:paraId="63DEC754" w14:textId="77777777" w:rsidR="00B57652" w:rsidRDefault="00B57652" w:rsidP="007B0CDC">
            <w:r w:rsidRPr="00891888">
              <w:t>0.317664653</w:t>
            </w:r>
          </w:p>
        </w:tc>
        <w:tc>
          <w:tcPr>
            <w:tcW w:w="1870" w:type="dxa"/>
          </w:tcPr>
          <w:p w14:paraId="7491D248" w14:textId="77777777" w:rsidR="00B57652" w:rsidRDefault="00B57652" w:rsidP="007B0CDC">
            <w:r w:rsidRPr="00891888">
              <w:t>1</w:t>
            </w:r>
          </w:p>
        </w:tc>
      </w:tr>
      <w:tr w:rsidR="00B57652" w14:paraId="5BF25357" w14:textId="77777777" w:rsidTr="00B57652">
        <w:tc>
          <w:tcPr>
            <w:tcW w:w="1870" w:type="dxa"/>
          </w:tcPr>
          <w:p w14:paraId="53A268DD" w14:textId="77777777" w:rsidR="00B57652" w:rsidRDefault="00B57652" w:rsidP="007B0CDC">
            <w:r w:rsidRPr="00891888">
              <w:t>FBgn0038575</w:t>
            </w:r>
          </w:p>
        </w:tc>
        <w:tc>
          <w:tcPr>
            <w:tcW w:w="1959" w:type="dxa"/>
          </w:tcPr>
          <w:p w14:paraId="189DDA6D" w14:textId="77777777" w:rsidR="00B57652" w:rsidRDefault="00B57652" w:rsidP="007B0CDC">
            <w:r w:rsidRPr="00891888">
              <w:t>CG7208</w:t>
            </w:r>
          </w:p>
        </w:tc>
        <w:tc>
          <w:tcPr>
            <w:tcW w:w="1870" w:type="dxa"/>
          </w:tcPr>
          <w:p w14:paraId="7AD14FE6" w14:textId="77777777" w:rsidR="00B57652" w:rsidRDefault="00B57652" w:rsidP="007B0CDC">
            <w:r w:rsidRPr="00891888">
              <w:t>0.5333181</w:t>
            </w:r>
          </w:p>
        </w:tc>
        <w:tc>
          <w:tcPr>
            <w:tcW w:w="1870" w:type="dxa"/>
          </w:tcPr>
          <w:p w14:paraId="4AF3359F" w14:textId="77777777" w:rsidR="00B57652" w:rsidRDefault="00B57652" w:rsidP="007B0CDC">
            <w:r w:rsidRPr="00891888">
              <w:t>0.308384014</w:t>
            </w:r>
          </w:p>
        </w:tc>
        <w:tc>
          <w:tcPr>
            <w:tcW w:w="1870" w:type="dxa"/>
          </w:tcPr>
          <w:p w14:paraId="6F5CF365" w14:textId="77777777" w:rsidR="00B57652" w:rsidRDefault="00B57652" w:rsidP="007B0CDC">
            <w:r w:rsidRPr="00891888">
              <w:t>0</w:t>
            </w:r>
          </w:p>
        </w:tc>
      </w:tr>
    </w:tbl>
    <w:p w14:paraId="1A90FD4B" w14:textId="77777777" w:rsidR="00B320AD" w:rsidRPr="00600705" w:rsidRDefault="00B320AD" w:rsidP="00B320AD">
      <w:pPr>
        <w:pStyle w:val="NoSpacing"/>
        <w:spacing w:line="480" w:lineRule="auto"/>
        <w:rPr>
          <w:rFonts w:ascii="Arial" w:hAnsi="Arial" w:cs="Arial"/>
          <w:sz w:val="22"/>
          <w:szCs w:val="22"/>
        </w:rPr>
      </w:pPr>
    </w:p>
    <w:p w14:paraId="05161F47" w14:textId="77777777" w:rsidR="00F17401" w:rsidRPr="00600705" w:rsidRDefault="00F17401" w:rsidP="00D23942">
      <w:pPr>
        <w:spacing w:line="480" w:lineRule="auto"/>
        <w:rPr>
          <w:rFonts w:ascii="Arial" w:hAnsi="Arial" w:cs="Arial"/>
          <w:sz w:val="22"/>
          <w:szCs w:val="22"/>
        </w:rPr>
      </w:pPr>
    </w:p>
    <w:p w14:paraId="3CBA9699" w14:textId="77777777" w:rsidR="00F17401" w:rsidRDefault="00F17401" w:rsidP="00D23942">
      <w:pPr>
        <w:spacing w:line="480" w:lineRule="auto"/>
        <w:rPr>
          <w:rFonts w:ascii="Arial" w:hAnsi="Arial" w:cs="Arial"/>
          <w:b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 w:val="22"/>
          <w:szCs w:val="22"/>
        </w:rPr>
        <w:br w:type="page"/>
      </w:r>
    </w:p>
    <w:p w14:paraId="0D4A271B" w14:textId="135EA435" w:rsidR="00D23942" w:rsidRPr="005C11F7" w:rsidRDefault="005C11F7" w:rsidP="005C11F7">
      <w:pPr>
        <w:spacing w:line="480" w:lineRule="auto"/>
        <w:jc w:val="center"/>
        <w:rPr>
          <w:rFonts w:ascii="Arial" w:hAnsi="Arial" w:cs="Arial"/>
          <w:b/>
          <w:sz w:val="22"/>
          <w:szCs w:val="22"/>
        </w:rPr>
      </w:pPr>
      <w:r w:rsidRPr="005C11F7">
        <w:rPr>
          <w:rFonts w:ascii="Arial" w:hAnsi="Arial" w:cs="Arial"/>
          <w:b/>
          <w:sz w:val="22"/>
          <w:szCs w:val="22"/>
        </w:rPr>
        <w:lastRenderedPageBreak/>
        <w:t>VI.</w:t>
      </w:r>
      <w:r>
        <w:rPr>
          <w:rFonts w:ascii="Arial" w:hAnsi="Arial" w:cs="Arial"/>
          <w:b/>
          <w:sz w:val="22"/>
          <w:szCs w:val="22"/>
        </w:rPr>
        <w:t xml:space="preserve"> </w:t>
      </w:r>
      <w:r w:rsidR="00F17401" w:rsidRPr="005C11F7">
        <w:rPr>
          <w:rFonts w:ascii="Arial" w:hAnsi="Arial" w:cs="Arial"/>
          <w:b/>
          <w:sz w:val="22"/>
          <w:szCs w:val="22"/>
        </w:rPr>
        <w:t>SUPPLEMENTARY REFERENCES</w:t>
      </w:r>
    </w:p>
    <w:p w14:paraId="42CB4BE8" w14:textId="77777777" w:rsidR="005C11F7" w:rsidRPr="005C11F7" w:rsidRDefault="005C11F7" w:rsidP="005C11F7"/>
    <w:p w14:paraId="0F9BCD04" w14:textId="079CFAC0" w:rsidR="00F17401" w:rsidRPr="00F17401" w:rsidRDefault="00F17401" w:rsidP="00D23942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F17401">
        <w:rPr>
          <w:rFonts w:ascii="Arial" w:hAnsi="Arial" w:cs="Arial"/>
          <w:sz w:val="22"/>
          <w:szCs w:val="22"/>
        </w:rPr>
        <w:fldChar w:fldCharType="begin"/>
      </w:r>
      <w:r w:rsidRPr="00F17401">
        <w:rPr>
          <w:rFonts w:ascii="Arial" w:hAnsi="Arial" w:cs="Arial"/>
          <w:sz w:val="22"/>
          <w:szCs w:val="22"/>
        </w:rPr>
        <w:instrText xml:space="preserve"> ADDIN EN.REFLIST </w:instrText>
      </w:r>
      <w:r w:rsidRPr="00F17401">
        <w:rPr>
          <w:rFonts w:ascii="Arial" w:hAnsi="Arial" w:cs="Arial"/>
          <w:sz w:val="22"/>
          <w:szCs w:val="22"/>
        </w:rPr>
        <w:fldChar w:fldCharType="separate"/>
      </w:r>
      <w:r w:rsidRPr="00F17401">
        <w:rPr>
          <w:rFonts w:ascii="Arial" w:hAnsi="Arial" w:cs="Arial"/>
          <w:noProof/>
          <w:sz w:val="22"/>
          <w:szCs w:val="22"/>
        </w:rPr>
        <w:t xml:space="preserve">Chang, K., </w:t>
      </w:r>
      <w:r w:rsidR="00152EC5">
        <w:rPr>
          <w:rFonts w:ascii="Arial" w:hAnsi="Arial" w:cs="Arial"/>
          <w:noProof/>
          <w:sz w:val="22"/>
          <w:szCs w:val="22"/>
        </w:rPr>
        <w:t>K. Marran</w:t>
      </w:r>
      <w:r w:rsidRPr="00F17401">
        <w:rPr>
          <w:rFonts w:ascii="Arial" w:hAnsi="Arial" w:cs="Arial"/>
          <w:noProof/>
          <w:sz w:val="22"/>
          <w:szCs w:val="22"/>
        </w:rPr>
        <w:t xml:space="preserve">, </w:t>
      </w:r>
      <w:r w:rsidR="00152EC5">
        <w:rPr>
          <w:rFonts w:ascii="Arial" w:hAnsi="Arial" w:cs="Arial"/>
          <w:noProof/>
          <w:sz w:val="22"/>
          <w:szCs w:val="22"/>
        </w:rPr>
        <w:t>A. Valentine, and G. J. Hannon,</w:t>
      </w:r>
      <w:r w:rsidR="002A5738">
        <w:rPr>
          <w:rFonts w:ascii="Arial" w:hAnsi="Arial" w:cs="Arial"/>
          <w:noProof/>
          <w:sz w:val="22"/>
          <w:szCs w:val="22"/>
        </w:rPr>
        <w:t xml:space="preserve"> 2014</w:t>
      </w:r>
      <w:r w:rsidRPr="00F17401">
        <w:rPr>
          <w:rFonts w:ascii="Arial" w:hAnsi="Arial" w:cs="Arial"/>
          <w:noProof/>
          <w:sz w:val="22"/>
          <w:szCs w:val="22"/>
        </w:rPr>
        <w:t xml:space="preserve"> Generation of transgenic Drosophila expressing shRNAs in the miR-1 backbone. </w:t>
      </w:r>
      <w:r w:rsidRPr="009410F3">
        <w:rPr>
          <w:rFonts w:ascii="Arial" w:hAnsi="Arial" w:cs="Arial"/>
          <w:noProof/>
          <w:sz w:val="22"/>
          <w:szCs w:val="22"/>
        </w:rPr>
        <w:t xml:space="preserve">Cold Spring Harb </w:t>
      </w:r>
      <w:r w:rsidR="00152EC5" w:rsidRPr="009410F3">
        <w:rPr>
          <w:rFonts w:ascii="Arial" w:hAnsi="Arial" w:cs="Arial"/>
          <w:noProof/>
          <w:sz w:val="22"/>
          <w:szCs w:val="22"/>
        </w:rPr>
        <w:t>Protoc</w:t>
      </w:r>
      <w:r w:rsidRPr="009410F3">
        <w:rPr>
          <w:rFonts w:ascii="Arial" w:hAnsi="Arial" w:cs="Arial"/>
          <w:noProof/>
          <w:sz w:val="22"/>
          <w:szCs w:val="22"/>
        </w:rPr>
        <w:t xml:space="preserve"> 2014(</w:t>
      </w:r>
      <w:r w:rsidRPr="00F17401">
        <w:rPr>
          <w:rFonts w:ascii="Arial" w:hAnsi="Arial" w:cs="Arial"/>
          <w:noProof/>
          <w:sz w:val="22"/>
          <w:szCs w:val="22"/>
        </w:rPr>
        <w:t>5). doi:10.1101/pdb.prot080762</w:t>
      </w:r>
    </w:p>
    <w:p w14:paraId="6714CAF2" w14:textId="2A2D83C7" w:rsidR="00F17401" w:rsidRPr="00F17401" w:rsidRDefault="00F17401" w:rsidP="00D23942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F17401">
        <w:rPr>
          <w:rFonts w:ascii="Arial" w:hAnsi="Arial" w:cs="Arial"/>
          <w:noProof/>
          <w:sz w:val="22"/>
          <w:szCs w:val="22"/>
        </w:rPr>
        <w:t xml:space="preserve">Port F, </w:t>
      </w:r>
      <w:r w:rsidR="00D15F4E">
        <w:rPr>
          <w:rFonts w:ascii="Arial" w:hAnsi="Arial" w:cs="Arial"/>
          <w:noProof/>
          <w:sz w:val="22"/>
          <w:szCs w:val="22"/>
        </w:rPr>
        <w:t>H. M. Chen</w:t>
      </w:r>
      <w:r w:rsidRPr="00F17401">
        <w:rPr>
          <w:rFonts w:ascii="Arial" w:hAnsi="Arial" w:cs="Arial"/>
          <w:noProof/>
          <w:sz w:val="22"/>
          <w:szCs w:val="22"/>
        </w:rPr>
        <w:t xml:space="preserve">, </w:t>
      </w:r>
      <w:r w:rsidR="00D15F4E">
        <w:rPr>
          <w:rFonts w:ascii="Arial" w:hAnsi="Arial" w:cs="Arial"/>
          <w:noProof/>
          <w:sz w:val="22"/>
          <w:szCs w:val="22"/>
        </w:rPr>
        <w:t>T. Lee</w:t>
      </w:r>
      <w:r w:rsidRPr="00F17401">
        <w:rPr>
          <w:rFonts w:ascii="Arial" w:hAnsi="Arial" w:cs="Arial"/>
          <w:noProof/>
          <w:sz w:val="22"/>
          <w:szCs w:val="22"/>
        </w:rPr>
        <w:t xml:space="preserve">, </w:t>
      </w:r>
      <w:r w:rsidR="00D15F4E">
        <w:rPr>
          <w:rFonts w:ascii="Arial" w:hAnsi="Arial" w:cs="Arial"/>
          <w:noProof/>
          <w:sz w:val="22"/>
          <w:szCs w:val="22"/>
        </w:rPr>
        <w:t>and S. L. Bullock, 2014</w:t>
      </w:r>
      <w:r w:rsidRPr="00F17401">
        <w:rPr>
          <w:rFonts w:ascii="Arial" w:hAnsi="Arial" w:cs="Arial"/>
          <w:noProof/>
          <w:sz w:val="22"/>
          <w:szCs w:val="22"/>
        </w:rPr>
        <w:t xml:space="preserve"> Optimized CRISPR/Cas tools for efficient germline and somatic genome engineering in Drosophila. </w:t>
      </w:r>
      <w:r w:rsidRPr="0024432A">
        <w:rPr>
          <w:rFonts w:ascii="Arial" w:hAnsi="Arial" w:cs="Arial"/>
          <w:noProof/>
          <w:sz w:val="22"/>
          <w:szCs w:val="22"/>
        </w:rPr>
        <w:t>P</w:t>
      </w:r>
      <w:r w:rsidR="00D15F4E" w:rsidRPr="0024432A">
        <w:rPr>
          <w:rFonts w:ascii="Arial" w:hAnsi="Arial" w:cs="Arial"/>
          <w:noProof/>
          <w:sz w:val="22"/>
          <w:szCs w:val="22"/>
        </w:rPr>
        <w:t>.</w:t>
      </w:r>
      <w:r w:rsidRPr="0024432A">
        <w:rPr>
          <w:rFonts w:ascii="Arial" w:hAnsi="Arial" w:cs="Arial"/>
          <w:noProof/>
          <w:sz w:val="22"/>
          <w:szCs w:val="22"/>
        </w:rPr>
        <w:t>N</w:t>
      </w:r>
      <w:r w:rsidR="00D15F4E" w:rsidRPr="0024432A">
        <w:rPr>
          <w:rFonts w:ascii="Arial" w:hAnsi="Arial" w:cs="Arial"/>
          <w:noProof/>
          <w:sz w:val="22"/>
          <w:szCs w:val="22"/>
        </w:rPr>
        <w:t>.</w:t>
      </w:r>
      <w:r w:rsidRPr="0024432A">
        <w:rPr>
          <w:rFonts w:ascii="Arial" w:hAnsi="Arial" w:cs="Arial"/>
          <w:noProof/>
          <w:sz w:val="22"/>
          <w:szCs w:val="22"/>
        </w:rPr>
        <w:t>A</w:t>
      </w:r>
      <w:r w:rsidR="00D15F4E" w:rsidRPr="0024432A">
        <w:rPr>
          <w:rFonts w:ascii="Arial" w:hAnsi="Arial" w:cs="Arial"/>
          <w:noProof/>
          <w:sz w:val="22"/>
          <w:szCs w:val="22"/>
        </w:rPr>
        <w:t>.</w:t>
      </w:r>
      <w:r w:rsidRPr="0024432A">
        <w:rPr>
          <w:rFonts w:ascii="Arial" w:hAnsi="Arial" w:cs="Arial"/>
          <w:noProof/>
          <w:sz w:val="22"/>
          <w:szCs w:val="22"/>
        </w:rPr>
        <w:t>S</w:t>
      </w:r>
      <w:r w:rsidR="00D15F4E" w:rsidRPr="0024432A">
        <w:rPr>
          <w:rFonts w:ascii="Arial" w:hAnsi="Arial" w:cs="Arial"/>
          <w:noProof/>
          <w:sz w:val="22"/>
          <w:szCs w:val="22"/>
        </w:rPr>
        <w:t>. 111(29):E2967-E2976</w:t>
      </w:r>
      <w:r w:rsidRPr="00F17401">
        <w:rPr>
          <w:rFonts w:ascii="Arial" w:hAnsi="Arial" w:cs="Arial"/>
          <w:noProof/>
          <w:sz w:val="22"/>
          <w:szCs w:val="22"/>
        </w:rPr>
        <w:t xml:space="preserve">. </w:t>
      </w:r>
    </w:p>
    <w:p w14:paraId="23BAA478" w14:textId="4675D0AE" w:rsidR="00F17401" w:rsidRPr="00F17401" w:rsidRDefault="00F17401" w:rsidP="00D23942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sz w:val="22"/>
          <w:szCs w:val="22"/>
        </w:rPr>
      </w:pPr>
      <w:r w:rsidRPr="00F17401">
        <w:rPr>
          <w:rFonts w:ascii="Arial" w:hAnsi="Arial" w:cs="Arial"/>
          <w:noProof/>
          <w:sz w:val="22"/>
          <w:szCs w:val="22"/>
        </w:rPr>
        <w:t>Vert, J.</w:t>
      </w:r>
      <w:r w:rsidR="00A7628F">
        <w:rPr>
          <w:rFonts w:ascii="Arial" w:hAnsi="Arial" w:cs="Arial"/>
          <w:noProof/>
          <w:sz w:val="22"/>
          <w:szCs w:val="22"/>
        </w:rPr>
        <w:t xml:space="preserve"> P., N. Foveau, C. Lajaunie, and</w:t>
      </w:r>
      <w:r w:rsidRPr="00F17401">
        <w:rPr>
          <w:rFonts w:ascii="Arial" w:hAnsi="Arial" w:cs="Arial"/>
          <w:noProof/>
          <w:sz w:val="22"/>
          <w:szCs w:val="22"/>
        </w:rPr>
        <w:t xml:space="preserve"> </w:t>
      </w:r>
      <w:r w:rsidR="00A7628F">
        <w:rPr>
          <w:rFonts w:ascii="Arial" w:hAnsi="Arial" w:cs="Arial"/>
          <w:noProof/>
          <w:sz w:val="22"/>
          <w:szCs w:val="22"/>
        </w:rPr>
        <w:t>Y. Vandenbrouck, 2006</w:t>
      </w:r>
      <w:r w:rsidRPr="00F17401">
        <w:rPr>
          <w:rFonts w:ascii="Arial" w:hAnsi="Arial" w:cs="Arial"/>
          <w:noProof/>
          <w:sz w:val="22"/>
          <w:szCs w:val="22"/>
        </w:rPr>
        <w:t xml:space="preserve"> An accurate and interpretable model for siRNA efficacy prediction. </w:t>
      </w:r>
      <w:r w:rsidRPr="00F17401">
        <w:rPr>
          <w:rFonts w:ascii="Arial" w:hAnsi="Arial" w:cs="Arial"/>
          <w:i/>
          <w:noProof/>
          <w:sz w:val="22"/>
          <w:szCs w:val="22"/>
        </w:rPr>
        <w:t>BMC</w:t>
      </w:r>
      <w:r w:rsidR="00A7628F">
        <w:rPr>
          <w:rFonts w:ascii="Arial" w:hAnsi="Arial" w:cs="Arial"/>
          <w:noProof/>
          <w:sz w:val="22"/>
          <w:szCs w:val="22"/>
        </w:rPr>
        <w:t xml:space="preserve"> Bioinformatics</w:t>
      </w:r>
      <w:r w:rsidRPr="00A7628F">
        <w:rPr>
          <w:rFonts w:ascii="Arial" w:hAnsi="Arial" w:cs="Arial"/>
          <w:noProof/>
          <w:sz w:val="22"/>
          <w:szCs w:val="22"/>
        </w:rPr>
        <w:t xml:space="preserve"> 7</w:t>
      </w:r>
      <w:r w:rsidR="00A7628F">
        <w:rPr>
          <w:rFonts w:ascii="Arial" w:hAnsi="Arial" w:cs="Arial"/>
          <w:noProof/>
          <w:sz w:val="22"/>
          <w:szCs w:val="22"/>
        </w:rPr>
        <w:t>:</w:t>
      </w:r>
      <w:r w:rsidRPr="00F17401">
        <w:rPr>
          <w:rFonts w:ascii="Arial" w:hAnsi="Arial" w:cs="Arial"/>
          <w:noProof/>
          <w:sz w:val="22"/>
          <w:szCs w:val="22"/>
        </w:rPr>
        <w:t>520. doi:10.1186/1471-2105-7-520</w:t>
      </w:r>
    </w:p>
    <w:p w14:paraId="4A44616A" w14:textId="77777777" w:rsidR="007B0CDC" w:rsidRDefault="00F17401" w:rsidP="00D23942">
      <w:pPr>
        <w:spacing w:line="480" w:lineRule="auto"/>
      </w:pPr>
      <w:r w:rsidRPr="00F17401">
        <w:rPr>
          <w:rFonts w:ascii="Arial" w:hAnsi="Arial" w:cs="Arial"/>
          <w:sz w:val="22"/>
          <w:szCs w:val="22"/>
        </w:rPr>
        <w:fldChar w:fldCharType="end"/>
      </w:r>
    </w:p>
    <w:sectPr w:rsidR="007B0CDC" w:rsidSect="004F00F5">
      <w:footerReference w:type="even" r:id="rId23"/>
      <w:footerReference w:type="default" r:id="rId24"/>
      <w:pgSz w:w="12240" w:h="15840"/>
      <w:pgMar w:top="1440" w:right="1440" w:bottom="1440" w:left="1440" w:header="720" w:footer="720" w:gutter="0"/>
      <w:cols w:space="720"/>
      <w:docGrid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BB78CB" w14:textId="77777777" w:rsidR="00F85386" w:rsidRDefault="00F85386" w:rsidP="009418F8">
      <w:r>
        <w:separator/>
      </w:r>
    </w:p>
  </w:endnote>
  <w:endnote w:type="continuationSeparator" w:id="0">
    <w:p w14:paraId="3D61667F" w14:textId="77777777" w:rsidR="00F85386" w:rsidRDefault="00F85386" w:rsidP="009418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18587D" w14:textId="77777777" w:rsidR="00F15B28" w:rsidRDefault="00F15B28" w:rsidP="007B0CDC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DD96584" w14:textId="77777777" w:rsidR="00F15B28" w:rsidRDefault="00F15B2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4E40F9" w14:textId="77777777" w:rsidR="00F15B28" w:rsidRPr="004C3E77" w:rsidRDefault="00F15B28" w:rsidP="007B0CDC">
    <w:pPr>
      <w:pStyle w:val="Footer"/>
      <w:framePr w:wrap="none" w:vAnchor="text" w:hAnchor="margin" w:xAlign="center" w:y="1"/>
      <w:rPr>
        <w:rStyle w:val="PageNumber"/>
        <w:rFonts w:ascii="Arial" w:hAnsi="Arial" w:cs="Arial"/>
        <w:sz w:val="22"/>
        <w:szCs w:val="22"/>
      </w:rPr>
    </w:pPr>
    <w:r w:rsidRPr="004C3E77">
      <w:rPr>
        <w:rStyle w:val="PageNumber"/>
        <w:rFonts w:ascii="Arial" w:hAnsi="Arial" w:cs="Arial"/>
        <w:sz w:val="22"/>
        <w:szCs w:val="22"/>
      </w:rPr>
      <w:fldChar w:fldCharType="begin"/>
    </w:r>
    <w:r w:rsidRPr="004C3E77">
      <w:rPr>
        <w:rStyle w:val="PageNumber"/>
        <w:rFonts w:ascii="Arial" w:hAnsi="Arial" w:cs="Arial"/>
        <w:sz w:val="22"/>
        <w:szCs w:val="22"/>
      </w:rPr>
      <w:instrText xml:space="preserve">PAGE  </w:instrText>
    </w:r>
    <w:r w:rsidRPr="004C3E77">
      <w:rPr>
        <w:rStyle w:val="PageNumber"/>
        <w:rFonts w:ascii="Arial" w:hAnsi="Arial" w:cs="Arial"/>
        <w:sz w:val="22"/>
        <w:szCs w:val="22"/>
      </w:rPr>
      <w:fldChar w:fldCharType="separate"/>
    </w:r>
    <w:r w:rsidR="008510E8">
      <w:rPr>
        <w:rStyle w:val="PageNumber"/>
        <w:rFonts w:ascii="Arial" w:hAnsi="Arial" w:cs="Arial"/>
        <w:noProof/>
        <w:sz w:val="22"/>
        <w:szCs w:val="22"/>
      </w:rPr>
      <w:t>1</w:t>
    </w:r>
    <w:r w:rsidRPr="004C3E77">
      <w:rPr>
        <w:rStyle w:val="PageNumber"/>
        <w:rFonts w:ascii="Arial" w:hAnsi="Arial" w:cs="Arial"/>
        <w:sz w:val="22"/>
        <w:szCs w:val="22"/>
      </w:rPr>
      <w:fldChar w:fldCharType="end"/>
    </w:r>
  </w:p>
  <w:p w14:paraId="3F69DCF4" w14:textId="77777777" w:rsidR="00F15B28" w:rsidRPr="004C3E77" w:rsidRDefault="00F15B28">
    <w:pPr>
      <w:pStyle w:val="Footer"/>
      <w:rPr>
        <w:rFonts w:ascii="Arial" w:hAnsi="Arial" w:cs="Arial"/>
        <w:sz w:val="22"/>
        <w:szCs w:val="2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8EEDB7" w14:textId="77777777" w:rsidR="00F85386" w:rsidRDefault="00F85386" w:rsidP="009418F8">
      <w:r>
        <w:separator/>
      </w:r>
    </w:p>
  </w:footnote>
  <w:footnote w:type="continuationSeparator" w:id="0">
    <w:p w14:paraId="41AAC0C6" w14:textId="77777777" w:rsidR="00F85386" w:rsidRDefault="00F85386" w:rsidP="009418F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0406F1"/>
    <w:multiLevelType w:val="hybridMultilevel"/>
    <w:tmpl w:val="79460F84"/>
    <w:lvl w:ilvl="0" w:tplc="76F869B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3F427D6"/>
    <w:multiLevelType w:val="hybridMultilevel"/>
    <w:tmpl w:val="31F0247A"/>
    <w:lvl w:ilvl="0" w:tplc="72689630">
      <w:start w:val="1"/>
      <w:numFmt w:val="upperRoman"/>
      <w:lvlText w:val="%1."/>
      <w:lvlJc w:val="left"/>
      <w:pPr>
        <w:ind w:left="28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">
    <w:nsid w:val="4B8D1D15"/>
    <w:multiLevelType w:val="hybridMultilevel"/>
    <w:tmpl w:val="76BA5BD2"/>
    <w:lvl w:ilvl="0" w:tplc="E7A09E1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84853DF"/>
    <w:multiLevelType w:val="hybridMultilevel"/>
    <w:tmpl w:val="D0B8B220"/>
    <w:lvl w:ilvl="0" w:tplc="29EC903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depffv3z5eafesx9ppd2t7w0vrffsrwfrs&quot;&gt;My EndNote Library&lt;record-ids&gt;&lt;item&gt;38&lt;/item&gt;&lt;item&gt;411&lt;/item&gt;&lt;item&gt;412&lt;/item&gt;&lt;/record-ids&gt;&lt;/item&gt;&lt;/Libraries&gt;"/>
  </w:docVars>
  <w:rsids>
    <w:rsidRoot w:val="00F17401"/>
    <w:rsid w:val="00022B26"/>
    <w:rsid w:val="00031870"/>
    <w:rsid w:val="00044B05"/>
    <w:rsid w:val="00073E88"/>
    <w:rsid w:val="00091D00"/>
    <w:rsid w:val="000938CC"/>
    <w:rsid w:val="000C47B4"/>
    <w:rsid w:val="00152EC5"/>
    <w:rsid w:val="00164AC6"/>
    <w:rsid w:val="00170D90"/>
    <w:rsid w:val="001912F3"/>
    <w:rsid w:val="001D359A"/>
    <w:rsid w:val="001D7999"/>
    <w:rsid w:val="0023391D"/>
    <w:rsid w:val="0024432A"/>
    <w:rsid w:val="002502B9"/>
    <w:rsid w:val="00251B4E"/>
    <w:rsid w:val="002A347E"/>
    <w:rsid w:val="002A5738"/>
    <w:rsid w:val="002C2E9E"/>
    <w:rsid w:val="002D4F6F"/>
    <w:rsid w:val="003515F7"/>
    <w:rsid w:val="004025B8"/>
    <w:rsid w:val="004166E6"/>
    <w:rsid w:val="004329FA"/>
    <w:rsid w:val="00493702"/>
    <w:rsid w:val="004B0FCC"/>
    <w:rsid w:val="004C3E77"/>
    <w:rsid w:val="004F00F5"/>
    <w:rsid w:val="004F2496"/>
    <w:rsid w:val="005134A1"/>
    <w:rsid w:val="0052109A"/>
    <w:rsid w:val="00522DA7"/>
    <w:rsid w:val="00531CC3"/>
    <w:rsid w:val="005330DE"/>
    <w:rsid w:val="00574170"/>
    <w:rsid w:val="005828A5"/>
    <w:rsid w:val="00582B3B"/>
    <w:rsid w:val="00585513"/>
    <w:rsid w:val="005C11F7"/>
    <w:rsid w:val="005F7E6F"/>
    <w:rsid w:val="0060676C"/>
    <w:rsid w:val="00643354"/>
    <w:rsid w:val="00652C83"/>
    <w:rsid w:val="006934DE"/>
    <w:rsid w:val="00693973"/>
    <w:rsid w:val="006E27F2"/>
    <w:rsid w:val="00757A55"/>
    <w:rsid w:val="00787685"/>
    <w:rsid w:val="0079283C"/>
    <w:rsid w:val="007A4629"/>
    <w:rsid w:val="007A52FC"/>
    <w:rsid w:val="007B0CDC"/>
    <w:rsid w:val="007B6CFA"/>
    <w:rsid w:val="007C5EA6"/>
    <w:rsid w:val="00817A62"/>
    <w:rsid w:val="008510E8"/>
    <w:rsid w:val="00872AAA"/>
    <w:rsid w:val="009410F3"/>
    <w:rsid w:val="009418F8"/>
    <w:rsid w:val="009B63D8"/>
    <w:rsid w:val="009C6166"/>
    <w:rsid w:val="00A70998"/>
    <w:rsid w:val="00A7628F"/>
    <w:rsid w:val="00B15F92"/>
    <w:rsid w:val="00B320AD"/>
    <w:rsid w:val="00B57652"/>
    <w:rsid w:val="00B766DC"/>
    <w:rsid w:val="00BB7068"/>
    <w:rsid w:val="00BC3C01"/>
    <w:rsid w:val="00C01F1B"/>
    <w:rsid w:val="00C50FE1"/>
    <w:rsid w:val="00CB28C9"/>
    <w:rsid w:val="00CB4711"/>
    <w:rsid w:val="00D15F4E"/>
    <w:rsid w:val="00D23942"/>
    <w:rsid w:val="00D349D1"/>
    <w:rsid w:val="00D651A6"/>
    <w:rsid w:val="00D736E6"/>
    <w:rsid w:val="00DA176B"/>
    <w:rsid w:val="00DD0059"/>
    <w:rsid w:val="00E13286"/>
    <w:rsid w:val="00E2131A"/>
    <w:rsid w:val="00E270D5"/>
    <w:rsid w:val="00E54457"/>
    <w:rsid w:val="00E736C4"/>
    <w:rsid w:val="00E82530"/>
    <w:rsid w:val="00F15B28"/>
    <w:rsid w:val="00F17401"/>
    <w:rsid w:val="00F376FB"/>
    <w:rsid w:val="00F55E4E"/>
    <w:rsid w:val="00F85386"/>
    <w:rsid w:val="00FA61CB"/>
    <w:rsid w:val="00FB4417"/>
    <w:rsid w:val="00FB79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B849697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7401"/>
    <w:rPr>
      <w:rFonts w:ascii="Times New Roman" w:hAnsi="Times New Roman" w:cs="Times New Roma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740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9283C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1740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17401"/>
    <w:rPr>
      <w:color w:val="0000FF"/>
      <w:u w:val="single"/>
    </w:rPr>
  </w:style>
  <w:style w:type="paragraph" w:styleId="NoSpacing">
    <w:name w:val="No Spacing"/>
    <w:uiPriority w:val="1"/>
    <w:qFormat/>
    <w:rsid w:val="00F17401"/>
  </w:style>
  <w:style w:type="table" w:styleId="TableGrid">
    <w:name w:val="Table Grid"/>
    <w:basedOn w:val="TableNormal"/>
    <w:uiPriority w:val="39"/>
    <w:rsid w:val="00F17401"/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F17401"/>
    <w:pPr>
      <w:jc w:val="center"/>
    </w:pPr>
  </w:style>
  <w:style w:type="paragraph" w:customStyle="1" w:styleId="EndNoteBibliography">
    <w:name w:val="EndNote Bibliography"/>
    <w:basedOn w:val="Normal"/>
    <w:rsid w:val="00F17401"/>
  </w:style>
  <w:style w:type="paragraph" w:styleId="ListParagraph">
    <w:name w:val="List Paragraph"/>
    <w:basedOn w:val="Normal"/>
    <w:uiPriority w:val="34"/>
    <w:qFormat/>
    <w:rsid w:val="00F17401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418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418F8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9418F8"/>
  </w:style>
  <w:style w:type="character" w:customStyle="1" w:styleId="Heading5Char">
    <w:name w:val="Heading 5 Char"/>
    <w:basedOn w:val="DefaultParagraphFont"/>
    <w:link w:val="Heading5"/>
    <w:uiPriority w:val="9"/>
    <w:rsid w:val="0079283C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unhideWhenUsed/>
    <w:rsid w:val="004C3E77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4C3E7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C3E77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347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47E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B57652"/>
    <w:rPr>
      <w:rFonts w:ascii="Times New Roman" w:hAnsi="Times New Roman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7401"/>
    <w:rPr>
      <w:rFonts w:ascii="Times New Roman" w:hAnsi="Times New Roman" w:cs="Times New Roma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740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9283C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1740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17401"/>
    <w:rPr>
      <w:color w:val="0000FF"/>
      <w:u w:val="single"/>
    </w:rPr>
  </w:style>
  <w:style w:type="paragraph" w:styleId="NoSpacing">
    <w:name w:val="No Spacing"/>
    <w:uiPriority w:val="1"/>
    <w:qFormat/>
    <w:rsid w:val="00F17401"/>
  </w:style>
  <w:style w:type="table" w:styleId="TableGrid">
    <w:name w:val="Table Grid"/>
    <w:basedOn w:val="TableNormal"/>
    <w:uiPriority w:val="39"/>
    <w:rsid w:val="00F17401"/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F17401"/>
    <w:pPr>
      <w:jc w:val="center"/>
    </w:pPr>
  </w:style>
  <w:style w:type="paragraph" w:customStyle="1" w:styleId="EndNoteBibliography">
    <w:name w:val="EndNote Bibliography"/>
    <w:basedOn w:val="Normal"/>
    <w:rsid w:val="00F17401"/>
  </w:style>
  <w:style w:type="paragraph" w:styleId="ListParagraph">
    <w:name w:val="List Paragraph"/>
    <w:basedOn w:val="Normal"/>
    <w:uiPriority w:val="34"/>
    <w:qFormat/>
    <w:rsid w:val="00F17401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418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418F8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9418F8"/>
  </w:style>
  <w:style w:type="character" w:customStyle="1" w:styleId="Heading5Char">
    <w:name w:val="Heading 5 Char"/>
    <w:basedOn w:val="DefaultParagraphFont"/>
    <w:link w:val="Heading5"/>
    <w:uiPriority w:val="9"/>
    <w:rsid w:val="0079283C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unhideWhenUsed/>
    <w:rsid w:val="004C3E77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4C3E7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C3E77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347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47E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B57652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ools.flycrispr.molbio.wisc.edu/targetFinder/)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1.xml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hyperlink" Target="http://biodev.extra.cea.fr/DSIR/DSIR.html)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5</Pages>
  <Words>11987</Words>
  <Characters>68329</Characters>
  <Application>Microsoft Office Word</Application>
  <DocSecurity>0</DocSecurity>
  <Lines>569</Lines>
  <Paragraphs>1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Yale</Company>
  <LinksUpToDate>false</LinksUpToDate>
  <CharactersWithSpaces>801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lie Park</dc:creator>
  <cp:lastModifiedBy>Copy Editor</cp:lastModifiedBy>
  <cp:revision>2</cp:revision>
  <dcterms:created xsi:type="dcterms:W3CDTF">2018-11-15T17:39:00Z</dcterms:created>
  <dcterms:modified xsi:type="dcterms:W3CDTF">2018-11-15T17:39:00Z</dcterms:modified>
</cp:coreProperties>
</file>